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15CDC" w14:textId="4C4365CF" w:rsidR="00BE6E71" w:rsidRPr="00BE6E71" w:rsidRDefault="00BE6E71" w:rsidP="006A2C1F">
      <w:pPr>
        <w:pStyle w:val="1"/>
        <w:rPr>
          <w:color w:val="auto"/>
        </w:rPr>
      </w:pPr>
      <w:r w:rsidRPr="00BE6E71">
        <w:rPr>
          <w:rFonts w:hint="eastAsia"/>
          <w:color w:val="auto"/>
        </w:rPr>
        <w:t>저자정보</w:t>
      </w:r>
    </w:p>
    <w:p w14:paraId="50A5815A" w14:textId="3780B755" w:rsidR="00BE6E71" w:rsidRPr="00BE6E71" w:rsidRDefault="00BE6E71" w:rsidP="00BE6E71">
      <w:pPr>
        <w:wordWrap/>
        <w:spacing w:before="120" w:after="120" w:line="276" w:lineRule="auto"/>
        <w:rPr>
          <w:rFonts w:eastAsia="나눔명조"/>
          <w:b/>
          <w:bCs/>
          <w:sz w:val="20"/>
          <w:szCs w:val="22"/>
        </w:rPr>
      </w:pPr>
      <w:r w:rsidRPr="00BE6E71">
        <w:rPr>
          <w:rFonts w:eastAsia="나눔명조" w:hint="eastAsia"/>
          <w:b/>
          <w:bCs/>
          <w:sz w:val="20"/>
          <w:szCs w:val="22"/>
        </w:rPr>
        <w:t>강지윤</w:t>
      </w:r>
    </w:p>
    <w:p w14:paraId="60060281" w14:textId="62640A62" w:rsidR="00BE6E71" w:rsidRPr="00BE6E71" w:rsidRDefault="00BE6E71" w:rsidP="00BE6E71">
      <w:pPr>
        <w:numPr>
          <w:ilvl w:val="0"/>
          <w:numId w:val="8"/>
        </w:numPr>
        <w:wordWrap/>
        <w:spacing w:before="120" w:after="120" w:line="276" w:lineRule="auto"/>
        <w:rPr>
          <w:rFonts w:eastAsia="나눔명조" w:hint="eastAsia"/>
          <w:sz w:val="20"/>
          <w:szCs w:val="22"/>
        </w:rPr>
      </w:pPr>
      <w:r w:rsidRPr="00BE6E71">
        <w:rPr>
          <w:rFonts w:eastAsia="나눔명조" w:hint="eastAsia"/>
          <w:sz w:val="20"/>
          <w:szCs w:val="22"/>
        </w:rPr>
        <w:t>이메일</w:t>
      </w:r>
      <w:r w:rsidRPr="00BE6E71">
        <w:rPr>
          <w:rFonts w:eastAsia="나눔명조" w:hint="eastAsia"/>
          <w:sz w:val="20"/>
          <w:szCs w:val="22"/>
        </w:rPr>
        <w:t>:</w:t>
      </w:r>
      <w:r w:rsidRPr="00BE6E71">
        <w:rPr>
          <w:rFonts w:eastAsia="나눔명조"/>
          <w:sz w:val="20"/>
          <w:szCs w:val="22"/>
        </w:rPr>
        <w:t xml:space="preserve"> jiyoon@email.sc.edu</w:t>
      </w:r>
    </w:p>
    <w:p w14:paraId="55DD4CC3" w14:textId="7380DBEC" w:rsidR="00BE6E71" w:rsidRPr="00BE6E71" w:rsidRDefault="00BE6E71" w:rsidP="00BE6E71">
      <w:pPr>
        <w:numPr>
          <w:ilvl w:val="0"/>
          <w:numId w:val="8"/>
        </w:numPr>
        <w:wordWrap/>
        <w:spacing w:before="120" w:after="120" w:line="276" w:lineRule="auto"/>
        <w:rPr>
          <w:rFonts w:eastAsia="나눔명조" w:hint="eastAsia"/>
          <w:sz w:val="20"/>
          <w:szCs w:val="22"/>
        </w:rPr>
      </w:pPr>
      <w:r w:rsidRPr="00BE6E71">
        <w:rPr>
          <w:rFonts w:eastAsia="나눔명조" w:hint="eastAsia"/>
          <w:sz w:val="20"/>
          <w:szCs w:val="22"/>
        </w:rPr>
        <w:t>소속</w:t>
      </w:r>
      <w:r w:rsidRPr="00BE6E71">
        <w:rPr>
          <w:rFonts w:eastAsia="나눔명조" w:hint="eastAsia"/>
          <w:sz w:val="20"/>
          <w:szCs w:val="22"/>
        </w:rPr>
        <w:t>:</w:t>
      </w:r>
      <w:r w:rsidRPr="00BE6E71">
        <w:rPr>
          <w:rFonts w:eastAsia="나눔명조"/>
          <w:sz w:val="20"/>
          <w:szCs w:val="22"/>
        </w:rPr>
        <w:t xml:space="preserve"> </w:t>
      </w:r>
      <w:r w:rsidRPr="00BE6E71">
        <w:rPr>
          <w:rFonts w:eastAsia="나눔명조"/>
          <w:sz w:val="20"/>
          <w:szCs w:val="22"/>
        </w:rPr>
        <w:t>Department of Political Science,</w:t>
      </w:r>
      <w:r w:rsidRPr="00BE6E71">
        <w:rPr>
          <w:rFonts w:eastAsia="나눔명조"/>
          <w:sz w:val="20"/>
          <w:szCs w:val="22"/>
        </w:rPr>
        <w:t xml:space="preserve"> </w:t>
      </w:r>
      <w:r w:rsidRPr="00BE6E71">
        <w:rPr>
          <w:rFonts w:eastAsia="나눔명조"/>
          <w:sz w:val="20"/>
          <w:szCs w:val="22"/>
        </w:rPr>
        <w:t>University of South Carolina</w:t>
      </w:r>
    </w:p>
    <w:p w14:paraId="5C745460" w14:textId="3F3D201C" w:rsidR="00BE6E71" w:rsidRPr="00BE6E71" w:rsidRDefault="00BE6E71" w:rsidP="00BE6E71">
      <w:pPr>
        <w:wordWrap/>
        <w:spacing w:before="120" w:after="120" w:line="276" w:lineRule="auto"/>
        <w:rPr>
          <w:rFonts w:eastAsia="나눔명조" w:hint="eastAsia"/>
          <w:b/>
          <w:bCs/>
          <w:sz w:val="20"/>
          <w:szCs w:val="22"/>
        </w:rPr>
      </w:pPr>
      <w:r w:rsidRPr="00BE6E71">
        <w:rPr>
          <w:rFonts w:eastAsia="나눔명조" w:hint="eastAsia"/>
          <w:b/>
          <w:bCs/>
          <w:sz w:val="20"/>
          <w:szCs w:val="22"/>
        </w:rPr>
        <w:t>박상훈</w:t>
      </w:r>
    </w:p>
    <w:p w14:paraId="1726BA6D" w14:textId="50A14210" w:rsidR="00BE6E71" w:rsidRPr="00BE6E71" w:rsidRDefault="00BE6E71" w:rsidP="00BE6E71">
      <w:pPr>
        <w:numPr>
          <w:ilvl w:val="0"/>
          <w:numId w:val="9"/>
        </w:numPr>
        <w:wordWrap/>
        <w:spacing w:before="120" w:after="120" w:line="276" w:lineRule="auto"/>
        <w:rPr>
          <w:rFonts w:eastAsia="나눔명조" w:hint="eastAsia"/>
          <w:sz w:val="20"/>
          <w:szCs w:val="22"/>
        </w:rPr>
      </w:pPr>
      <w:r w:rsidRPr="00BE6E71">
        <w:rPr>
          <w:rFonts w:eastAsia="나눔명조" w:hint="eastAsia"/>
          <w:sz w:val="20"/>
          <w:szCs w:val="22"/>
        </w:rPr>
        <w:t>이메일</w:t>
      </w:r>
      <w:r w:rsidRPr="00BE6E71">
        <w:rPr>
          <w:rFonts w:eastAsia="나눔명조" w:hint="eastAsia"/>
          <w:sz w:val="20"/>
          <w:szCs w:val="22"/>
        </w:rPr>
        <w:t>:</w:t>
      </w:r>
      <w:r w:rsidRPr="00BE6E71">
        <w:rPr>
          <w:rFonts w:eastAsia="나눔명조"/>
          <w:sz w:val="20"/>
          <w:szCs w:val="22"/>
        </w:rPr>
        <w:t xml:space="preserve"> sp23@email.sc.edu</w:t>
      </w:r>
    </w:p>
    <w:p w14:paraId="11826307" w14:textId="7173A2D8" w:rsidR="00BE6E71" w:rsidRPr="00BE6E71" w:rsidRDefault="00BE6E71" w:rsidP="00BE6E71">
      <w:pPr>
        <w:numPr>
          <w:ilvl w:val="0"/>
          <w:numId w:val="9"/>
        </w:numPr>
        <w:wordWrap/>
        <w:spacing w:before="120" w:after="120" w:line="276" w:lineRule="auto"/>
        <w:rPr>
          <w:rFonts w:eastAsia="나눔명조" w:hint="eastAsia"/>
          <w:sz w:val="20"/>
          <w:szCs w:val="22"/>
        </w:rPr>
      </w:pPr>
      <w:r w:rsidRPr="00BE6E71">
        <w:rPr>
          <w:rFonts w:eastAsia="나눔명조" w:hint="eastAsia"/>
          <w:sz w:val="20"/>
          <w:szCs w:val="22"/>
        </w:rPr>
        <w:t>소속</w:t>
      </w:r>
      <w:r w:rsidRPr="00BE6E71">
        <w:rPr>
          <w:rFonts w:eastAsia="나눔명조" w:hint="eastAsia"/>
          <w:sz w:val="20"/>
          <w:szCs w:val="22"/>
        </w:rPr>
        <w:t>:</w:t>
      </w:r>
      <w:r w:rsidRPr="00BE6E71">
        <w:rPr>
          <w:rFonts w:eastAsia="나눔명조" w:hint="eastAsia"/>
          <w:sz w:val="20"/>
          <w:szCs w:val="22"/>
        </w:rPr>
        <w:t xml:space="preserve"> </w:t>
      </w:r>
      <w:r w:rsidRPr="00BE6E71">
        <w:rPr>
          <w:rFonts w:eastAsia="나눔명조"/>
          <w:sz w:val="20"/>
          <w:szCs w:val="22"/>
        </w:rPr>
        <w:t>Department of Political Science, University of South Carolina</w:t>
      </w:r>
    </w:p>
    <w:p w14:paraId="57546A4F" w14:textId="0E845A05" w:rsidR="00BE6E71" w:rsidRPr="00BE6E71" w:rsidRDefault="00BE6E71" w:rsidP="00BE6E71">
      <w:pPr>
        <w:wordWrap/>
        <w:spacing w:before="120" w:after="120" w:line="276" w:lineRule="auto"/>
        <w:rPr>
          <w:rFonts w:eastAsia="나눔명조"/>
          <w:b/>
          <w:bCs/>
          <w:sz w:val="20"/>
          <w:szCs w:val="22"/>
        </w:rPr>
      </w:pPr>
      <w:proofErr w:type="spellStart"/>
      <w:r w:rsidRPr="00BE6E71">
        <w:rPr>
          <w:rFonts w:eastAsia="나눔명조" w:hint="eastAsia"/>
          <w:b/>
          <w:bCs/>
          <w:sz w:val="20"/>
          <w:szCs w:val="22"/>
        </w:rPr>
        <w:t>양선규</w:t>
      </w:r>
      <w:proofErr w:type="spellEnd"/>
    </w:p>
    <w:p w14:paraId="067E1E67" w14:textId="44C91301" w:rsidR="00BE6E71" w:rsidRPr="00BE6E71" w:rsidRDefault="00BE6E71" w:rsidP="00BE6E71">
      <w:pPr>
        <w:numPr>
          <w:ilvl w:val="0"/>
          <w:numId w:val="10"/>
        </w:numPr>
        <w:wordWrap/>
        <w:spacing w:before="120" w:after="120" w:line="276" w:lineRule="auto"/>
        <w:rPr>
          <w:rFonts w:eastAsia="나눔명조" w:hint="eastAsia"/>
          <w:sz w:val="20"/>
          <w:szCs w:val="22"/>
        </w:rPr>
      </w:pPr>
      <w:r w:rsidRPr="00BE6E71">
        <w:rPr>
          <w:rFonts w:eastAsia="나눔명조" w:hint="eastAsia"/>
          <w:sz w:val="20"/>
          <w:szCs w:val="22"/>
        </w:rPr>
        <w:t>이메일</w:t>
      </w:r>
      <w:r w:rsidRPr="00BE6E71">
        <w:rPr>
          <w:rFonts w:eastAsia="나눔명조" w:hint="eastAsia"/>
          <w:sz w:val="20"/>
          <w:szCs w:val="22"/>
        </w:rPr>
        <w:t>:</w:t>
      </w:r>
      <w:r w:rsidRPr="00BE6E71">
        <w:rPr>
          <w:rFonts w:eastAsia="나눔명조"/>
          <w:sz w:val="20"/>
          <w:szCs w:val="22"/>
        </w:rPr>
        <w:t xml:space="preserve"> sungue@email.sc.edu</w:t>
      </w:r>
    </w:p>
    <w:p w14:paraId="01A0B706" w14:textId="31AC8A1C" w:rsidR="00BE6E71" w:rsidRPr="00BE6E71" w:rsidRDefault="00BE6E71" w:rsidP="00BE6E71">
      <w:pPr>
        <w:numPr>
          <w:ilvl w:val="0"/>
          <w:numId w:val="10"/>
        </w:numPr>
        <w:wordWrap/>
        <w:spacing w:before="120" w:after="120" w:line="276" w:lineRule="auto"/>
        <w:rPr>
          <w:rFonts w:eastAsia="나눔명조" w:hint="eastAsia"/>
          <w:sz w:val="20"/>
          <w:szCs w:val="22"/>
        </w:rPr>
      </w:pPr>
      <w:r w:rsidRPr="00BE6E71">
        <w:rPr>
          <w:rFonts w:eastAsia="나눔명조" w:hint="eastAsia"/>
          <w:sz w:val="20"/>
          <w:szCs w:val="22"/>
        </w:rPr>
        <w:t>소속</w:t>
      </w:r>
      <w:r w:rsidRPr="00BE6E71">
        <w:rPr>
          <w:rFonts w:eastAsia="나눔명조" w:hint="eastAsia"/>
          <w:sz w:val="20"/>
          <w:szCs w:val="22"/>
        </w:rPr>
        <w:t>:</w:t>
      </w:r>
      <w:r w:rsidRPr="00BE6E71">
        <w:rPr>
          <w:rFonts w:eastAsia="나눔명조"/>
          <w:sz w:val="20"/>
          <w:szCs w:val="22"/>
        </w:rPr>
        <w:t xml:space="preserve"> Department of Political Science, University of South Carolina</w:t>
      </w:r>
    </w:p>
    <w:p w14:paraId="2E8DF2F0" w14:textId="0883706F" w:rsidR="009B19D7" w:rsidRPr="00BE6E71" w:rsidRDefault="00857CBB" w:rsidP="00BE6E71">
      <w:pPr>
        <w:pStyle w:val="1"/>
        <w:rPr>
          <w:color w:val="auto"/>
        </w:rPr>
      </w:pPr>
      <w:proofErr w:type="spellStart"/>
      <w:r w:rsidRPr="003820D2">
        <w:rPr>
          <w:rFonts w:hint="eastAsia"/>
          <w:color w:val="auto"/>
        </w:rPr>
        <w:t>국문초록</w:t>
      </w:r>
      <w:proofErr w:type="spellEnd"/>
    </w:p>
    <w:p w14:paraId="63B21866" w14:textId="222D6674" w:rsidR="00165BE8" w:rsidRPr="00B61948" w:rsidRDefault="00165BE8" w:rsidP="00265BC3">
      <w:pPr>
        <w:wordWrap/>
        <w:spacing w:before="120" w:after="120" w:line="276" w:lineRule="auto"/>
        <w:rPr>
          <w:rFonts w:eastAsia="나눔명조"/>
          <w:sz w:val="20"/>
          <w:szCs w:val="22"/>
        </w:rPr>
      </w:pPr>
      <w:bookmarkStart w:id="0" w:name="_Hlk84405806"/>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공직</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하도록</w:t>
      </w:r>
      <w:r w:rsidRPr="00B61948">
        <w:rPr>
          <w:rFonts w:eastAsia="나눔명조" w:hint="eastAsia"/>
          <w:sz w:val="20"/>
          <w:szCs w:val="22"/>
        </w:rPr>
        <w:t xml:space="preserve"> </w:t>
      </w:r>
      <w:r w:rsidRPr="00B61948">
        <w:rPr>
          <w:rFonts w:eastAsia="나눔명조" w:hint="eastAsia"/>
          <w:sz w:val="20"/>
          <w:szCs w:val="22"/>
        </w:rPr>
        <w:t>동기를</w:t>
      </w:r>
      <w:r w:rsidRPr="00B61948">
        <w:rPr>
          <w:rFonts w:eastAsia="나눔명조" w:hint="eastAsia"/>
          <w:sz w:val="20"/>
          <w:szCs w:val="22"/>
        </w:rPr>
        <w:t xml:space="preserve"> </w:t>
      </w:r>
      <w:r w:rsidRPr="00B61948">
        <w:rPr>
          <w:rFonts w:eastAsia="나눔명조" w:hint="eastAsia"/>
          <w:sz w:val="20"/>
          <w:szCs w:val="22"/>
        </w:rPr>
        <w:t>부여하는</w:t>
      </w:r>
      <w:r w:rsidRPr="00B61948">
        <w:rPr>
          <w:rFonts w:eastAsia="나눔명조" w:hint="eastAsia"/>
          <w:sz w:val="20"/>
          <w:szCs w:val="22"/>
        </w:rPr>
        <w:t xml:space="preserve"> </w:t>
      </w:r>
      <w:r w:rsidRPr="00B61948">
        <w:rPr>
          <w:rFonts w:eastAsia="나눔명조" w:hint="eastAsia"/>
          <w:sz w:val="20"/>
          <w:szCs w:val="22"/>
        </w:rPr>
        <w:t>것은</w:t>
      </w:r>
      <w:r w:rsidRPr="00B61948">
        <w:rPr>
          <w:rFonts w:eastAsia="나눔명조" w:hint="eastAsia"/>
          <w:sz w:val="20"/>
          <w:szCs w:val="22"/>
        </w:rPr>
        <w:t xml:space="preserve"> </w:t>
      </w:r>
      <w:r w:rsidRPr="00B61948">
        <w:rPr>
          <w:rFonts w:eastAsia="나눔명조" w:hint="eastAsia"/>
          <w:sz w:val="20"/>
          <w:szCs w:val="22"/>
        </w:rPr>
        <w:t>무엇일까</w:t>
      </w:r>
      <w:r w:rsidRPr="00B61948">
        <w:rPr>
          <w:rFonts w:eastAsia="나눔명조"/>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들은</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시민과</w:t>
      </w:r>
      <w:r w:rsidRPr="00B61948">
        <w:rPr>
          <w:rFonts w:eastAsia="나눔명조" w:hint="eastAsia"/>
          <w:sz w:val="20"/>
          <w:szCs w:val="22"/>
        </w:rPr>
        <w:t xml:space="preserve"> </w:t>
      </w:r>
      <w:r w:rsidRPr="00B61948">
        <w:rPr>
          <w:rFonts w:eastAsia="나눔명조" w:hint="eastAsia"/>
          <w:sz w:val="20"/>
          <w:szCs w:val="22"/>
        </w:rPr>
        <w:t>사회의</w:t>
      </w:r>
      <w:r w:rsidRPr="00B61948">
        <w:rPr>
          <w:rFonts w:eastAsia="나눔명조" w:hint="eastAsia"/>
          <w:sz w:val="20"/>
          <w:szCs w:val="22"/>
        </w:rPr>
        <w:t xml:space="preserve"> </w:t>
      </w:r>
      <w:r w:rsidRPr="00B61948">
        <w:rPr>
          <w:rFonts w:eastAsia="나눔명조" w:hint="eastAsia"/>
          <w:sz w:val="20"/>
          <w:szCs w:val="22"/>
        </w:rPr>
        <w:t>안정과</w:t>
      </w:r>
      <w:r w:rsidRPr="00B61948">
        <w:rPr>
          <w:rFonts w:eastAsia="나눔명조" w:hint="eastAsia"/>
          <w:sz w:val="20"/>
          <w:szCs w:val="22"/>
        </w:rPr>
        <w:t xml:space="preserve"> </w:t>
      </w:r>
      <w:r w:rsidRPr="00B61948">
        <w:rPr>
          <w:rFonts w:eastAsia="나눔명조" w:hint="eastAsia"/>
          <w:sz w:val="20"/>
          <w:szCs w:val="22"/>
        </w:rPr>
        <w:t>발전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자발적으로</w:t>
      </w:r>
      <w:r w:rsidRPr="00B61948">
        <w:rPr>
          <w:rFonts w:eastAsia="나눔명조" w:hint="eastAsia"/>
          <w:sz w:val="20"/>
          <w:szCs w:val="22"/>
        </w:rPr>
        <w:t xml:space="preserve"> </w:t>
      </w:r>
      <w:r w:rsidRPr="00B61948">
        <w:rPr>
          <w:rFonts w:eastAsia="나눔명조" w:hint="eastAsia"/>
          <w:sz w:val="20"/>
          <w:szCs w:val="22"/>
        </w:rPr>
        <w:t>공적영역에서</w:t>
      </w:r>
      <w:r w:rsidRPr="00B61948">
        <w:rPr>
          <w:rFonts w:eastAsia="나눔명조" w:hint="eastAsia"/>
          <w:sz w:val="20"/>
          <w:szCs w:val="22"/>
        </w:rPr>
        <w:t xml:space="preserve"> </w:t>
      </w:r>
      <w:r w:rsidRPr="00B61948">
        <w:rPr>
          <w:rFonts w:eastAsia="나눔명조" w:hint="eastAsia"/>
          <w:sz w:val="20"/>
          <w:szCs w:val="22"/>
        </w:rPr>
        <w:t>봉사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의지를</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 xml:space="preserve">(Public Service Motivation; </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정의한다</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개별구성원들을</w:t>
      </w:r>
      <w:r w:rsidRPr="00B61948">
        <w:rPr>
          <w:rFonts w:eastAsia="나눔명조" w:hint="eastAsia"/>
          <w:sz w:val="20"/>
          <w:szCs w:val="22"/>
        </w:rPr>
        <w:t xml:space="preserve"> </w:t>
      </w:r>
      <w:r w:rsidRPr="00B61948">
        <w:rPr>
          <w:rFonts w:eastAsia="나눔명조" w:hint="eastAsia"/>
          <w:sz w:val="20"/>
          <w:szCs w:val="22"/>
        </w:rPr>
        <w:t>지도하며</w:t>
      </w:r>
      <w:r w:rsidRPr="00B61948">
        <w:rPr>
          <w:rFonts w:eastAsia="나눔명조" w:hint="eastAsia"/>
          <w:sz w:val="20"/>
          <w:szCs w:val="22"/>
        </w:rPr>
        <w:t xml:space="preserve"> </w:t>
      </w:r>
      <w:r w:rsidRPr="00B61948">
        <w:rPr>
          <w:rFonts w:eastAsia="나눔명조" w:hint="eastAsia"/>
          <w:sz w:val="20"/>
          <w:szCs w:val="22"/>
        </w:rPr>
        <w:t>조언하는</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비용</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거래로</w:t>
      </w:r>
      <w:r w:rsidRPr="00B61948">
        <w:rPr>
          <w:rFonts w:eastAsia="나눔명조" w:hint="eastAsia"/>
          <w:sz w:val="20"/>
          <w:szCs w:val="22"/>
        </w:rPr>
        <w:t xml:space="preserve"> </w:t>
      </w:r>
      <w:r w:rsidRPr="00B61948">
        <w:rPr>
          <w:rFonts w:eastAsia="나눔명조" w:hint="eastAsia"/>
          <w:sz w:val="20"/>
          <w:szCs w:val="22"/>
        </w:rPr>
        <w:t>수행되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해</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촉진한다는</w:t>
      </w:r>
      <w:r w:rsidRPr="00B61948">
        <w:rPr>
          <w:rFonts w:eastAsia="나눔명조" w:hint="eastAsia"/>
          <w:sz w:val="20"/>
          <w:szCs w:val="22"/>
        </w:rPr>
        <w:t xml:space="preserve"> </w:t>
      </w:r>
      <w:r w:rsidRPr="00B61948">
        <w:rPr>
          <w:rFonts w:eastAsia="나눔명조" w:hint="eastAsia"/>
          <w:sz w:val="20"/>
          <w:szCs w:val="22"/>
        </w:rPr>
        <w:t>주장이</w:t>
      </w:r>
      <w:r w:rsidRPr="00B61948">
        <w:rPr>
          <w:rFonts w:eastAsia="나눔명조" w:hint="eastAsia"/>
          <w:sz w:val="20"/>
          <w:szCs w:val="22"/>
        </w:rPr>
        <w:t xml:space="preserve"> </w:t>
      </w:r>
      <w:r w:rsidRPr="00B61948">
        <w:rPr>
          <w:rFonts w:eastAsia="나눔명조" w:hint="eastAsia"/>
          <w:sz w:val="20"/>
          <w:szCs w:val="22"/>
        </w:rPr>
        <w:t>지배적이다</w:t>
      </w:r>
      <w:r w:rsidRPr="00B61948">
        <w:rPr>
          <w:rFonts w:eastAsia="나눔명조"/>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위계적</w:t>
      </w:r>
      <w:r w:rsidRPr="00B61948">
        <w:rPr>
          <w:rFonts w:eastAsia="나눔명조" w:hint="eastAsia"/>
          <w:sz w:val="20"/>
          <w:szCs w:val="22"/>
        </w:rPr>
        <w:t xml:space="preserve"> </w:t>
      </w:r>
      <w:r w:rsidRPr="00B61948">
        <w:rPr>
          <w:rFonts w:eastAsia="나눔명조" w:hint="eastAsia"/>
          <w:sz w:val="20"/>
          <w:szCs w:val="22"/>
        </w:rPr>
        <w:t>조직문화의</w:t>
      </w:r>
      <w:r w:rsidRPr="00B61948">
        <w:rPr>
          <w:rFonts w:eastAsia="나눔명조" w:hint="eastAsia"/>
          <w:sz w:val="20"/>
          <w:szCs w:val="22"/>
        </w:rPr>
        <w:t xml:space="preserve"> </w:t>
      </w:r>
      <w:r w:rsidRPr="00B61948">
        <w:rPr>
          <w:rFonts w:eastAsia="나눔명조" w:hint="eastAsia"/>
          <w:sz w:val="20"/>
          <w:szCs w:val="22"/>
        </w:rPr>
        <w:t>특성을</w:t>
      </w:r>
      <w:r w:rsidRPr="00B61948">
        <w:rPr>
          <w:rFonts w:eastAsia="나눔명조" w:hint="eastAsia"/>
          <w:sz w:val="20"/>
          <w:szCs w:val="22"/>
        </w:rPr>
        <w:t xml:space="preserve"> </w:t>
      </w:r>
      <w:r w:rsidRPr="00B61948">
        <w:rPr>
          <w:rFonts w:eastAsia="나눔명조" w:hint="eastAsia"/>
          <w:sz w:val="20"/>
          <w:szCs w:val="22"/>
        </w:rPr>
        <w:t>온존하고</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한국</w:t>
      </w:r>
      <w:r w:rsidRPr="00B61948">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사회에서</w:t>
      </w:r>
      <w:r w:rsidRPr="00B61948">
        <w:rPr>
          <w:rFonts w:eastAsia="나눔명조"/>
          <w:sz w:val="20"/>
          <w:szCs w:val="22"/>
        </w:rPr>
        <w:t xml:space="preserve">, </w:t>
      </w:r>
      <w:r w:rsidRPr="00B61948">
        <w:rPr>
          <w:rFonts w:eastAsia="나눔명조" w:hint="eastAsia"/>
          <w:sz w:val="20"/>
          <w:szCs w:val="22"/>
        </w:rPr>
        <w:t>공급자인</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어떠한</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제공하느냐</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sz w:val="20"/>
          <w:szCs w:val="22"/>
        </w:rPr>
        <w:t xml:space="preserve">, </w:t>
      </w:r>
      <w:r w:rsidRPr="00B61948">
        <w:rPr>
          <w:rFonts w:eastAsia="나눔명조" w:hint="eastAsia"/>
          <w:sz w:val="20"/>
          <w:szCs w:val="22"/>
        </w:rPr>
        <w:t>그것이</w:t>
      </w:r>
      <w:r w:rsidRPr="00B61948">
        <w:rPr>
          <w:rFonts w:eastAsia="나눔명조" w:hint="eastAsia"/>
          <w:sz w:val="20"/>
          <w:szCs w:val="22"/>
        </w:rPr>
        <w:t xml:space="preserve"> </w:t>
      </w:r>
      <w:r w:rsidRPr="00B61948">
        <w:rPr>
          <w:rFonts w:eastAsia="나눔명조" w:hint="eastAsia"/>
          <w:sz w:val="20"/>
          <w:szCs w:val="22"/>
        </w:rPr>
        <w:t>과연</w:t>
      </w:r>
      <w:r w:rsidRPr="00B61948">
        <w:rPr>
          <w:rFonts w:eastAsia="나눔명조" w:hint="eastAsia"/>
          <w:sz w:val="20"/>
          <w:szCs w:val="22"/>
        </w:rPr>
        <w:t xml:space="preserve"> </w:t>
      </w:r>
      <w:r w:rsidRPr="00B61948">
        <w:rPr>
          <w:rFonts w:eastAsia="나눔명조" w:hint="eastAsia"/>
          <w:sz w:val="20"/>
          <w:szCs w:val="22"/>
        </w:rPr>
        <w:t>수요자인</w:t>
      </w:r>
      <w:r w:rsidRPr="00B61948">
        <w:rPr>
          <w:rFonts w:eastAsia="나눔명조" w:hint="eastAsia"/>
          <w:sz w:val="20"/>
          <w:szCs w:val="22"/>
        </w:rPr>
        <w:t xml:space="preserve"> </w:t>
      </w:r>
      <w:r w:rsidRPr="00B61948">
        <w:rPr>
          <w:rFonts w:eastAsia="나눔명조" w:hint="eastAsia"/>
          <w:sz w:val="20"/>
          <w:szCs w:val="22"/>
        </w:rPr>
        <w:t>구성원들에게</w:t>
      </w:r>
      <w:r w:rsidRPr="00B61948">
        <w:rPr>
          <w:rFonts w:eastAsia="나눔명조" w:hint="eastAsia"/>
          <w:sz w:val="20"/>
          <w:szCs w:val="22"/>
        </w:rPr>
        <w:t xml:space="preserve"> </w:t>
      </w:r>
      <w:r w:rsidRPr="00B61948">
        <w:rPr>
          <w:rFonts w:eastAsia="나눔명조" w:hint="eastAsia"/>
          <w:sz w:val="20"/>
          <w:szCs w:val="22"/>
        </w:rPr>
        <w:t>제대로</w:t>
      </w:r>
      <w:r w:rsidRPr="00B61948">
        <w:rPr>
          <w:rFonts w:eastAsia="나눔명조" w:hint="eastAsia"/>
          <w:sz w:val="20"/>
          <w:szCs w:val="22"/>
        </w:rPr>
        <w:t xml:space="preserve"> </w:t>
      </w:r>
      <w:r w:rsidRPr="00B61948">
        <w:rPr>
          <w:rFonts w:eastAsia="나눔명조" w:hint="eastAsia"/>
          <w:sz w:val="20"/>
          <w:szCs w:val="22"/>
        </w:rPr>
        <w:t>전달되고</w:t>
      </w:r>
      <w:r w:rsidRPr="00B61948">
        <w:rPr>
          <w:rFonts w:eastAsia="나눔명조" w:hint="eastAsia"/>
          <w:sz w:val="20"/>
          <w:szCs w:val="22"/>
        </w:rPr>
        <w:t xml:space="preserve"> </w:t>
      </w:r>
      <w:r w:rsidRPr="00B61948">
        <w:rPr>
          <w:rFonts w:eastAsia="나눔명조" w:hint="eastAsia"/>
          <w:sz w:val="20"/>
          <w:szCs w:val="22"/>
        </w:rPr>
        <w:t>있느냐가</w:t>
      </w:r>
      <w:r w:rsidRPr="00B61948">
        <w:rPr>
          <w:rFonts w:eastAsia="나눔명조" w:hint="eastAsia"/>
          <w:sz w:val="20"/>
          <w:szCs w:val="22"/>
        </w:rPr>
        <w:t xml:space="preserve"> </w:t>
      </w:r>
      <w:r w:rsidRPr="00B61948">
        <w:rPr>
          <w:rFonts w:eastAsia="나눔명조" w:hint="eastAsia"/>
          <w:sz w:val="20"/>
          <w:szCs w:val="22"/>
        </w:rPr>
        <w:t>구성원들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상호작용을</w:t>
      </w:r>
      <w:r w:rsidRPr="00B61948">
        <w:rPr>
          <w:rFonts w:eastAsia="나눔명조" w:hint="eastAsia"/>
          <w:sz w:val="20"/>
          <w:szCs w:val="22"/>
        </w:rPr>
        <w:t xml:space="preserve"> </w:t>
      </w:r>
      <w:r w:rsidRPr="00B61948">
        <w:rPr>
          <w:rFonts w:eastAsia="나눔명조" w:hint="eastAsia"/>
          <w:sz w:val="20"/>
          <w:szCs w:val="22"/>
        </w:rPr>
        <w:t>하여</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직생활실태</w:t>
      </w:r>
      <w:r w:rsidRPr="00B61948">
        <w:rPr>
          <w:rFonts w:eastAsia="나눔명조" w:hint="eastAsia"/>
          <w:sz w:val="20"/>
          <w:szCs w:val="22"/>
        </w:rPr>
        <w:t xml:space="preserve"> </w:t>
      </w:r>
      <w:r w:rsidRPr="00B61948">
        <w:rPr>
          <w:rFonts w:eastAsia="나눔명조" w:hint="eastAsia"/>
          <w:sz w:val="20"/>
          <w:szCs w:val="22"/>
        </w:rPr>
        <w:t>데이터</w:t>
      </w:r>
      <w:r w:rsidRPr="00B61948">
        <w:rPr>
          <w:rFonts w:eastAsia="나눔명조"/>
          <w:sz w:val="20"/>
          <w:szCs w:val="22"/>
        </w:rPr>
        <w:t>(2020)</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D57B69" w:rsidRPr="00B61948">
        <w:rPr>
          <w:rFonts w:eastAsia="나눔명조" w:hint="eastAsia"/>
          <w:sz w:val="20"/>
          <w:szCs w:val="22"/>
        </w:rPr>
        <w:t>P</w:t>
      </w:r>
      <w:r w:rsidR="00D57B69" w:rsidRPr="00B61948">
        <w:rPr>
          <w:rFonts w:eastAsia="나눔명조"/>
          <w:sz w:val="20"/>
          <w:szCs w:val="22"/>
        </w:rPr>
        <w:t>SM</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업과</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정도</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00C311B9" w:rsidRPr="00B61948">
        <w:rPr>
          <w:rFonts w:eastAsia="나눔명조" w:hint="eastAsia"/>
          <w:sz w:val="20"/>
          <w:szCs w:val="22"/>
        </w:rPr>
        <w:t>경험적으로</w:t>
      </w:r>
      <w:r w:rsidR="00C311B9" w:rsidRPr="00B61948">
        <w:rPr>
          <w:rFonts w:eastAsia="나눔명조" w:hint="eastAsia"/>
          <w:sz w:val="20"/>
          <w:szCs w:val="22"/>
        </w:rPr>
        <w:t xml:space="preserve"> </w:t>
      </w:r>
      <w:r w:rsidRPr="00B61948">
        <w:rPr>
          <w:rFonts w:eastAsia="나눔명조" w:hint="eastAsia"/>
          <w:sz w:val="20"/>
          <w:szCs w:val="22"/>
        </w:rPr>
        <w:t>분석한다</w:t>
      </w:r>
      <w:r w:rsidRPr="00B61948">
        <w:rPr>
          <w:rFonts w:eastAsia="나눔명조"/>
          <w:sz w:val="20"/>
          <w:szCs w:val="22"/>
        </w:rPr>
        <w:t>.</w:t>
      </w:r>
    </w:p>
    <w:bookmarkEnd w:id="0"/>
    <w:p w14:paraId="78F7BF2A" w14:textId="77777777" w:rsidR="00165BE8" w:rsidRPr="00B61948" w:rsidRDefault="00165BE8" w:rsidP="00265BC3">
      <w:pPr>
        <w:wordWrap/>
        <w:spacing w:before="120" w:after="120" w:line="276" w:lineRule="auto"/>
        <w:rPr>
          <w:rFonts w:eastAsia="나눔명조"/>
          <w:sz w:val="20"/>
          <w:szCs w:val="22"/>
        </w:rPr>
      </w:pPr>
    </w:p>
    <w:p w14:paraId="73778C1B" w14:textId="42C03560" w:rsidR="00857CBB" w:rsidRPr="00BE6E71" w:rsidRDefault="744A43DE" w:rsidP="00265BC3">
      <w:pPr>
        <w:wordWrap/>
        <w:spacing w:before="120" w:after="120" w:line="276" w:lineRule="auto"/>
        <w:rPr>
          <w:rFonts w:eastAsia="나눔명조"/>
          <w:b/>
          <w:bCs/>
          <w:smallCaps/>
          <w:sz w:val="22"/>
          <w:szCs w:val="22"/>
        </w:rPr>
      </w:pPr>
      <w:r w:rsidRPr="00BE6E71">
        <w:rPr>
          <w:b/>
          <w:bCs/>
          <w:sz w:val="28"/>
          <w:szCs w:val="28"/>
        </w:rPr>
        <w:t>Abstract</w:t>
      </w:r>
    </w:p>
    <w:p w14:paraId="5C556F63" w14:textId="7DAD6A31" w:rsidR="006A2C1F" w:rsidRPr="003820D2" w:rsidRDefault="744A43DE" w:rsidP="003820D2">
      <w:pPr>
        <w:wordWrap/>
        <w:spacing w:before="120" w:after="120" w:line="360" w:lineRule="auto"/>
        <w:rPr>
          <w:rFonts w:eastAsia="나눔명조"/>
          <w:sz w:val="22"/>
        </w:rPr>
      </w:pPr>
      <w:r w:rsidRPr="003820D2">
        <w:rPr>
          <w:rFonts w:eastAsia="나눔명조"/>
          <w:sz w:val="22"/>
        </w:rPr>
        <w:t xml:space="preserve">What motivates </w:t>
      </w:r>
      <w:r w:rsidR="00693225" w:rsidRPr="003820D2">
        <w:rPr>
          <w:rFonts w:eastAsia="나눔명조"/>
          <w:sz w:val="22"/>
        </w:rPr>
        <w:t xml:space="preserve">public employees </w:t>
      </w:r>
      <w:r w:rsidRPr="003820D2">
        <w:rPr>
          <w:rFonts w:eastAsia="나눔명조"/>
          <w:sz w:val="22"/>
        </w:rPr>
        <w:t xml:space="preserve">to </w:t>
      </w:r>
      <w:r w:rsidR="00C311B9" w:rsidRPr="003820D2">
        <w:rPr>
          <w:rFonts w:eastAsia="나눔명조"/>
          <w:sz w:val="22"/>
        </w:rPr>
        <w:t>carry out public services more likely</w:t>
      </w:r>
      <w:r w:rsidRPr="003820D2">
        <w:rPr>
          <w:rFonts w:eastAsia="나눔명조"/>
          <w:sz w:val="22"/>
        </w:rPr>
        <w:t>? Existing literature defines Public Service Motivation (PSM)</w:t>
      </w:r>
      <w:r w:rsidR="00C311B9" w:rsidRPr="003820D2">
        <w:rPr>
          <w:rFonts w:eastAsia="나눔명조"/>
          <w:sz w:val="22"/>
        </w:rPr>
        <w:t xml:space="preserve">, which makes </w:t>
      </w:r>
      <w:r w:rsidR="00693225" w:rsidRPr="003820D2">
        <w:rPr>
          <w:rFonts w:eastAsia="나눔명조"/>
          <w:sz w:val="22"/>
        </w:rPr>
        <w:t xml:space="preserve">public employees </w:t>
      </w:r>
      <w:r w:rsidR="00C311B9" w:rsidRPr="003820D2">
        <w:rPr>
          <w:rFonts w:eastAsia="나눔명조"/>
          <w:sz w:val="22"/>
        </w:rPr>
        <w:t>willing to serve citizens and society's stability and development voluntarily</w:t>
      </w:r>
      <w:r w:rsidRPr="003820D2">
        <w:rPr>
          <w:rFonts w:eastAsia="나눔명조"/>
          <w:sz w:val="22"/>
        </w:rPr>
        <w:t xml:space="preserve">. In general, most scholars argue that transformational leadership, which directs and advises each of the members of an organization, promotes </w:t>
      </w:r>
      <w:r w:rsidR="00C311B9" w:rsidRPr="003820D2">
        <w:rPr>
          <w:rFonts w:eastAsia="나눔명조"/>
          <w:sz w:val="22"/>
        </w:rPr>
        <w:t>the PSM,</w:t>
      </w:r>
      <w:r w:rsidRPr="003820D2">
        <w:rPr>
          <w:rFonts w:eastAsia="나눔명조"/>
          <w:sz w:val="22"/>
        </w:rPr>
        <w:t xml:space="preserve"> whereas transactional leadership</w:t>
      </w:r>
      <w:r w:rsidR="00C311B9" w:rsidRPr="003820D2">
        <w:rPr>
          <w:rFonts w:eastAsia="나눔명조"/>
          <w:sz w:val="22"/>
        </w:rPr>
        <w:t xml:space="preserve"> does not since it</w:t>
      </w:r>
      <w:r w:rsidRPr="003820D2">
        <w:rPr>
          <w:rFonts w:eastAsia="나눔명조"/>
          <w:sz w:val="22"/>
        </w:rPr>
        <w:t xml:space="preserve"> is conducted as the trade of cost and effectiveness. However, </w:t>
      </w:r>
      <w:r w:rsidR="00C311B9" w:rsidRPr="003820D2">
        <w:rPr>
          <w:rFonts w:eastAsia="나눔명조"/>
          <w:sz w:val="22"/>
        </w:rPr>
        <w:t>we can</w:t>
      </w:r>
      <w:r w:rsidRPr="003820D2">
        <w:rPr>
          <w:rFonts w:eastAsia="나눔명조"/>
          <w:sz w:val="22"/>
        </w:rPr>
        <w:t xml:space="preserve"> expect that the type of leadership provided by the leader </w:t>
      </w:r>
      <w:r w:rsidR="00C311B9" w:rsidRPr="003820D2">
        <w:rPr>
          <w:rFonts w:eastAsia="나눔명조"/>
          <w:sz w:val="22"/>
        </w:rPr>
        <w:t>(suppliers)</w:t>
      </w:r>
      <w:r w:rsidRPr="003820D2">
        <w:rPr>
          <w:rFonts w:eastAsia="나눔명조"/>
          <w:sz w:val="22"/>
        </w:rPr>
        <w:t xml:space="preserve"> in the public sector will impact the </w:t>
      </w:r>
      <w:r w:rsidR="00C311B9" w:rsidRPr="003820D2">
        <w:rPr>
          <w:rFonts w:eastAsia="나눔명조"/>
          <w:sz w:val="22"/>
        </w:rPr>
        <w:t>PSM</w:t>
      </w:r>
      <w:r w:rsidRPr="003820D2">
        <w:rPr>
          <w:rFonts w:eastAsia="나눔명조"/>
          <w:sz w:val="22"/>
        </w:rPr>
        <w:t xml:space="preserve"> of </w:t>
      </w:r>
      <w:r w:rsidR="00C311B9" w:rsidRPr="003820D2">
        <w:rPr>
          <w:rFonts w:eastAsia="나눔명조"/>
          <w:sz w:val="22"/>
        </w:rPr>
        <w:t>members with hierarchical culture in Korean public organizations (consumers)</w:t>
      </w:r>
      <w:r w:rsidRPr="003820D2">
        <w:rPr>
          <w:rFonts w:eastAsia="나눔명조"/>
          <w:sz w:val="22"/>
        </w:rPr>
        <w:t xml:space="preserve">. Therefore, this study </w:t>
      </w:r>
      <w:r w:rsidR="00C311B9" w:rsidRPr="003820D2">
        <w:rPr>
          <w:rFonts w:eastAsia="나눔명조"/>
          <w:sz w:val="22"/>
        </w:rPr>
        <w:t>argues</w:t>
      </w:r>
      <w:r w:rsidRPr="003820D2">
        <w:rPr>
          <w:rFonts w:eastAsia="나눔명조"/>
          <w:sz w:val="22"/>
        </w:rPr>
        <w:t xml:space="preserve"> that leadership</w:t>
      </w:r>
      <w:r w:rsidR="00C311B9" w:rsidRPr="003820D2">
        <w:rPr>
          <w:rFonts w:eastAsia="나눔명조"/>
          <w:sz w:val="22"/>
        </w:rPr>
        <w:t xml:space="preserve"> affects the PSM, interacting with </w:t>
      </w:r>
      <w:r w:rsidRPr="003820D2">
        <w:rPr>
          <w:rFonts w:eastAsia="나눔명조"/>
          <w:sz w:val="22"/>
        </w:rPr>
        <w:t>collaboration and communication</w:t>
      </w:r>
      <w:r w:rsidR="00C311B9" w:rsidRPr="003820D2">
        <w:rPr>
          <w:rFonts w:eastAsia="나눔명조"/>
          <w:sz w:val="22"/>
        </w:rPr>
        <w:t xml:space="preserve"> in public sector</w:t>
      </w:r>
      <w:r w:rsidRPr="003820D2">
        <w:rPr>
          <w:rFonts w:eastAsia="나눔명조"/>
          <w:sz w:val="22"/>
        </w:rPr>
        <w:t>.</w:t>
      </w:r>
      <w:r w:rsidR="00C311B9" w:rsidRPr="003820D2">
        <w:rPr>
          <w:rFonts w:eastAsia="나눔명조"/>
          <w:sz w:val="22"/>
        </w:rPr>
        <w:t xml:space="preserve"> We analyze the relationship between </w:t>
      </w:r>
      <w:r w:rsidR="00C311B9" w:rsidRPr="003820D2">
        <w:rPr>
          <w:rFonts w:eastAsia="나눔명조" w:hint="eastAsia"/>
          <w:sz w:val="22"/>
        </w:rPr>
        <w:t>P</w:t>
      </w:r>
      <w:r w:rsidR="00C311B9" w:rsidRPr="003820D2">
        <w:rPr>
          <w:rFonts w:eastAsia="나눔명조"/>
          <w:sz w:val="22"/>
        </w:rPr>
        <w:t xml:space="preserve">SM, leadership, and communication within the organization, </w:t>
      </w:r>
      <w:r w:rsidRPr="003820D2">
        <w:rPr>
          <w:rFonts w:eastAsia="나눔명조"/>
          <w:sz w:val="22"/>
        </w:rPr>
        <w:t>utiliz</w:t>
      </w:r>
      <w:r w:rsidR="00C311B9" w:rsidRPr="003820D2">
        <w:rPr>
          <w:rFonts w:eastAsia="나눔명조"/>
          <w:sz w:val="22"/>
        </w:rPr>
        <w:t>ing</w:t>
      </w:r>
      <w:r w:rsidRPr="003820D2">
        <w:rPr>
          <w:rFonts w:eastAsia="나눔명조"/>
          <w:sz w:val="22"/>
        </w:rPr>
        <w:t xml:space="preserve"> the Public Employee Perception Survey Data </w:t>
      </w:r>
      <w:r w:rsidR="00C311B9" w:rsidRPr="003820D2">
        <w:rPr>
          <w:rFonts w:eastAsia="나눔명조"/>
          <w:sz w:val="22"/>
        </w:rPr>
        <w:t xml:space="preserve">of </w:t>
      </w:r>
      <w:r w:rsidRPr="003820D2">
        <w:rPr>
          <w:rFonts w:eastAsia="나눔명조"/>
          <w:sz w:val="22"/>
        </w:rPr>
        <w:t>2020</w:t>
      </w:r>
      <w:r w:rsidR="00C311B9" w:rsidRPr="003820D2">
        <w:rPr>
          <w:rFonts w:eastAsia="나눔명조"/>
          <w:sz w:val="22"/>
        </w:rPr>
        <w:t>.</w:t>
      </w:r>
      <w:r w:rsidR="006A2C1F" w:rsidRPr="003820D2">
        <w:rPr>
          <w:rFonts w:eastAsia="나눔명조"/>
          <w:sz w:val="22"/>
        </w:rPr>
        <w:br w:type="page"/>
      </w:r>
    </w:p>
    <w:p w14:paraId="2E7B6CF0" w14:textId="3ADD716E" w:rsidR="00541892" w:rsidRPr="00B61948" w:rsidRDefault="00541892" w:rsidP="006A2C1F">
      <w:pPr>
        <w:pStyle w:val="af4"/>
        <w:rPr>
          <w:bCs/>
          <w:smallCaps/>
          <w:szCs w:val="36"/>
        </w:rPr>
      </w:pPr>
      <w:r w:rsidRPr="00B61948">
        <w:rPr>
          <w:rFonts w:hint="eastAsia"/>
        </w:rPr>
        <w:lastRenderedPageBreak/>
        <w:t>소통의</w:t>
      </w:r>
      <w:r w:rsidRPr="00B61948">
        <w:rPr>
          <w:rFonts w:hint="eastAsia"/>
        </w:rPr>
        <w:t xml:space="preserve"> </w:t>
      </w:r>
      <w:r w:rsidRPr="00B61948">
        <w:rPr>
          <w:rFonts w:hint="eastAsia"/>
        </w:rPr>
        <w:t>리더십</w:t>
      </w:r>
      <w:r w:rsidRPr="00B61948">
        <w:t xml:space="preserve">: </w:t>
      </w:r>
      <w:r w:rsidR="00165BE8" w:rsidRPr="00B61948">
        <w:br/>
      </w:r>
      <w:r w:rsidRPr="00B61948">
        <w:rPr>
          <w:rFonts w:hint="eastAsia"/>
        </w:rPr>
        <w:t>리더십과</w:t>
      </w:r>
      <w:r w:rsidRPr="00B61948">
        <w:rPr>
          <w:rFonts w:hint="eastAsia"/>
        </w:rPr>
        <w:t xml:space="preserve"> </w:t>
      </w:r>
      <w:r w:rsidRPr="00B61948">
        <w:rPr>
          <w:rFonts w:hint="eastAsia"/>
        </w:rPr>
        <w:t>의사소통이</w:t>
      </w:r>
      <w:r w:rsidRPr="00B61948">
        <w:rPr>
          <w:rFonts w:hint="eastAsia"/>
        </w:rPr>
        <w:t xml:space="preserve"> </w:t>
      </w:r>
      <w:r w:rsidRPr="00B61948">
        <w:rPr>
          <w:rFonts w:hint="eastAsia"/>
        </w:rPr>
        <w:t>공공봉사동기에</w:t>
      </w:r>
      <w:r w:rsidRPr="00B61948">
        <w:rPr>
          <w:rFonts w:hint="eastAsia"/>
        </w:rPr>
        <w:t xml:space="preserve"> </w:t>
      </w:r>
      <w:r w:rsidRPr="00B61948">
        <w:rPr>
          <w:rFonts w:hint="eastAsia"/>
        </w:rPr>
        <w:t>미치는</w:t>
      </w:r>
      <w:r w:rsidRPr="00B61948">
        <w:rPr>
          <w:rFonts w:hint="eastAsia"/>
        </w:rPr>
        <w:t xml:space="preserve"> </w:t>
      </w:r>
      <w:r w:rsidRPr="00B61948">
        <w:rPr>
          <w:rFonts w:hint="eastAsia"/>
        </w:rPr>
        <w:t>영향</w:t>
      </w:r>
      <w:r w:rsidRPr="006D5AFD">
        <w:rPr>
          <w:rStyle w:val="a6"/>
        </w:rPr>
        <w:footnoteReference w:id="1"/>
      </w:r>
    </w:p>
    <w:p w14:paraId="6340B851" w14:textId="1BB21980" w:rsidR="00541892" w:rsidRDefault="00541892" w:rsidP="00265BC3">
      <w:pPr>
        <w:wordWrap/>
        <w:spacing w:before="120" w:after="120" w:line="276" w:lineRule="auto"/>
        <w:rPr>
          <w:rFonts w:eastAsia="나눔명조"/>
          <w:b/>
          <w:bCs/>
          <w:smallCaps/>
          <w:szCs w:val="28"/>
        </w:rPr>
      </w:pPr>
    </w:p>
    <w:p w14:paraId="0684EB74" w14:textId="7DC9B9EE" w:rsidR="00B83173" w:rsidRPr="00B83173" w:rsidRDefault="00486755" w:rsidP="00B83173">
      <w:pPr>
        <w:pStyle w:val="af4"/>
        <w:jc w:val="right"/>
        <w:rPr>
          <w:sz w:val="28"/>
          <w:szCs w:val="48"/>
        </w:rPr>
      </w:pPr>
      <w:r w:rsidRPr="00486755">
        <w:rPr>
          <w:rFonts w:hint="eastAsia"/>
          <w:sz w:val="28"/>
          <w:szCs w:val="48"/>
        </w:rPr>
        <w:t>강지윤</w:t>
      </w:r>
      <w:r w:rsidR="00841494">
        <w:rPr>
          <w:sz w:val="28"/>
          <w:szCs w:val="48"/>
        </w:rPr>
        <w:t>,</w:t>
      </w:r>
      <w:r w:rsidRPr="00486755">
        <w:rPr>
          <w:sz w:val="28"/>
          <w:szCs w:val="48"/>
        </w:rPr>
        <w:t xml:space="preserve"> </w:t>
      </w:r>
      <w:r w:rsidRPr="00486755">
        <w:rPr>
          <w:rFonts w:hint="eastAsia"/>
          <w:sz w:val="28"/>
          <w:szCs w:val="48"/>
        </w:rPr>
        <w:t>박상훈</w:t>
      </w:r>
      <w:r w:rsidRPr="00486755">
        <w:rPr>
          <w:rFonts w:hint="eastAsia"/>
          <w:sz w:val="28"/>
          <w:szCs w:val="48"/>
        </w:rPr>
        <w:t>,</w:t>
      </w:r>
      <w:r w:rsidRPr="00486755">
        <w:rPr>
          <w:sz w:val="28"/>
          <w:szCs w:val="48"/>
        </w:rPr>
        <w:t xml:space="preserve"> </w:t>
      </w:r>
      <w:proofErr w:type="spellStart"/>
      <w:r w:rsidRPr="00486755">
        <w:rPr>
          <w:rFonts w:hint="eastAsia"/>
          <w:sz w:val="28"/>
          <w:szCs w:val="48"/>
        </w:rPr>
        <w:t>양선규</w:t>
      </w:r>
      <w:proofErr w:type="spellEnd"/>
    </w:p>
    <w:p w14:paraId="1CD3491B" w14:textId="6A1A5A64" w:rsidR="001D51F4" w:rsidRPr="003820D2" w:rsidRDefault="004F55A8" w:rsidP="004F55A8">
      <w:pPr>
        <w:pStyle w:val="1"/>
        <w:rPr>
          <w:color w:val="auto"/>
        </w:rPr>
      </w:pPr>
      <w:r w:rsidRPr="003820D2">
        <w:rPr>
          <w:color w:val="auto"/>
        </w:rPr>
        <w:t xml:space="preserve">I. </w:t>
      </w:r>
      <w:r w:rsidR="00857CBB" w:rsidRPr="003820D2">
        <w:rPr>
          <w:rFonts w:hint="eastAsia"/>
          <w:color w:val="auto"/>
        </w:rPr>
        <w:t>서</w:t>
      </w:r>
      <w:r w:rsidR="00857CBB" w:rsidRPr="003820D2">
        <w:rPr>
          <w:rFonts w:hint="eastAsia"/>
          <w:color w:val="auto"/>
        </w:rPr>
        <w:t xml:space="preserve"> </w:t>
      </w:r>
      <w:r w:rsidR="00857CBB" w:rsidRPr="003820D2">
        <w:rPr>
          <w:rFonts w:hint="eastAsia"/>
          <w:color w:val="auto"/>
        </w:rPr>
        <w:t>론</w:t>
      </w:r>
    </w:p>
    <w:p w14:paraId="04DA3DF7" w14:textId="48F49400" w:rsidR="00A17ECA" w:rsidRPr="00B61948" w:rsidRDefault="00395DDC" w:rsidP="00B73896">
      <w:pPr>
        <w:wordWrap/>
        <w:spacing w:before="120" w:after="120" w:line="276" w:lineRule="auto"/>
        <w:rPr>
          <w:rFonts w:eastAsia="나눔명조"/>
          <w:sz w:val="20"/>
          <w:szCs w:val="22"/>
        </w:rPr>
      </w:pPr>
      <w:r w:rsidRPr="00B61948">
        <w:rPr>
          <w:rFonts w:eastAsia="나눔명조" w:hint="eastAsia"/>
          <w:sz w:val="20"/>
          <w:szCs w:val="22"/>
        </w:rPr>
        <w:t>불신의</w:t>
      </w:r>
      <w:r w:rsidRPr="00B61948">
        <w:rPr>
          <w:rFonts w:eastAsia="나눔명조" w:hint="eastAsia"/>
          <w:sz w:val="20"/>
          <w:szCs w:val="22"/>
        </w:rPr>
        <w:t xml:space="preserve"> </w:t>
      </w:r>
      <w:r w:rsidRPr="00B61948">
        <w:rPr>
          <w:rFonts w:eastAsia="나눔명조" w:hint="eastAsia"/>
          <w:sz w:val="20"/>
          <w:szCs w:val="22"/>
        </w:rPr>
        <w:t>시대</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이는</w:t>
      </w:r>
      <w:r w:rsidRPr="00B61948">
        <w:rPr>
          <w:rFonts w:eastAsia="나눔명조" w:hint="eastAsia"/>
          <w:sz w:val="20"/>
          <w:szCs w:val="22"/>
        </w:rPr>
        <w:t xml:space="preserve"> </w:t>
      </w:r>
      <w:r w:rsidR="00370D16" w:rsidRPr="00B61948">
        <w:rPr>
          <w:rFonts w:eastAsia="나눔명조" w:hint="eastAsia"/>
          <w:sz w:val="20"/>
          <w:szCs w:val="22"/>
        </w:rPr>
        <w:t>지금</w:t>
      </w:r>
      <w:r w:rsidR="00E11AE8" w:rsidRPr="00B61948">
        <w:rPr>
          <w:rFonts w:eastAsia="나눔명조" w:hint="eastAsia"/>
          <w:sz w:val="20"/>
          <w:szCs w:val="22"/>
        </w:rPr>
        <w:t xml:space="preserve"> </w:t>
      </w:r>
      <w:r w:rsidR="00E11AE8" w:rsidRPr="00B61948">
        <w:rPr>
          <w:rFonts w:eastAsia="나눔명조" w:hint="eastAsia"/>
          <w:sz w:val="20"/>
          <w:szCs w:val="22"/>
        </w:rPr>
        <w:t>한국사회를</w:t>
      </w:r>
      <w:r w:rsidR="00E11AE8" w:rsidRPr="00B61948">
        <w:rPr>
          <w:rFonts w:eastAsia="나눔명조" w:hint="eastAsia"/>
          <w:sz w:val="20"/>
          <w:szCs w:val="22"/>
        </w:rPr>
        <w:t xml:space="preserve"> </w:t>
      </w:r>
      <w:r w:rsidR="00E11AE8" w:rsidRPr="00B61948">
        <w:rPr>
          <w:rFonts w:eastAsia="나눔명조" w:hint="eastAsia"/>
          <w:sz w:val="20"/>
          <w:szCs w:val="22"/>
        </w:rPr>
        <w:t>관통하는</w:t>
      </w:r>
      <w:r w:rsidR="00E11AE8" w:rsidRPr="00B61948">
        <w:rPr>
          <w:rFonts w:eastAsia="나눔명조" w:hint="eastAsia"/>
          <w:sz w:val="20"/>
          <w:szCs w:val="22"/>
        </w:rPr>
        <w:t xml:space="preserve"> </w:t>
      </w:r>
      <w:r w:rsidR="00E11AE8" w:rsidRPr="00B61948">
        <w:rPr>
          <w:rFonts w:eastAsia="나눔명조" w:hint="eastAsia"/>
          <w:sz w:val="20"/>
          <w:szCs w:val="22"/>
        </w:rPr>
        <w:t>하나의</w:t>
      </w:r>
      <w:r w:rsidR="00E11AE8" w:rsidRPr="00B61948">
        <w:rPr>
          <w:rFonts w:eastAsia="나눔명조" w:hint="eastAsia"/>
          <w:sz w:val="20"/>
          <w:szCs w:val="22"/>
        </w:rPr>
        <w:t xml:space="preserve"> </w:t>
      </w:r>
      <w:r w:rsidR="00E16305" w:rsidRPr="00B61948">
        <w:rPr>
          <w:rFonts w:eastAsia="나눔명조" w:hint="eastAsia"/>
          <w:sz w:val="20"/>
          <w:szCs w:val="22"/>
        </w:rPr>
        <w:t>패러다임이라고</w:t>
      </w:r>
      <w:r w:rsidR="00E16305" w:rsidRPr="00B61948">
        <w:rPr>
          <w:rFonts w:eastAsia="나눔명조" w:hint="eastAsia"/>
          <w:sz w:val="20"/>
          <w:szCs w:val="22"/>
        </w:rPr>
        <w:t xml:space="preserve"> </w:t>
      </w:r>
      <w:r w:rsidR="00E16305" w:rsidRPr="00B61948">
        <w:rPr>
          <w:rFonts w:eastAsia="나눔명조" w:hint="eastAsia"/>
          <w:sz w:val="20"/>
          <w:szCs w:val="22"/>
        </w:rPr>
        <w:t>볼</w:t>
      </w:r>
      <w:r w:rsidR="00E16305" w:rsidRPr="00B61948">
        <w:rPr>
          <w:rFonts w:eastAsia="나눔명조" w:hint="eastAsia"/>
          <w:sz w:val="20"/>
          <w:szCs w:val="22"/>
        </w:rPr>
        <w:t xml:space="preserve"> </w:t>
      </w:r>
      <w:r w:rsidR="00E16305" w:rsidRPr="00B61948">
        <w:rPr>
          <w:rFonts w:eastAsia="나눔명조" w:hint="eastAsia"/>
          <w:sz w:val="20"/>
          <w:szCs w:val="22"/>
        </w:rPr>
        <w:t>수</w:t>
      </w:r>
      <w:r w:rsidR="00E16305" w:rsidRPr="00B61948">
        <w:rPr>
          <w:rFonts w:eastAsia="나눔명조" w:hint="eastAsia"/>
          <w:sz w:val="20"/>
          <w:szCs w:val="22"/>
        </w:rPr>
        <w:t xml:space="preserve"> </w:t>
      </w:r>
      <w:r w:rsidR="00E16305" w:rsidRPr="00B61948">
        <w:rPr>
          <w:rFonts w:eastAsia="나눔명조" w:hint="eastAsia"/>
          <w:sz w:val="20"/>
          <w:szCs w:val="22"/>
        </w:rPr>
        <w:t>있다</w:t>
      </w:r>
      <w:r w:rsidR="00E16305" w:rsidRPr="00B61948">
        <w:rPr>
          <w:rFonts w:eastAsia="나눔명조" w:hint="eastAsia"/>
          <w:sz w:val="20"/>
          <w:szCs w:val="22"/>
        </w:rPr>
        <w:t>.</w:t>
      </w:r>
      <w:r w:rsidR="00ED1D72" w:rsidRPr="00B61948">
        <w:rPr>
          <w:rFonts w:eastAsia="나눔명조"/>
          <w:sz w:val="20"/>
          <w:szCs w:val="22"/>
        </w:rPr>
        <w:t xml:space="preserve"> </w:t>
      </w:r>
      <w:r w:rsidR="00DB6F2D" w:rsidRPr="00B61948">
        <w:rPr>
          <w:rFonts w:eastAsia="나눔명조" w:hint="eastAsia"/>
          <w:sz w:val="20"/>
          <w:szCs w:val="22"/>
        </w:rPr>
        <w:t>한국사회에서</w:t>
      </w:r>
      <w:r w:rsidR="00DB6F2D" w:rsidRPr="00B61948">
        <w:rPr>
          <w:rFonts w:eastAsia="나눔명조"/>
          <w:sz w:val="20"/>
          <w:szCs w:val="22"/>
        </w:rPr>
        <w:t xml:space="preserve"> </w:t>
      </w:r>
      <w:r w:rsidR="00DB6F2D" w:rsidRPr="00B61948">
        <w:rPr>
          <w:rFonts w:eastAsia="나눔명조"/>
          <w:sz w:val="20"/>
          <w:szCs w:val="22"/>
        </w:rPr>
        <w:t>시민의</w:t>
      </w:r>
      <w:r w:rsidR="00E16305" w:rsidRPr="00B61948">
        <w:rPr>
          <w:rFonts w:eastAsia="나눔명조" w:hint="eastAsia"/>
          <w:sz w:val="20"/>
          <w:szCs w:val="22"/>
        </w:rPr>
        <w:t xml:space="preserve"> </w:t>
      </w:r>
      <w:r w:rsidR="00E16305" w:rsidRPr="00B61948">
        <w:rPr>
          <w:rFonts w:eastAsia="나눔명조" w:hint="eastAsia"/>
          <w:sz w:val="20"/>
          <w:szCs w:val="22"/>
        </w:rPr>
        <w:t>사회적</w:t>
      </w:r>
      <w:r w:rsidR="00E16305" w:rsidRPr="00B61948">
        <w:rPr>
          <w:rFonts w:eastAsia="나눔명조" w:hint="eastAsia"/>
          <w:sz w:val="20"/>
          <w:szCs w:val="22"/>
        </w:rPr>
        <w:t xml:space="preserve"> </w:t>
      </w:r>
      <w:r w:rsidR="00E16305" w:rsidRPr="00B61948">
        <w:rPr>
          <w:rFonts w:eastAsia="나눔명조" w:hint="eastAsia"/>
          <w:sz w:val="20"/>
          <w:szCs w:val="22"/>
        </w:rPr>
        <w:t>신뢰</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특히</w:t>
      </w:r>
      <w:r w:rsidR="00ED1D72" w:rsidRPr="00B61948">
        <w:rPr>
          <w:rFonts w:eastAsia="나눔명조" w:hint="eastAsia"/>
          <w:sz w:val="20"/>
          <w:szCs w:val="22"/>
        </w:rPr>
        <w:t xml:space="preserve"> </w:t>
      </w:r>
      <w:r w:rsidR="00ED1D72" w:rsidRPr="00B61948">
        <w:rPr>
          <w:rFonts w:eastAsia="나눔명조" w:hint="eastAsia"/>
          <w:sz w:val="20"/>
          <w:szCs w:val="22"/>
        </w:rPr>
        <w:t>정부와</w:t>
      </w:r>
      <w:r w:rsidR="00ED1D72" w:rsidRPr="00B61948">
        <w:rPr>
          <w:rFonts w:eastAsia="나눔명조" w:hint="eastAsia"/>
          <w:sz w:val="20"/>
          <w:szCs w:val="22"/>
        </w:rPr>
        <w:t xml:space="preserve"> </w:t>
      </w:r>
      <w:r w:rsidR="00ED1D72" w:rsidRPr="00B61948">
        <w:rPr>
          <w:rFonts w:eastAsia="나눔명조" w:hint="eastAsia"/>
          <w:sz w:val="20"/>
          <w:szCs w:val="22"/>
        </w:rPr>
        <w:t>공공기관</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공무원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ED1D72" w:rsidRPr="00B61948">
        <w:rPr>
          <w:rFonts w:eastAsia="나눔명조" w:hint="eastAsia"/>
          <w:sz w:val="20"/>
          <w:szCs w:val="22"/>
        </w:rPr>
        <w:t>신뢰는</w:t>
      </w:r>
      <w:r w:rsidR="00ED1D72" w:rsidRPr="00B61948">
        <w:rPr>
          <w:rFonts w:eastAsia="나눔명조" w:hint="eastAsia"/>
          <w:sz w:val="20"/>
          <w:szCs w:val="22"/>
        </w:rPr>
        <w:t xml:space="preserve"> </w:t>
      </w:r>
      <w:r w:rsidR="00E16305" w:rsidRPr="00B61948">
        <w:rPr>
          <w:rFonts w:eastAsia="나눔명조" w:hint="eastAsia"/>
          <w:sz w:val="20"/>
          <w:szCs w:val="22"/>
        </w:rPr>
        <w:t>현저히</w:t>
      </w:r>
      <w:r w:rsidR="00E16305" w:rsidRPr="00B61948">
        <w:rPr>
          <w:rFonts w:eastAsia="나눔명조" w:hint="eastAsia"/>
          <w:sz w:val="20"/>
          <w:szCs w:val="22"/>
        </w:rPr>
        <w:t xml:space="preserve"> </w:t>
      </w:r>
      <w:r w:rsidR="00E16305" w:rsidRPr="00B61948">
        <w:rPr>
          <w:rFonts w:eastAsia="나눔명조" w:hint="eastAsia"/>
          <w:sz w:val="20"/>
          <w:szCs w:val="22"/>
        </w:rPr>
        <w:t>낮</w:t>
      </w:r>
      <w:r w:rsidR="00ED1D72" w:rsidRPr="00B61948">
        <w:rPr>
          <w:rFonts w:eastAsia="나눔명조" w:hint="eastAsia"/>
          <w:sz w:val="20"/>
          <w:szCs w:val="22"/>
        </w:rPr>
        <w:t>다</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일례로</w:t>
      </w:r>
      <w:r w:rsidR="000A27D5" w:rsidRPr="00B61948">
        <w:rPr>
          <w:rFonts w:eastAsia="나눔명조" w:hint="eastAsia"/>
          <w:sz w:val="20"/>
          <w:szCs w:val="22"/>
        </w:rPr>
        <w:t xml:space="preserve"> </w:t>
      </w:r>
      <w:r w:rsidR="00ED1D72" w:rsidRPr="00B61948">
        <w:rPr>
          <w:rFonts w:eastAsia="나눔명조" w:hint="eastAsia"/>
          <w:sz w:val="20"/>
          <w:szCs w:val="22"/>
        </w:rPr>
        <w:t>최근</w:t>
      </w:r>
      <w:r w:rsidR="00ED1D72" w:rsidRPr="00B61948">
        <w:rPr>
          <w:rFonts w:eastAsia="나눔명조" w:hint="eastAsia"/>
          <w:sz w:val="20"/>
          <w:szCs w:val="22"/>
        </w:rPr>
        <w:t xml:space="preserve"> </w:t>
      </w:r>
      <w:r w:rsidR="00ED1D72" w:rsidRPr="00B61948">
        <w:rPr>
          <w:rFonts w:eastAsia="나눔명조" w:hint="eastAsia"/>
          <w:sz w:val="20"/>
          <w:szCs w:val="22"/>
        </w:rPr>
        <w:t>수행된</w:t>
      </w:r>
      <w:r w:rsidR="00ED1D72" w:rsidRPr="00B61948">
        <w:rPr>
          <w:rFonts w:eastAsia="나눔명조" w:hint="eastAsia"/>
          <w:sz w:val="20"/>
          <w:szCs w:val="22"/>
        </w:rPr>
        <w:t xml:space="preserve"> </w:t>
      </w:r>
      <w:r w:rsidR="000A27D5" w:rsidRPr="00B61948">
        <w:rPr>
          <w:rFonts w:eastAsia="나눔명조" w:hint="eastAsia"/>
          <w:sz w:val="20"/>
          <w:szCs w:val="22"/>
        </w:rPr>
        <w:t>사회적</w:t>
      </w:r>
      <w:r w:rsidR="000A27D5" w:rsidRPr="00B61948">
        <w:rPr>
          <w:rFonts w:eastAsia="나눔명조" w:hint="eastAsia"/>
          <w:sz w:val="20"/>
          <w:szCs w:val="22"/>
        </w:rPr>
        <w:t xml:space="preserve"> </w:t>
      </w:r>
      <w:r w:rsidR="000A27D5" w:rsidRPr="00B61948">
        <w:rPr>
          <w:rFonts w:eastAsia="나눔명조" w:hint="eastAsia"/>
          <w:sz w:val="20"/>
          <w:szCs w:val="22"/>
        </w:rPr>
        <w:t>신뢰에</w:t>
      </w:r>
      <w:r w:rsidR="000A27D5" w:rsidRPr="00B61948">
        <w:rPr>
          <w:rFonts w:eastAsia="나눔명조" w:hint="eastAsia"/>
          <w:sz w:val="20"/>
          <w:szCs w:val="22"/>
        </w:rPr>
        <w:t xml:space="preserve"> </w:t>
      </w:r>
      <w:r w:rsidR="000A27D5" w:rsidRPr="00B61948">
        <w:rPr>
          <w:rFonts w:eastAsia="나눔명조" w:hint="eastAsia"/>
          <w:sz w:val="20"/>
          <w:szCs w:val="22"/>
        </w:rPr>
        <w:t>관한</w:t>
      </w:r>
      <w:r w:rsidR="00ED1D72" w:rsidRPr="00B61948">
        <w:rPr>
          <w:rFonts w:eastAsia="나눔명조" w:hint="eastAsia"/>
          <w:sz w:val="20"/>
          <w:szCs w:val="22"/>
        </w:rPr>
        <w:t xml:space="preserve"> </w:t>
      </w:r>
      <w:r w:rsidR="000A27D5" w:rsidRPr="00B61948">
        <w:rPr>
          <w:rFonts w:eastAsia="나눔명조" w:hint="eastAsia"/>
          <w:sz w:val="20"/>
          <w:szCs w:val="22"/>
        </w:rPr>
        <w:t>조사</w:t>
      </w:r>
      <w:r w:rsidR="00ED1D72" w:rsidRPr="00B61948">
        <w:rPr>
          <w:rFonts w:eastAsia="나눔명조" w:hint="eastAsia"/>
          <w:sz w:val="20"/>
          <w:szCs w:val="22"/>
        </w:rPr>
        <w:t>는</w:t>
      </w:r>
      <w:r w:rsidR="000A27D5" w:rsidRPr="00B61948">
        <w:rPr>
          <w:rFonts w:eastAsia="나눔명조" w:hint="eastAsia"/>
          <w:sz w:val="20"/>
          <w:szCs w:val="22"/>
        </w:rPr>
        <w:t xml:space="preserve"> </w:t>
      </w:r>
      <w:r w:rsidR="00ED1D72" w:rsidRPr="00B61948">
        <w:rPr>
          <w:rFonts w:eastAsia="나눔명조" w:hint="eastAsia"/>
          <w:sz w:val="20"/>
          <w:szCs w:val="22"/>
        </w:rPr>
        <w:t>한국사회에서</w:t>
      </w:r>
      <w:r w:rsidR="00ED1D72" w:rsidRPr="00B61948">
        <w:rPr>
          <w:rFonts w:eastAsia="나눔명조" w:hint="eastAsia"/>
          <w:sz w:val="20"/>
          <w:szCs w:val="22"/>
        </w:rPr>
        <w:t xml:space="preserve"> </w:t>
      </w:r>
      <w:r w:rsidR="000A27D5" w:rsidRPr="00B61948">
        <w:rPr>
          <w:rFonts w:eastAsia="나눔명조" w:hint="eastAsia"/>
          <w:sz w:val="20"/>
          <w:szCs w:val="22"/>
        </w:rPr>
        <w:t>타인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ED1D72" w:rsidRPr="00B61948">
        <w:rPr>
          <w:rFonts w:eastAsia="나눔명조" w:hint="eastAsia"/>
          <w:sz w:val="20"/>
          <w:szCs w:val="22"/>
        </w:rPr>
        <w:t>와</w:t>
      </w:r>
      <w:r w:rsidR="000A27D5" w:rsidRPr="00B61948">
        <w:rPr>
          <w:rFonts w:eastAsia="나눔명조"/>
          <w:sz w:val="20"/>
          <w:szCs w:val="22"/>
        </w:rPr>
        <w:t xml:space="preserve"> </w:t>
      </w:r>
      <w:r w:rsidR="000A27D5" w:rsidRPr="00B61948">
        <w:rPr>
          <w:rFonts w:eastAsia="나눔명조" w:hint="eastAsia"/>
          <w:sz w:val="20"/>
          <w:szCs w:val="22"/>
        </w:rPr>
        <w:t>공공기관과</w:t>
      </w:r>
      <w:r w:rsidR="000A27D5" w:rsidRPr="00B61948">
        <w:rPr>
          <w:rFonts w:eastAsia="나눔명조" w:hint="eastAsia"/>
          <w:sz w:val="20"/>
          <w:szCs w:val="22"/>
        </w:rPr>
        <w:t xml:space="preserve"> </w:t>
      </w:r>
      <w:r w:rsidR="000A27D5" w:rsidRPr="00B61948">
        <w:rPr>
          <w:rFonts w:eastAsia="나눔명조" w:hint="eastAsia"/>
          <w:sz w:val="20"/>
          <w:szCs w:val="22"/>
        </w:rPr>
        <w:t>정부</w:t>
      </w:r>
      <w:r w:rsidR="000A27D5" w:rsidRPr="00B61948">
        <w:rPr>
          <w:rFonts w:eastAsia="나눔명조" w:hint="eastAsia"/>
          <w:sz w:val="20"/>
          <w:szCs w:val="22"/>
        </w:rPr>
        <w:t>,</w:t>
      </w:r>
      <w:r w:rsidR="000A27D5" w:rsidRPr="00B61948">
        <w:rPr>
          <w:rFonts w:eastAsia="나눔명조"/>
          <w:sz w:val="20"/>
          <w:szCs w:val="22"/>
        </w:rPr>
        <w:t xml:space="preserve"> </w:t>
      </w:r>
      <w:r w:rsidR="000A27D5" w:rsidRPr="00B61948">
        <w:rPr>
          <w:rFonts w:eastAsia="나눔명조" w:hint="eastAsia"/>
          <w:sz w:val="20"/>
          <w:szCs w:val="22"/>
        </w:rPr>
        <w:t>그리고</w:t>
      </w:r>
      <w:r w:rsidR="000A27D5" w:rsidRPr="00B61948">
        <w:rPr>
          <w:rFonts w:eastAsia="나눔명조" w:hint="eastAsia"/>
          <w:sz w:val="20"/>
          <w:szCs w:val="22"/>
        </w:rPr>
        <w:t xml:space="preserve"> </w:t>
      </w:r>
      <w:r w:rsidR="000A27D5" w:rsidRPr="00B61948">
        <w:rPr>
          <w:rFonts w:eastAsia="나눔명조" w:hint="eastAsia"/>
          <w:sz w:val="20"/>
          <w:szCs w:val="22"/>
        </w:rPr>
        <w:t>공무원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ED1D72" w:rsidRPr="00B61948">
        <w:rPr>
          <w:rFonts w:eastAsia="나눔명조" w:hint="eastAsia"/>
          <w:sz w:val="20"/>
          <w:szCs w:val="22"/>
        </w:rPr>
        <w:t xml:space="preserve"> </w:t>
      </w:r>
      <w:r w:rsidR="00ED1D72" w:rsidRPr="00B61948">
        <w:rPr>
          <w:rFonts w:eastAsia="나눔명조" w:hint="eastAsia"/>
          <w:sz w:val="20"/>
          <w:szCs w:val="22"/>
        </w:rPr>
        <w:t>모두</w:t>
      </w:r>
      <w:r w:rsidR="00ED1D72" w:rsidRPr="00B61948">
        <w:rPr>
          <w:rFonts w:eastAsia="나눔명조" w:hint="eastAsia"/>
          <w:sz w:val="20"/>
          <w:szCs w:val="22"/>
        </w:rPr>
        <w:t xml:space="preserve"> </w:t>
      </w:r>
      <w:r w:rsidR="000A27D5" w:rsidRPr="00B61948">
        <w:rPr>
          <w:rFonts w:eastAsia="나눔명조" w:hint="eastAsia"/>
          <w:sz w:val="20"/>
          <w:szCs w:val="22"/>
        </w:rPr>
        <w:t>낮</w:t>
      </w:r>
      <w:r w:rsidR="00A17ECA" w:rsidRPr="00B61948">
        <w:rPr>
          <w:rFonts w:eastAsia="나눔명조" w:hint="eastAsia"/>
          <w:sz w:val="20"/>
          <w:szCs w:val="22"/>
        </w:rPr>
        <w:t>게</w:t>
      </w:r>
      <w:r w:rsidR="00A17ECA" w:rsidRPr="00B61948">
        <w:rPr>
          <w:rFonts w:eastAsia="나눔명조" w:hint="eastAsia"/>
          <w:sz w:val="20"/>
          <w:szCs w:val="22"/>
        </w:rPr>
        <w:t xml:space="preserve"> </w:t>
      </w:r>
      <w:r w:rsidR="00A17ECA" w:rsidRPr="00B61948">
        <w:rPr>
          <w:rFonts w:eastAsia="나눔명조" w:hint="eastAsia"/>
          <w:sz w:val="20"/>
          <w:szCs w:val="22"/>
        </w:rPr>
        <w:t>나타났</w:t>
      </w:r>
      <w:r w:rsidR="00ED1D72" w:rsidRPr="00B61948">
        <w:rPr>
          <w:rFonts w:eastAsia="나눔명조" w:hint="eastAsia"/>
          <w:sz w:val="20"/>
          <w:szCs w:val="22"/>
        </w:rPr>
        <w:t>다고</w:t>
      </w:r>
      <w:r w:rsidR="00ED1D72" w:rsidRPr="00B61948">
        <w:rPr>
          <w:rFonts w:eastAsia="나눔명조" w:hint="eastAsia"/>
          <w:sz w:val="20"/>
          <w:szCs w:val="22"/>
        </w:rPr>
        <w:t xml:space="preserve"> </w:t>
      </w:r>
      <w:r w:rsidR="00ED1D72" w:rsidRPr="00B61948">
        <w:rPr>
          <w:rFonts w:eastAsia="나눔명조" w:hint="eastAsia"/>
          <w:sz w:val="20"/>
          <w:szCs w:val="22"/>
        </w:rPr>
        <w:t>보고했다</w:t>
      </w:r>
      <w:r w:rsidR="001C34EA" w:rsidRPr="00B61948">
        <w:rPr>
          <w:rFonts w:eastAsia="나눔명조" w:hint="eastAsia"/>
          <w:sz w:val="20"/>
          <w:szCs w:val="22"/>
        </w:rPr>
        <w:t>.</w:t>
      </w:r>
      <w:r w:rsidR="000A27D5" w:rsidRPr="006D5AFD">
        <w:rPr>
          <w:rStyle w:val="a6"/>
        </w:rPr>
        <w:footnoteReference w:id="2"/>
      </w:r>
      <w:r w:rsidR="001C34EA" w:rsidRPr="00B61948">
        <w:rPr>
          <w:rFonts w:eastAsia="나눔명조" w:hint="eastAsia"/>
          <w:sz w:val="20"/>
          <w:szCs w:val="22"/>
        </w:rPr>
        <w:t xml:space="preserve"> </w:t>
      </w:r>
      <w:r w:rsidR="00ED1D72" w:rsidRPr="00B61948">
        <w:rPr>
          <w:rFonts w:eastAsia="나눔명조" w:hint="eastAsia"/>
          <w:sz w:val="20"/>
          <w:szCs w:val="22"/>
        </w:rPr>
        <w:t>또한</w:t>
      </w:r>
      <w:r w:rsidR="00ED1D72" w:rsidRPr="00B61948">
        <w:rPr>
          <w:rFonts w:eastAsia="나눔명조" w:hint="eastAsia"/>
          <w:sz w:val="20"/>
          <w:szCs w:val="22"/>
        </w:rPr>
        <w:t xml:space="preserve"> </w:t>
      </w:r>
      <w:r w:rsidR="00ED1D72" w:rsidRPr="00B61948">
        <w:rPr>
          <w:rFonts w:eastAsia="나눔명조" w:hint="eastAsia"/>
          <w:sz w:val="20"/>
          <w:szCs w:val="22"/>
        </w:rPr>
        <w:t>종종</w:t>
      </w:r>
      <w:r w:rsidR="00ED1D72" w:rsidRPr="00B61948">
        <w:rPr>
          <w:rFonts w:eastAsia="나눔명조" w:hint="eastAsia"/>
          <w:sz w:val="20"/>
          <w:szCs w:val="22"/>
        </w:rPr>
        <w:t xml:space="preserve"> </w:t>
      </w:r>
      <w:r w:rsidR="00ED1D72" w:rsidRPr="00B61948">
        <w:rPr>
          <w:rFonts w:eastAsia="나눔명조" w:hint="eastAsia"/>
          <w:sz w:val="20"/>
          <w:szCs w:val="22"/>
        </w:rPr>
        <w:t>사회적으로</w:t>
      </w:r>
      <w:r w:rsidR="00ED1D72" w:rsidRPr="00B61948">
        <w:rPr>
          <w:rFonts w:eastAsia="나눔명조" w:hint="eastAsia"/>
          <w:sz w:val="20"/>
          <w:szCs w:val="22"/>
        </w:rPr>
        <w:t xml:space="preserve"> </w:t>
      </w:r>
      <w:r w:rsidR="00ED1D72" w:rsidRPr="00B61948">
        <w:rPr>
          <w:rFonts w:eastAsia="나눔명조" w:hint="eastAsia"/>
          <w:sz w:val="20"/>
          <w:szCs w:val="22"/>
        </w:rPr>
        <w:t>문제시되는</w:t>
      </w:r>
      <w:r w:rsidR="001C34EA" w:rsidRPr="00B61948">
        <w:rPr>
          <w:rFonts w:eastAsia="나눔명조" w:hint="eastAsia"/>
          <w:sz w:val="20"/>
          <w:szCs w:val="22"/>
        </w:rPr>
        <w:t xml:space="preserve"> </w:t>
      </w:r>
      <w:r w:rsidR="001C34EA" w:rsidRPr="00B61948">
        <w:rPr>
          <w:rFonts w:eastAsia="나눔명조" w:hint="eastAsia"/>
          <w:sz w:val="20"/>
          <w:szCs w:val="22"/>
        </w:rPr>
        <w:t>공공기관</w:t>
      </w:r>
      <w:r w:rsidR="001C34EA" w:rsidRPr="00B61948">
        <w:rPr>
          <w:rFonts w:eastAsia="나눔명조" w:hint="eastAsia"/>
          <w:sz w:val="20"/>
          <w:szCs w:val="22"/>
        </w:rPr>
        <w:t xml:space="preserve"> </w:t>
      </w:r>
      <w:r w:rsidR="001C34EA" w:rsidRPr="00B61948">
        <w:rPr>
          <w:rFonts w:eastAsia="나눔명조" w:hint="eastAsia"/>
          <w:sz w:val="20"/>
          <w:szCs w:val="22"/>
        </w:rPr>
        <w:t>임직원들의</w:t>
      </w:r>
      <w:r w:rsidR="001C34EA" w:rsidRPr="00B61948">
        <w:rPr>
          <w:rFonts w:eastAsia="나눔명조" w:hint="eastAsia"/>
          <w:sz w:val="20"/>
          <w:szCs w:val="22"/>
        </w:rPr>
        <w:t xml:space="preserve"> </w:t>
      </w:r>
      <w:r w:rsidR="001C34EA" w:rsidRPr="00B61948">
        <w:rPr>
          <w:rFonts w:eastAsia="나눔명조" w:hint="eastAsia"/>
          <w:sz w:val="20"/>
          <w:szCs w:val="22"/>
        </w:rPr>
        <w:t>불법투기</w:t>
      </w:r>
      <w:r w:rsidR="001C34EA" w:rsidRPr="00B61948">
        <w:rPr>
          <w:rFonts w:eastAsia="나눔명조" w:hint="eastAsia"/>
          <w:sz w:val="20"/>
          <w:szCs w:val="22"/>
        </w:rPr>
        <w:t xml:space="preserve"> </w:t>
      </w:r>
      <w:r w:rsidR="001C34EA" w:rsidRPr="00B61948">
        <w:rPr>
          <w:rFonts w:eastAsia="나눔명조" w:hint="eastAsia"/>
          <w:sz w:val="20"/>
          <w:szCs w:val="22"/>
        </w:rPr>
        <w:t>사태</w:t>
      </w:r>
      <w:r w:rsidR="003A3BE4" w:rsidRPr="00B61948">
        <w:rPr>
          <w:rFonts w:eastAsia="나눔명조" w:hint="eastAsia"/>
          <w:sz w:val="20"/>
          <w:szCs w:val="22"/>
        </w:rPr>
        <w:t>나</w:t>
      </w:r>
      <w:r w:rsidR="00ED1D72" w:rsidRPr="00B61948">
        <w:rPr>
          <w:rFonts w:eastAsia="나눔명조" w:hint="eastAsia"/>
          <w:sz w:val="20"/>
          <w:szCs w:val="22"/>
        </w:rPr>
        <w:t xml:space="preserve"> </w:t>
      </w:r>
      <w:r w:rsidR="003A3BE4" w:rsidRPr="00B61948">
        <w:rPr>
          <w:rFonts w:eastAsia="나눔명조" w:hint="eastAsia"/>
          <w:sz w:val="20"/>
          <w:szCs w:val="22"/>
        </w:rPr>
        <w:t>채용</w:t>
      </w:r>
      <w:r w:rsidR="003A3BE4" w:rsidRPr="00B61948">
        <w:rPr>
          <w:rFonts w:eastAsia="나눔명조" w:hint="eastAsia"/>
          <w:sz w:val="20"/>
          <w:szCs w:val="22"/>
        </w:rPr>
        <w:t xml:space="preserve"> </w:t>
      </w:r>
      <w:r w:rsidR="003A3BE4" w:rsidRPr="00B61948">
        <w:rPr>
          <w:rFonts w:eastAsia="나눔명조" w:hint="eastAsia"/>
          <w:sz w:val="20"/>
          <w:szCs w:val="22"/>
        </w:rPr>
        <w:t>비리</w:t>
      </w:r>
      <w:r w:rsidR="00ED1D72" w:rsidRPr="00B61948">
        <w:rPr>
          <w:rFonts w:eastAsia="나눔명조" w:hint="eastAsia"/>
          <w:sz w:val="20"/>
          <w:szCs w:val="22"/>
        </w:rPr>
        <w:t xml:space="preserve"> </w:t>
      </w:r>
      <w:r w:rsidR="00ED1D72" w:rsidRPr="00B61948">
        <w:rPr>
          <w:rFonts w:eastAsia="나눔명조" w:hint="eastAsia"/>
          <w:sz w:val="20"/>
          <w:szCs w:val="22"/>
        </w:rPr>
        <w:t>문제</w:t>
      </w:r>
      <w:r w:rsidR="001C34EA" w:rsidRPr="00B61948">
        <w:rPr>
          <w:rFonts w:eastAsia="나눔명조" w:hint="eastAsia"/>
          <w:sz w:val="20"/>
          <w:szCs w:val="22"/>
        </w:rPr>
        <w:t>는</w:t>
      </w:r>
      <w:r w:rsidR="001C34EA" w:rsidRPr="00B61948">
        <w:rPr>
          <w:rFonts w:eastAsia="나눔명조" w:hint="eastAsia"/>
          <w:sz w:val="20"/>
          <w:szCs w:val="22"/>
        </w:rPr>
        <w:t xml:space="preserve"> </w:t>
      </w:r>
      <w:r w:rsidR="00ED1D72" w:rsidRPr="00B61948">
        <w:rPr>
          <w:rFonts w:eastAsia="나눔명조" w:hint="eastAsia"/>
          <w:sz w:val="20"/>
          <w:szCs w:val="22"/>
        </w:rPr>
        <w:t>대중의</w:t>
      </w:r>
      <w:r w:rsidR="00ED1D72"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sz w:val="20"/>
          <w:szCs w:val="22"/>
        </w:rPr>
        <w:t xml:space="preserve"> </w:t>
      </w:r>
      <w:r w:rsidR="00ED1D72" w:rsidRPr="00B61948">
        <w:rPr>
          <w:rFonts w:eastAsia="나눔명조" w:hint="eastAsia"/>
          <w:sz w:val="20"/>
          <w:szCs w:val="22"/>
        </w:rPr>
        <w:t>대한</w:t>
      </w:r>
      <w:r w:rsidR="001C34EA" w:rsidRPr="00B61948">
        <w:rPr>
          <w:rFonts w:eastAsia="나눔명조" w:hint="eastAsia"/>
          <w:sz w:val="20"/>
          <w:szCs w:val="22"/>
        </w:rPr>
        <w:t xml:space="preserve"> </w:t>
      </w:r>
      <w:r w:rsidR="001C34EA" w:rsidRPr="00B61948">
        <w:rPr>
          <w:rFonts w:eastAsia="나눔명조" w:hint="eastAsia"/>
          <w:sz w:val="20"/>
          <w:szCs w:val="22"/>
        </w:rPr>
        <w:t>불신을</w:t>
      </w:r>
      <w:r w:rsidR="001C34EA" w:rsidRPr="00B61948">
        <w:rPr>
          <w:rFonts w:eastAsia="나눔명조" w:hint="eastAsia"/>
          <w:sz w:val="20"/>
          <w:szCs w:val="22"/>
        </w:rPr>
        <w:t xml:space="preserve"> </w:t>
      </w:r>
      <w:r w:rsidR="001C34EA" w:rsidRPr="00B61948">
        <w:rPr>
          <w:rFonts w:eastAsia="나눔명조" w:hint="eastAsia"/>
          <w:sz w:val="20"/>
          <w:szCs w:val="22"/>
        </w:rPr>
        <w:t>더욱</w:t>
      </w:r>
      <w:r w:rsidR="001C34EA" w:rsidRPr="00B61948">
        <w:rPr>
          <w:rFonts w:eastAsia="나눔명조" w:hint="eastAsia"/>
          <w:sz w:val="20"/>
          <w:szCs w:val="22"/>
        </w:rPr>
        <w:t xml:space="preserve"> </w:t>
      </w:r>
      <w:r w:rsidR="001C34EA" w:rsidRPr="00B61948">
        <w:rPr>
          <w:rFonts w:eastAsia="나눔명조" w:hint="eastAsia"/>
          <w:sz w:val="20"/>
          <w:szCs w:val="22"/>
        </w:rPr>
        <w:t>악화시켰다</w:t>
      </w:r>
      <w:r w:rsidR="001C34EA" w:rsidRPr="00B61948">
        <w:rPr>
          <w:rFonts w:eastAsia="나눔명조" w:hint="eastAsia"/>
          <w:sz w:val="20"/>
          <w:szCs w:val="22"/>
        </w:rPr>
        <w:t>.</w:t>
      </w:r>
      <w:r w:rsidR="003A3BE4" w:rsidRPr="006D5AFD">
        <w:rPr>
          <w:rStyle w:val="a6"/>
        </w:rPr>
        <w:footnoteReference w:id="3"/>
      </w:r>
      <w:r w:rsidR="00ED1D72" w:rsidRPr="00B61948">
        <w:rPr>
          <w:rFonts w:eastAsia="나눔명조"/>
          <w:sz w:val="20"/>
          <w:szCs w:val="22"/>
        </w:rPr>
        <w:t xml:space="preserve"> </w:t>
      </w:r>
      <w:r w:rsidR="009F432E" w:rsidRPr="00B61948">
        <w:rPr>
          <w:rFonts w:eastAsia="나눔명조" w:hint="eastAsia"/>
          <w:sz w:val="20"/>
          <w:szCs w:val="22"/>
        </w:rPr>
        <w:t>이러한</w:t>
      </w:r>
      <w:r w:rsidR="009F432E"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9F432E" w:rsidRPr="00B61948">
        <w:rPr>
          <w:rFonts w:eastAsia="나눔명조" w:hint="eastAsia"/>
          <w:sz w:val="20"/>
          <w:szCs w:val="22"/>
        </w:rPr>
        <w:t>불신과</w:t>
      </w:r>
      <w:r w:rsidR="009F432E" w:rsidRPr="00B61948">
        <w:rPr>
          <w:rFonts w:eastAsia="나눔명조" w:hint="eastAsia"/>
          <w:sz w:val="20"/>
          <w:szCs w:val="22"/>
        </w:rPr>
        <w:t xml:space="preserve"> </w:t>
      </w:r>
      <w:r w:rsidR="009F432E" w:rsidRPr="00B61948">
        <w:rPr>
          <w:rFonts w:eastAsia="나눔명조" w:hint="eastAsia"/>
          <w:sz w:val="20"/>
          <w:szCs w:val="22"/>
        </w:rPr>
        <w:t>불만족은</w:t>
      </w:r>
      <w:r w:rsidR="009F432E" w:rsidRPr="00B61948">
        <w:rPr>
          <w:rFonts w:eastAsia="나눔명조" w:hint="eastAsia"/>
          <w:sz w:val="20"/>
          <w:szCs w:val="22"/>
        </w:rPr>
        <w:t xml:space="preserve"> </w:t>
      </w:r>
      <w:r w:rsidR="00ED1D72" w:rsidRPr="00B61948">
        <w:rPr>
          <w:rFonts w:eastAsia="나눔명조" w:hint="eastAsia"/>
          <w:sz w:val="20"/>
          <w:szCs w:val="22"/>
        </w:rPr>
        <w:t>공공부문이</w:t>
      </w:r>
      <w:r w:rsidR="00ED1D72" w:rsidRPr="00B61948">
        <w:rPr>
          <w:rFonts w:eastAsia="나눔명조" w:hint="eastAsia"/>
          <w:sz w:val="20"/>
          <w:szCs w:val="22"/>
        </w:rPr>
        <w:t xml:space="preserve"> </w:t>
      </w:r>
      <w:r w:rsidR="00ED1D72" w:rsidRPr="00B61948">
        <w:rPr>
          <w:rFonts w:eastAsia="나눔명조" w:hint="eastAsia"/>
          <w:sz w:val="20"/>
          <w:szCs w:val="22"/>
        </w:rPr>
        <w:t>상대적으로</w:t>
      </w:r>
      <w:r w:rsidR="00ED1D72" w:rsidRPr="00B61948">
        <w:rPr>
          <w:rFonts w:eastAsia="나눔명조" w:hint="eastAsia"/>
          <w:sz w:val="20"/>
          <w:szCs w:val="22"/>
        </w:rPr>
        <w:t xml:space="preserve"> </w:t>
      </w:r>
      <w:r w:rsidR="00ED1D72" w:rsidRPr="00B61948">
        <w:rPr>
          <w:rFonts w:eastAsia="나눔명조" w:hint="eastAsia"/>
          <w:sz w:val="20"/>
          <w:szCs w:val="22"/>
        </w:rPr>
        <w:t>안정적인</w:t>
      </w:r>
      <w:r w:rsidR="00ED1D72" w:rsidRPr="00B61948">
        <w:rPr>
          <w:rFonts w:eastAsia="나눔명조" w:hint="eastAsia"/>
          <w:sz w:val="20"/>
          <w:szCs w:val="22"/>
        </w:rPr>
        <w:t xml:space="preserve"> </w:t>
      </w:r>
      <w:r w:rsidR="00ED1D72" w:rsidRPr="00B61948">
        <w:rPr>
          <w:rFonts w:eastAsia="나눔명조" w:hint="eastAsia"/>
          <w:sz w:val="20"/>
          <w:szCs w:val="22"/>
        </w:rPr>
        <w:t>고용</w:t>
      </w:r>
      <w:r w:rsidR="00ED1D72" w:rsidRPr="00B61948">
        <w:rPr>
          <w:rFonts w:eastAsia="나눔명조" w:hint="eastAsia"/>
          <w:sz w:val="20"/>
          <w:szCs w:val="22"/>
        </w:rPr>
        <w:t xml:space="preserve"> </w:t>
      </w:r>
      <w:r w:rsidR="00ED1D72" w:rsidRPr="00B61948">
        <w:rPr>
          <w:rFonts w:eastAsia="나눔명조" w:hint="eastAsia"/>
          <w:sz w:val="20"/>
          <w:szCs w:val="22"/>
        </w:rPr>
        <w:t>조건을</w:t>
      </w:r>
      <w:r w:rsidR="00ED1D72" w:rsidRPr="00B61948">
        <w:rPr>
          <w:rFonts w:eastAsia="나눔명조" w:hint="eastAsia"/>
          <w:sz w:val="20"/>
          <w:szCs w:val="22"/>
        </w:rPr>
        <w:t xml:space="preserve"> </w:t>
      </w:r>
      <w:r w:rsidR="00ED1D72" w:rsidRPr="00B61948">
        <w:rPr>
          <w:rFonts w:eastAsia="나눔명조" w:hint="eastAsia"/>
          <w:sz w:val="20"/>
          <w:szCs w:val="22"/>
        </w:rPr>
        <w:t>보장함에도</w:t>
      </w:r>
      <w:r w:rsidR="00ED1D72" w:rsidRPr="00B61948">
        <w:rPr>
          <w:rFonts w:eastAsia="나눔명조" w:hint="eastAsia"/>
          <w:sz w:val="20"/>
          <w:szCs w:val="22"/>
        </w:rPr>
        <w:t xml:space="preserve"> </w:t>
      </w:r>
      <w:r w:rsidR="00ED1D72" w:rsidRPr="00B61948">
        <w:rPr>
          <w:rFonts w:eastAsia="나눔명조" w:hint="eastAsia"/>
          <w:sz w:val="20"/>
          <w:szCs w:val="22"/>
        </w:rPr>
        <w:t>불구하고</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그</w:t>
      </w:r>
      <w:r w:rsidR="00ED1D72" w:rsidRPr="00B61948">
        <w:rPr>
          <w:rFonts w:eastAsia="나눔명조" w:hint="eastAsia"/>
          <w:sz w:val="20"/>
          <w:szCs w:val="22"/>
        </w:rPr>
        <w:t xml:space="preserve"> </w:t>
      </w:r>
      <w:r w:rsidR="00ED1D72" w:rsidRPr="00B61948">
        <w:rPr>
          <w:rFonts w:eastAsia="나눔명조" w:hint="eastAsia"/>
          <w:sz w:val="20"/>
          <w:szCs w:val="22"/>
        </w:rPr>
        <w:t>구성원들인</w:t>
      </w:r>
      <w:r w:rsidR="00ED1D72" w:rsidRPr="00B61948">
        <w:rPr>
          <w:rFonts w:eastAsia="나눔명조" w:hint="eastAsia"/>
          <w:sz w:val="20"/>
          <w:szCs w:val="22"/>
        </w:rPr>
        <w:t xml:space="preserve"> </w:t>
      </w:r>
      <w:r w:rsidR="009F432E" w:rsidRPr="00B61948">
        <w:rPr>
          <w:rFonts w:eastAsia="나눔명조" w:hint="eastAsia"/>
          <w:sz w:val="20"/>
          <w:szCs w:val="22"/>
        </w:rPr>
        <w:t>공무원들</w:t>
      </w:r>
      <w:r w:rsidR="00ED1D72" w:rsidRPr="00B61948">
        <w:rPr>
          <w:rFonts w:eastAsia="나눔명조" w:hint="eastAsia"/>
          <w:sz w:val="20"/>
          <w:szCs w:val="22"/>
        </w:rPr>
        <w:t>이</w:t>
      </w:r>
      <w:r w:rsidR="00ED1D72" w:rsidRPr="00B61948">
        <w:rPr>
          <w:rFonts w:eastAsia="나눔명조" w:hint="eastAsia"/>
          <w:sz w:val="20"/>
          <w:szCs w:val="22"/>
        </w:rPr>
        <w:t xml:space="preserve"> </w:t>
      </w:r>
      <w:r w:rsidR="009F432E" w:rsidRPr="00B61948">
        <w:rPr>
          <w:rFonts w:eastAsia="나눔명조" w:hint="eastAsia"/>
          <w:sz w:val="20"/>
          <w:szCs w:val="22"/>
        </w:rPr>
        <w:t>공적봉사에</w:t>
      </w:r>
      <w:r w:rsidR="009F432E" w:rsidRPr="00B61948">
        <w:rPr>
          <w:rFonts w:eastAsia="나눔명조" w:hint="eastAsia"/>
          <w:sz w:val="20"/>
          <w:szCs w:val="22"/>
        </w:rPr>
        <w:t xml:space="preserve"> </w:t>
      </w:r>
      <w:r w:rsidR="009F432E" w:rsidRPr="00B61948">
        <w:rPr>
          <w:rFonts w:eastAsia="나눔명조" w:hint="eastAsia"/>
          <w:sz w:val="20"/>
          <w:szCs w:val="22"/>
        </w:rPr>
        <w:t>대한</w:t>
      </w:r>
      <w:r w:rsidR="009F432E" w:rsidRPr="00B61948">
        <w:rPr>
          <w:rFonts w:eastAsia="나눔명조" w:hint="eastAsia"/>
          <w:sz w:val="20"/>
          <w:szCs w:val="22"/>
        </w:rPr>
        <w:t xml:space="preserve"> </w:t>
      </w:r>
      <w:r w:rsidR="009F432E" w:rsidRPr="00B61948">
        <w:rPr>
          <w:rFonts w:eastAsia="나눔명조" w:hint="eastAsia"/>
          <w:sz w:val="20"/>
          <w:szCs w:val="22"/>
        </w:rPr>
        <w:t>열의와</w:t>
      </w:r>
      <w:r w:rsidR="009F432E" w:rsidRPr="00B61948">
        <w:rPr>
          <w:rFonts w:eastAsia="나눔명조" w:hint="eastAsia"/>
          <w:sz w:val="20"/>
          <w:szCs w:val="22"/>
        </w:rPr>
        <w:t xml:space="preserve"> </w:t>
      </w:r>
      <w:r w:rsidR="009F432E" w:rsidRPr="00B61948">
        <w:rPr>
          <w:rFonts w:eastAsia="나눔명조" w:hint="eastAsia"/>
          <w:sz w:val="20"/>
          <w:szCs w:val="22"/>
        </w:rPr>
        <w:t>적극적</w:t>
      </w:r>
      <w:r w:rsidR="009F432E" w:rsidRPr="00B61948">
        <w:rPr>
          <w:rFonts w:eastAsia="나눔명조" w:hint="eastAsia"/>
          <w:sz w:val="20"/>
          <w:szCs w:val="22"/>
        </w:rPr>
        <w:t xml:space="preserve"> </w:t>
      </w:r>
      <w:r w:rsidR="009F432E" w:rsidRPr="00B61948">
        <w:rPr>
          <w:rFonts w:eastAsia="나눔명조" w:hint="eastAsia"/>
          <w:sz w:val="20"/>
          <w:szCs w:val="22"/>
        </w:rPr>
        <w:t>태도</w:t>
      </w:r>
      <w:r w:rsidR="00ED1D72" w:rsidRPr="00B61948">
        <w:rPr>
          <w:rFonts w:eastAsia="나눔명조" w:hint="eastAsia"/>
          <w:sz w:val="20"/>
          <w:szCs w:val="22"/>
        </w:rPr>
        <w:t>를</w:t>
      </w:r>
      <w:r w:rsidR="00ED1D72" w:rsidRPr="00B61948">
        <w:rPr>
          <w:rFonts w:eastAsia="나눔명조" w:hint="eastAsia"/>
          <w:sz w:val="20"/>
          <w:szCs w:val="22"/>
        </w:rPr>
        <w:t xml:space="preserve"> </w:t>
      </w:r>
      <w:r w:rsidR="00ED1D72" w:rsidRPr="00B61948">
        <w:rPr>
          <w:rFonts w:eastAsia="나눔명조" w:hint="eastAsia"/>
          <w:sz w:val="20"/>
          <w:szCs w:val="22"/>
        </w:rPr>
        <w:t>보이지</w:t>
      </w:r>
      <w:r w:rsidR="00ED1D72" w:rsidRPr="00B61948">
        <w:rPr>
          <w:rFonts w:eastAsia="나눔명조" w:hint="eastAsia"/>
          <w:sz w:val="20"/>
          <w:szCs w:val="22"/>
        </w:rPr>
        <w:t xml:space="preserve"> </w:t>
      </w:r>
      <w:r w:rsidR="00ED1D72" w:rsidRPr="00B61948">
        <w:rPr>
          <w:rFonts w:eastAsia="나눔명조" w:hint="eastAsia"/>
          <w:sz w:val="20"/>
          <w:szCs w:val="22"/>
        </w:rPr>
        <w:t>않는다고</w:t>
      </w:r>
      <w:r w:rsidR="00ED1D72" w:rsidRPr="00B61948">
        <w:rPr>
          <w:rFonts w:eastAsia="나눔명조" w:hint="eastAsia"/>
          <w:sz w:val="20"/>
          <w:szCs w:val="22"/>
        </w:rPr>
        <w:t xml:space="preserve"> </w:t>
      </w:r>
      <w:r w:rsidR="00ED1D72" w:rsidRPr="00B61948">
        <w:rPr>
          <w:rFonts w:eastAsia="나눔명조" w:hint="eastAsia"/>
          <w:sz w:val="20"/>
          <w:szCs w:val="22"/>
        </w:rPr>
        <w:t>인식하는</w:t>
      </w:r>
      <w:r w:rsidR="00ED1D72" w:rsidRPr="00B61948">
        <w:rPr>
          <w:rFonts w:eastAsia="나눔명조" w:hint="eastAsia"/>
          <w:sz w:val="20"/>
          <w:szCs w:val="22"/>
        </w:rPr>
        <w:t xml:space="preserve"> </w:t>
      </w:r>
      <w:r w:rsidR="00ED1D72" w:rsidRPr="00B61948">
        <w:rPr>
          <w:rFonts w:eastAsia="나눔명조" w:hint="eastAsia"/>
          <w:sz w:val="20"/>
          <w:szCs w:val="22"/>
        </w:rPr>
        <w:t>것에서</w:t>
      </w:r>
      <w:r w:rsidR="00ED1D72" w:rsidRPr="00B61948">
        <w:rPr>
          <w:rFonts w:eastAsia="나눔명조" w:hint="eastAsia"/>
          <w:sz w:val="20"/>
          <w:szCs w:val="22"/>
        </w:rPr>
        <w:t xml:space="preserve"> </w:t>
      </w:r>
      <w:r w:rsidR="00ED1D72" w:rsidRPr="00B61948">
        <w:rPr>
          <w:rFonts w:eastAsia="나눔명조" w:hint="eastAsia"/>
          <w:sz w:val="20"/>
          <w:szCs w:val="22"/>
        </w:rPr>
        <w:t>기인한다</w:t>
      </w:r>
      <w:r w:rsidR="009F432E" w:rsidRPr="00B61948">
        <w:rPr>
          <w:rFonts w:eastAsia="나눔명조" w:hint="eastAsia"/>
          <w:sz w:val="20"/>
          <w:szCs w:val="22"/>
        </w:rPr>
        <w:t>.</w:t>
      </w:r>
      <w:r w:rsidR="00AA19AF" w:rsidRPr="00B61948">
        <w:rPr>
          <w:rFonts w:eastAsia="나눔명조"/>
          <w:sz w:val="20"/>
          <w:szCs w:val="22"/>
        </w:rPr>
        <w:t xml:space="preserve"> </w:t>
      </w:r>
      <w:r w:rsidR="00AA19AF" w:rsidRPr="00B61948">
        <w:rPr>
          <w:rFonts w:eastAsia="나눔명조" w:hint="eastAsia"/>
          <w:sz w:val="20"/>
          <w:szCs w:val="22"/>
        </w:rPr>
        <w:t>시민들은</w:t>
      </w:r>
      <w:r w:rsidR="00AA19AF" w:rsidRPr="00B61948">
        <w:rPr>
          <w:rFonts w:eastAsia="나눔명조" w:hint="eastAsia"/>
          <w:sz w:val="20"/>
          <w:szCs w:val="22"/>
        </w:rPr>
        <w:t xml:space="preserve"> </w:t>
      </w:r>
      <w:r w:rsidR="00A17ECA" w:rsidRPr="00B61948">
        <w:rPr>
          <w:rFonts w:eastAsia="나눔명조" w:hint="eastAsia"/>
          <w:sz w:val="20"/>
          <w:szCs w:val="22"/>
        </w:rPr>
        <w:t>공무원이</w:t>
      </w:r>
      <w:r w:rsidR="00A17ECA" w:rsidRPr="00B61948">
        <w:rPr>
          <w:rFonts w:eastAsia="나눔명조" w:hint="eastAsia"/>
          <w:sz w:val="20"/>
          <w:szCs w:val="22"/>
        </w:rPr>
        <w:t xml:space="preserve"> </w:t>
      </w:r>
      <w:r w:rsidR="00AA19AF" w:rsidRPr="00B61948">
        <w:rPr>
          <w:rFonts w:eastAsia="나눔명조" w:hint="eastAsia"/>
          <w:sz w:val="20"/>
          <w:szCs w:val="22"/>
        </w:rPr>
        <w:t>무기력하고</w:t>
      </w:r>
      <w:r w:rsidR="00AA19AF" w:rsidRPr="00B61948">
        <w:rPr>
          <w:rFonts w:eastAsia="나눔명조" w:hint="eastAsia"/>
          <w:sz w:val="20"/>
          <w:szCs w:val="22"/>
        </w:rPr>
        <w:t xml:space="preserve"> </w:t>
      </w:r>
      <w:r w:rsidR="00AA19AF" w:rsidRPr="00B61948">
        <w:rPr>
          <w:rFonts w:eastAsia="나눔명조" w:hint="eastAsia"/>
          <w:sz w:val="20"/>
          <w:szCs w:val="22"/>
        </w:rPr>
        <w:t>무능력한</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일</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또는</w:t>
      </w:r>
      <w:r w:rsidR="00A17ECA" w:rsidRPr="00B61948">
        <w:rPr>
          <w:rFonts w:eastAsia="나눔명조"/>
          <w:sz w:val="20"/>
          <w:szCs w:val="22"/>
        </w:rPr>
        <w:t xml:space="preserve"> </w:t>
      </w:r>
      <w:r w:rsidR="00AA19AF" w:rsidRPr="00B61948">
        <w:rPr>
          <w:rFonts w:eastAsia="나눔명조" w:hint="eastAsia"/>
          <w:sz w:val="20"/>
          <w:szCs w:val="22"/>
        </w:rPr>
        <w:t>공직안정성</w:t>
      </w:r>
      <w:r w:rsidR="00AA19AF" w:rsidRPr="00B61948">
        <w:rPr>
          <w:rFonts w:eastAsia="나눔명조" w:hint="eastAsia"/>
          <w:sz w:val="20"/>
          <w:szCs w:val="22"/>
        </w:rPr>
        <w:t xml:space="preserve"> </w:t>
      </w:r>
      <w:r w:rsidR="00AA19AF" w:rsidRPr="00B61948">
        <w:rPr>
          <w:rFonts w:eastAsia="나눔명조" w:hint="eastAsia"/>
          <w:sz w:val="20"/>
          <w:szCs w:val="22"/>
        </w:rPr>
        <w:t>이외에</w:t>
      </w:r>
      <w:r w:rsidR="00AA19AF" w:rsidRPr="00B61948">
        <w:rPr>
          <w:rFonts w:eastAsia="나눔명조" w:hint="eastAsia"/>
          <w:sz w:val="20"/>
          <w:szCs w:val="22"/>
        </w:rPr>
        <w:t xml:space="preserve"> </w:t>
      </w:r>
      <w:r w:rsidR="00E56064" w:rsidRPr="00B61948">
        <w:rPr>
          <w:rFonts w:eastAsia="나눔명조" w:hint="eastAsia"/>
          <w:sz w:val="20"/>
          <w:szCs w:val="22"/>
        </w:rPr>
        <w:t>공적</w:t>
      </w:r>
      <w:r w:rsidR="00E56064" w:rsidRPr="00B61948">
        <w:rPr>
          <w:rFonts w:eastAsia="나눔명조" w:hint="eastAsia"/>
          <w:sz w:val="20"/>
          <w:szCs w:val="22"/>
        </w:rPr>
        <w:t xml:space="preserve"> </w:t>
      </w:r>
      <w:r w:rsidR="00AA19AF" w:rsidRPr="00B61948">
        <w:rPr>
          <w:rFonts w:eastAsia="나눔명조" w:hint="eastAsia"/>
          <w:sz w:val="20"/>
          <w:szCs w:val="22"/>
        </w:rPr>
        <w:t>가치를</w:t>
      </w:r>
      <w:r w:rsidR="00AA19AF" w:rsidRPr="00B61948">
        <w:rPr>
          <w:rFonts w:eastAsia="나눔명조" w:hint="eastAsia"/>
          <w:sz w:val="20"/>
          <w:szCs w:val="22"/>
        </w:rPr>
        <w:t xml:space="preserve"> </w:t>
      </w:r>
      <w:r w:rsidR="00AA19AF" w:rsidRPr="00B61948">
        <w:rPr>
          <w:rFonts w:eastAsia="나눔명조" w:hint="eastAsia"/>
          <w:sz w:val="20"/>
          <w:szCs w:val="22"/>
        </w:rPr>
        <w:t>경시한다고</w:t>
      </w:r>
      <w:r w:rsidR="00AA19AF" w:rsidRPr="00B61948">
        <w:rPr>
          <w:rFonts w:eastAsia="나눔명조" w:hint="eastAsia"/>
          <w:sz w:val="20"/>
          <w:szCs w:val="22"/>
        </w:rPr>
        <w:t xml:space="preserve"> </w:t>
      </w:r>
      <w:r w:rsidR="00AA19AF" w:rsidRPr="00B61948">
        <w:rPr>
          <w:rFonts w:eastAsia="나눔명조" w:hint="eastAsia"/>
          <w:sz w:val="20"/>
          <w:szCs w:val="22"/>
        </w:rPr>
        <w:t>여</w:t>
      </w:r>
      <w:r w:rsidR="00A17ECA" w:rsidRPr="00B61948">
        <w:rPr>
          <w:rFonts w:eastAsia="나눔명조" w:hint="eastAsia"/>
          <w:sz w:val="20"/>
          <w:szCs w:val="22"/>
        </w:rPr>
        <w:t>길</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 xml:space="preserve"> </w:t>
      </w:r>
      <w:r w:rsidR="00AA19AF" w:rsidRPr="00B61948">
        <w:rPr>
          <w:rFonts w:eastAsia="나눔명조" w:hint="eastAsia"/>
          <w:sz w:val="20"/>
          <w:szCs w:val="22"/>
        </w:rPr>
        <w:t>공공기관과</w:t>
      </w:r>
      <w:r w:rsidR="00AA19AF" w:rsidRPr="00B61948">
        <w:rPr>
          <w:rFonts w:eastAsia="나눔명조" w:hint="eastAsia"/>
          <w:sz w:val="20"/>
          <w:szCs w:val="22"/>
        </w:rPr>
        <w:t xml:space="preserve"> </w:t>
      </w:r>
      <w:r w:rsidR="00AA19AF" w:rsidRPr="00B61948">
        <w:rPr>
          <w:rFonts w:eastAsia="나눔명조" w:hint="eastAsia"/>
          <w:sz w:val="20"/>
          <w:szCs w:val="22"/>
        </w:rPr>
        <w:t>그</w:t>
      </w:r>
      <w:r w:rsidR="00AA19AF" w:rsidRPr="00B61948">
        <w:rPr>
          <w:rFonts w:eastAsia="나눔명조" w:hint="eastAsia"/>
          <w:sz w:val="20"/>
          <w:szCs w:val="22"/>
        </w:rPr>
        <w:t xml:space="preserve"> </w:t>
      </w:r>
      <w:r w:rsidR="00AA19AF" w:rsidRPr="00B61948">
        <w:rPr>
          <w:rFonts w:eastAsia="나눔명조" w:hint="eastAsia"/>
          <w:sz w:val="20"/>
          <w:szCs w:val="22"/>
        </w:rPr>
        <w:t>구성원에</w:t>
      </w:r>
      <w:r w:rsidR="00AA19AF" w:rsidRPr="00B61948">
        <w:rPr>
          <w:rFonts w:eastAsia="나눔명조" w:hint="eastAsia"/>
          <w:sz w:val="20"/>
          <w:szCs w:val="22"/>
        </w:rPr>
        <w:t xml:space="preserve"> </w:t>
      </w:r>
      <w:r w:rsidR="00AA19AF" w:rsidRPr="00B61948">
        <w:rPr>
          <w:rFonts w:eastAsia="나눔명조" w:hint="eastAsia"/>
          <w:sz w:val="20"/>
          <w:szCs w:val="22"/>
        </w:rPr>
        <w:t>대</w:t>
      </w:r>
      <w:r w:rsidR="00A17ECA" w:rsidRPr="00B61948">
        <w:rPr>
          <w:rFonts w:eastAsia="나눔명조" w:hint="eastAsia"/>
          <w:sz w:val="20"/>
          <w:szCs w:val="22"/>
        </w:rPr>
        <w:t>해</w:t>
      </w:r>
      <w:r w:rsidR="00AA19AF" w:rsidRPr="00B61948">
        <w:rPr>
          <w:rFonts w:eastAsia="나눔명조" w:hint="eastAsia"/>
          <w:sz w:val="20"/>
          <w:szCs w:val="22"/>
        </w:rPr>
        <w:t xml:space="preserve"> </w:t>
      </w:r>
      <w:r w:rsidR="00A17ECA" w:rsidRPr="00B61948">
        <w:rPr>
          <w:rFonts w:eastAsia="나눔명조" w:hint="eastAsia"/>
          <w:sz w:val="20"/>
          <w:szCs w:val="22"/>
        </w:rPr>
        <w:t>만족하지</w:t>
      </w:r>
      <w:r w:rsidR="00A17ECA" w:rsidRPr="00B61948">
        <w:rPr>
          <w:rFonts w:eastAsia="나눔명조" w:hint="eastAsia"/>
          <w:sz w:val="20"/>
          <w:szCs w:val="22"/>
        </w:rPr>
        <w:t xml:space="preserve"> </w:t>
      </w:r>
      <w:r w:rsidR="00A17ECA" w:rsidRPr="00B61948">
        <w:rPr>
          <w:rFonts w:eastAsia="나눔명조" w:hint="eastAsia"/>
          <w:sz w:val="20"/>
          <w:szCs w:val="22"/>
        </w:rPr>
        <w:t>않으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신뢰하지</w:t>
      </w:r>
      <w:r w:rsidR="00A17ECA" w:rsidRPr="00B61948">
        <w:rPr>
          <w:rFonts w:eastAsia="나눔명조" w:hint="eastAsia"/>
          <w:sz w:val="20"/>
          <w:szCs w:val="22"/>
        </w:rPr>
        <w:t xml:space="preserve"> </w:t>
      </w:r>
      <w:r w:rsidR="00A17ECA" w:rsidRPr="00B61948">
        <w:rPr>
          <w:rFonts w:eastAsia="나눔명조" w:hint="eastAsia"/>
          <w:sz w:val="20"/>
          <w:szCs w:val="22"/>
        </w:rPr>
        <w:t>않는</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인다</w:t>
      </w:r>
      <w:r w:rsidR="00A17EC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LnQhIAZY","properties":{"formattedCitation":"(\\uc0\\u51060{}\\uc0\\u50896{}\\uc0\\u55148{} 2018)","plainCitation":"(</w:instrText>
      </w:r>
      <w:r w:rsidR="005302F9" w:rsidRPr="00B61948">
        <w:rPr>
          <w:rFonts w:eastAsia="나눔명조" w:hint="eastAsia"/>
          <w:sz w:val="20"/>
          <w:szCs w:val="22"/>
        </w:rPr>
        <w:instrText>이원희</w:instrText>
      </w:r>
      <w:r w:rsidR="005302F9" w:rsidRPr="00B61948">
        <w:rPr>
          <w:rFonts w:eastAsia="나눔명조" w:hint="eastAsia"/>
          <w:sz w:val="20"/>
          <w:szCs w:val="22"/>
        </w:rPr>
        <w:instrText xml:space="preserve"> 2018)","noteIndex":0},"citationItems":[{"id":1481,"uris":["http://zotero.org/users/5210800/items/D4EDL7JC"],"uri":["http://zotero.org/users/5210800/items/D4EDL7JC"],"itemData":{"id":148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8.02.28.4.61","ISSN":"1225-8652","issue":"4","language":"ko","note":"Citation Key: Lee:2018","page":"61</w:instrText>
      </w:r>
      <w:r w:rsidR="005302F9" w:rsidRPr="00B61948">
        <w:rPr>
          <w:rFonts w:eastAsia="나눔명조" w:hint="eastAsia"/>
          <w:sz w:val="20"/>
          <w:szCs w:val="22"/>
        </w:rPr>
        <w:instrText>–</w:instrText>
      </w:r>
      <w:r w:rsidR="005302F9" w:rsidRPr="00B61948">
        <w:rPr>
          <w:rFonts w:eastAsia="나눔명조" w:hint="eastAsia"/>
          <w:sz w:val="20"/>
          <w:szCs w:val="22"/>
        </w:rPr>
        <w:instrText>82","title":"</w:instrText>
      </w:r>
      <w:r w:rsidR="005302F9" w:rsidRPr="00B61948">
        <w:rPr>
          <w:rFonts w:eastAsia="나눔명조" w:hint="eastAsia"/>
          <w:sz w:val="20"/>
          <w:szCs w:val="22"/>
        </w:rPr>
        <w:instrText>한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새로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불신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부패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상인가</w:instrText>
      </w:r>
      <w:r w:rsidR="005302F9" w:rsidRPr="00B61948">
        <w:rPr>
          <w:rFonts w:eastAsia="나눔명조" w:hint="eastAsia"/>
          <w:sz w:val="20"/>
          <w:szCs w:val="22"/>
        </w:rPr>
        <w:instrText>?","title-short":"New Recognition for Bureaucracy in Korea","volume":"28","author":[{"family":"</w:instrText>
      </w:r>
      <w:r w:rsidR="005302F9" w:rsidRPr="00B61948">
        <w:rPr>
          <w:rFonts w:eastAsia="나눔명조" w:hint="eastAsia"/>
          <w:sz w:val="20"/>
          <w:szCs w:val="22"/>
        </w:rPr>
        <w:instrText>이원희</w:instrText>
      </w:r>
      <w:r w:rsidR="005302F9" w:rsidRPr="00B61948">
        <w:rPr>
          <w:rFonts w:eastAsia="나눔명조" w:hint="eastAsia"/>
          <w:sz w:val="20"/>
          <w:szCs w:val="22"/>
        </w:rPr>
        <w:instrText>","given":""}],"issued":{"date-parts":[["2018",2]]}}}],"schema":"https://github.com/</w:instrText>
      </w:r>
      <w:r w:rsidR="005302F9" w:rsidRPr="00B61948">
        <w:rPr>
          <w:rFonts w:eastAsia="나눔명조"/>
          <w:sz w:val="20"/>
          <w:szCs w:val="22"/>
        </w:rPr>
        <w:instrText xml:space="preserve">citation-style-language/schema/raw/master/csl-citation.json"} </w:instrText>
      </w:r>
      <w:r w:rsidR="00A17ECA" w:rsidRPr="00B61948">
        <w:rPr>
          <w:rFonts w:eastAsia="나눔명조"/>
          <w:sz w:val="20"/>
          <w:szCs w:val="22"/>
        </w:rPr>
        <w:fldChar w:fldCharType="separate"/>
      </w:r>
      <w:r w:rsidR="000F4CAE" w:rsidRPr="00B61948">
        <w:rPr>
          <w:rFonts w:eastAsia="나눔명조"/>
          <w:sz w:val="20"/>
          <w:szCs w:val="22"/>
        </w:rPr>
        <w:t>(</w:t>
      </w:r>
      <w:r w:rsidR="000F4CAE" w:rsidRPr="00B61948">
        <w:rPr>
          <w:rFonts w:eastAsia="나눔명조" w:hint="eastAsia"/>
          <w:sz w:val="20"/>
          <w:szCs w:val="22"/>
        </w:rPr>
        <w:t>이원희</w:t>
      </w:r>
      <w:r w:rsidR="00512F0D">
        <w:rPr>
          <w:rFonts w:eastAsia="나눔명조" w:hint="eastAsia"/>
          <w:sz w:val="20"/>
          <w:szCs w:val="22"/>
        </w:rPr>
        <w:t xml:space="preserve"> </w:t>
      </w:r>
      <w:r w:rsidR="000F4CAE" w:rsidRPr="00B61948">
        <w:rPr>
          <w:rFonts w:eastAsia="나눔명조"/>
          <w:sz w:val="20"/>
          <w:szCs w:val="22"/>
        </w:rPr>
        <w:t>2018)</w:t>
      </w:r>
      <w:r w:rsidR="00A17ECA" w:rsidRPr="00B61948">
        <w:rPr>
          <w:rFonts w:eastAsia="나눔명조"/>
          <w:sz w:val="20"/>
          <w:szCs w:val="22"/>
        </w:rPr>
        <w:fldChar w:fldCharType="end"/>
      </w:r>
      <w:r w:rsidR="00AA19AF" w:rsidRPr="00B61948">
        <w:rPr>
          <w:rFonts w:eastAsia="나눔명조" w:hint="eastAsia"/>
          <w:sz w:val="20"/>
          <w:szCs w:val="22"/>
        </w:rPr>
        <w:t>.</w:t>
      </w:r>
      <w:r w:rsidR="00E56064" w:rsidRPr="00B61948">
        <w:rPr>
          <w:rFonts w:eastAsia="나눔명조"/>
          <w:sz w:val="20"/>
          <w:szCs w:val="22"/>
        </w:rPr>
        <w:t xml:space="preserve"> </w:t>
      </w:r>
      <w:r w:rsidR="00E56064" w:rsidRPr="00B61948">
        <w:rPr>
          <w:rFonts w:eastAsia="나눔명조" w:hint="eastAsia"/>
          <w:sz w:val="20"/>
          <w:szCs w:val="22"/>
        </w:rPr>
        <w:t>따라서</w:t>
      </w:r>
      <w:r w:rsidR="00E56064" w:rsidRPr="00B61948">
        <w:rPr>
          <w:rFonts w:eastAsia="나눔명조" w:hint="eastAsia"/>
          <w:sz w:val="20"/>
          <w:szCs w:val="22"/>
        </w:rPr>
        <w:t xml:space="preserve"> </w:t>
      </w:r>
      <w:r w:rsidR="00A17ECA" w:rsidRPr="00B61948">
        <w:rPr>
          <w:rFonts w:eastAsia="나눔명조" w:hint="eastAsia"/>
          <w:sz w:val="20"/>
          <w:szCs w:val="22"/>
        </w:rPr>
        <w:t>공적부문에</w:t>
      </w:r>
      <w:r w:rsidR="00E56064" w:rsidRPr="00B61948">
        <w:rPr>
          <w:rFonts w:eastAsia="나눔명조" w:hint="eastAsia"/>
          <w:sz w:val="20"/>
          <w:szCs w:val="22"/>
        </w:rPr>
        <w:t xml:space="preserve"> </w:t>
      </w:r>
      <w:r w:rsidR="00E56064" w:rsidRPr="00B61948">
        <w:rPr>
          <w:rFonts w:eastAsia="나눔명조" w:hint="eastAsia"/>
          <w:sz w:val="20"/>
          <w:szCs w:val="22"/>
        </w:rPr>
        <w:t>대한</w:t>
      </w:r>
      <w:r w:rsidR="00E56064" w:rsidRPr="00B61948">
        <w:rPr>
          <w:rFonts w:eastAsia="나눔명조" w:hint="eastAsia"/>
          <w:sz w:val="20"/>
          <w:szCs w:val="22"/>
        </w:rPr>
        <w:t xml:space="preserve"> </w:t>
      </w:r>
      <w:r w:rsidR="00E56064" w:rsidRPr="00B61948">
        <w:rPr>
          <w:rFonts w:eastAsia="나눔명조" w:hint="eastAsia"/>
          <w:sz w:val="20"/>
          <w:szCs w:val="22"/>
        </w:rPr>
        <w:t>신뢰를</w:t>
      </w:r>
      <w:r w:rsidR="00E56064" w:rsidRPr="00B61948">
        <w:rPr>
          <w:rFonts w:eastAsia="나눔명조" w:hint="eastAsia"/>
          <w:sz w:val="20"/>
          <w:szCs w:val="22"/>
        </w:rPr>
        <w:t xml:space="preserve"> </w:t>
      </w:r>
      <w:r w:rsidR="00E56064" w:rsidRPr="00B61948">
        <w:rPr>
          <w:rFonts w:eastAsia="나눔명조" w:hint="eastAsia"/>
          <w:sz w:val="20"/>
          <w:szCs w:val="22"/>
        </w:rPr>
        <w:t>회복하기</w:t>
      </w:r>
      <w:r w:rsidR="00E56064" w:rsidRPr="00B61948">
        <w:rPr>
          <w:rFonts w:eastAsia="나눔명조" w:hint="eastAsia"/>
          <w:sz w:val="20"/>
          <w:szCs w:val="22"/>
        </w:rPr>
        <w:t xml:space="preserve"> </w:t>
      </w:r>
      <w:r w:rsidR="00E56064" w:rsidRPr="00B61948">
        <w:rPr>
          <w:rFonts w:eastAsia="나눔명조" w:hint="eastAsia"/>
          <w:sz w:val="20"/>
          <w:szCs w:val="22"/>
        </w:rPr>
        <w:t>위해서는</w:t>
      </w:r>
      <w:r w:rsidR="00E56064" w:rsidRPr="00B61948">
        <w:rPr>
          <w:rFonts w:eastAsia="나눔명조" w:hint="eastAsia"/>
          <w:sz w:val="20"/>
          <w:szCs w:val="22"/>
        </w:rPr>
        <w:t xml:space="preserve"> </w:t>
      </w:r>
      <w:r w:rsidR="00E56064" w:rsidRPr="00B61948">
        <w:rPr>
          <w:rFonts w:eastAsia="나눔명조" w:hint="eastAsia"/>
          <w:sz w:val="20"/>
          <w:szCs w:val="22"/>
        </w:rPr>
        <w:t>관료제</w:t>
      </w:r>
      <w:r w:rsidR="00E56064" w:rsidRPr="00B61948">
        <w:rPr>
          <w:rFonts w:eastAsia="나눔명조" w:hint="eastAsia"/>
          <w:sz w:val="20"/>
          <w:szCs w:val="22"/>
        </w:rPr>
        <w:t xml:space="preserve"> </w:t>
      </w:r>
      <w:r w:rsidR="00E56064" w:rsidRPr="00B61948">
        <w:rPr>
          <w:rFonts w:eastAsia="나눔명조" w:hint="eastAsia"/>
          <w:sz w:val="20"/>
          <w:szCs w:val="22"/>
        </w:rPr>
        <w:t>개혁이나</w:t>
      </w:r>
      <w:r w:rsidR="00E56064" w:rsidRPr="00B61948">
        <w:rPr>
          <w:rFonts w:eastAsia="나눔명조" w:hint="eastAsia"/>
          <w:sz w:val="20"/>
          <w:szCs w:val="22"/>
        </w:rPr>
        <w:t xml:space="preserve"> </w:t>
      </w:r>
      <w:r w:rsidR="00E56064" w:rsidRPr="00B61948">
        <w:rPr>
          <w:rFonts w:eastAsia="나눔명조" w:hint="eastAsia"/>
          <w:sz w:val="20"/>
          <w:szCs w:val="22"/>
        </w:rPr>
        <w:t>위계적</w:t>
      </w:r>
      <w:r w:rsidR="00E56064" w:rsidRPr="00B61948">
        <w:rPr>
          <w:rFonts w:eastAsia="나눔명조" w:hint="eastAsia"/>
          <w:sz w:val="20"/>
          <w:szCs w:val="22"/>
        </w:rPr>
        <w:t xml:space="preserve"> </w:t>
      </w:r>
      <w:r w:rsidR="00E56064" w:rsidRPr="00B61948">
        <w:rPr>
          <w:rFonts w:eastAsia="나눔명조" w:hint="eastAsia"/>
          <w:sz w:val="20"/>
          <w:szCs w:val="22"/>
        </w:rPr>
        <w:t>조직제도</w:t>
      </w:r>
      <w:r w:rsidR="00E56064" w:rsidRPr="00B61948">
        <w:rPr>
          <w:rFonts w:eastAsia="나눔명조" w:hint="eastAsia"/>
          <w:sz w:val="20"/>
          <w:szCs w:val="22"/>
        </w:rPr>
        <w:t xml:space="preserve"> </w:t>
      </w:r>
      <w:r w:rsidR="00E56064" w:rsidRPr="00B61948">
        <w:rPr>
          <w:rFonts w:eastAsia="나눔명조" w:hint="eastAsia"/>
          <w:sz w:val="20"/>
          <w:szCs w:val="22"/>
        </w:rPr>
        <w:t>개편과</w:t>
      </w:r>
      <w:r w:rsidR="00A17ECA" w:rsidRPr="00B61948">
        <w:rPr>
          <w:rFonts w:eastAsia="나눔명조" w:hint="eastAsia"/>
          <w:sz w:val="20"/>
          <w:szCs w:val="22"/>
        </w:rPr>
        <w:t xml:space="preserve"> </w:t>
      </w:r>
      <w:r w:rsidR="00A17ECA" w:rsidRPr="00B61948">
        <w:rPr>
          <w:rFonts w:eastAsia="나눔명조" w:hint="eastAsia"/>
          <w:sz w:val="20"/>
          <w:szCs w:val="22"/>
        </w:rPr>
        <w:t>같은</w:t>
      </w:r>
      <w:r w:rsidR="00A17ECA" w:rsidRPr="00B61948">
        <w:rPr>
          <w:rFonts w:eastAsia="나눔명조" w:hint="eastAsia"/>
          <w:sz w:val="20"/>
          <w:szCs w:val="22"/>
        </w:rPr>
        <w:t xml:space="preserve"> </w:t>
      </w:r>
      <w:r w:rsidR="00A17ECA" w:rsidRPr="00B61948">
        <w:rPr>
          <w:rFonts w:eastAsia="나눔명조" w:hint="eastAsia"/>
          <w:sz w:val="20"/>
          <w:szCs w:val="22"/>
        </w:rPr>
        <w:t>구조적</w:t>
      </w:r>
      <w:r w:rsidR="00A17ECA" w:rsidRPr="00B61948">
        <w:rPr>
          <w:rFonts w:eastAsia="나눔명조" w:hint="eastAsia"/>
          <w:sz w:val="20"/>
          <w:szCs w:val="22"/>
        </w:rPr>
        <w:t xml:space="preserve"> </w:t>
      </w:r>
      <w:r w:rsidR="00A17ECA" w:rsidRPr="00B61948">
        <w:rPr>
          <w:rFonts w:eastAsia="나눔명조" w:hint="eastAsia"/>
          <w:sz w:val="20"/>
          <w:szCs w:val="22"/>
        </w:rPr>
        <w:t>변화와</w:t>
      </w:r>
      <w:r w:rsidR="00E56064" w:rsidRPr="00B61948">
        <w:rPr>
          <w:rFonts w:eastAsia="나눔명조" w:hint="eastAsia"/>
          <w:sz w:val="20"/>
          <w:szCs w:val="22"/>
        </w:rPr>
        <w:t xml:space="preserve"> </w:t>
      </w:r>
      <w:r w:rsidR="00E56064" w:rsidRPr="00B61948">
        <w:rPr>
          <w:rFonts w:eastAsia="나눔명조" w:hint="eastAsia"/>
          <w:sz w:val="20"/>
          <w:szCs w:val="22"/>
        </w:rPr>
        <w:t>함께</w:t>
      </w:r>
      <w:r w:rsidR="00E56064" w:rsidRPr="00B61948">
        <w:rPr>
          <w:rFonts w:eastAsia="나눔명조"/>
          <w:sz w:val="20"/>
          <w:szCs w:val="22"/>
        </w:rPr>
        <w:t xml:space="preserve">, </w:t>
      </w:r>
      <w:r w:rsidR="00E56064" w:rsidRPr="00B61948">
        <w:rPr>
          <w:rFonts w:eastAsia="나눔명조" w:hint="eastAsia"/>
          <w:sz w:val="20"/>
          <w:szCs w:val="22"/>
        </w:rPr>
        <w:t>조직</w:t>
      </w:r>
      <w:r w:rsidR="00E56064" w:rsidRPr="00B61948">
        <w:rPr>
          <w:rFonts w:eastAsia="나눔명조" w:hint="eastAsia"/>
          <w:sz w:val="20"/>
          <w:szCs w:val="22"/>
        </w:rPr>
        <w:t xml:space="preserve"> </w:t>
      </w:r>
      <w:r w:rsidR="00E56064" w:rsidRPr="00B61948">
        <w:rPr>
          <w:rFonts w:eastAsia="나눔명조" w:hint="eastAsia"/>
          <w:sz w:val="20"/>
          <w:szCs w:val="22"/>
        </w:rPr>
        <w:t>속의</w:t>
      </w:r>
      <w:r w:rsidR="00E56064" w:rsidRPr="00B61948">
        <w:rPr>
          <w:rFonts w:eastAsia="나눔명조" w:hint="eastAsia"/>
          <w:sz w:val="20"/>
          <w:szCs w:val="22"/>
        </w:rPr>
        <w:t xml:space="preserve"> </w:t>
      </w:r>
      <w:r w:rsidR="00E56064" w:rsidRPr="00B61948">
        <w:rPr>
          <w:rFonts w:eastAsia="나눔명조" w:hint="eastAsia"/>
          <w:sz w:val="20"/>
          <w:szCs w:val="22"/>
        </w:rPr>
        <w:t>개인도</w:t>
      </w:r>
      <w:r w:rsidR="00E56064" w:rsidRPr="00B61948">
        <w:rPr>
          <w:rFonts w:eastAsia="나눔명조" w:hint="eastAsia"/>
          <w:sz w:val="20"/>
          <w:szCs w:val="22"/>
        </w:rPr>
        <w:t xml:space="preserve"> </w:t>
      </w:r>
      <w:r w:rsidR="00E56064" w:rsidRPr="00B61948">
        <w:rPr>
          <w:rFonts w:eastAsia="나눔명조" w:hint="eastAsia"/>
          <w:sz w:val="20"/>
          <w:szCs w:val="22"/>
        </w:rPr>
        <w:t>변화할</w:t>
      </w:r>
      <w:r w:rsidR="00E56064" w:rsidRPr="00B61948">
        <w:rPr>
          <w:rFonts w:eastAsia="나눔명조" w:hint="eastAsia"/>
          <w:sz w:val="20"/>
          <w:szCs w:val="22"/>
        </w:rPr>
        <w:t xml:space="preserve"> </w:t>
      </w:r>
      <w:r w:rsidR="00E56064" w:rsidRPr="00B61948">
        <w:rPr>
          <w:rFonts w:eastAsia="나눔명조" w:hint="eastAsia"/>
          <w:sz w:val="20"/>
          <w:szCs w:val="22"/>
        </w:rPr>
        <w:t>수</w:t>
      </w:r>
      <w:r w:rsidR="00E56064" w:rsidRPr="00B61948">
        <w:rPr>
          <w:rFonts w:eastAsia="나눔명조" w:hint="eastAsia"/>
          <w:sz w:val="20"/>
          <w:szCs w:val="22"/>
        </w:rPr>
        <w:t xml:space="preserve"> </w:t>
      </w:r>
      <w:r w:rsidR="00E56064" w:rsidRPr="00B61948">
        <w:rPr>
          <w:rFonts w:eastAsia="나눔명조" w:hint="eastAsia"/>
          <w:sz w:val="20"/>
          <w:szCs w:val="22"/>
        </w:rPr>
        <w:t>있는</w:t>
      </w:r>
      <w:r w:rsidR="00E56064" w:rsidRPr="00B61948">
        <w:rPr>
          <w:rFonts w:eastAsia="나눔명조" w:hint="eastAsia"/>
          <w:sz w:val="20"/>
          <w:szCs w:val="22"/>
        </w:rPr>
        <w:t xml:space="preserve"> </w:t>
      </w:r>
      <w:r w:rsidR="00E56064" w:rsidRPr="00B61948">
        <w:rPr>
          <w:rFonts w:eastAsia="나눔명조" w:hint="eastAsia"/>
          <w:sz w:val="20"/>
          <w:szCs w:val="22"/>
        </w:rPr>
        <w:t>장을</w:t>
      </w:r>
      <w:r w:rsidR="00E56064" w:rsidRPr="00B61948">
        <w:rPr>
          <w:rFonts w:eastAsia="나눔명조" w:hint="eastAsia"/>
          <w:sz w:val="20"/>
          <w:szCs w:val="22"/>
        </w:rPr>
        <w:t xml:space="preserve"> </w:t>
      </w:r>
      <w:r w:rsidR="00E56064" w:rsidRPr="00B61948">
        <w:rPr>
          <w:rFonts w:eastAsia="나눔명조" w:hint="eastAsia"/>
          <w:sz w:val="20"/>
          <w:szCs w:val="22"/>
        </w:rPr>
        <w:t>마련해</w:t>
      </w:r>
      <w:r w:rsidR="00E56064" w:rsidRPr="00B61948">
        <w:rPr>
          <w:rFonts w:eastAsia="나눔명조" w:hint="eastAsia"/>
          <w:sz w:val="20"/>
          <w:szCs w:val="22"/>
        </w:rPr>
        <w:t xml:space="preserve"> </w:t>
      </w:r>
      <w:r w:rsidR="00E56064" w:rsidRPr="00B61948">
        <w:rPr>
          <w:rFonts w:eastAsia="나눔명조" w:hint="eastAsia"/>
          <w:sz w:val="20"/>
          <w:szCs w:val="22"/>
        </w:rPr>
        <w:t>주어야</w:t>
      </w:r>
      <w:r w:rsidR="00E56064" w:rsidRPr="00B61948">
        <w:rPr>
          <w:rFonts w:eastAsia="나눔명조" w:hint="eastAsia"/>
          <w:sz w:val="20"/>
          <w:szCs w:val="22"/>
        </w:rPr>
        <w:t xml:space="preserve"> </w:t>
      </w:r>
      <w:r w:rsidR="00A17ECA" w:rsidRPr="00B61948">
        <w:rPr>
          <w:rFonts w:eastAsia="나눔명조" w:hint="eastAsia"/>
          <w:sz w:val="20"/>
          <w:szCs w:val="22"/>
        </w:rPr>
        <w:t>한다</w:t>
      </w:r>
      <w:r w:rsidR="00A17ECA" w:rsidRPr="00B61948">
        <w:rPr>
          <w:rFonts w:eastAsia="나눔명조" w:hint="eastAsia"/>
          <w:sz w:val="20"/>
          <w:szCs w:val="22"/>
        </w:rPr>
        <w:t>.</w:t>
      </w:r>
      <w:r w:rsidR="00E56064" w:rsidRPr="00B61948">
        <w:rPr>
          <w:rFonts w:eastAsia="나눔명조"/>
          <w:sz w:val="20"/>
          <w:szCs w:val="22"/>
        </w:rPr>
        <w:t xml:space="preserve"> </w:t>
      </w:r>
      <w:r w:rsidR="00B73896" w:rsidRPr="00B61948">
        <w:rPr>
          <w:rFonts w:eastAsia="나눔명조" w:hint="eastAsia"/>
          <w:sz w:val="20"/>
          <w:szCs w:val="22"/>
        </w:rPr>
        <w:t>공무원들이</w:t>
      </w:r>
      <w:r w:rsidR="00B73896" w:rsidRPr="00B61948">
        <w:rPr>
          <w:rFonts w:eastAsia="나눔명조" w:hint="eastAsia"/>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를</w:t>
      </w:r>
      <w:r w:rsidR="00B73896" w:rsidRPr="00B61948">
        <w:rPr>
          <w:rFonts w:eastAsia="나눔명조" w:hint="eastAsia"/>
          <w:sz w:val="20"/>
          <w:szCs w:val="22"/>
        </w:rPr>
        <w:t xml:space="preserve"> </w:t>
      </w:r>
      <w:r w:rsidR="00B73896" w:rsidRPr="00B61948">
        <w:rPr>
          <w:rFonts w:eastAsia="나눔명조" w:hint="eastAsia"/>
          <w:sz w:val="20"/>
          <w:szCs w:val="22"/>
        </w:rPr>
        <w:t>추구하고</w:t>
      </w:r>
      <w:r w:rsidR="00B73896" w:rsidRPr="00B61948">
        <w:rPr>
          <w:rFonts w:eastAsia="나눔명조" w:hint="eastAsia"/>
          <w:sz w:val="20"/>
          <w:szCs w:val="22"/>
        </w:rPr>
        <w:t xml:space="preserve"> </w:t>
      </w:r>
      <w:r w:rsidR="00B73896" w:rsidRPr="00B61948">
        <w:rPr>
          <w:rFonts w:eastAsia="나눔명조" w:hint="eastAsia"/>
          <w:sz w:val="20"/>
          <w:szCs w:val="22"/>
        </w:rPr>
        <w:t>직무에</w:t>
      </w:r>
      <w:r w:rsidR="00B73896" w:rsidRPr="00B61948">
        <w:rPr>
          <w:rFonts w:eastAsia="나눔명조" w:hint="eastAsia"/>
          <w:sz w:val="20"/>
          <w:szCs w:val="22"/>
        </w:rPr>
        <w:t xml:space="preserve"> </w:t>
      </w:r>
      <w:r w:rsidR="00B73896" w:rsidRPr="00B61948">
        <w:rPr>
          <w:rFonts w:eastAsia="나눔명조" w:hint="eastAsia"/>
          <w:sz w:val="20"/>
          <w:szCs w:val="22"/>
        </w:rPr>
        <w:t>책임을</w:t>
      </w:r>
      <w:r w:rsidR="00B73896" w:rsidRPr="00B61948">
        <w:rPr>
          <w:rFonts w:eastAsia="나눔명조" w:hint="eastAsia"/>
          <w:sz w:val="20"/>
          <w:szCs w:val="22"/>
        </w:rPr>
        <w:t xml:space="preserve"> </w:t>
      </w:r>
      <w:r w:rsidR="00B73896" w:rsidRPr="00B61948">
        <w:rPr>
          <w:rFonts w:eastAsia="나눔명조" w:hint="eastAsia"/>
          <w:sz w:val="20"/>
          <w:szCs w:val="22"/>
        </w:rPr>
        <w:t>지고</w:t>
      </w:r>
      <w:r w:rsidR="00B73896" w:rsidRPr="00B61948">
        <w:rPr>
          <w:rFonts w:eastAsia="나눔명조" w:hint="eastAsia"/>
          <w:sz w:val="20"/>
          <w:szCs w:val="22"/>
        </w:rPr>
        <w:t xml:space="preserve"> </w:t>
      </w:r>
      <w:r w:rsidR="00B73896" w:rsidRPr="00B61948">
        <w:rPr>
          <w:rFonts w:eastAsia="나눔명조" w:hint="eastAsia"/>
          <w:sz w:val="20"/>
          <w:szCs w:val="22"/>
        </w:rPr>
        <w:t>사회적</w:t>
      </w:r>
      <w:r w:rsidR="00B73896" w:rsidRPr="00B61948">
        <w:rPr>
          <w:rFonts w:eastAsia="나눔명조" w:hint="eastAsia"/>
          <w:sz w:val="20"/>
          <w:szCs w:val="22"/>
        </w:rPr>
        <w:t xml:space="preserve"> </w:t>
      </w:r>
      <w:r w:rsidR="00B73896" w:rsidRPr="00B61948">
        <w:rPr>
          <w:rFonts w:eastAsia="나눔명조" w:hint="eastAsia"/>
          <w:sz w:val="20"/>
          <w:szCs w:val="22"/>
        </w:rPr>
        <w:t>문제해결을</w:t>
      </w:r>
      <w:r w:rsidR="00B73896" w:rsidRPr="00B61948">
        <w:rPr>
          <w:rFonts w:eastAsia="나눔명조" w:hint="eastAsia"/>
          <w:sz w:val="20"/>
          <w:szCs w:val="22"/>
        </w:rPr>
        <w:t xml:space="preserve"> </w:t>
      </w:r>
      <w:r w:rsidR="00B73896" w:rsidRPr="00B61948">
        <w:rPr>
          <w:rFonts w:eastAsia="나눔명조" w:hint="eastAsia"/>
          <w:sz w:val="20"/>
          <w:szCs w:val="22"/>
        </w:rPr>
        <w:t>위해</w:t>
      </w:r>
      <w:r w:rsidR="00B73896" w:rsidRPr="00B61948">
        <w:rPr>
          <w:rFonts w:eastAsia="나눔명조" w:hint="eastAsia"/>
          <w:sz w:val="20"/>
          <w:szCs w:val="22"/>
        </w:rPr>
        <w:t xml:space="preserve"> </w:t>
      </w:r>
      <w:r w:rsidR="00B73896" w:rsidRPr="00B61948">
        <w:rPr>
          <w:rFonts w:eastAsia="나눔명조" w:hint="eastAsia"/>
          <w:sz w:val="20"/>
          <w:szCs w:val="22"/>
        </w:rPr>
        <w:t>적극적으로</w:t>
      </w:r>
      <w:r w:rsidR="00B73896" w:rsidRPr="00B61948">
        <w:rPr>
          <w:rFonts w:eastAsia="나눔명조" w:hint="eastAsia"/>
          <w:sz w:val="20"/>
          <w:szCs w:val="22"/>
        </w:rPr>
        <w:t xml:space="preserve"> </w:t>
      </w:r>
      <w:r w:rsidR="00B73896" w:rsidRPr="00B61948">
        <w:rPr>
          <w:rFonts w:eastAsia="나눔명조" w:hint="eastAsia"/>
          <w:sz w:val="20"/>
          <w:szCs w:val="22"/>
        </w:rPr>
        <w:t>임하는</w:t>
      </w:r>
      <w:r w:rsidR="00B73896" w:rsidRPr="00B61948">
        <w:rPr>
          <w:rFonts w:eastAsia="나눔명조" w:hint="eastAsia"/>
          <w:sz w:val="20"/>
          <w:szCs w:val="22"/>
        </w:rPr>
        <w:t xml:space="preserve"> </w:t>
      </w:r>
      <w:r w:rsidR="00B73896" w:rsidRPr="00B61948">
        <w:rPr>
          <w:rFonts w:eastAsia="나눔명조" w:hint="eastAsia"/>
          <w:sz w:val="20"/>
          <w:szCs w:val="22"/>
        </w:rPr>
        <w:t>태도를</w:t>
      </w:r>
      <w:r w:rsidR="00B73896" w:rsidRPr="00B61948">
        <w:rPr>
          <w:rFonts w:eastAsia="나눔명조" w:hint="eastAsia"/>
          <w:sz w:val="20"/>
          <w:szCs w:val="22"/>
        </w:rPr>
        <w:t xml:space="preserve"> </w:t>
      </w:r>
      <w:r w:rsidR="00B73896" w:rsidRPr="00B61948">
        <w:rPr>
          <w:rFonts w:eastAsia="나눔명조" w:hint="eastAsia"/>
          <w:sz w:val="20"/>
          <w:szCs w:val="22"/>
        </w:rPr>
        <w:t>가</w:t>
      </w:r>
      <w:r w:rsidR="00A17ECA" w:rsidRPr="00B61948">
        <w:rPr>
          <w:rFonts w:eastAsia="나눔명조" w:hint="eastAsia"/>
          <w:sz w:val="20"/>
          <w:szCs w:val="22"/>
        </w:rPr>
        <w:t>질</w:t>
      </w:r>
      <w:r w:rsidR="00B73896" w:rsidRPr="00B61948">
        <w:rPr>
          <w:rFonts w:eastAsia="나눔명조" w:hint="eastAsia"/>
          <w:sz w:val="20"/>
          <w:szCs w:val="22"/>
        </w:rPr>
        <w:t xml:space="preserve"> </w:t>
      </w:r>
      <w:r w:rsidR="00B73896" w:rsidRPr="00B61948">
        <w:rPr>
          <w:rFonts w:eastAsia="나눔명조" w:hint="eastAsia"/>
          <w:sz w:val="20"/>
          <w:szCs w:val="22"/>
        </w:rPr>
        <w:t>수</w:t>
      </w:r>
      <w:r w:rsidR="00B73896" w:rsidRPr="00B61948">
        <w:rPr>
          <w:rFonts w:eastAsia="나눔명조" w:hint="eastAsia"/>
          <w:sz w:val="20"/>
          <w:szCs w:val="22"/>
        </w:rPr>
        <w:t xml:space="preserve"> </w:t>
      </w:r>
      <w:r w:rsidR="00B73896" w:rsidRPr="00B61948">
        <w:rPr>
          <w:rFonts w:eastAsia="나눔명조" w:hint="eastAsia"/>
          <w:sz w:val="20"/>
          <w:szCs w:val="22"/>
        </w:rPr>
        <w:t>있도록</w:t>
      </w:r>
      <w:r w:rsidR="00B73896" w:rsidRPr="00B61948">
        <w:rPr>
          <w:rFonts w:eastAsia="나눔명조" w:hint="eastAsia"/>
          <w:sz w:val="20"/>
          <w:szCs w:val="22"/>
        </w:rPr>
        <w:t xml:space="preserve"> </w:t>
      </w:r>
      <w:r w:rsidR="00A17ECA" w:rsidRPr="00B61948">
        <w:rPr>
          <w:rFonts w:eastAsia="나눔명조" w:hint="eastAsia"/>
          <w:sz w:val="20"/>
          <w:szCs w:val="22"/>
        </w:rPr>
        <w:t>촉진하는</w:t>
      </w:r>
      <w:r w:rsidR="00A17ECA" w:rsidRPr="00B61948">
        <w:rPr>
          <w:rFonts w:eastAsia="나눔명조" w:hint="eastAsia"/>
          <w:sz w:val="20"/>
          <w:szCs w:val="22"/>
        </w:rPr>
        <w:t xml:space="preserve"> </w:t>
      </w:r>
      <w:r w:rsidR="00A17ECA" w:rsidRPr="00B61948">
        <w:rPr>
          <w:rFonts w:eastAsia="나눔명조" w:hint="eastAsia"/>
          <w:sz w:val="20"/>
          <w:szCs w:val="22"/>
        </w:rPr>
        <w:t>것은</w:t>
      </w:r>
      <w:r w:rsidR="00A17ECA" w:rsidRPr="00B61948">
        <w:rPr>
          <w:rFonts w:eastAsia="나눔명조" w:hint="eastAsia"/>
          <w:sz w:val="20"/>
          <w:szCs w:val="22"/>
        </w:rPr>
        <w:t xml:space="preserve"> </w:t>
      </w:r>
      <w:r w:rsidR="00A17ECA" w:rsidRPr="00B61948">
        <w:rPr>
          <w:rFonts w:eastAsia="나눔명조" w:hint="eastAsia"/>
          <w:sz w:val="20"/>
          <w:szCs w:val="22"/>
        </w:rPr>
        <w:t>공적부문</w:t>
      </w:r>
      <w:r w:rsidR="00A17ECA" w:rsidRPr="00B61948">
        <w:rPr>
          <w:rFonts w:eastAsia="나눔명조" w:hint="eastAsia"/>
          <w:sz w:val="20"/>
          <w:szCs w:val="22"/>
        </w:rPr>
        <w:t xml:space="preserve"> </w:t>
      </w:r>
      <w:r w:rsidR="00A17ECA" w:rsidRPr="00B61948">
        <w:rPr>
          <w:rFonts w:eastAsia="나눔명조" w:hint="eastAsia"/>
          <w:sz w:val="20"/>
          <w:szCs w:val="22"/>
        </w:rPr>
        <w:t>신뢰</w:t>
      </w:r>
      <w:r w:rsidR="00A17ECA" w:rsidRPr="00B61948">
        <w:rPr>
          <w:rFonts w:eastAsia="나눔명조" w:hint="eastAsia"/>
          <w:sz w:val="20"/>
          <w:szCs w:val="22"/>
        </w:rPr>
        <w:t xml:space="preserve"> </w:t>
      </w:r>
      <w:r w:rsidR="00A17ECA" w:rsidRPr="00B61948">
        <w:rPr>
          <w:rFonts w:eastAsia="나눔명조" w:hint="eastAsia"/>
          <w:sz w:val="20"/>
          <w:szCs w:val="22"/>
        </w:rPr>
        <w:t>제고를</w:t>
      </w:r>
      <w:r w:rsidR="00A17ECA" w:rsidRPr="00B61948">
        <w:rPr>
          <w:rFonts w:eastAsia="나눔명조" w:hint="eastAsia"/>
          <w:sz w:val="20"/>
          <w:szCs w:val="22"/>
        </w:rPr>
        <w:t xml:space="preserve"> </w:t>
      </w:r>
      <w:r w:rsidR="00A17ECA" w:rsidRPr="00B61948">
        <w:rPr>
          <w:rFonts w:eastAsia="나눔명조" w:hint="eastAsia"/>
          <w:sz w:val="20"/>
          <w:szCs w:val="22"/>
        </w:rPr>
        <w:t>위한</w:t>
      </w:r>
      <w:r w:rsidR="00A17ECA" w:rsidRPr="00B61948">
        <w:rPr>
          <w:rFonts w:eastAsia="나눔명조" w:hint="eastAsia"/>
          <w:sz w:val="20"/>
          <w:szCs w:val="22"/>
        </w:rPr>
        <w:t xml:space="preserve"> </w:t>
      </w:r>
      <w:r w:rsidR="00A17ECA" w:rsidRPr="00B61948">
        <w:rPr>
          <w:rFonts w:eastAsia="나눔명조" w:hint="eastAsia"/>
          <w:sz w:val="20"/>
          <w:szCs w:val="22"/>
        </w:rPr>
        <w:t>하나의</w:t>
      </w:r>
      <w:r w:rsidR="00A17ECA" w:rsidRPr="00B61948">
        <w:rPr>
          <w:rFonts w:eastAsia="나눔명조" w:hint="eastAsia"/>
          <w:sz w:val="20"/>
          <w:szCs w:val="22"/>
        </w:rPr>
        <w:t xml:space="preserve"> </w:t>
      </w:r>
      <w:r w:rsidR="00A17ECA" w:rsidRPr="00B61948">
        <w:rPr>
          <w:rFonts w:eastAsia="나눔명조" w:hint="eastAsia"/>
          <w:sz w:val="20"/>
          <w:szCs w:val="22"/>
        </w:rPr>
        <w:t>방안이</w:t>
      </w:r>
      <w:r w:rsidR="00A17ECA" w:rsidRPr="00B61948">
        <w:rPr>
          <w:rFonts w:eastAsia="나눔명조" w:hint="eastAsia"/>
          <w:sz w:val="20"/>
          <w:szCs w:val="22"/>
        </w:rPr>
        <w:t xml:space="preserve"> </w:t>
      </w:r>
      <w:r w:rsidR="00A17ECA" w:rsidRPr="00B61948">
        <w:rPr>
          <w:rFonts w:eastAsia="나눔명조" w:hint="eastAsia"/>
          <w:sz w:val="20"/>
          <w:szCs w:val="22"/>
        </w:rPr>
        <w:t>될</w:t>
      </w:r>
      <w:r w:rsidR="00A17ECA" w:rsidRPr="00B61948">
        <w:rPr>
          <w:rFonts w:eastAsia="나눔명조" w:hint="eastAsia"/>
          <w:sz w:val="20"/>
          <w:szCs w:val="22"/>
        </w:rPr>
        <w:t xml:space="preserve"> </w:t>
      </w:r>
      <w:r w:rsidR="00A17ECA" w:rsidRPr="00B61948">
        <w:rPr>
          <w:rFonts w:eastAsia="나눔명조" w:hint="eastAsia"/>
          <w:sz w:val="20"/>
          <w:szCs w:val="22"/>
        </w:rPr>
        <w:t>수</w:t>
      </w:r>
      <w:r w:rsidR="00A17ECA" w:rsidRPr="00B61948">
        <w:rPr>
          <w:rFonts w:eastAsia="나눔명조" w:hint="eastAsia"/>
          <w:sz w:val="20"/>
          <w:szCs w:val="22"/>
        </w:rPr>
        <w:t xml:space="preserve"> </w:t>
      </w:r>
      <w:r w:rsidR="00A17ECA" w:rsidRPr="00B61948">
        <w:rPr>
          <w:rFonts w:eastAsia="나눔명조" w:hint="eastAsia"/>
          <w:sz w:val="20"/>
          <w:szCs w:val="22"/>
        </w:rPr>
        <w:t>있는</w:t>
      </w:r>
      <w:r w:rsidR="00A17ECA" w:rsidRPr="00B61948">
        <w:rPr>
          <w:rFonts w:eastAsia="나눔명조" w:hint="eastAsia"/>
          <w:sz w:val="20"/>
          <w:szCs w:val="22"/>
        </w:rPr>
        <w:t xml:space="preserve"> </w:t>
      </w:r>
      <w:r w:rsidR="00A17ECA" w:rsidRPr="00B61948">
        <w:rPr>
          <w:rFonts w:eastAsia="나눔명조" w:hint="eastAsia"/>
          <w:sz w:val="20"/>
          <w:szCs w:val="22"/>
        </w:rPr>
        <w:t>것이다</w:t>
      </w:r>
      <w:r w:rsidR="00B73896"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개별</w:t>
      </w:r>
      <w:r w:rsidR="00A17ECA" w:rsidRPr="00B61948">
        <w:rPr>
          <w:rFonts w:eastAsia="나눔명조" w:hint="eastAsia"/>
          <w:sz w:val="20"/>
          <w:szCs w:val="22"/>
        </w:rPr>
        <w:t xml:space="preserve"> </w:t>
      </w:r>
      <w:r w:rsidR="00B73896" w:rsidRPr="00B61948">
        <w:rPr>
          <w:rFonts w:eastAsia="나눔명조" w:hint="eastAsia"/>
          <w:sz w:val="20"/>
          <w:szCs w:val="22"/>
        </w:rPr>
        <w:t>공무원</w:t>
      </w:r>
      <w:r w:rsidR="00A17ECA" w:rsidRPr="00B61948">
        <w:rPr>
          <w:rFonts w:eastAsia="나눔명조" w:hint="eastAsia"/>
          <w:sz w:val="20"/>
          <w:szCs w:val="22"/>
        </w:rPr>
        <w:t>이</w:t>
      </w:r>
      <w:r w:rsidR="00A17ECA" w:rsidRPr="00B61948">
        <w:rPr>
          <w:rFonts w:eastAsia="나눔명조" w:hint="eastAsia"/>
          <w:sz w:val="20"/>
          <w:szCs w:val="22"/>
        </w:rPr>
        <w:t xml:space="preserve"> </w:t>
      </w:r>
      <w:r w:rsidR="00B73896" w:rsidRPr="00B61948">
        <w:rPr>
          <w:rFonts w:eastAsia="나눔명조" w:hint="eastAsia"/>
          <w:sz w:val="20"/>
          <w:szCs w:val="22"/>
        </w:rPr>
        <w:t>적극적인</w:t>
      </w:r>
      <w:r w:rsidR="00B73896" w:rsidRPr="00B61948">
        <w:rPr>
          <w:rFonts w:eastAsia="나눔명조" w:hint="eastAsia"/>
          <w:sz w:val="20"/>
          <w:szCs w:val="22"/>
        </w:rPr>
        <w:t xml:space="preserve"> </w:t>
      </w:r>
      <w:r w:rsidR="00B73896" w:rsidRPr="00B61948">
        <w:rPr>
          <w:rFonts w:eastAsia="나눔명조" w:hint="eastAsia"/>
          <w:sz w:val="20"/>
          <w:szCs w:val="22"/>
        </w:rPr>
        <w:t>업무</w:t>
      </w:r>
      <w:r w:rsidR="00A17ECA" w:rsidRPr="00B61948">
        <w:rPr>
          <w:rFonts w:eastAsia="나눔명조" w:hint="eastAsia"/>
          <w:sz w:val="20"/>
          <w:szCs w:val="22"/>
        </w:rPr>
        <w:t xml:space="preserve"> </w:t>
      </w:r>
      <w:r w:rsidR="00B73896" w:rsidRPr="00B61948">
        <w:rPr>
          <w:rFonts w:eastAsia="나눔명조" w:hint="eastAsia"/>
          <w:sz w:val="20"/>
          <w:szCs w:val="22"/>
        </w:rPr>
        <w:t>태도</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A17ECA" w:rsidRPr="00B61948">
        <w:rPr>
          <w:rFonts w:eastAsia="나눔명조" w:hint="eastAsia"/>
          <w:sz w:val="20"/>
          <w:szCs w:val="22"/>
        </w:rPr>
        <w:t>함양하고</w:t>
      </w:r>
      <w:r w:rsidR="00A17ECA" w:rsidRPr="00B61948">
        <w:rPr>
          <w:rFonts w:eastAsia="나눔명조" w:hint="eastAsia"/>
          <w:sz w:val="20"/>
          <w:szCs w:val="22"/>
        </w:rPr>
        <w:t>,</w:t>
      </w:r>
      <w:r w:rsidR="00A17ECA" w:rsidRPr="00B61948">
        <w:rPr>
          <w:rFonts w:eastAsia="나눔명조"/>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B73896" w:rsidRPr="00B61948">
        <w:rPr>
          <w:rFonts w:eastAsia="나눔명조" w:hint="eastAsia"/>
          <w:sz w:val="20"/>
          <w:szCs w:val="22"/>
        </w:rPr>
        <w:t>추구</w:t>
      </w:r>
      <w:r w:rsidR="00A17ECA" w:rsidRPr="00B61948">
        <w:rPr>
          <w:rFonts w:eastAsia="나눔명조" w:hint="eastAsia"/>
          <w:sz w:val="20"/>
          <w:szCs w:val="22"/>
        </w:rPr>
        <w:t>하도록</w:t>
      </w:r>
      <w:r w:rsidR="00A17ECA" w:rsidRPr="00B61948">
        <w:rPr>
          <w:rFonts w:eastAsia="나눔명조" w:hint="eastAsia"/>
          <w:sz w:val="20"/>
          <w:szCs w:val="22"/>
        </w:rPr>
        <w:t xml:space="preserve"> </w:t>
      </w:r>
      <w:r w:rsidR="00A17ECA" w:rsidRPr="00B61948">
        <w:rPr>
          <w:rFonts w:eastAsia="나눔명조" w:hint="eastAsia"/>
          <w:sz w:val="20"/>
          <w:szCs w:val="22"/>
        </w:rPr>
        <w:t>하기</w:t>
      </w:r>
      <w:r w:rsidR="00A17ECA" w:rsidRPr="00B61948">
        <w:rPr>
          <w:rFonts w:eastAsia="나눔명조" w:hint="eastAsia"/>
          <w:sz w:val="20"/>
          <w:szCs w:val="22"/>
        </w:rPr>
        <w:t xml:space="preserve"> </w:t>
      </w:r>
      <w:r w:rsidR="00A17ECA" w:rsidRPr="00B61948">
        <w:rPr>
          <w:rFonts w:eastAsia="나눔명조" w:hint="eastAsia"/>
          <w:sz w:val="20"/>
          <w:szCs w:val="22"/>
        </w:rPr>
        <w:t>위해서는</w:t>
      </w:r>
      <w:r w:rsidR="00A17ECA" w:rsidRPr="00B61948">
        <w:rPr>
          <w:rFonts w:eastAsia="나눔명조"/>
          <w:sz w:val="20"/>
          <w:szCs w:val="22"/>
        </w:rPr>
        <w:t xml:space="preserve"> </w:t>
      </w:r>
      <w:r w:rsidR="00B73896" w:rsidRPr="00B61948">
        <w:rPr>
          <w:rFonts w:eastAsia="나눔명조" w:hint="eastAsia"/>
          <w:sz w:val="20"/>
          <w:szCs w:val="22"/>
        </w:rPr>
        <w:t>개인이</w:t>
      </w:r>
      <w:r w:rsidR="00A17ECA" w:rsidRPr="00B61948">
        <w:rPr>
          <w:rFonts w:eastAsia="나눔명조" w:hint="eastAsia"/>
          <w:sz w:val="20"/>
          <w:szCs w:val="22"/>
        </w:rPr>
        <w:t xml:space="preserve"> </w:t>
      </w:r>
      <w:r w:rsidR="00A17ECA" w:rsidRPr="00B61948">
        <w:rPr>
          <w:rFonts w:eastAsia="나눔명조" w:hint="eastAsia"/>
          <w:sz w:val="20"/>
          <w:szCs w:val="22"/>
        </w:rPr>
        <w:t>마땅히</w:t>
      </w:r>
      <w:r w:rsidR="00A17ECA" w:rsidRPr="00B61948">
        <w:rPr>
          <w:rFonts w:eastAsia="나눔명조" w:hint="eastAsia"/>
          <w:sz w:val="20"/>
          <w:szCs w:val="22"/>
        </w:rPr>
        <w:t xml:space="preserve"> </w:t>
      </w:r>
      <w:r w:rsidR="00A17ECA" w:rsidRPr="00B61948">
        <w:rPr>
          <w:rFonts w:eastAsia="나눔명조" w:hint="eastAsia"/>
          <w:sz w:val="20"/>
          <w:szCs w:val="22"/>
        </w:rPr>
        <w:t>그렇게</w:t>
      </w:r>
      <w:r w:rsidR="00B73896" w:rsidRPr="00B61948">
        <w:rPr>
          <w:rFonts w:eastAsia="나눔명조" w:hint="eastAsia"/>
          <w:sz w:val="20"/>
          <w:szCs w:val="22"/>
        </w:rPr>
        <w:t xml:space="preserve"> </w:t>
      </w:r>
      <w:r w:rsidR="00B73896" w:rsidRPr="00B61948">
        <w:rPr>
          <w:rFonts w:eastAsia="나눔명조" w:hint="eastAsia"/>
          <w:sz w:val="20"/>
          <w:szCs w:val="22"/>
        </w:rPr>
        <w:t>행동하고자</w:t>
      </w:r>
      <w:r w:rsidR="00B73896" w:rsidRPr="00B61948">
        <w:rPr>
          <w:rFonts w:eastAsia="나눔명조" w:hint="eastAsia"/>
          <w:sz w:val="20"/>
          <w:szCs w:val="22"/>
        </w:rPr>
        <w:t xml:space="preserve"> </w:t>
      </w:r>
      <w:r w:rsidR="00B73896" w:rsidRPr="00B61948">
        <w:rPr>
          <w:rFonts w:eastAsia="나눔명조" w:hint="eastAsia"/>
          <w:sz w:val="20"/>
          <w:szCs w:val="22"/>
        </w:rPr>
        <w:t>하는</w:t>
      </w:r>
      <w:r w:rsidR="00B73896" w:rsidRPr="00B61948">
        <w:rPr>
          <w:rFonts w:eastAsia="나눔명조" w:hint="eastAsia"/>
          <w:sz w:val="20"/>
          <w:szCs w:val="22"/>
        </w:rPr>
        <w:t xml:space="preserve"> </w:t>
      </w:r>
      <w:r w:rsidR="00B73896" w:rsidRPr="00B61948">
        <w:rPr>
          <w:rFonts w:eastAsia="나눔명조" w:hint="eastAsia"/>
          <w:sz w:val="20"/>
          <w:szCs w:val="22"/>
        </w:rPr>
        <w:t>마음을</w:t>
      </w:r>
      <w:r w:rsidR="00B73896" w:rsidRPr="00B61948">
        <w:rPr>
          <w:rFonts w:eastAsia="나눔명조" w:hint="eastAsia"/>
          <w:sz w:val="20"/>
          <w:szCs w:val="22"/>
        </w:rPr>
        <w:t xml:space="preserve"> </w:t>
      </w:r>
      <w:r w:rsidR="00B73896" w:rsidRPr="00B61948">
        <w:rPr>
          <w:rFonts w:eastAsia="나눔명조" w:hint="eastAsia"/>
          <w:sz w:val="20"/>
          <w:szCs w:val="22"/>
        </w:rPr>
        <w:t>가질</w:t>
      </w:r>
      <w:r w:rsidR="00B73896" w:rsidRPr="00B61948">
        <w:rPr>
          <w:rFonts w:eastAsia="나눔명조" w:hint="eastAsia"/>
          <w:sz w:val="20"/>
          <w:szCs w:val="22"/>
        </w:rPr>
        <w:t xml:space="preserve"> </w:t>
      </w:r>
      <w:r w:rsidR="00B73896" w:rsidRPr="00B61948">
        <w:rPr>
          <w:rFonts w:eastAsia="나눔명조" w:hint="eastAsia"/>
          <w:sz w:val="20"/>
          <w:szCs w:val="22"/>
        </w:rPr>
        <w:t>수</w:t>
      </w:r>
      <w:r w:rsidR="00B73896" w:rsidRPr="00B61948">
        <w:rPr>
          <w:rFonts w:eastAsia="나눔명조" w:hint="eastAsia"/>
          <w:sz w:val="20"/>
          <w:szCs w:val="22"/>
        </w:rPr>
        <w:t xml:space="preserve"> </w:t>
      </w:r>
      <w:r w:rsidR="00B73896" w:rsidRPr="00B61948">
        <w:rPr>
          <w:rFonts w:eastAsia="나눔명조" w:hint="eastAsia"/>
          <w:sz w:val="20"/>
          <w:szCs w:val="22"/>
        </w:rPr>
        <w:t>있도록</w:t>
      </w:r>
      <w:r w:rsidR="00B73896" w:rsidRPr="00B61948">
        <w:rPr>
          <w:rFonts w:eastAsia="나눔명조" w:hint="eastAsia"/>
          <w:sz w:val="20"/>
          <w:szCs w:val="22"/>
        </w:rPr>
        <w:t xml:space="preserve"> </w:t>
      </w:r>
      <w:r w:rsidR="00A17ECA" w:rsidRPr="00B61948">
        <w:rPr>
          <w:rFonts w:eastAsia="나눔명조" w:hint="eastAsia"/>
          <w:sz w:val="20"/>
          <w:szCs w:val="22"/>
        </w:rPr>
        <w:t>동기를</w:t>
      </w:r>
      <w:r w:rsidR="00A17ECA" w:rsidRPr="00B61948">
        <w:rPr>
          <w:rFonts w:eastAsia="나눔명조" w:hint="eastAsia"/>
          <w:sz w:val="20"/>
          <w:szCs w:val="22"/>
        </w:rPr>
        <w:t xml:space="preserve"> </w:t>
      </w:r>
      <w:r w:rsidR="00A17ECA" w:rsidRPr="00B61948">
        <w:rPr>
          <w:rFonts w:eastAsia="나눔명조" w:hint="eastAsia"/>
          <w:sz w:val="20"/>
          <w:szCs w:val="22"/>
        </w:rPr>
        <w:t>부여해야</w:t>
      </w:r>
      <w:r w:rsidR="00A17ECA" w:rsidRPr="00B61948">
        <w:rPr>
          <w:rFonts w:eastAsia="나눔명조"/>
          <w:sz w:val="20"/>
          <w:szCs w:val="22"/>
        </w:rPr>
        <w:t xml:space="preserve"> </w:t>
      </w:r>
      <w:r w:rsidR="00A17ECA" w:rsidRPr="00B61948">
        <w:rPr>
          <w:rFonts w:eastAsia="나눔명조" w:hint="eastAsia"/>
          <w:sz w:val="20"/>
          <w:szCs w:val="22"/>
        </w:rPr>
        <w:t>한다</w:t>
      </w:r>
      <w:r w:rsidR="00A17ECA" w:rsidRPr="00B61948">
        <w:rPr>
          <w:rFonts w:eastAsia="나눔명조"/>
          <w:sz w:val="20"/>
          <w:szCs w:val="22"/>
        </w:rPr>
        <w:t xml:space="preserve">. </w:t>
      </w:r>
    </w:p>
    <w:p w14:paraId="19D9B116" w14:textId="4434040C" w:rsidR="00B12EA6" w:rsidRPr="00B61948" w:rsidRDefault="00B73896" w:rsidP="00B73896">
      <w:pPr>
        <w:wordWrap/>
        <w:spacing w:before="120" w:after="120" w:line="276" w:lineRule="auto"/>
        <w:rPr>
          <w:rFonts w:ascii="나눔명조" w:eastAsia="나눔명조" w:hAnsi="나눔명조"/>
          <w:sz w:val="20"/>
          <w:szCs w:val="20"/>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공헌하려는</w:t>
      </w:r>
      <w:r w:rsidRPr="00B61948">
        <w:rPr>
          <w:rFonts w:eastAsia="나눔명조" w:hint="eastAsia"/>
          <w:sz w:val="20"/>
          <w:szCs w:val="22"/>
        </w:rPr>
        <w:t xml:space="preserve"> </w:t>
      </w:r>
      <w:r w:rsidRPr="00B61948">
        <w:rPr>
          <w:rFonts w:eastAsia="나눔명조" w:hint="eastAsia"/>
          <w:sz w:val="20"/>
          <w:szCs w:val="22"/>
        </w:rPr>
        <w:t>태도를</w:t>
      </w:r>
      <w:r w:rsidRPr="00B61948">
        <w:rPr>
          <w:rFonts w:eastAsia="나눔명조" w:hint="eastAsia"/>
          <w:sz w:val="20"/>
          <w:szCs w:val="22"/>
        </w:rPr>
        <w:t xml:space="preserve"> </w:t>
      </w:r>
      <w:r w:rsidRPr="00B61948">
        <w:rPr>
          <w:rFonts w:eastAsia="나눔명조" w:hint="eastAsia"/>
          <w:sz w:val="20"/>
          <w:szCs w:val="22"/>
        </w:rPr>
        <w:t>갖게</w:t>
      </w:r>
      <w:r w:rsidRPr="00B61948">
        <w:rPr>
          <w:rFonts w:eastAsia="나눔명조" w:hint="eastAsia"/>
          <w:sz w:val="20"/>
          <w:szCs w:val="22"/>
        </w:rPr>
        <w:t xml:space="preserve"> </w:t>
      </w:r>
      <w:r w:rsidRPr="00B61948">
        <w:rPr>
          <w:rFonts w:eastAsia="나눔명조" w:hint="eastAsia"/>
          <w:sz w:val="20"/>
          <w:szCs w:val="22"/>
        </w:rPr>
        <w:t>만드는</w:t>
      </w:r>
      <w:r w:rsidRPr="00B61948">
        <w:rPr>
          <w:rFonts w:eastAsia="나눔명조" w:hint="eastAsia"/>
          <w:sz w:val="20"/>
          <w:szCs w:val="22"/>
        </w:rPr>
        <w:t xml:space="preserve"> </w:t>
      </w:r>
      <w:r w:rsidRPr="00B61948">
        <w:rPr>
          <w:rFonts w:eastAsia="나눔명조" w:hint="eastAsia"/>
          <w:sz w:val="20"/>
          <w:szCs w:val="22"/>
        </w:rPr>
        <w:t>대표적</w:t>
      </w:r>
      <w:r w:rsidRPr="00B61948">
        <w:rPr>
          <w:rFonts w:eastAsia="나눔명조" w:hint="eastAsia"/>
          <w:sz w:val="20"/>
          <w:szCs w:val="22"/>
        </w:rPr>
        <w:t xml:space="preserve"> </w:t>
      </w:r>
      <w:r w:rsidRPr="00B61948">
        <w:rPr>
          <w:rFonts w:eastAsia="나눔명조" w:hint="eastAsia"/>
          <w:sz w:val="20"/>
          <w:szCs w:val="22"/>
        </w:rPr>
        <w:t>요인</w:t>
      </w:r>
      <w:r w:rsidR="00A17ECA"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공공봉사동기</w:t>
      </w:r>
      <w:r w:rsidR="00CA221C" w:rsidRPr="00B61948">
        <w:rPr>
          <w:rFonts w:ascii="나눔명조" w:eastAsia="나눔명조" w:hAnsi="나눔명조"/>
          <w:sz w:val="20"/>
          <w:szCs w:val="20"/>
        </w:rPr>
        <w:t>(Public Service Motivation</w:t>
      </w:r>
      <w:r w:rsidR="00294D4F" w:rsidRPr="00B61948">
        <w:rPr>
          <w:rFonts w:ascii="나눔명조" w:eastAsia="나눔명조" w:hAnsi="나눔명조"/>
          <w:sz w:val="20"/>
          <w:szCs w:val="20"/>
        </w:rPr>
        <w:t xml:space="preserve">; </w:t>
      </w:r>
      <w:r w:rsidR="00294D4F" w:rsidRPr="00B61948">
        <w:rPr>
          <w:rFonts w:ascii="나눔명조" w:eastAsia="나눔명조" w:hAnsi="나눔명조" w:hint="eastAsia"/>
          <w:sz w:val="20"/>
          <w:szCs w:val="20"/>
        </w:rPr>
        <w:t>P</w:t>
      </w:r>
      <w:r w:rsidR="00294D4F" w:rsidRPr="00B61948">
        <w:rPr>
          <w:rFonts w:ascii="나눔명조" w:eastAsia="나눔명조" w:hAnsi="나눔명조"/>
          <w:sz w:val="20"/>
          <w:szCs w:val="20"/>
        </w:rPr>
        <w:t>SM</w:t>
      </w:r>
      <w:r w:rsidR="00CA221C" w:rsidRPr="00B61948">
        <w:rPr>
          <w:rFonts w:ascii="나눔명조" w:eastAsia="나눔명조" w:hAnsi="나눔명조"/>
          <w:sz w:val="20"/>
          <w:szCs w:val="20"/>
        </w:rPr>
        <w:t>)</w:t>
      </w:r>
      <w:r w:rsidRPr="00B61948">
        <w:rPr>
          <w:rFonts w:ascii="나눔명조" w:eastAsia="나눔명조" w:hAnsi="나눔명조" w:hint="eastAsia"/>
          <w:sz w:val="20"/>
          <w:szCs w:val="20"/>
        </w:rPr>
        <w:t xml:space="preserve">라고 </w:t>
      </w:r>
      <w:r w:rsidR="00A17ECA" w:rsidRPr="00B61948">
        <w:rPr>
          <w:rFonts w:ascii="나눔명조" w:eastAsia="나눔명조" w:hAnsi="나눔명조" w:hint="eastAsia"/>
          <w:sz w:val="20"/>
          <w:szCs w:val="20"/>
        </w:rPr>
        <w:t>개념으로 설명한다.</w:t>
      </w:r>
      <w:r w:rsidR="00A17ECA" w:rsidRPr="00B61948">
        <w:rPr>
          <w:rFonts w:ascii="나눔명조" w:eastAsia="나눔명조" w:hAnsi="나눔명조"/>
          <w:sz w:val="20"/>
          <w:szCs w:val="20"/>
        </w:rPr>
        <w:t xml:space="preserve"> </w:t>
      </w:r>
      <w:r w:rsidRPr="00B61948">
        <w:rPr>
          <w:rFonts w:ascii="나눔명조" w:eastAsia="나눔명조" w:hAnsi="나눔명조" w:hint="eastAsia"/>
          <w:sz w:val="20"/>
          <w:szCs w:val="20"/>
        </w:rPr>
        <w:t>공공봉사동기</w:t>
      </w:r>
      <w:r w:rsidR="00294D4F" w:rsidRPr="00B61948">
        <w:rPr>
          <w:rFonts w:ascii="나눔명조" w:eastAsia="나눔명조" w:hAnsi="나눔명조" w:hint="eastAsia"/>
          <w:sz w:val="20"/>
          <w:szCs w:val="20"/>
        </w:rPr>
        <w:t>는</w:t>
      </w:r>
      <w:r w:rsidR="00CA221C" w:rsidRPr="00B61948">
        <w:rPr>
          <w:rFonts w:ascii="나눔명조" w:eastAsia="나눔명조" w:hAnsi="나눔명조"/>
          <w:sz w:val="20"/>
          <w:szCs w:val="20"/>
        </w:rPr>
        <w:t xml:space="preserve"> 내적</w:t>
      </w:r>
      <w:r w:rsidR="00A17ECA" w:rsidRPr="00B61948">
        <w:rPr>
          <w:rFonts w:ascii="나눔명조" w:eastAsia="나눔명조" w:hAnsi="나눔명조" w:hint="eastAsia"/>
          <w:sz w:val="20"/>
          <w:szCs w:val="20"/>
        </w:rPr>
        <w:t xml:space="preserve"> </w:t>
      </w:r>
      <w:r w:rsidR="00CA221C" w:rsidRPr="00B61948">
        <w:rPr>
          <w:rFonts w:ascii="나눔명조" w:eastAsia="나눔명조" w:hAnsi="나눔명조"/>
          <w:sz w:val="20"/>
          <w:szCs w:val="20"/>
        </w:rPr>
        <w:t>동기요인으로</w:t>
      </w:r>
      <w:r w:rsidR="00A17ECA" w:rsidRPr="00B61948">
        <w:rPr>
          <w:rFonts w:ascii="나눔명조" w:eastAsia="나눔명조" w:hAnsi="나눔명조"/>
          <w:sz w:val="20"/>
          <w:szCs w:val="20"/>
        </w:rPr>
        <w:t xml:space="preserve"> </w:t>
      </w:r>
      <w:r w:rsidRPr="00B61948">
        <w:rPr>
          <w:rFonts w:ascii="나눔명조" w:eastAsia="나눔명조" w:hAnsi="나눔명조" w:hint="eastAsia"/>
          <w:sz w:val="20"/>
          <w:szCs w:val="20"/>
        </w:rPr>
        <w:t xml:space="preserve">주로 </w:t>
      </w:r>
      <w:r w:rsidR="00CA221C" w:rsidRPr="00B61948">
        <w:rPr>
          <w:rFonts w:ascii="나눔명조" w:eastAsia="나눔명조" w:hAnsi="나눔명조"/>
          <w:sz w:val="20"/>
          <w:szCs w:val="20"/>
        </w:rPr>
        <w:t>직무성과 및 직무몰입의 주요한 변수로 다뤄지고 있다</w:t>
      </w:r>
      <w:r w:rsidR="00B61948" w:rsidRPr="003820D2">
        <w:rPr>
          <w:rFonts w:eastAsia="나눔명조"/>
          <w:sz w:val="20"/>
          <w:szCs w:val="22"/>
        </w:rPr>
        <w:fldChar w:fldCharType="begin"/>
      </w:r>
      <w:r w:rsidR="00B61948" w:rsidRPr="003820D2">
        <w:rPr>
          <w:rFonts w:eastAsia="나눔명조"/>
          <w:sz w:val="20"/>
          <w:szCs w:val="22"/>
        </w:rPr>
        <w:instrText xml:space="preserve"> ADDIN ZOTERO_ITEM CSL_CITATION {"citationID":"NqQNrh4d","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u50980{}\\uc0\\u49688{}\\uc0\\u51116{} 2009; \\uc0\\u52572{}\\uc0\\u50696{}\\uc0\\u45208{} 2018)","plainCitation":"(</w:instrText>
      </w:r>
      <w:r w:rsidR="00B61948" w:rsidRPr="003820D2">
        <w:rPr>
          <w:rFonts w:eastAsia="나눔명조"/>
          <w:sz w:val="20"/>
          <w:szCs w:val="22"/>
        </w:rPr>
        <w:instrText>노종호</w:instrText>
      </w:r>
      <w:r w:rsidR="00B61948" w:rsidRPr="003820D2">
        <w:rPr>
          <w:rFonts w:eastAsia="나눔명조"/>
          <w:sz w:val="20"/>
          <w:szCs w:val="22"/>
        </w:rPr>
        <w:instrText xml:space="preserve"> 2016; </w:instrText>
      </w:r>
      <w:r w:rsidR="00B61948" w:rsidRPr="003820D2">
        <w:rPr>
          <w:rFonts w:eastAsia="나눔명조"/>
          <w:sz w:val="20"/>
          <w:szCs w:val="22"/>
        </w:rPr>
        <w:instrText>이강문</w:instrText>
      </w:r>
      <w:r w:rsidR="00B61948" w:rsidRPr="003820D2">
        <w:rPr>
          <w:rFonts w:eastAsia="나눔명조"/>
          <w:sz w:val="20"/>
          <w:szCs w:val="22"/>
        </w:rPr>
        <w:instrText xml:space="preserve"> 2017; </w:instrText>
      </w:r>
      <w:r w:rsidR="00B61948" w:rsidRPr="003820D2">
        <w:rPr>
          <w:rFonts w:eastAsia="나눔명조"/>
          <w:sz w:val="20"/>
          <w:szCs w:val="22"/>
        </w:rPr>
        <w:instrText>이근주</w:instrText>
      </w:r>
      <w:r w:rsidR="00B61948" w:rsidRPr="003820D2">
        <w:rPr>
          <w:rFonts w:eastAsia="나눔명조"/>
          <w:sz w:val="20"/>
          <w:szCs w:val="22"/>
        </w:rPr>
        <w:instrText xml:space="preserve"> 2005; </w:instrText>
      </w:r>
      <w:r w:rsidR="00B61948" w:rsidRPr="003820D2">
        <w:rPr>
          <w:rFonts w:eastAsia="나눔명조"/>
          <w:sz w:val="20"/>
          <w:szCs w:val="22"/>
        </w:rPr>
        <w:instrText>임재영</w:instrText>
      </w:r>
      <w:r w:rsidR="00B61948" w:rsidRPr="003820D2">
        <w:rPr>
          <w:rFonts w:eastAsia="나눔명조"/>
          <w:sz w:val="20"/>
          <w:szCs w:val="22"/>
        </w:rPr>
        <w:instrText xml:space="preserve"> and </w:instrText>
      </w:r>
      <w:r w:rsidR="00B61948" w:rsidRPr="003820D2">
        <w:rPr>
          <w:rFonts w:eastAsia="나눔명조"/>
          <w:sz w:val="20"/>
          <w:szCs w:val="22"/>
        </w:rPr>
        <w:instrText>문국경</w:instrText>
      </w:r>
      <w:r w:rsidR="00B61948" w:rsidRPr="003820D2">
        <w:rPr>
          <w:rFonts w:eastAsia="나눔명조"/>
          <w:sz w:val="20"/>
          <w:szCs w:val="22"/>
        </w:rPr>
        <w:instrText xml:space="preserve"> 2019; </w:instrText>
      </w:r>
      <w:r w:rsidR="00B61948" w:rsidRPr="003820D2">
        <w:rPr>
          <w:rFonts w:eastAsia="나눔명조"/>
          <w:sz w:val="20"/>
          <w:szCs w:val="22"/>
        </w:rPr>
        <w:instrText>정재호</w:instrText>
      </w:r>
      <w:r w:rsidR="00B61948" w:rsidRPr="003820D2">
        <w:rPr>
          <w:rFonts w:eastAsia="나눔명조"/>
          <w:sz w:val="20"/>
          <w:szCs w:val="22"/>
        </w:rPr>
        <w:instrText xml:space="preserve"> and </w:instrText>
      </w:r>
      <w:r w:rsidR="00B61948" w:rsidRPr="003820D2">
        <w:rPr>
          <w:rFonts w:eastAsia="나눔명조"/>
          <w:sz w:val="20"/>
          <w:szCs w:val="22"/>
        </w:rPr>
        <w:instrText>최규현</w:instrText>
      </w:r>
      <w:r w:rsidR="00B61948" w:rsidRPr="003820D2">
        <w:rPr>
          <w:rFonts w:eastAsia="나눔명조"/>
          <w:sz w:val="20"/>
          <w:szCs w:val="22"/>
        </w:rPr>
        <w:instrText xml:space="preserve"> 2020; </w:instrText>
      </w:r>
      <w:r w:rsidR="00B61948" w:rsidRPr="003820D2">
        <w:rPr>
          <w:rFonts w:eastAsia="나눔명조"/>
          <w:sz w:val="20"/>
          <w:szCs w:val="22"/>
        </w:rPr>
        <w:instrText>조태준</w:instrText>
      </w:r>
      <w:r w:rsidR="00B61948" w:rsidRPr="003820D2">
        <w:rPr>
          <w:rFonts w:eastAsia="나눔명조"/>
          <w:sz w:val="20"/>
          <w:szCs w:val="22"/>
        </w:rPr>
        <w:instrText xml:space="preserve"> and </w:instrText>
      </w:r>
      <w:r w:rsidR="00B61948" w:rsidRPr="003820D2">
        <w:rPr>
          <w:rFonts w:eastAsia="나눔명조"/>
          <w:sz w:val="20"/>
          <w:szCs w:val="22"/>
        </w:rPr>
        <w:instrText>윤수재</w:instrText>
      </w:r>
      <w:r w:rsidR="00B61948" w:rsidRPr="003820D2">
        <w:rPr>
          <w:rFonts w:eastAsia="나눔명조"/>
          <w:sz w:val="20"/>
          <w:szCs w:val="22"/>
        </w:rPr>
        <w:instrText xml:space="preserve"> 2009; </w:instrText>
      </w:r>
      <w:r w:rsidR="00B61948" w:rsidRPr="003820D2">
        <w:rPr>
          <w:rFonts w:eastAsia="나눔명조"/>
          <w:sz w:val="20"/>
          <w:szCs w:val="22"/>
        </w:rPr>
        <w:instrText>최예나</w:instrText>
      </w:r>
      <w:r w:rsidR="00B61948" w:rsidRPr="003820D2">
        <w:rPr>
          <w:rFonts w:eastAsia="나눔명조"/>
          <w:sz w:val="20"/>
          <w:szCs w:val="22"/>
        </w:rPr>
        <w:instrText xml:space="preserve"> 2018)","noteIndex":0},"citationItems":[{"id":1443,"uris":["http://zotero.org/users/5210800/items/VQPVDTF6"],"uri":["http://zotero.org/users/5210800/items/VQPVDTF6"],"itemData":{"id":1443,"type":"article-journal","container-title":"</w:instrText>
      </w:r>
      <w:r w:rsidR="00B61948" w:rsidRPr="003820D2">
        <w:rPr>
          <w:rFonts w:eastAsia="나눔명조"/>
          <w:sz w:val="20"/>
          <w:szCs w:val="22"/>
        </w:rPr>
        <w:instrText>한국인사행정학회보</w:instrText>
      </w:r>
      <w:r w:rsidR="00B61948" w:rsidRPr="003820D2">
        <w:rPr>
          <w:rFonts w:eastAsia="나눔명조"/>
          <w:sz w:val="20"/>
          <w:szCs w:val="22"/>
        </w:rPr>
        <w:instrText>","issue":"2","note":"Citation Key: rho:2016-1","page":"93–122","title":"</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성과급과</w:instrText>
      </w:r>
      <w:r w:rsidR="00B61948" w:rsidRPr="003820D2">
        <w:rPr>
          <w:rFonts w:eastAsia="나눔명조"/>
          <w:sz w:val="20"/>
          <w:szCs w:val="22"/>
        </w:rPr>
        <w:instrText xml:space="preserve"> </w:instrText>
      </w:r>
      <w:r w:rsidR="00B61948" w:rsidRPr="003820D2">
        <w:rPr>
          <w:rFonts w:eastAsia="나눔명조"/>
          <w:sz w:val="20"/>
          <w:szCs w:val="22"/>
        </w:rPr>
        <w:instrText>공공봉사동기가</w:instrText>
      </w:r>
      <w:r w:rsidR="00B61948" w:rsidRPr="003820D2">
        <w:rPr>
          <w:rFonts w:eastAsia="나눔명조"/>
          <w:sz w:val="20"/>
          <w:szCs w:val="22"/>
        </w:rPr>
        <w:instrText xml:space="preserve"> </w:instrText>
      </w:r>
      <w:r w:rsidR="00B61948" w:rsidRPr="003820D2">
        <w:rPr>
          <w:rFonts w:eastAsia="나눔명조"/>
          <w:sz w:val="20"/>
          <w:szCs w:val="22"/>
        </w:rPr>
        <w:instrText>직무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분석</w:instrText>
      </w:r>
      <w:r w:rsidR="00B61948" w:rsidRPr="003820D2">
        <w:rPr>
          <w:rFonts w:eastAsia="나눔명조"/>
          <w:sz w:val="20"/>
          <w:szCs w:val="22"/>
        </w:rPr>
        <w:instrText>","volume":"15","author":[{"family":"</w:instrText>
      </w:r>
      <w:r w:rsidR="00B61948" w:rsidRPr="003820D2">
        <w:rPr>
          <w:rFonts w:eastAsia="나눔명조"/>
          <w:sz w:val="20"/>
          <w:szCs w:val="22"/>
        </w:rPr>
        <w:instrText>노종호</w:instrText>
      </w:r>
      <w:r w:rsidR="00B61948" w:rsidRPr="003820D2">
        <w:rPr>
          <w:rFonts w:eastAsia="나눔명조"/>
          <w:sz w:val="20"/>
          <w:szCs w:val="22"/>
        </w:rPr>
        <w:instrText>","given":""}],"issued":{"date-parts":[["2016"]]}}},{"id":1457,"uris":["http://zotero.org/users/5210800/items/3IA9TCJN"],"uri":["http://zotero.org/users/5210800/items/3IA9TCJN"],"itemData":{"id":1457,"type":"article-journal","container-title":"</w:instrText>
      </w:r>
      <w:r w:rsidR="00B61948" w:rsidRPr="003820D2">
        <w:rPr>
          <w:rFonts w:eastAsia="나눔명조"/>
          <w:sz w:val="20"/>
          <w:szCs w:val="22"/>
        </w:rPr>
        <w:instrText>지역산업연구</w:instrText>
      </w:r>
      <w:r w:rsidR="00B61948" w:rsidRPr="003820D2">
        <w:rPr>
          <w:rFonts w:eastAsia="나눔명조"/>
          <w:sz w:val="20"/>
          <w:szCs w:val="22"/>
        </w:rPr>
        <w:instrText>","issue":"4","note":"Citation Key: lee:2017","page":"51–71","title":"</w:instrText>
      </w:r>
      <w:r w:rsidR="00B61948" w:rsidRPr="003820D2">
        <w:rPr>
          <w:rFonts w:eastAsia="나눔명조"/>
          <w:sz w:val="20"/>
          <w:szCs w:val="22"/>
        </w:rPr>
        <w:instrText>공공봉사동기가</w:instrText>
      </w:r>
      <w:r w:rsidR="00B61948" w:rsidRPr="003820D2">
        <w:rPr>
          <w:rFonts w:eastAsia="나눔명조"/>
          <w:sz w:val="20"/>
          <w:szCs w:val="22"/>
        </w:rPr>
        <w:instrText xml:space="preserve"> </w:instrText>
      </w:r>
      <w:r w:rsidR="00B61948" w:rsidRPr="003820D2">
        <w:rPr>
          <w:rFonts w:eastAsia="나눔명조"/>
          <w:sz w:val="20"/>
          <w:szCs w:val="22"/>
        </w:rPr>
        <w:instrText>직무만족</w:instrText>
      </w:r>
      <w:r w:rsidR="00B61948" w:rsidRPr="003820D2">
        <w:rPr>
          <w:rFonts w:eastAsia="나눔명조"/>
          <w:sz w:val="20"/>
          <w:szCs w:val="22"/>
        </w:rPr>
        <w:instrText xml:space="preserve"> </w:instrText>
      </w:r>
      <w:r w:rsidR="00B61948" w:rsidRPr="003820D2">
        <w:rPr>
          <w:rFonts w:eastAsia="나눔명조"/>
          <w:sz w:val="20"/>
          <w:szCs w:val="22"/>
        </w:rPr>
        <w:instrText>및</w:instrText>
      </w:r>
      <w:r w:rsidR="00B61948" w:rsidRPr="003820D2">
        <w:rPr>
          <w:rFonts w:eastAsia="나눔명조"/>
          <w:sz w:val="20"/>
          <w:szCs w:val="22"/>
        </w:rPr>
        <w:instrText xml:space="preserve"> </w:instrText>
      </w:r>
      <w:r w:rsidR="00B61948" w:rsidRPr="003820D2">
        <w:rPr>
          <w:rFonts w:eastAsia="나눔명조"/>
          <w:sz w:val="20"/>
          <w:szCs w:val="22"/>
        </w:rPr>
        <w:instrText>인지된</w:instrText>
      </w:r>
      <w:r w:rsidR="00B61948" w:rsidRPr="003820D2">
        <w:rPr>
          <w:rFonts w:eastAsia="나눔명조"/>
          <w:sz w:val="20"/>
          <w:szCs w:val="22"/>
        </w:rPr>
        <w:instrText xml:space="preserve"> </w:instrText>
      </w:r>
      <w:r w:rsidR="00B61948" w:rsidRPr="003820D2">
        <w:rPr>
          <w:rFonts w:eastAsia="나눔명조"/>
          <w:sz w:val="20"/>
          <w:szCs w:val="22"/>
        </w:rPr>
        <w:instrText>직무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에</w:instrText>
      </w:r>
      <w:r w:rsidR="00B61948" w:rsidRPr="003820D2">
        <w:rPr>
          <w:rFonts w:eastAsia="나눔명조"/>
          <w:sz w:val="20"/>
          <w:szCs w:val="22"/>
        </w:rPr>
        <w:instrText xml:space="preserve"> </w:instrText>
      </w:r>
      <w:r w:rsidR="00B61948" w:rsidRPr="003820D2">
        <w:rPr>
          <w:rFonts w:eastAsia="나눔명조"/>
          <w:sz w:val="20"/>
          <w:szCs w:val="22"/>
        </w:rPr>
        <w:instrText>관한</w:instrText>
      </w:r>
      <w:r w:rsidR="00B61948" w:rsidRPr="003820D2">
        <w:rPr>
          <w:rFonts w:eastAsia="나눔명조"/>
          <w:sz w:val="20"/>
          <w:szCs w:val="22"/>
        </w:rPr>
        <w:instrText xml:space="preserve"> </w:instrText>
      </w:r>
      <w:r w:rsidR="00B61948" w:rsidRPr="003820D2">
        <w:rPr>
          <w:rFonts w:eastAsia="나눔명조"/>
          <w:sz w:val="20"/>
          <w:szCs w:val="22"/>
        </w:rPr>
        <w:instrText>연구</w:instrText>
      </w:r>
      <w:r w:rsidR="00B61948" w:rsidRPr="003820D2">
        <w:rPr>
          <w:rFonts w:eastAsia="나눔명조"/>
          <w:sz w:val="20"/>
          <w:szCs w:val="22"/>
        </w:rPr>
        <w:instrText>","volume":"40","author":[{"family":"</w:instrText>
      </w:r>
      <w:r w:rsidR="00B61948" w:rsidRPr="003820D2">
        <w:rPr>
          <w:rFonts w:eastAsia="나눔명조"/>
          <w:sz w:val="20"/>
          <w:szCs w:val="22"/>
        </w:rPr>
        <w:instrText>이강문</w:instrText>
      </w:r>
      <w:r w:rsidR="00B61948" w:rsidRPr="003820D2">
        <w:rPr>
          <w:rFonts w:eastAsia="나눔명조"/>
          <w:sz w:val="20"/>
          <w:szCs w:val="22"/>
        </w:rPr>
        <w:instrText>","given":""}],"issued":{"date-parts":[["2017",11]]}}},{"id":1461,"uris":["http://zotero.org/users/5210800/items/VLMPKG72"],"uri":["http://zotero.org/users/5210800/items/VLMPKG72"],"itemData":{"id":1461,"type":"article-journal","container-title":"</w:instrText>
      </w:r>
      <w:r w:rsidR="00B61948" w:rsidRPr="003820D2">
        <w:rPr>
          <w:rFonts w:eastAsia="나눔명조"/>
          <w:sz w:val="20"/>
          <w:szCs w:val="22"/>
        </w:rPr>
        <w:instrText>한국사회와</w:instrText>
      </w:r>
      <w:r w:rsidR="00B61948" w:rsidRPr="003820D2">
        <w:rPr>
          <w:rFonts w:eastAsia="나눔명조"/>
          <w:sz w:val="20"/>
          <w:szCs w:val="22"/>
        </w:rPr>
        <w:instrText xml:space="preserve"> </w:instrText>
      </w:r>
      <w:r w:rsidR="00B61948" w:rsidRPr="003820D2">
        <w:rPr>
          <w:rFonts w:eastAsia="나눔명조"/>
          <w:sz w:val="20"/>
          <w:szCs w:val="22"/>
        </w:rPr>
        <w:instrText>행정연구</w:instrText>
      </w:r>
      <w:r w:rsidR="00B61948" w:rsidRPr="003820D2">
        <w:rPr>
          <w:rFonts w:eastAsia="나눔명조"/>
          <w:sz w:val="20"/>
          <w:szCs w:val="22"/>
        </w:rPr>
        <w:instrText>","issue":"1","note":"Citation Key: _psm_2005","page":"81–104","title":"PSM</w:instrText>
      </w:r>
      <w:r w:rsidR="00B61948" w:rsidRPr="003820D2">
        <w:rPr>
          <w:rFonts w:eastAsia="나눔명조"/>
          <w:sz w:val="20"/>
          <w:szCs w:val="22"/>
        </w:rPr>
        <w:instrText>과</w:instrText>
      </w:r>
      <w:r w:rsidR="00B61948" w:rsidRPr="003820D2">
        <w:rPr>
          <w:rFonts w:eastAsia="나눔명조"/>
          <w:sz w:val="20"/>
          <w:szCs w:val="22"/>
        </w:rPr>
        <w:instrText xml:space="preserve"> </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업무</w:instrText>
      </w:r>
      <w:r w:rsidR="00B61948" w:rsidRPr="003820D2">
        <w:rPr>
          <w:rFonts w:eastAsia="나눔명조"/>
          <w:sz w:val="20"/>
          <w:szCs w:val="22"/>
        </w:rPr>
        <w:instrText xml:space="preserve"> </w:instrText>
      </w:r>
      <w:r w:rsidR="00B61948" w:rsidRPr="003820D2">
        <w:rPr>
          <w:rFonts w:eastAsia="나눔명조"/>
          <w:sz w:val="20"/>
          <w:szCs w:val="22"/>
        </w:rPr>
        <w:instrText>성과</w:instrText>
      </w:r>
      <w:r w:rsidR="00B61948" w:rsidRPr="003820D2">
        <w:rPr>
          <w:rFonts w:eastAsia="나눔명조"/>
          <w:sz w:val="20"/>
          <w:szCs w:val="22"/>
        </w:rPr>
        <w:instrText>","volume":"16","author":[{"family":"</w:instrText>
      </w:r>
      <w:r w:rsidR="00B61948" w:rsidRPr="003820D2">
        <w:rPr>
          <w:rFonts w:eastAsia="나눔명조"/>
          <w:sz w:val="20"/>
          <w:szCs w:val="22"/>
        </w:rPr>
        <w:instrText>이근주</w:instrText>
      </w:r>
      <w:r w:rsidR="00B61948" w:rsidRPr="003820D2">
        <w:rPr>
          <w:rFonts w:eastAsia="나눔명조"/>
          <w:sz w:val="20"/>
          <w:szCs w:val="22"/>
        </w:rPr>
        <w:instrText>","given":""}],"issued":{"date-parts":[["2005",5]]}}},{"id":1417,"uris":["http://zotero.org/users/5210800/items/SD7TB8DR"],"uri":["http://zotero.org/users/5210800/items/SD7TB8DR"],"itemData":{"id":1417,"type":"article-journal","container-title":"</w:instrText>
      </w:r>
      <w:r w:rsidR="00B61948" w:rsidRPr="003820D2">
        <w:rPr>
          <w:rFonts w:eastAsia="나눔명조"/>
          <w:sz w:val="20"/>
          <w:szCs w:val="22"/>
        </w:rPr>
        <w:instrText>한국행정논집</w:instrText>
      </w:r>
      <w:r w:rsidR="00B61948" w:rsidRPr="003820D2">
        <w:rPr>
          <w:rFonts w:eastAsia="나눔명조"/>
          <w:sz w:val="20"/>
          <w:szCs w:val="22"/>
        </w:rPr>
        <w:instrText>","DOI":"10.21888/KPAQ.2019.6.31.2.231","ISSN":"1229-4756","issue":"2","language":"ko","note":"Citation Key: lim:moon:2019a","page":"231–251","title":"</w:instrText>
      </w:r>
      <w:r w:rsidR="00B61948" w:rsidRPr="003820D2">
        <w:rPr>
          <w:rFonts w:eastAsia="나눔명조"/>
          <w:sz w:val="20"/>
          <w:szCs w:val="22"/>
        </w:rPr>
        <w:instrText>공공봉사동기와</w:instrText>
      </w:r>
      <w:r w:rsidR="00B61948" w:rsidRPr="003820D2">
        <w:rPr>
          <w:rFonts w:eastAsia="나눔명조"/>
          <w:sz w:val="20"/>
          <w:szCs w:val="22"/>
        </w:rPr>
        <w:instrText xml:space="preserve"> </w:instrText>
      </w:r>
      <w:r w:rsidR="00B61948" w:rsidRPr="003820D2">
        <w:rPr>
          <w:rFonts w:eastAsia="나눔명조"/>
          <w:sz w:val="20"/>
          <w:szCs w:val="22"/>
        </w:rPr>
        <w:instrText>직무성과</w:instrText>
      </w:r>
      <w:r w:rsidR="00B61948" w:rsidRPr="003820D2">
        <w:rPr>
          <w:rFonts w:eastAsia="나눔명조"/>
          <w:sz w:val="20"/>
          <w:szCs w:val="22"/>
        </w:rPr>
        <w:instrText xml:space="preserve">: </w:instrText>
      </w:r>
      <w:r w:rsidR="00B61948" w:rsidRPr="003820D2">
        <w:rPr>
          <w:rFonts w:eastAsia="나눔명조"/>
          <w:sz w:val="20"/>
          <w:szCs w:val="22"/>
        </w:rPr>
        <w:instrText>조직구조의</w:instrText>
      </w:r>
      <w:r w:rsidR="00B61948" w:rsidRPr="003820D2">
        <w:rPr>
          <w:rFonts w:eastAsia="나눔명조"/>
          <w:sz w:val="20"/>
          <w:szCs w:val="22"/>
        </w:rPr>
        <w:instrText xml:space="preserve"> </w:instrText>
      </w:r>
      <w:r w:rsidR="00B61948" w:rsidRPr="003820D2">
        <w:rPr>
          <w:rFonts w:eastAsia="나눔명조"/>
          <w:sz w:val="20"/>
          <w:szCs w:val="22"/>
        </w:rPr>
        <w:instrText>조절효과를</w:instrText>
      </w:r>
      <w:r w:rsidR="00B61948" w:rsidRPr="003820D2">
        <w:rPr>
          <w:rFonts w:eastAsia="나눔명조"/>
          <w:sz w:val="20"/>
          <w:szCs w:val="22"/>
        </w:rPr>
        <w:instrText xml:space="preserve"> </w:instrText>
      </w:r>
      <w:r w:rsidR="00B61948" w:rsidRPr="003820D2">
        <w:rPr>
          <w:rFonts w:eastAsia="나눔명조"/>
          <w:sz w:val="20"/>
          <w:szCs w:val="22"/>
        </w:rPr>
        <w:instrText>중심으로</w:instrText>
      </w:r>
      <w:r w:rsidR="00B61948" w:rsidRPr="003820D2">
        <w:rPr>
          <w:rFonts w:eastAsia="나눔명조"/>
          <w:sz w:val="20"/>
          <w:szCs w:val="22"/>
        </w:rPr>
        <w:instrText>","volume":"31","author":[{"family":"</w:instrText>
      </w:r>
      <w:r w:rsidR="00B61948" w:rsidRPr="003820D2">
        <w:rPr>
          <w:rFonts w:eastAsia="나눔명조"/>
          <w:sz w:val="20"/>
          <w:szCs w:val="22"/>
        </w:rPr>
        <w:instrText>임재영</w:instrText>
      </w:r>
      <w:r w:rsidR="00B61948" w:rsidRPr="003820D2">
        <w:rPr>
          <w:rFonts w:eastAsia="나눔명조"/>
          <w:sz w:val="20"/>
          <w:szCs w:val="22"/>
        </w:rPr>
        <w:instrText>","given":""},{"family":"</w:instrText>
      </w:r>
      <w:r w:rsidR="00B61948" w:rsidRPr="003820D2">
        <w:rPr>
          <w:rFonts w:eastAsia="나눔명조"/>
          <w:sz w:val="20"/>
          <w:szCs w:val="22"/>
        </w:rPr>
        <w:instrText>문국경</w:instrText>
      </w:r>
      <w:r w:rsidR="00B61948" w:rsidRPr="003820D2">
        <w:rPr>
          <w:rFonts w:eastAsia="나눔명조"/>
          <w:sz w:val="20"/>
          <w:szCs w:val="22"/>
        </w:rPr>
        <w:instrText>","given":""}],"issued":{"date-parts":[["2019",6]]}}},{"id":1467,"uris":["http://zotero.org/users/5210800/items/G35Z42XP"],"uri":["http://zotero.org/users/5210800/items/G35Z42XP"],"itemData":{"id":1467,"type":"article-journal","container-title":"</w:instrText>
      </w:r>
      <w:r w:rsidR="00B61948" w:rsidRPr="003820D2">
        <w:rPr>
          <w:rFonts w:eastAsia="나눔명조"/>
          <w:sz w:val="20"/>
          <w:szCs w:val="22"/>
        </w:rPr>
        <w:instrText>정부학연구</w:instrText>
      </w:r>
      <w:r w:rsidR="00B61948" w:rsidRPr="003820D2">
        <w:rPr>
          <w:rFonts w:eastAsia="나눔명조"/>
          <w:sz w:val="20"/>
          <w:szCs w:val="22"/>
        </w:rPr>
        <w:instrText>","issue":"1","note":"Citation Key: Jeongetal:2020-3","page":"183–215","title":"</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공공봉사동기</w:instrText>
      </w:r>
      <w:r w:rsidR="00B61948" w:rsidRPr="003820D2">
        <w:rPr>
          <w:rFonts w:eastAsia="나눔명조"/>
          <w:sz w:val="20"/>
          <w:szCs w:val="22"/>
        </w:rPr>
        <w:instrText>(PSM)</w:instrText>
      </w:r>
      <w:r w:rsidR="00B61948" w:rsidRPr="003820D2">
        <w:rPr>
          <w:rFonts w:eastAsia="나눔명조"/>
          <w:sz w:val="20"/>
          <w:szCs w:val="22"/>
        </w:rPr>
        <w:instrText>가</w:instrText>
      </w:r>
      <w:r w:rsidR="00B61948" w:rsidRPr="003820D2">
        <w:rPr>
          <w:rFonts w:eastAsia="나눔명조"/>
          <w:sz w:val="20"/>
          <w:szCs w:val="22"/>
        </w:rPr>
        <w:instrText xml:space="preserve"> </w:instrText>
      </w:r>
      <w:r w:rsidR="00B61948" w:rsidRPr="003820D2">
        <w:rPr>
          <w:rFonts w:eastAsia="나눔명조"/>
          <w:sz w:val="20"/>
          <w:szCs w:val="22"/>
        </w:rPr>
        <w:instrText>조직효과성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w:instrText>
      </w:r>
      <w:r w:rsidR="00B61948" w:rsidRPr="003820D2">
        <w:rPr>
          <w:rFonts w:eastAsia="나눔명조"/>
          <w:sz w:val="20"/>
          <w:szCs w:val="22"/>
        </w:rPr>
        <w:instrText xml:space="preserve">: </w:instrText>
      </w:r>
      <w:r w:rsidR="00B61948" w:rsidRPr="003820D2">
        <w:rPr>
          <w:rFonts w:eastAsia="나눔명조"/>
          <w:sz w:val="20"/>
          <w:szCs w:val="22"/>
        </w:rPr>
        <w:instrText>내적보상과</w:instrText>
      </w:r>
      <w:r w:rsidR="00B61948" w:rsidRPr="003820D2">
        <w:rPr>
          <w:rFonts w:eastAsia="나눔명조"/>
          <w:sz w:val="20"/>
          <w:szCs w:val="22"/>
        </w:rPr>
        <w:instrText xml:space="preserve"> </w:instrText>
      </w:r>
      <w:r w:rsidR="00B61948" w:rsidRPr="003820D2">
        <w:rPr>
          <w:rFonts w:eastAsia="나눔명조"/>
          <w:sz w:val="20"/>
          <w:szCs w:val="22"/>
        </w:rPr>
        <w:instrText>외적보상의</w:instrText>
      </w:r>
      <w:r w:rsidR="00B61948" w:rsidRPr="003820D2">
        <w:rPr>
          <w:rFonts w:eastAsia="나눔명조"/>
          <w:sz w:val="20"/>
          <w:szCs w:val="22"/>
        </w:rPr>
        <w:instrText xml:space="preserve"> </w:instrText>
      </w:r>
      <w:r w:rsidR="00B61948" w:rsidRPr="003820D2">
        <w:rPr>
          <w:rFonts w:eastAsia="나눔명조"/>
          <w:sz w:val="20"/>
          <w:szCs w:val="22"/>
        </w:rPr>
        <w:instrText>조절효과를</w:instrText>
      </w:r>
      <w:r w:rsidR="00B61948" w:rsidRPr="003820D2">
        <w:rPr>
          <w:rFonts w:eastAsia="나눔명조"/>
          <w:sz w:val="20"/>
          <w:szCs w:val="22"/>
        </w:rPr>
        <w:instrText xml:space="preserve"> </w:instrText>
      </w:r>
      <w:r w:rsidR="00B61948" w:rsidRPr="003820D2">
        <w:rPr>
          <w:rFonts w:eastAsia="나눔명조"/>
          <w:sz w:val="20"/>
          <w:szCs w:val="22"/>
        </w:rPr>
        <w:instrText>중심으로</w:instrText>
      </w:r>
      <w:r w:rsidR="00B61948" w:rsidRPr="003820D2">
        <w:rPr>
          <w:rFonts w:eastAsia="나눔명조"/>
          <w:sz w:val="20"/>
          <w:szCs w:val="22"/>
        </w:rPr>
        <w:instrText>","volume":"26","author":[{"family":"</w:instrText>
      </w:r>
      <w:r w:rsidR="00B61948" w:rsidRPr="003820D2">
        <w:rPr>
          <w:rFonts w:eastAsia="나눔명조"/>
          <w:sz w:val="20"/>
          <w:szCs w:val="22"/>
        </w:rPr>
        <w:instrText>정재호</w:instrText>
      </w:r>
      <w:r w:rsidR="00B61948" w:rsidRPr="003820D2">
        <w:rPr>
          <w:rFonts w:eastAsia="나눔명조"/>
          <w:sz w:val="20"/>
          <w:szCs w:val="22"/>
        </w:rPr>
        <w:instrText>","given":""},{"family":"</w:instrText>
      </w:r>
      <w:r w:rsidR="00B61948" w:rsidRPr="003820D2">
        <w:rPr>
          <w:rFonts w:eastAsia="나눔명조"/>
          <w:sz w:val="20"/>
          <w:szCs w:val="22"/>
        </w:rPr>
        <w:instrText>최규현</w:instrText>
      </w:r>
      <w:r w:rsidR="00B61948" w:rsidRPr="003820D2">
        <w:rPr>
          <w:rFonts w:eastAsia="나눔명조"/>
          <w:sz w:val="20"/>
          <w:szCs w:val="22"/>
        </w:rPr>
        <w:instrText>","given":""}],"issued":{"date-parts":[["2020"]]}}},{"id":1469,"uris":["http://zotero.org/users/5210800/items/UBCL5NJK"],"uri":["http://zotero.org/users/5210800/items/UBCL5NJK"],"itemData":{"id":1469,"type":"article-journal","container-title":"</w:instrText>
      </w:r>
      <w:r w:rsidR="00B61948" w:rsidRPr="003820D2">
        <w:rPr>
          <w:rFonts w:eastAsia="나눔명조"/>
          <w:sz w:val="20"/>
          <w:szCs w:val="22"/>
        </w:rPr>
        <w:instrText>한국행정연구</w:instrText>
      </w:r>
      <w:r w:rsidR="00B61948" w:rsidRPr="003820D2">
        <w:rPr>
          <w:rFonts w:eastAsia="나눔명조"/>
          <w:sz w:val="20"/>
          <w:szCs w:val="22"/>
        </w:rPr>
        <w:instrText>","issue":"1","note":"Citation Key: cho:yoon:2009","page":"223–252","title":"</w:instrText>
      </w:r>
      <w:r w:rsidR="00B61948" w:rsidRPr="003820D2">
        <w:rPr>
          <w:rFonts w:eastAsia="나눔명조"/>
          <w:sz w:val="20"/>
          <w:szCs w:val="22"/>
        </w:rPr>
        <w:instrText>공공서비스동기</w:instrText>
      </w:r>
      <w:r w:rsidR="00B61948" w:rsidRPr="003820D2">
        <w:rPr>
          <w:rFonts w:eastAsia="나눔명조"/>
          <w:sz w:val="20"/>
          <w:szCs w:val="22"/>
        </w:rPr>
        <w:instrText>(Public service motivation)</w:instrText>
      </w:r>
      <w:r w:rsidR="00B61948" w:rsidRPr="003820D2">
        <w:rPr>
          <w:rFonts w:eastAsia="나눔명조"/>
          <w:sz w:val="20"/>
          <w:szCs w:val="22"/>
        </w:rPr>
        <w:instrText>와</w:instrText>
      </w:r>
      <w:r w:rsidR="00B61948" w:rsidRPr="003820D2">
        <w:rPr>
          <w:rFonts w:eastAsia="나눔명조"/>
          <w:sz w:val="20"/>
          <w:szCs w:val="22"/>
        </w:rPr>
        <w:instrText xml:space="preserve"> </w:instrText>
      </w:r>
      <w:r w:rsidR="00B61948" w:rsidRPr="003820D2">
        <w:rPr>
          <w:rFonts w:eastAsia="나눔명조"/>
          <w:sz w:val="20"/>
          <w:szCs w:val="22"/>
        </w:rPr>
        <w:instrText>성과</w:instrText>
      </w:r>
      <w:r w:rsidR="00B61948" w:rsidRPr="003820D2">
        <w:rPr>
          <w:rFonts w:eastAsia="나눔명조"/>
          <w:sz w:val="20"/>
          <w:szCs w:val="22"/>
        </w:rPr>
        <w:instrText xml:space="preserve"> </w:instrText>
      </w:r>
      <w:r w:rsidR="00B61948" w:rsidRPr="003820D2">
        <w:rPr>
          <w:rFonts w:eastAsia="나눔명조"/>
          <w:sz w:val="20"/>
          <w:szCs w:val="22"/>
        </w:rPr>
        <w:instrText>간</w:instrText>
      </w:r>
      <w:r w:rsidR="00B61948" w:rsidRPr="003820D2">
        <w:rPr>
          <w:rFonts w:eastAsia="나눔명조"/>
          <w:sz w:val="20"/>
          <w:szCs w:val="22"/>
        </w:rPr>
        <w:instrText xml:space="preserve"> </w:instrText>
      </w:r>
      <w:r w:rsidR="00B61948" w:rsidRPr="003820D2">
        <w:rPr>
          <w:rFonts w:eastAsia="나눔명조"/>
          <w:sz w:val="20"/>
          <w:szCs w:val="22"/>
        </w:rPr>
        <w:instrText>관계에</w:instrText>
      </w:r>
      <w:r w:rsidR="00B61948" w:rsidRPr="003820D2">
        <w:rPr>
          <w:rFonts w:eastAsia="나눔명조"/>
          <w:sz w:val="20"/>
          <w:szCs w:val="22"/>
        </w:rPr>
        <w:instrText xml:space="preserve"> </w:instrText>
      </w:r>
      <w:r w:rsidR="00B61948" w:rsidRPr="003820D2">
        <w:rPr>
          <w:rFonts w:eastAsia="나눔명조"/>
          <w:sz w:val="20"/>
          <w:szCs w:val="22"/>
        </w:rPr>
        <w:instrText>대한</w:instrText>
      </w:r>
      <w:r w:rsidR="00B61948" w:rsidRPr="003820D2">
        <w:rPr>
          <w:rFonts w:eastAsia="나눔명조"/>
          <w:sz w:val="20"/>
          <w:szCs w:val="22"/>
        </w:rPr>
        <w:instrText xml:space="preserve"> </w:instrText>
      </w:r>
      <w:r w:rsidR="00B61948" w:rsidRPr="003820D2">
        <w:rPr>
          <w:rFonts w:eastAsia="나눔명조"/>
          <w:sz w:val="20"/>
          <w:szCs w:val="22"/>
        </w:rPr>
        <w:instrText>연구</w:instrText>
      </w:r>
      <w:r w:rsidR="00B61948" w:rsidRPr="003820D2">
        <w:rPr>
          <w:rFonts w:eastAsia="나눔명조"/>
          <w:sz w:val="20"/>
          <w:szCs w:val="22"/>
        </w:rPr>
        <w:instrText>","volume":"18","author":[{"family":"</w:instrText>
      </w:r>
      <w:r w:rsidR="00B61948" w:rsidRPr="003820D2">
        <w:rPr>
          <w:rFonts w:eastAsia="나눔명조"/>
          <w:sz w:val="20"/>
          <w:szCs w:val="22"/>
        </w:rPr>
        <w:instrText>조태준</w:instrText>
      </w:r>
      <w:r w:rsidR="00B61948" w:rsidRPr="003820D2">
        <w:rPr>
          <w:rFonts w:eastAsia="나눔명조"/>
          <w:sz w:val="20"/>
          <w:szCs w:val="22"/>
        </w:rPr>
        <w:instrText>","given":""},{"family":"</w:instrText>
      </w:r>
      <w:r w:rsidR="00B61948" w:rsidRPr="003820D2">
        <w:rPr>
          <w:rFonts w:eastAsia="나눔명조"/>
          <w:sz w:val="20"/>
          <w:szCs w:val="22"/>
        </w:rPr>
        <w:instrText>윤수재</w:instrText>
      </w:r>
      <w:r w:rsidR="00B61948" w:rsidRPr="003820D2">
        <w:rPr>
          <w:rFonts w:eastAsia="나눔명조"/>
          <w:sz w:val="20"/>
          <w:szCs w:val="22"/>
        </w:rPr>
        <w:instrText>","given":""}],"issued":{"date-parts":[["2009"]]}}},{"id":1471,"uris":["http://zotero.org/users/5210800/items/9C6N9QWI"],"uri":["http://zotero.org/users/5210800/items/9C6N9QWI"],"itemData":{"id":1471,"type":"article-journal","container-title":"</w:instrText>
      </w:r>
      <w:r w:rsidR="00B61948" w:rsidRPr="003820D2">
        <w:rPr>
          <w:rFonts w:eastAsia="나눔명조"/>
          <w:sz w:val="20"/>
          <w:szCs w:val="22"/>
        </w:rPr>
        <w:instrText>한국자치행정학보</w:instrText>
      </w:r>
      <w:r w:rsidR="00B61948" w:rsidRPr="003820D2">
        <w:rPr>
          <w:rFonts w:eastAsia="나눔명조"/>
          <w:sz w:val="20"/>
          <w:szCs w:val="22"/>
        </w:rPr>
        <w:instrText>","issue":"2","note":"Citation Key: choi:2018","page":"123–242","title":"</w:instrText>
      </w:r>
      <w:r w:rsidR="00B61948" w:rsidRPr="003820D2">
        <w:rPr>
          <w:rFonts w:eastAsia="나눔명조"/>
          <w:sz w:val="20"/>
          <w:szCs w:val="22"/>
        </w:rPr>
        <w:instrText>지방정부</w:instrText>
      </w:r>
      <w:r w:rsidR="00B61948" w:rsidRPr="003820D2">
        <w:rPr>
          <w:rFonts w:eastAsia="나눔명조"/>
          <w:sz w:val="20"/>
          <w:szCs w:val="22"/>
        </w:rPr>
        <w:instrText xml:space="preserve"> </w:instrText>
      </w:r>
      <w:r w:rsidR="00B61948" w:rsidRPr="003820D2">
        <w:rPr>
          <w:rFonts w:eastAsia="나눔명조"/>
          <w:sz w:val="20"/>
          <w:szCs w:val="22"/>
        </w:rPr>
        <w:instrText>공무원들의</w:instrText>
      </w:r>
      <w:r w:rsidR="00B61948" w:rsidRPr="003820D2">
        <w:rPr>
          <w:rFonts w:eastAsia="나눔명조"/>
          <w:sz w:val="20"/>
          <w:szCs w:val="22"/>
        </w:rPr>
        <w:instrText xml:space="preserve"> </w:instrText>
      </w:r>
      <w:r w:rsidR="00B61948" w:rsidRPr="003820D2">
        <w:rPr>
          <w:rFonts w:eastAsia="나눔명조"/>
          <w:sz w:val="20"/>
          <w:szCs w:val="22"/>
        </w:rPr>
        <w:instrText>공공서비스동기와</w:instrText>
      </w:r>
      <w:r w:rsidR="00B61948" w:rsidRPr="003820D2">
        <w:rPr>
          <w:rFonts w:eastAsia="나눔명조"/>
          <w:sz w:val="20"/>
          <w:szCs w:val="22"/>
        </w:rPr>
        <w:instrText xml:space="preserve"> </w:instrText>
      </w:r>
      <w:r w:rsidR="00B61948" w:rsidRPr="003820D2">
        <w:rPr>
          <w:rFonts w:eastAsia="나눔명조"/>
          <w:sz w:val="20"/>
          <w:szCs w:val="22"/>
        </w:rPr>
        <w:instrText>공직가치가</w:instrText>
      </w:r>
      <w:r w:rsidR="00B61948" w:rsidRPr="003820D2">
        <w:rPr>
          <w:rFonts w:eastAsia="나눔명조"/>
          <w:sz w:val="20"/>
          <w:szCs w:val="22"/>
        </w:rPr>
        <w:instrText xml:space="preserve"> </w:instrText>
      </w:r>
      <w:r w:rsidR="00B61948" w:rsidRPr="003820D2">
        <w:rPr>
          <w:rFonts w:eastAsia="나눔명조"/>
          <w:sz w:val="20"/>
          <w:szCs w:val="22"/>
        </w:rPr>
        <w:instrText>조직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연구</w:instrText>
      </w:r>
      <w:r w:rsidR="00B61948" w:rsidRPr="003820D2">
        <w:rPr>
          <w:rFonts w:eastAsia="나눔명조"/>
          <w:sz w:val="20"/>
          <w:szCs w:val="22"/>
        </w:rPr>
        <w:instrText>","volume":"32","author":[{"family":"</w:instrText>
      </w:r>
      <w:r w:rsidR="00B61948" w:rsidRPr="003820D2">
        <w:rPr>
          <w:rFonts w:eastAsia="나눔명조"/>
          <w:sz w:val="20"/>
          <w:szCs w:val="22"/>
        </w:rPr>
        <w:instrText>최예나</w:instrText>
      </w:r>
      <w:r w:rsidR="00B61948" w:rsidRPr="003820D2">
        <w:rPr>
          <w:rFonts w:eastAsia="나눔명조"/>
          <w:sz w:val="20"/>
          <w:szCs w:val="22"/>
        </w:rPr>
        <w:instrText xml:space="preserve">","given":""}],"issued":{"date-parts":[["2018"]]}}}],"schema":"https://github.com/citation-style-language/schema/raw/master/csl-citation.json"} </w:instrText>
      </w:r>
      <w:r w:rsidR="00B61948"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노종호</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이강문</w:t>
      </w:r>
      <w:r w:rsidR="00F451EA">
        <w:rPr>
          <w:rFonts w:eastAsia="나눔명조" w:hint="eastAsia"/>
          <w:sz w:val="20"/>
          <w:szCs w:val="22"/>
        </w:rPr>
        <w:t>,</w:t>
      </w:r>
      <w:r w:rsidR="00B61948" w:rsidRPr="003820D2">
        <w:rPr>
          <w:rFonts w:eastAsia="나눔명조"/>
          <w:sz w:val="20"/>
          <w:szCs w:val="22"/>
        </w:rPr>
        <w:t xml:space="preserve"> 2017; </w:t>
      </w:r>
      <w:r w:rsidR="00B61948" w:rsidRPr="003820D2">
        <w:rPr>
          <w:rFonts w:eastAsia="나눔명조"/>
          <w:sz w:val="20"/>
          <w:szCs w:val="22"/>
        </w:rPr>
        <w:t>이근주</w:t>
      </w:r>
      <w:r w:rsidR="00F451EA">
        <w:rPr>
          <w:rFonts w:eastAsia="나눔명조" w:hint="eastAsia"/>
          <w:sz w:val="20"/>
          <w:szCs w:val="22"/>
        </w:rPr>
        <w:t>,</w:t>
      </w:r>
      <w:r w:rsidR="00B61948" w:rsidRPr="003820D2">
        <w:rPr>
          <w:rFonts w:eastAsia="나눔명조"/>
          <w:sz w:val="20"/>
          <w:szCs w:val="22"/>
        </w:rPr>
        <w:t xml:space="preserve"> 2005; </w:t>
      </w:r>
      <w:r w:rsidR="00B61948" w:rsidRPr="003820D2">
        <w:rPr>
          <w:rFonts w:eastAsia="나눔명조"/>
          <w:sz w:val="20"/>
          <w:szCs w:val="22"/>
        </w:rPr>
        <w:t>임재영</w:t>
      </w:r>
      <w:r w:rsidR="00512F0D">
        <w:rPr>
          <w:rFonts w:eastAsia="나눔명조"/>
          <w:sz w:val="20"/>
          <w:szCs w:val="22"/>
        </w:rPr>
        <w:t>‧</w:t>
      </w:r>
      <w:r w:rsidR="00B61948" w:rsidRPr="003820D2">
        <w:rPr>
          <w:rFonts w:eastAsia="나눔명조"/>
          <w:sz w:val="20"/>
          <w:szCs w:val="22"/>
        </w:rPr>
        <w:t>문국경</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정재호</w:t>
      </w:r>
      <w:r w:rsidR="00512F0D">
        <w:rPr>
          <w:rFonts w:eastAsia="나눔명조"/>
          <w:sz w:val="20"/>
          <w:szCs w:val="22"/>
        </w:rPr>
        <w:t>‧</w:t>
      </w:r>
      <w:r w:rsidR="00B61948" w:rsidRPr="003820D2">
        <w:rPr>
          <w:rFonts w:eastAsia="나눔명조"/>
          <w:sz w:val="20"/>
          <w:szCs w:val="22"/>
        </w:rPr>
        <w:t>최규현</w:t>
      </w:r>
      <w:r w:rsidR="00F451EA">
        <w:rPr>
          <w:rFonts w:eastAsia="나눔명조" w:hint="eastAsia"/>
          <w:sz w:val="20"/>
          <w:szCs w:val="22"/>
        </w:rPr>
        <w:t>,</w:t>
      </w:r>
      <w:r w:rsidR="00B61948" w:rsidRPr="003820D2">
        <w:rPr>
          <w:rFonts w:eastAsia="나눔명조"/>
          <w:sz w:val="20"/>
          <w:szCs w:val="22"/>
        </w:rPr>
        <w:t xml:space="preserve"> 2020; </w:t>
      </w:r>
      <w:r w:rsidR="00B61948" w:rsidRPr="003820D2">
        <w:rPr>
          <w:rFonts w:eastAsia="나눔명조"/>
          <w:sz w:val="20"/>
          <w:szCs w:val="22"/>
        </w:rPr>
        <w:t>조태준</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09; </w:t>
      </w:r>
      <w:r w:rsidR="00B61948" w:rsidRPr="003820D2">
        <w:rPr>
          <w:rFonts w:eastAsia="나눔명조"/>
          <w:sz w:val="20"/>
          <w:szCs w:val="22"/>
        </w:rPr>
        <w:t>최예나</w:t>
      </w:r>
      <w:r w:rsidR="00F451EA">
        <w:rPr>
          <w:rFonts w:eastAsia="나눔명조" w:hint="eastAsia"/>
          <w:sz w:val="20"/>
          <w:szCs w:val="22"/>
        </w:rPr>
        <w:t>,</w:t>
      </w:r>
      <w:r w:rsidR="00B61948" w:rsidRPr="003820D2">
        <w:rPr>
          <w:rFonts w:eastAsia="나눔명조"/>
          <w:sz w:val="20"/>
          <w:szCs w:val="22"/>
        </w:rPr>
        <w:t xml:space="preserve"> 2018)</w:t>
      </w:r>
      <w:r w:rsidR="00B61948" w:rsidRPr="003820D2">
        <w:rPr>
          <w:rFonts w:eastAsia="나눔명조"/>
          <w:sz w:val="20"/>
          <w:szCs w:val="22"/>
        </w:rPr>
        <w:fldChar w:fldCharType="end"/>
      </w:r>
      <w:r w:rsidR="00CA221C" w:rsidRPr="003820D2">
        <w:rPr>
          <w:rFonts w:eastAsia="나눔명조"/>
          <w:sz w:val="20"/>
          <w:szCs w:val="22"/>
        </w:rPr>
        <w:t xml:space="preserve">. </w:t>
      </w:r>
      <w:r w:rsidR="00CA221C" w:rsidRPr="003820D2">
        <w:rPr>
          <w:rFonts w:eastAsia="나눔명조"/>
          <w:sz w:val="20"/>
          <w:szCs w:val="22"/>
        </w:rPr>
        <w:t>또한</w:t>
      </w:r>
      <w:r w:rsidR="00CA221C" w:rsidRPr="003820D2">
        <w:rPr>
          <w:rFonts w:eastAsia="나눔명조"/>
          <w:sz w:val="20"/>
          <w:szCs w:val="22"/>
        </w:rPr>
        <w:t xml:space="preserve"> </w:t>
      </w:r>
      <w:r w:rsidR="00CA221C" w:rsidRPr="003820D2">
        <w:rPr>
          <w:rFonts w:eastAsia="나눔명조"/>
          <w:sz w:val="20"/>
          <w:szCs w:val="22"/>
        </w:rPr>
        <w:t>리더십과</w:t>
      </w:r>
      <w:r w:rsidR="00CA221C" w:rsidRPr="003820D2">
        <w:rPr>
          <w:rFonts w:eastAsia="나눔명조"/>
          <w:sz w:val="20"/>
          <w:szCs w:val="22"/>
        </w:rPr>
        <w:t xml:space="preserve"> </w:t>
      </w:r>
      <w:r w:rsidR="00CA221C" w:rsidRPr="003820D2">
        <w:rPr>
          <w:rFonts w:eastAsia="나눔명조"/>
          <w:sz w:val="20"/>
          <w:szCs w:val="22"/>
        </w:rPr>
        <w:t>연계하여</w:t>
      </w:r>
      <w:r w:rsidR="00CA221C" w:rsidRPr="003820D2">
        <w:rPr>
          <w:rFonts w:eastAsia="나눔명조"/>
          <w:sz w:val="20"/>
          <w:szCs w:val="22"/>
        </w:rPr>
        <w:t xml:space="preserve"> </w:t>
      </w:r>
      <w:r w:rsidR="00CA221C" w:rsidRPr="003820D2">
        <w:rPr>
          <w:rFonts w:eastAsia="나눔명조"/>
          <w:sz w:val="20"/>
          <w:szCs w:val="22"/>
        </w:rPr>
        <w:t>조직</w:t>
      </w:r>
      <w:r w:rsidR="00CA221C" w:rsidRPr="003820D2">
        <w:rPr>
          <w:rFonts w:eastAsia="나눔명조"/>
          <w:sz w:val="20"/>
          <w:szCs w:val="22"/>
        </w:rPr>
        <w:t xml:space="preserve"> </w:t>
      </w:r>
      <w:r w:rsidR="00CA221C" w:rsidRPr="003820D2">
        <w:rPr>
          <w:rFonts w:eastAsia="나눔명조"/>
          <w:sz w:val="20"/>
          <w:szCs w:val="22"/>
        </w:rPr>
        <w:t>혁신과</w:t>
      </w:r>
      <w:r w:rsidR="00CA221C" w:rsidRPr="003820D2">
        <w:rPr>
          <w:rFonts w:eastAsia="나눔명조"/>
          <w:sz w:val="20"/>
          <w:szCs w:val="22"/>
        </w:rPr>
        <w:t xml:space="preserve"> </w:t>
      </w:r>
      <w:r w:rsidR="00CA221C" w:rsidRPr="003820D2">
        <w:rPr>
          <w:rFonts w:eastAsia="나눔명조"/>
          <w:sz w:val="20"/>
          <w:szCs w:val="22"/>
        </w:rPr>
        <w:t>효과성을</w:t>
      </w:r>
      <w:r w:rsidR="00CA221C" w:rsidRPr="003820D2">
        <w:rPr>
          <w:rFonts w:eastAsia="나눔명조"/>
          <w:sz w:val="20"/>
          <w:szCs w:val="22"/>
        </w:rPr>
        <w:t xml:space="preserve"> </w:t>
      </w:r>
      <w:proofErr w:type="spellStart"/>
      <w:r w:rsidR="00CA221C" w:rsidRPr="003820D2">
        <w:rPr>
          <w:rFonts w:eastAsia="나눔명조"/>
          <w:sz w:val="20"/>
          <w:szCs w:val="22"/>
        </w:rPr>
        <w:t>증대시키는</w:t>
      </w:r>
      <w:proofErr w:type="spellEnd"/>
      <w:r w:rsidR="00CA221C" w:rsidRPr="003820D2">
        <w:rPr>
          <w:rFonts w:eastAsia="나눔명조"/>
          <w:sz w:val="20"/>
          <w:szCs w:val="22"/>
        </w:rPr>
        <w:t xml:space="preserve"> </w:t>
      </w:r>
      <w:r w:rsidR="00CA221C" w:rsidRPr="003820D2">
        <w:rPr>
          <w:rFonts w:eastAsia="나눔명조"/>
          <w:sz w:val="20"/>
          <w:szCs w:val="22"/>
        </w:rPr>
        <w:t>요인으로</w:t>
      </w:r>
      <w:r w:rsidR="00CA221C" w:rsidRPr="003820D2">
        <w:rPr>
          <w:rFonts w:eastAsia="나눔명조"/>
          <w:sz w:val="20"/>
          <w:szCs w:val="22"/>
        </w:rPr>
        <w:t xml:space="preserve"> </w:t>
      </w:r>
      <w:proofErr w:type="spellStart"/>
      <w:r w:rsidR="00A17ECA" w:rsidRPr="003820D2">
        <w:rPr>
          <w:rFonts w:eastAsia="나눔명조" w:hint="eastAsia"/>
          <w:sz w:val="20"/>
          <w:szCs w:val="22"/>
        </w:rPr>
        <w:t>다뤄지기도</w:t>
      </w:r>
      <w:proofErr w:type="spellEnd"/>
      <w:r w:rsidR="00CA221C" w:rsidRPr="003820D2">
        <w:rPr>
          <w:rFonts w:eastAsia="나눔명조"/>
          <w:sz w:val="20"/>
          <w:szCs w:val="22"/>
        </w:rPr>
        <w:t xml:space="preserve"> </w:t>
      </w:r>
      <w:r w:rsidR="00CA221C" w:rsidRPr="003820D2">
        <w:rPr>
          <w:rFonts w:eastAsia="나눔명조"/>
          <w:sz w:val="20"/>
          <w:szCs w:val="22"/>
        </w:rPr>
        <w:t>한다</w:t>
      </w:r>
      <w:r w:rsidR="00FE5E96" w:rsidRPr="003820D2">
        <w:rPr>
          <w:rFonts w:eastAsia="나눔명조"/>
          <w:sz w:val="20"/>
          <w:szCs w:val="22"/>
        </w:rPr>
        <w:fldChar w:fldCharType="begin"/>
      </w:r>
      <w:r w:rsidR="00B61948" w:rsidRPr="003820D2">
        <w:rPr>
          <w:rFonts w:eastAsia="나눔명조"/>
          <w:sz w:val="20"/>
          <w:szCs w:val="22"/>
        </w:rPr>
        <w:instrText xml:space="preserve"> ADDIN ZOTERO_ITEM CSL_CITATION {"citationID":"cefAFnJd","properties":{"formattedCitation":"(\\uc0\\u44608{}\\uc0\\u51116{}\\uc0\\u54805{} et al. 2020; \\uc0\\u44608{}\\uc0\\u51648{}\\uc0\\u49688{} and \\uc0\\u50980{}\\uc0\\u49688{}\\uc0\\u51116{} 2019; \</w:instrText>
      </w:r>
      <w:r w:rsidR="00B61948" w:rsidRPr="003820D2">
        <w:rPr>
          <w:rFonts w:eastAsia="나눔명조" w:hint="eastAsia"/>
          <w:sz w:val="20"/>
          <w:szCs w:val="22"/>
        </w:rPr>
        <w:instrText>\uc0\\u47448{}\\uc0\\u51333{}\\uc0\\u50857{} and \\uc0\\u51060{}\\uc0\\u52285{}\\uc0\\u50896{} 2016; \\uc0\\u51221{}\\uc0\\u51648{}\\uc0\\u50857{} and \\uc0\\u44608{}\\uc0\\u51648{}\\uc0\\u49688{} 2020)","plainCitation":"(</w:instrText>
      </w:r>
      <w:r w:rsidR="00B61948" w:rsidRPr="003820D2">
        <w:rPr>
          <w:rFonts w:eastAsia="나눔명조" w:hint="eastAsia"/>
          <w:sz w:val="20"/>
          <w:szCs w:val="22"/>
        </w:rPr>
        <w:instrText>김재형</w:instrText>
      </w:r>
      <w:r w:rsidR="00B61948" w:rsidRPr="003820D2">
        <w:rPr>
          <w:rFonts w:eastAsia="나눔명조" w:hint="eastAsia"/>
          <w:sz w:val="20"/>
          <w:szCs w:val="22"/>
        </w:rPr>
        <w:instrText xml:space="preserve"> et al. 2020; </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윤수재</w:instrText>
      </w:r>
      <w:r w:rsidR="00B61948" w:rsidRPr="003820D2">
        <w:rPr>
          <w:rFonts w:eastAsia="나눔명조" w:hint="eastAsia"/>
          <w:sz w:val="20"/>
          <w:szCs w:val="22"/>
        </w:rPr>
        <w:instrText xml:space="preserve"> 2019; </w:instrText>
      </w:r>
      <w:r w:rsidR="00B61948" w:rsidRPr="003820D2">
        <w:rPr>
          <w:rFonts w:eastAsia="나눔명조" w:hint="eastAsia"/>
          <w:sz w:val="20"/>
          <w:szCs w:val="22"/>
        </w:rPr>
        <w:instrText>류종용</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이창원</w:instrText>
      </w:r>
      <w:r w:rsidR="00B61948" w:rsidRPr="003820D2">
        <w:rPr>
          <w:rFonts w:eastAsia="나눔명조" w:hint="eastAsia"/>
          <w:sz w:val="20"/>
          <w:szCs w:val="22"/>
        </w:rPr>
        <w:instrText xml:space="preserve"> 2016; </w:instrText>
      </w:r>
      <w:r w:rsidR="00B61948" w:rsidRPr="003820D2">
        <w:rPr>
          <w:rFonts w:eastAsia="나눔명조" w:hint="eastAsia"/>
          <w:sz w:val="20"/>
          <w:szCs w:val="22"/>
        </w:rPr>
        <w:instrText>정지용</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 xml:space="preserve"> 2020)","noteIndex":0},"citationItems":[{"id":1439,"uris":["http://zotero.org/users/5210800/items/7JZMTNPA"],"uri":["http://zotero.org/users/5210800/items/7JZMTNPA"],"itemData":{"id":1439,"type":"article-journal","container-title":"</w:instrText>
      </w:r>
      <w:r w:rsidR="00B61948" w:rsidRPr="003820D2">
        <w:rPr>
          <w:rFonts w:eastAsia="나눔명조" w:hint="eastAsia"/>
          <w:sz w:val="20"/>
          <w:szCs w:val="22"/>
        </w:rPr>
        <w:instrText>한국사회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행정연구</w:instrText>
      </w:r>
      <w:r w:rsidR="00B61948" w:rsidRPr="003820D2">
        <w:rPr>
          <w:rFonts w:eastAsia="나눔명조" w:hint="eastAsia"/>
          <w:sz w:val="20"/>
          <w:szCs w:val="22"/>
        </w:rPr>
        <w:instrText>","issue":"3","note":"Citation Key: kimetal:2020","page":"161</w:instrText>
      </w:r>
      <w:r w:rsidR="00B61948" w:rsidRPr="003820D2">
        <w:rPr>
          <w:rFonts w:eastAsia="나눔명조" w:hint="eastAsia"/>
          <w:sz w:val="20"/>
          <w:szCs w:val="22"/>
        </w:rPr>
        <w:instrText>–</w:instrText>
      </w:r>
      <w:r w:rsidR="00B61948" w:rsidRPr="003820D2">
        <w:rPr>
          <w:rFonts w:eastAsia="나눔명조" w:hint="eastAsia"/>
          <w:sz w:val="20"/>
          <w:szCs w:val="22"/>
        </w:rPr>
        <w:instrText>195","title":"</w:instrText>
      </w:r>
      <w:r w:rsidR="00B61948" w:rsidRPr="003820D2">
        <w:rPr>
          <w:rFonts w:eastAsia="나눔명조" w:hint="eastAsia"/>
          <w:sz w:val="20"/>
          <w:szCs w:val="22"/>
        </w:rPr>
        <w:instrText>공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변혁적리더십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적극행정과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관계성</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연구</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행태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효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및</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채용제도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직급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조절효과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volume":"31","author":[{"family":"</w:instrText>
      </w:r>
      <w:r w:rsidR="00B61948" w:rsidRPr="003820D2">
        <w:rPr>
          <w:rFonts w:eastAsia="나눔명조" w:hint="eastAsia"/>
          <w:sz w:val="20"/>
          <w:szCs w:val="22"/>
        </w:rPr>
        <w:instrText>김재형</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김성엽</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오수연</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박성민</w:instrText>
      </w:r>
      <w:r w:rsidR="00B61948" w:rsidRPr="003820D2">
        <w:rPr>
          <w:rFonts w:eastAsia="나눔명조" w:hint="eastAsia"/>
          <w:sz w:val="20"/>
          <w:szCs w:val="22"/>
        </w:rPr>
        <w:instrText>","given":""}],"issued":{"date-parts":[["2020",11]]}}},{"id":1441,"uris":["http://zotero.org/users/5210800/items/J8N4EEUP"],"uri":["http://zotero.org/users/5210800/items/J8N4EEUP"],"itemData":{"id":1441,"type":"article-journal","container-title":"</w:instrText>
      </w:r>
      <w:r w:rsidR="00B61948" w:rsidRPr="003820D2">
        <w:rPr>
          <w:rFonts w:eastAsia="나눔명조" w:hint="eastAsia"/>
          <w:sz w:val="20"/>
          <w:szCs w:val="22"/>
        </w:rPr>
        <w:instrText>한국인사행정학회보</w:instrText>
      </w:r>
      <w:r w:rsidR="00B61948" w:rsidRPr="003820D2">
        <w:rPr>
          <w:rFonts w:eastAsia="나눔명조" w:hint="eastAsia"/>
          <w:sz w:val="20"/>
          <w:szCs w:val="22"/>
        </w:rPr>
        <w:instrText>","issue":"4","note":"Citation Key: kim:yoon:2019","page":"53</w:instrText>
      </w:r>
      <w:r w:rsidR="00B61948" w:rsidRPr="003820D2">
        <w:rPr>
          <w:rFonts w:eastAsia="나눔명조" w:hint="eastAsia"/>
          <w:sz w:val="20"/>
          <w:szCs w:val="22"/>
        </w:rPr>
        <w:instrText>–</w:instrText>
      </w:r>
      <w:r w:rsidR="00B61948" w:rsidRPr="003820D2">
        <w:rPr>
          <w:rFonts w:eastAsia="나눔명조" w:hint="eastAsia"/>
          <w:sz w:val="20"/>
          <w:szCs w:val="22"/>
        </w:rPr>
        <w:instrText>74","title":"</w:instrText>
      </w:r>
      <w:r w:rsidR="00B61948" w:rsidRPr="003820D2">
        <w:rPr>
          <w:rFonts w:eastAsia="나눔명조" w:hint="eastAsia"/>
          <w:sz w:val="20"/>
          <w:szCs w:val="22"/>
        </w:rPr>
        <w:instrText>변혁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분석</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지방자치단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volume":"18","author":[{"family":"</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윤수재</w:instrText>
      </w:r>
      <w:r w:rsidR="00B61948" w:rsidRPr="003820D2">
        <w:rPr>
          <w:rFonts w:eastAsia="나눔명조" w:hint="eastAsia"/>
          <w:sz w:val="20"/>
          <w:szCs w:val="22"/>
        </w:rPr>
        <w:instrText>","given":""}],"issued":{"date-parts":[["2019"]]}}},{"id":1447,"uris":["http://zotero.org/users/5210800/items/CIY6REW2"],"uri":["http://zotero.org/users/5210800/items/CIY6REW2"],"itemData":{"id":1447,"type":"article-journal","container-title":"</w:instrText>
      </w:r>
      <w:r w:rsidR="00B61948" w:rsidRPr="003820D2">
        <w:rPr>
          <w:rFonts w:eastAsia="나눔명조" w:hint="eastAsia"/>
          <w:sz w:val="20"/>
          <w:szCs w:val="22"/>
        </w:rPr>
        <w:instrText>정책분석평가학회보</w:instrText>
      </w:r>
      <w:r w:rsidR="00B61948" w:rsidRPr="003820D2">
        <w:rPr>
          <w:rFonts w:eastAsia="나눔명조" w:hint="eastAsia"/>
          <w:sz w:val="20"/>
          <w:szCs w:val="22"/>
        </w:rPr>
        <w:instrText>","issue":"3","note":"Citation Key: ryu:2016","page":"137</w:instrText>
      </w:r>
      <w:r w:rsidR="00B61948" w:rsidRPr="003820D2">
        <w:rPr>
          <w:rFonts w:eastAsia="나눔명조" w:hint="eastAsia"/>
          <w:sz w:val="20"/>
          <w:szCs w:val="22"/>
        </w:rPr>
        <w:instrText>–</w:instrText>
      </w:r>
      <w:r w:rsidR="00B61948" w:rsidRPr="003820D2">
        <w:rPr>
          <w:rFonts w:eastAsia="나눔명조" w:hint="eastAsia"/>
          <w:sz w:val="20"/>
          <w:szCs w:val="22"/>
        </w:rPr>
        <w:instrText>161","title":"</w:instrText>
      </w:r>
      <w:r w:rsidR="00B61948" w:rsidRPr="003820D2">
        <w:rPr>
          <w:rFonts w:eastAsia="나눔명조" w:hint="eastAsia"/>
          <w:sz w:val="20"/>
          <w:szCs w:val="22"/>
        </w:rPr>
        <w:instrText>우리나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변혁적리더십</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거래적리더십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하급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조직시민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volume":"26","author":[{"family":"</w:instrText>
      </w:r>
      <w:r w:rsidR="00B61948" w:rsidRPr="003820D2">
        <w:rPr>
          <w:rFonts w:eastAsia="나눔명조" w:hint="eastAsia"/>
          <w:sz w:val="20"/>
          <w:szCs w:val="22"/>
        </w:rPr>
        <w:instrText>류종용</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이창원</w:instrText>
      </w:r>
      <w:r w:rsidR="00B61948" w:rsidRPr="003820D2">
        <w:rPr>
          <w:rFonts w:eastAsia="나눔명조" w:hint="eastAsia"/>
          <w:sz w:val="20"/>
          <w:szCs w:val="22"/>
        </w:rPr>
        <w:instrText>","given":""}],"issued":{"date-parts":[["2016",9]]}}},{"id":1423,"uris":["http://zotero.org/users/5210800/items/ACEI9L5A"],"uri":["http://zotero.org/users/5210800/items/ACEI9L5A"],"itemData":{"id":1423,"type":"article-journal","container-title":"</w:instrText>
      </w:r>
      <w:r w:rsidR="00B61948" w:rsidRPr="003820D2">
        <w:rPr>
          <w:rFonts w:eastAsia="나눔명조" w:hint="eastAsia"/>
          <w:sz w:val="20"/>
          <w:szCs w:val="22"/>
        </w:rPr>
        <w:instrText>한국조직학회보</w:instrText>
      </w:r>
      <w:r w:rsidR="00B61948" w:rsidRPr="003820D2">
        <w:rPr>
          <w:rFonts w:eastAsia="나눔명조" w:hint="eastAsia"/>
          <w:sz w:val="20"/>
          <w:szCs w:val="22"/>
        </w:rPr>
        <w:instrText>","DOI":"10.21484/KROS.2020.17.1.63","issue":"1","language":"ko","note":"Citation Key: jeong:kim:2020","page":"63</w:instrText>
      </w:r>
      <w:r w:rsidR="00B61948" w:rsidRPr="003820D2">
        <w:rPr>
          <w:rFonts w:eastAsia="나눔명조" w:hint="eastAsia"/>
          <w:sz w:val="20"/>
          <w:szCs w:val="22"/>
        </w:rPr>
        <w:instrText>–</w:instrText>
      </w:r>
      <w:r w:rsidR="00B61948" w:rsidRPr="003820D2">
        <w:rPr>
          <w:rFonts w:eastAsia="나눔명조" w:hint="eastAsia"/>
          <w:sz w:val="20"/>
          <w:szCs w:val="22"/>
        </w:rPr>
        <w:instrText>86","title":"</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분배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정성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앙</w:instrText>
      </w:r>
      <w:r w:rsidR="00B61948" w:rsidRPr="003820D2">
        <w:rPr>
          <w:rFonts w:eastAsia="나눔명조" w:hint="eastAsia"/>
          <w:sz w:val="20"/>
          <w:szCs w:val="22"/>
        </w:rPr>
        <w:instrText>-</w:instrText>
      </w:r>
      <w:r w:rsidR="00B61948" w:rsidRPr="003820D2">
        <w:rPr>
          <w:rFonts w:eastAsia="나눔명조" w:hint="eastAsia"/>
          <w:sz w:val="20"/>
          <w:szCs w:val="22"/>
        </w:rPr>
        <w:instrText>지방</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비교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title-short":"</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분배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정성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volume":"17","author":[{"family":"</w:instrText>
      </w:r>
      <w:r w:rsidR="00B61948" w:rsidRPr="003820D2">
        <w:rPr>
          <w:rFonts w:eastAsia="나눔명조" w:hint="eastAsia"/>
          <w:sz w:val="20"/>
          <w:szCs w:val="22"/>
        </w:rPr>
        <w:instrText>정지용</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given":""}],"issued":{"date-parts":[[</w:instrText>
      </w:r>
      <w:r w:rsidR="00B61948" w:rsidRPr="003820D2">
        <w:rPr>
          <w:rFonts w:eastAsia="나눔명조"/>
          <w:sz w:val="20"/>
          <w:szCs w:val="22"/>
        </w:rPr>
        <w:instrText xml:space="preserve">"2020",4]]}}}],"schema":"https://github.com/citation-style-language/schema/raw/master/csl-citation.json"} </w:instrText>
      </w:r>
      <w:r w:rsidR="00FE5E96"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김재형</w:t>
      </w:r>
      <w:r w:rsidR="00F451EA">
        <w:rPr>
          <w:rFonts w:eastAsia="나눔명조" w:hint="eastAsia"/>
          <w:sz w:val="20"/>
          <w:szCs w:val="22"/>
        </w:rPr>
        <w:t xml:space="preserve"> </w:t>
      </w:r>
      <w:r w:rsidR="00F451EA">
        <w:rPr>
          <w:rFonts w:eastAsia="나눔명조" w:hint="eastAsia"/>
          <w:sz w:val="20"/>
          <w:szCs w:val="22"/>
        </w:rPr>
        <w:t>외</w:t>
      </w:r>
      <w:r w:rsidR="00F451EA">
        <w:rPr>
          <w:rFonts w:eastAsia="나눔명조" w:hint="eastAsia"/>
          <w:sz w:val="20"/>
          <w:szCs w:val="22"/>
        </w:rPr>
        <w:t>,</w:t>
      </w:r>
      <w:r w:rsidR="00F451EA">
        <w:rPr>
          <w:rFonts w:eastAsia="나눔명조"/>
          <w:sz w:val="20"/>
          <w:szCs w:val="22"/>
        </w:rPr>
        <w:t xml:space="preserve"> </w:t>
      </w:r>
      <w:r w:rsidR="00B61948" w:rsidRPr="003820D2">
        <w:rPr>
          <w:rFonts w:eastAsia="나눔명조"/>
          <w:sz w:val="20"/>
          <w:szCs w:val="22"/>
        </w:rPr>
        <w:t xml:space="preserve">2020; </w:t>
      </w:r>
      <w:r w:rsidR="00B61948" w:rsidRPr="003820D2">
        <w:rPr>
          <w:rFonts w:eastAsia="나눔명조"/>
          <w:sz w:val="20"/>
          <w:szCs w:val="22"/>
        </w:rPr>
        <w:t>김지수</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류종용</w:t>
      </w:r>
      <w:r w:rsidR="00512F0D">
        <w:rPr>
          <w:rFonts w:eastAsia="나눔명조"/>
          <w:sz w:val="20"/>
          <w:szCs w:val="22"/>
        </w:rPr>
        <w:t>‧</w:t>
      </w:r>
      <w:r w:rsidR="00B61948" w:rsidRPr="003820D2">
        <w:rPr>
          <w:rFonts w:eastAsia="나눔명조"/>
          <w:sz w:val="20"/>
          <w:szCs w:val="22"/>
        </w:rPr>
        <w:t>이창원</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정지용</w:t>
      </w:r>
      <w:r w:rsidR="00512F0D">
        <w:rPr>
          <w:rFonts w:eastAsia="나눔명조"/>
          <w:sz w:val="20"/>
          <w:szCs w:val="22"/>
        </w:rPr>
        <w:t>‧</w:t>
      </w:r>
      <w:r w:rsidR="00B61948" w:rsidRPr="003820D2">
        <w:rPr>
          <w:rFonts w:eastAsia="나눔명조"/>
          <w:sz w:val="20"/>
          <w:szCs w:val="22"/>
        </w:rPr>
        <w:t>김지수</w:t>
      </w:r>
      <w:r w:rsidR="00F451EA">
        <w:rPr>
          <w:rFonts w:eastAsia="나눔명조" w:hint="eastAsia"/>
          <w:sz w:val="20"/>
          <w:szCs w:val="22"/>
        </w:rPr>
        <w:t>,</w:t>
      </w:r>
      <w:r w:rsidR="00B61948" w:rsidRPr="003820D2">
        <w:rPr>
          <w:rFonts w:eastAsia="나눔명조"/>
          <w:sz w:val="20"/>
          <w:szCs w:val="22"/>
        </w:rPr>
        <w:t xml:space="preserve"> 2020)</w:t>
      </w:r>
      <w:r w:rsidR="00FE5E96" w:rsidRPr="003820D2">
        <w:rPr>
          <w:rFonts w:eastAsia="나눔명조"/>
          <w:sz w:val="20"/>
          <w:szCs w:val="22"/>
        </w:rPr>
        <w:fldChar w:fldCharType="end"/>
      </w:r>
      <w:r w:rsidR="00CA221C" w:rsidRPr="003820D2">
        <w:rPr>
          <w:rFonts w:eastAsia="나눔명조"/>
          <w:sz w:val="20"/>
          <w:szCs w:val="22"/>
        </w:rPr>
        <w:t xml:space="preserve">. </w:t>
      </w:r>
      <w:r w:rsidR="00CA221C" w:rsidRPr="00B61948">
        <w:rPr>
          <w:rFonts w:ascii="나눔명조" w:eastAsia="나눔명조" w:hAnsi="나눔명조"/>
          <w:sz w:val="20"/>
          <w:szCs w:val="20"/>
        </w:rPr>
        <w:t>하지만</w:t>
      </w:r>
      <w:r w:rsidR="00A17ECA" w:rsidRPr="00B61948">
        <w:rPr>
          <w:rFonts w:ascii="나눔명조" w:eastAsia="나눔명조" w:hAnsi="나눔명조" w:hint="eastAsia"/>
          <w:sz w:val="20"/>
          <w:szCs w:val="20"/>
        </w:rPr>
        <w:t xml:space="preserve"> 정작 </w:t>
      </w:r>
      <w:r w:rsidR="00012453" w:rsidRPr="00B61948">
        <w:rPr>
          <w:rFonts w:ascii="나눔명조" w:eastAsia="나눔명조" w:hAnsi="나눔명조"/>
          <w:sz w:val="20"/>
          <w:szCs w:val="20"/>
        </w:rPr>
        <w:t>공공봉사동기를</w:t>
      </w:r>
      <w:r w:rsidR="00CA221C" w:rsidRPr="00B61948">
        <w:rPr>
          <w:rFonts w:ascii="나눔명조" w:eastAsia="나눔명조" w:hAnsi="나눔명조"/>
          <w:sz w:val="20"/>
          <w:szCs w:val="20"/>
        </w:rPr>
        <w:t xml:space="preserve"> 공공부문 내에서 어떻게 관리하고</w:t>
      </w:r>
      <w:r w:rsidR="00294D4F" w:rsidRPr="00B61948">
        <w:rPr>
          <w:rFonts w:ascii="나눔명조" w:eastAsia="나눔명조" w:hAnsi="나눔명조" w:hint="eastAsia"/>
          <w:sz w:val="20"/>
          <w:szCs w:val="20"/>
        </w:rPr>
        <w:t xml:space="preserve"> </w:t>
      </w:r>
      <w:r w:rsidR="00CA221C" w:rsidRPr="00B61948">
        <w:rPr>
          <w:rFonts w:ascii="나눔명조" w:eastAsia="나눔명조" w:hAnsi="나눔명조"/>
          <w:sz w:val="20"/>
          <w:szCs w:val="20"/>
        </w:rPr>
        <w:t xml:space="preserve">향상시킬 수 있는지에 대한 연구는 아직 충분하지 못하다. 따라서 본 연구에서는 </w:t>
      </w:r>
      <w:r w:rsidR="00A17ECA" w:rsidRPr="00B61948">
        <w:rPr>
          <w:rFonts w:ascii="나눔명조" w:eastAsia="나눔명조" w:hAnsi="나눔명조" w:hint="eastAsia"/>
          <w:sz w:val="20"/>
          <w:szCs w:val="20"/>
        </w:rPr>
        <w:t xml:space="preserve">어떠한 요인이 </w:t>
      </w:r>
      <w:r w:rsidR="00012453" w:rsidRPr="00B61948">
        <w:rPr>
          <w:rFonts w:ascii="나눔명조" w:eastAsia="나눔명조" w:hAnsi="나눔명조"/>
          <w:sz w:val="20"/>
          <w:szCs w:val="20"/>
        </w:rPr>
        <w:t>공공봉사동기</w:t>
      </w:r>
      <w:r w:rsidR="00A17ECA" w:rsidRPr="00B61948">
        <w:rPr>
          <w:rFonts w:ascii="나눔명조" w:eastAsia="나눔명조" w:hAnsi="나눔명조" w:hint="eastAsia"/>
          <w:sz w:val="20"/>
          <w:szCs w:val="20"/>
        </w:rPr>
        <w:t xml:space="preserve">를 제고할 수 있는지를 경험적으로 살펴보고자 </w:t>
      </w:r>
      <w:r w:rsidR="00A17ECA" w:rsidRPr="00B61948">
        <w:rPr>
          <w:rFonts w:ascii="나눔명조" w:eastAsia="나눔명조" w:hAnsi="나눔명조" w:hint="eastAsia"/>
          <w:sz w:val="20"/>
          <w:szCs w:val="20"/>
        </w:rPr>
        <w:lastRenderedPageBreak/>
        <w:t>한다.</w:t>
      </w:r>
      <w:r w:rsidR="00A17ECA" w:rsidRPr="00B61948">
        <w:rPr>
          <w:rFonts w:ascii="나눔명조" w:eastAsia="나눔명조" w:hAnsi="나눔명조"/>
          <w:sz w:val="20"/>
          <w:szCs w:val="20"/>
        </w:rPr>
        <w:t xml:space="preserve"> </w:t>
      </w:r>
    </w:p>
    <w:p w14:paraId="7CD0CE42" w14:textId="13D882B4" w:rsidR="00CA221C" w:rsidRPr="00B61948" w:rsidRDefault="00012453" w:rsidP="00B73896">
      <w:pPr>
        <w:wordWrap/>
        <w:spacing w:before="120" w:after="120" w:line="276" w:lineRule="auto"/>
        <w:rPr>
          <w:rFonts w:ascii="나눔명조" w:eastAsia="나눔명조" w:hAnsi="나눔명조"/>
          <w:sz w:val="20"/>
          <w:szCs w:val="20"/>
        </w:rPr>
      </w:pPr>
      <w:r w:rsidRPr="00B61948">
        <w:rPr>
          <w:rFonts w:ascii="나눔명조" w:eastAsia="나눔명조" w:hAnsi="나눔명조"/>
          <w:sz w:val="20"/>
          <w:szCs w:val="20"/>
        </w:rPr>
        <w:t>공공봉사동기</w:t>
      </w:r>
      <w:r w:rsidR="00B12EA6" w:rsidRPr="00B61948">
        <w:rPr>
          <w:rFonts w:ascii="나눔명조" w:eastAsia="나눔명조" w:hAnsi="나눔명조" w:hint="eastAsia"/>
          <w:sz w:val="20"/>
          <w:szCs w:val="20"/>
        </w:rPr>
        <w:t>에 관한 기존의 연구는</w:t>
      </w:r>
      <w:r w:rsidR="00CA221C" w:rsidRPr="00B61948">
        <w:rPr>
          <w:rFonts w:ascii="나눔명조" w:eastAsia="나눔명조" w:hAnsi="나눔명조"/>
          <w:sz w:val="20"/>
          <w:szCs w:val="20"/>
        </w:rPr>
        <w:t xml:space="preserve"> </w:t>
      </w:r>
      <w:r w:rsidR="00B12EA6" w:rsidRPr="00B61948">
        <w:rPr>
          <w:rFonts w:ascii="나눔명조" w:eastAsia="나눔명조" w:hAnsi="나눔명조" w:hint="eastAsia"/>
          <w:sz w:val="20"/>
          <w:szCs w:val="20"/>
        </w:rPr>
        <w:t xml:space="preserve">대개 </w:t>
      </w:r>
      <w:r w:rsidR="00CA221C" w:rsidRPr="00B61948">
        <w:rPr>
          <w:rFonts w:ascii="나눔명조" w:eastAsia="나눔명조" w:hAnsi="나눔명조"/>
          <w:sz w:val="20"/>
          <w:szCs w:val="20"/>
        </w:rPr>
        <w:t>조직</w:t>
      </w:r>
      <w:r w:rsidR="00395DDC" w:rsidRPr="00B61948">
        <w:rPr>
          <w:rFonts w:ascii="나눔명조" w:eastAsia="나눔명조" w:hAnsi="나눔명조" w:hint="eastAsia"/>
          <w:sz w:val="20"/>
          <w:szCs w:val="20"/>
        </w:rPr>
        <w:t xml:space="preserve"> 문화 혹은 조직환경</w:t>
      </w:r>
      <w:r w:rsidR="00CA221C" w:rsidRPr="00B61948">
        <w:rPr>
          <w:rFonts w:ascii="나눔명조" w:eastAsia="나눔명조" w:hAnsi="나눔명조"/>
          <w:sz w:val="20"/>
          <w:szCs w:val="20"/>
        </w:rPr>
        <w:t xml:space="preserve"> 요인에 중점을 두고 있다.</w:t>
      </w:r>
      <w:r w:rsidR="00395DDC" w:rsidRPr="00B61948">
        <w:rPr>
          <w:rFonts w:ascii="나눔명조" w:eastAsia="나눔명조" w:hAnsi="나눔명조"/>
          <w:sz w:val="20"/>
          <w:szCs w:val="20"/>
        </w:rPr>
        <w:t xml:space="preserve"> </w:t>
      </w:r>
      <w:r w:rsidR="00B12EA6" w:rsidRPr="00B61948">
        <w:rPr>
          <w:rFonts w:ascii="나눔명조" w:eastAsia="나눔명조" w:hAnsi="나눔명조" w:hint="eastAsia"/>
          <w:sz w:val="20"/>
          <w:szCs w:val="20"/>
        </w:rPr>
        <w:t xml:space="preserve">하지만 </w:t>
      </w:r>
      <w:r w:rsidR="00395DDC" w:rsidRPr="00B61948">
        <w:rPr>
          <w:rFonts w:ascii="나눔명조" w:eastAsia="나눔명조" w:hAnsi="나눔명조" w:hint="eastAsia"/>
          <w:sz w:val="20"/>
          <w:szCs w:val="20"/>
        </w:rPr>
        <w:t>조직환경을 구축하는</w:t>
      </w:r>
      <w:r w:rsidR="00CA221C" w:rsidRPr="00B61948">
        <w:rPr>
          <w:rFonts w:ascii="나눔명조" w:eastAsia="나눔명조" w:hAnsi="나눔명조"/>
          <w:sz w:val="20"/>
          <w:szCs w:val="20"/>
        </w:rPr>
        <w:t xml:space="preserve"> </w:t>
      </w:r>
      <w:r w:rsidR="00B12EA6" w:rsidRPr="00B61948">
        <w:rPr>
          <w:rFonts w:ascii="나눔명조" w:eastAsia="나눔명조" w:hAnsi="나눔명조" w:hint="eastAsia"/>
          <w:sz w:val="20"/>
          <w:szCs w:val="20"/>
        </w:rPr>
        <w:t xml:space="preserve">조직 내 </w:t>
      </w:r>
      <w:r w:rsidR="00CA221C" w:rsidRPr="00B61948">
        <w:rPr>
          <w:rFonts w:ascii="나눔명조" w:eastAsia="나눔명조" w:hAnsi="나눔명조"/>
          <w:sz w:val="20"/>
          <w:szCs w:val="20"/>
        </w:rPr>
        <w:t>리더십</w:t>
      </w:r>
      <w:r w:rsidR="00B12EA6" w:rsidRPr="00B61948">
        <w:rPr>
          <w:rFonts w:ascii="나눔명조" w:eastAsia="나눔명조" w:hAnsi="나눔명조" w:hint="eastAsia"/>
          <w:sz w:val="20"/>
          <w:szCs w:val="20"/>
        </w:rPr>
        <w:t xml:space="preserve">이 </w:t>
      </w:r>
      <w:r w:rsidRPr="00B61948">
        <w:rPr>
          <w:rFonts w:ascii="나눔명조" w:eastAsia="나눔명조" w:hAnsi="나눔명조"/>
          <w:sz w:val="20"/>
          <w:szCs w:val="20"/>
        </w:rPr>
        <w:t>공공봉사동기</w:t>
      </w:r>
      <w:r w:rsidR="00CA221C" w:rsidRPr="00B61948">
        <w:rPr>
          <w:rFonts w:ascii="나눔명조" w:eastAsia="나눔명조" w:hAnsi="나눔명조"/>
          <w:sz w:val="20"/>
          <w:szCs w:val="20"/>
        </w:rPr>
        <w:t>에</w:t>
      </w:r>
      <w:r w:rsidR="00B12EA6" w:rsidRPr="00B61948">
        <w:rPr>
          <w:rFonts w:ascii="나눔명조" w:eastAsia="나눔명조" w:hAnsi="나눔명조" w:hint="eastAsia"/>
          <w:sz w:val="20"/>
          <w:szCs w:val="20"/>
        </w:rPr>
        <w:t xml:space="preserve"> 미치는</w:t>
      </w:r>
      <w:r w:rsidR="00CA221C" w:rsidRPr="00B61948">
        <w:rPr>
          <w:rFonts w:ascii="나눔명조" w:eastAsia="나눔명조" w:hAnsi="나눔명조"/>
          <w:sz w:val="20"/>
          <w:szCs w:val="20"/>
        </w:rPr>
        <w:t xml:space="preserve"> 영향을 </w:t>
      </w:r>
      <w:r w:rsidR="00B12EA6" w:rsidRPr="00B61948">
        <w:rPr>
          <w:rFonts w:ascii="나눔명조" w:eastAsia="나눔명조" w:hAnsi="나눔명조" w:hint="eastAsia"/>
          <w:sz w:val="20"/>
          <w:szCs w:val="20"/>
        </w:rPr>
        <w:t xml:space="preserve">살펴본 </w:t>
      </w:r>
      <w:r w:rsidR="00CA221C" w:rsidRPr="00B61948">
        <w:rPr>
          <w:rFonts w:ascii="나눔명조" w:eastAsia="나눔명조" w:hAnsi="나눔명조"/>
          <w:sz w:val="20"/>
          <w:szCs w:val="20"/>
        </w:rPr>
        <w:t>연구</w:t>
      </w:r>
      <w:r w:rsidR="00395DDC" w:rsidRPr="00B61948">
        <w:rPr>
          <w:rFonts w:ascii="나눔명조" w:eastAsia="나눔명조" w:hAnsi="나눔명조" w:hint="eastAsia"/>
          <w:sz w:val="20"/>
          <w:szCs w:val="20"/>
        </w:rPr>
        <w:t xml:space="preserve">는 </w:t>
      </w:r>
      <w:r w:rsidR="00B12EA6" w:rsidRPr="00B61948">
        <w:rPr>
          <w:rFonts w:ascii="나눔명조" w:eastAsia="나눔명조" w:hAnsi="나눔명조" w:hint="eastAsia"/>
          <w:sz w:val="20"/>
          <w:szCs w:val="20"/>
        </w:rPr>
        <w:t xml:space="preserve">아직 </w:t>
      </w:r>
      <w:r w:rsidR="00395DDC" w:rsidRPr="00B61948">
        <w:rPr>
          <w:rFonts w:ascii="나눔명조" w:eastAsia="나눔명조" w:hAnsi="나눔명조" w:hint="eastAsia"/>
          <w:sz w:val="20"/>
          <w:szCs w:val="20"/>
        </w:rPr>
        <w:t>미흡</w:t>
      </w:r>
      <w:r w:rsidR="00B12EA6" w:rsidRPr="00B61948">
        <w:rPr>
          <w:rFonts w:ascii="나눔명조" w:eastAsia="나눔명조" w:hAnsi="나눔명조" w:hint="eastAsia"/>
          <w:sz w:val="20"/>
          <w:szCs w:val="20"/>
        </w:rPr>
        <w:t>하</w:t>
      </w:r>
      <w:r w:rsidR="00395DDC" w:rsidRPr="00B61948">
        <w:rPr>
          <w:rFonts w:ascii="나눔명조" w:eastAsia="나눔명조" w:hAnsi="나눔명조" w:hint="eastAsia"/>
          <w:sz w:val="20"/>
          <w:szCs w:val="20"/>
        </w:rPr>
        <w:t>다.</w:t>
      </w:r>
      <w:r w:rsidR="00DB175E" w:rsidRPr="00B61948">
        <w:rPr>
          <w:rFonts w:ascii="나눔명조" w:eastAsia="나눔명조" w:hAnsi="나눔명조"/>
          <w:sz w:val="20"/>
          <w:szCs w:val="20"/>
        </w:rPr>
        <w:t xml:space="preserve"> </w:t>
      </w:r>
      <w:r w:rsidR="00DB175E" w:rsidRPr="00B61948">
        <w:rPr>
          <w:rFonts w:ascii="나눔명조" w:eastAsia="나눔명조" w:hAnsi="나눔명조" w:hint="eastAsia"/>
          <w:sz w:val="20"/>
          <w:szCs w:val="20"/>
        </w:rPr>
        <w:t>대부분의 연구들이 공공봉사동기와 특성을 공유한다고 여겨지는 특정 리더십,</w:t>
      </w:r>
      <w:r w:rsidR="00DB175E" w:rsidRPr="00B61948">
        <w:rPr>
          <w:rFonts w:ascii="나눔명조" w:eastAsia="나눔명조" w:hAnsi="나눔명조"/>
          <w:sz w:val="20"/>
          <w:szCs w:val="20"/>
        </w:rPr>
        <w:t xml:space="preserve"> </w:t>
      </w:r>
      <w:r w:rsidR="00DB175E" w:rsidRPr="00B61948">
        <w:rPr>
          <w:rFonts w:ascii="나눔명조" w:eastAsia="나눔명조" w:hAnsi="나눔명조" w:hint="eastAsia"/>
          <w:sz w:val="20"/>
          <w:szCs w:val="20"/>
        </w:rPr>
        <w:t>즉 변혁적 리더십이 공공봉사동기와 정(</w:t>
      </w:r>
      <w:r w:rsidR="00DB175E" w:rsidRPr="00B61948">
        <w:rPr>
          <w:rFonts w:ascii="나눔명조" w:eastAsia="나눔명조" w:hAnsi="나눔명조"/>
          <w:sz w:val="20"/>
          <w:szCs w:val="20"/>
        </w:rPr>
        <w:t>+)</w:t>
      </w:r>
      <w:r w:rsidR="00DB175E" w:rsidRPr="00B61948">
        <w:rPr>
          <w:rFonts w:ascii="나눔명조" w:eastAsia="나눔명조" w:hAnsi="나눔명조" w:hint="eastAsia"/>
          <w:sz w:val="20"/>
          <w:szCs w:val="20"/>
        </w:rPr>
        <w:t>의 관계를 보이는지에 집중하고 있</w:t>
      </w:r>
      <w:r w:rsidR="00B13B1D" w:rsidRPr="00B61948">
        <w:rPr>
          <w:rFonts w:ascii="나눔명조" w:eastAsia="나눔명조" w:hAnsi="나눔명조" w:hint="eastAsia"/>
          <w:sz w:val="20"/>
          <w:szCs w:val="20"/>
        </w:rPr>
        <w:t>다</w:t>
      </w:r>
      <w:r w:rsidR="00B61948" w:rsidRPr="00B61948">
        <w:rPr>
          <w:rFonts w:ascii="나눔명조" w:eastAsia="나눔명조" w:hAnsi="나눔명조"/>
          <w:sz w:val="20"/>
          <w:szCs w:val="20"/>
        </w:rPr>
        <w:fldChar w:fldCharType="begin"/>
      </w:r>
      <w:r w:rsidR="00B61948" w:rsidRPr="00B61948">
        <w:rPr>
          <w:rFonts w:ascii="나눔명조" w:eastAsia="나눔명조" w:hAnsi="나눔명조"/>
          <w:sz w:val="20"/>
          <w:szCs w:val="20"/>
        </w:rPr>
        <w:instrText xml:space="preserve"> ADDIN ZOTERO_ITEM CSL_CITATION {"citationID":"35Cmnc6F","properties":{"formattedCitation":"(\\uc0\\u44053{}\\uc0\\u54812{}\\uc0\\u51652{} and \\uc0\\u52264{}\\uc0\\u49464{}\\uc0\\u50689{} 2021; \\uc0\\u44608{}\\uc0\\u51116{}\\uc0\\u54805{} et al. 2020; \\uc0\\u44608{}\\uc0\\u51648{}\\uc0\\u49688{} and \\uc0\\u50980{}\\uc0\\u49688{}\\uc0\\u51116{} 2019)","plainCitation":"(강혜진 and 차세영 2021; 김재형 et al. 2020; 김지수 and 윤수재 2019)","noteIndex":0},"citationItems":[{"id":1401,"uris":["http://zotero.org/users/5210800/items/6CF3S8KD"],"uri":["http://zotero.org/users/5210800/items/6CF3S8KD"],"itemData":{"id":1401,"type":"article-journal","container-title":"한국사회와 행정연구","DOI":"10.53865/KSPA.2021.05.32.1.1","ISSN":"1225-8652","issue":"1","language":"ko","note":"Citation Key: kang:cha:2021","page":"1–24","title":"변혁적 리더십이 조직몰입에 미치는 영향: PSM의 매개효과와 목표모호성의 조절효과를 중심으로","title-short":"A Study on the Effects of Transformative Leadership on Organizational Commitment","volume":"32","author":[{"family":"강혜진","given":""},{"family":"차세영","given":""}],"issued":{"date-parts":[["2021",5]]}}},{"id":1439,"uris":["http://zotero.org/users/5210800/items/7JZMTNPA"],"uri":["http://zotero.org/users/5210800/items/7JZMTNPA"],"itemData":{"id":1439,"type":"article-journal","container-title":"한국사회와 행정연구","issue":"3","note":"Citation Key: kimetal:2020","page":"161–195","title":"공직 내 변혁적리더십과 공무원의 적극행정과의 관계성 연구: 행태적 매개효과 및 채용제도와 직급의 조절효과를 중심으로","volume":"31","author":[{"family":"김재형","given":""},{"family":"김성엽","given":""},{"family":"오수연","given":""},{"family":"박성민","given":""}],"issued":{"date-parts":[["2020",11]]}}},{"id":1441,"uris":["http://zotero.org/users/5210800/items/J8N4EEUP"],"uri":["http://zotero.org/users/5210800/items/J8N4EEUP"],"itemData":{"id":1441,"type":"article-journal","container-title":"한국인사행정학회보","issue":"4","note":"Citation Key: kim:yoon:2019","page":"53–74","title":"변혁적 리더십이 공공봉사동기를 매개로 혁신행동에 미치는 영향분석: 지방자치단체 공무원을 중심으로","volume":"18","author":[{"family":"김지수","given":""},{"family":"윤수재","given":""}],"issued":{"date-parts":[["2019"]]}}}],"schema":"https://github.com/citation-style-language/schema/raw/master/csl-citation.json"} </w:instrText>
      </w:r>
      <w:r w:rsidR="00B61948" w:rsidRPr="00B61948">
        <w:rPr>
          <w:rFonts w:ascii="나눔명조" w:eastAsia="나눔명조" w:hAnsi="나눔명조"/>
          <w:sz w:val="20"/>
          <w:szCs w:val="20"/>
        </w:rPr>
        <w:fldChar w:fldCharType="separate"/>
      </w:r>
      <w:r w:rsidR="00B61948" w:rsidRPr="00B61948">
        <w:rPr>
          <w:rFonts w:ascii="나눔명조" w:eastAsia="나눔명조" w:hAnsi="나눔명조"/>
          <w:sz w:val="20"/>
        </w:rPr>
        <w:t>(강혜진</w:t>
      </w:r>
      <w:r w:rsidR="00512F0D">
        <w:rPr>
          <w:rFonts w:eastAsia="나눔명조"/>
          <w:sz w:val="20"/>
        </w:rPr>
        <w:t>‧</w:t>
      </w:r>
      <w:r w:rsidR="00B61948" w:rsidRPr="00B61948">
        <w:rPr>
          <w:rFonts w:ascii="나눔명조" w:eastAsia="나눔명조" w:hAnsi="나눔명조"/>
          <w:sz w:val="20"/>
        </w:rPr>
        <w:t>차세영</w:t>
      </w:r>
      <w:r w:rsidR="00F451EA">
        <w:rPr>
          <w:rFonts w:ascii="나눔명조" w:eastAsia="나눔명조" w:hAnsi="나눔명조" w:hint="eastAsia"/>
          <w:sz w:val="20"/>
        </w:rPr>
        <w:t>,</w:t>
      </w:r>
      <w:r w:rsidR="00B61948" w:rsidRPr="00B61948">
        <w:rPr>
          <w:rFonts w:ascii="나눔명조" w:eastAsia="나눔명조" w:hAnsi="나눔명조"/>
          <w:sz w:val="20"/>
        </w:rPr>
        <w:t xml:space="preserve"> 2021; 김재형</w:t>
      </w:r>
      <w:r w:rsidR="00F451EA">
        <w:rPr>
          <w:rFonts w:ascii="나눔명조" w:eastAsia="나눔명조" w:hAnsi="나눔명조"/>
          <w:sz w:val="20"/>
        </w:rPr>
        <w:t xml:space="preserve"> </w:t>
      </w:r>
      <w:r w:rsidR="00F451EA">
        <w:rPr>
          <w:rFonts w:ascii="나눔명조" w:eastAsia="나눔명조" w:hAnsi="나눔명조" w:hint="eastAsia"/>
          <w:sz w:val="20"/>
        </w:rPr>
        <w:t>외,</w:t>
      </w:r>
      <w:r w:rsidR="00B61948" w:rsidRPr="00B61948">
        <w:rPr>
          <w:rFonts w:ascii="나눔명조" w:eastAsia="나눔명조" w:hAnsi="나눔명조"/>
          <w:sz w:val="20"/>
        </w:rPr>
        <w:t xml:space="preserve"> 2020; 김지수</w:t>
      </w:r>
      <w:r w:rsidR="00512F0D">
        <w:rPr>
          <w:rFonts w:eastAsia="나눔명조"/>
          <w:sz w:val="20"/>
        </w:rPr>
        <w:t>‧</w:t>
      </w:r>
      <w:r w:rsidR="00B61948" w:rsidRPr="00B61948">
        <w:rPr>
          <w:rFonts w:ascii="나눔명조" w:eastAsia="나눔명조" w:hAnsi="나눔명조"/>
          <w:sz w:val="20"/>
        </w:rPr>
        <w:t>윤수재</w:t>
      </w:r>
      <w:r w:rsidR="00F451EA">
        <w:rPr>
          <w:rFonts w:ascii="나눔명조" w:eastAsia="나눔명조" w:hAnsi="나눔명조" w:hint="eastAsia"/>
          <w:sz w:val="20"/>
        </w:rPr>
        <w:t>,</w:t>
      </w:r>
      <w:r w:rsidR="00B61948" w:rsidRPr="00B61948">
        <w:rPr>
          <w:rFonts w:ascii="나눔명조" w:eastAsia="나눔명조" w:hAnsi="나눔명조"/>
          <w:sz w:val="20"/>
        </w:rPr>
        <w:t xml:space="preserve"> 2019)</w:t>
      </w:r>
      <w:r w:rsidR="00B61948" w:rsidRPr="00B61948">
        <w:rPr>
          <w:rFonts w:ascii="나눔명조" w:eastAsia="나눔명조" w:hAnsi="나눔명조"/>
          <w:sz w:val="20"/>
          <w:szCs w:val="20"/>
        </w:rPr>
        <w:fldChar w:fldCharType="end"/>
      </w:r>
      <w:r w:rsidR="00B13B1D" w:rsidRPr="00B61948">
        <w:rPr>
          <w:rFonts w:ascii="나눔명조" w:eastAsia="나눔명조" w:hAnsi="나눔명조"/>
          <w:sz w:val="20"/>
          <w:szCs w:val="20"/>
        </w:rPr>
        <w:t>.</w:t>
      </w:r>
      <w:r w:rsidR="00DB175E" w:rsidRPr="00B61948">
        <w:rPr>
          <w:rFonts w:ascii="나눔명조" w:eastAsia="나눔명조" w:hAnsi="나눔명조"/>
          <w:sz w:val="20"/>
          <w:szCs w:val="20"/>
        </w:rPr>
        <w:t xml:space="preserve"> </w:t>
      </w:r>
      <w:r w:rsidR="00DB175E" w:rsidRPr="00B61948">
        <w:rPr>
          <w:rFonts w:ascii="나눔명조" w:eastAsia="나눔명조" w:hAnsi="나눔명조" w:hint="eastAsia"/>
          <w:sz w:val="20"/>
          <w:szCs w:val="20"/>
        </w:rPr>
        <w:t>또</w:t>
      </w:r>
      <w:r w:rsidR="00B13B1D" w:rsidRPr="00B61948">
        <w:rPr>
          <w:rFonts w:ascii="나눔명조" w:eastAsia="나눔명조" w:hAnsi="나눔명조" w:hint="eastAsia"/>
          <w:sz w:val="20"/>
          <w:szCs w:val="20"/>
        </w:rPr>
        <w:t>한 리더십의 여러 유형을 변수로 활용하더라도 각각의 유형이 독립적이라고 간주하고 하나의 조직 체계안에 여러 유형의 리더십이 공존할 가능성을 열어 두지 않는다</w:t>
      </w:r>
      <w:r w:rsidR="00B61948" w:rsidRPr="00B61948">
        <w:rPr>
          <w:rFonts w:ascii="나눔명조" w:eastAsia="나눔명조" w:hAnsi="나눔명조"/>
          <w:sz w:val="20"/>
          <w:szCs w:val="20"/>
        </w:rPr>
        <w:fldChar w:fldCharType="begin"/>
      </w:r>
      <w:r w:rsidR="00B61948" w:rsidRPr="00B61948">
        <w:rPr>
          <w:rFonts w:ascii="나눔명조" w:eastAsia="나눔명조" w:hAnsi="나눔명조"/>
          <w:sz w:val="20"/>
          <w:szCs w:val="20"/>
        </w:rPr>
        <w:instrText xml:space="preserve"> ADDIN ZOTERO_ITEM CSL_CITATION {"citationID":"aKIbcE0W","properties":{"formattedCitation":"(\\uc0\\u47448{}\\uc0\\u51333{}\\uc0\\u50857{} and \\uc0\\u51060{}\\uc0\\u52285{}\\uc0\\u50896{} 2016; \\uc0\\u51076{}\\uc0\\u51116{}\\uc0\\u50689{}, \\uc0\\u47928{}\\uc0\\u44397{}\\uc0\\u44221{}, and \\uc0\\u51312{}\\uc0\\u54812{}\\uc0\\u51652{} 2019a; \\uc0\\u51221{}\\uc0\\u51648{}\\uc0\\u50857{} and \\uc0\\u44608{}\\uc0\\u51648{}\\uc0\\u49688{} 2020)","plainCitation":"(류종용 and 이창원 2016; 임재영, 문국경, and 조혜진 2019a; 정지용 and 김지수 2020)","noteIndex":0},"citationItems":[{"id":1447,"uris":["http://zotero.org/users/5210800/items/CIY6REW2"],"uri":["http://zotero.org/users/5210800/items/CIY6REW2"],"itemData":{"id":1447,"type":"article-journal","container-title":"정책분석평가학회보","issue":"3","note":"Citation Key: ryu:2016","page":"137–161","title":"우리나라 공무원의 변혁적리더십, 거래적리더십과 공공봉사동기가 하급공무원의 조직시민행동에 미치는 영향","volume":"26","author":[{"family":"류종용","given":""},{"family":"이창원","given":""}],"issued":{"date-parts":[["2016",9]]}}},{"id":1419,"uris":["http://zotero.org/users/5210800/items/BQMSYNAF"],"uri":["http://zotero.org/users/5210800/items/BQMSYNAF"],"itemData":{"id":1419,"type":"article-journal","container-title":"한국사회와 행정연구","DOI":"10.53865/KSPA.2019.08.30.2.31","ISSN":"1225-8652","issue":"2","language":"ko","note":"Citation Key: limetal:2019b","page":"31–53","title":"공공봉사동기가 혁신행동에 미치는 영향 그리고 거래적·변혁적 리더십의 조절효과","volume":"30","author":[{"family":"임재영","given":""},{"family":"문국경","given":""},{"family":"조혜진","given":""}],"issued":{"date-parts":[["2019",8]]}}},{"id":1423,"uris":["http://zotero.org/users/5210800/items/ACEI9L5A"],"uri":["http://zotero.org/users/5210800/items/ACEI9L5A"],"itemData":{"id":1423,"type":"article-journal","container-title":"한국조직학회보","DOI":"10.21484/KROS.2020.17.1.63","issue":"1","language":"ko","note":"Citation Key: jeong:kim:2020","page":"63–86","title":"리더십이 공공봉사동기와 분배의 공정성을 매개로 혁신행동에 미치는 영향: 중앙-지방 공무원 간 비교를 중심으로","title-short":"리더십이 공공봉사동기와 분배의 공정성을 매개로 혁신행동에 미치는 영향","volume":"17","author":[{"family":"정지용","given":""},{"family":"김지수","given":""}],"issued":{"date-parts":[["2020",4]]}}}],"schema":"https://github.com/citation-style-language/schema/raw/master/csl-citation.json"} </w:instrText>
      </w:r>
      <w:r w:rsidR="00B61948" w:rsidRPr="00B61948">
        <w:rPr>
          <w:rFonts w:ascii="나눔명조" w:eastAsia="나눔명조" w:hAnsi="나눔명조"/>
          <w:sz w:val="20"/>
          <w:szCs w:val="20"/>
        </w:rPr>
        <w:fldChar w:fldCharType="separate"/>
      </w:r>
      <w:r w:rsidR="00B61948" w:rsidRPr="00B61948">
        <w:rPr>
          <w:rFonts w:ascii="나눔명조" w:eastAsia="나눔명조" w:hAnsi="나눔명조"/>
          <w:sz w:val="20"/>
        </w:rPr>
        <w:t>(류종용</w:t>
      </w:r>
      <w:r w:rsidR="00512F0D">
        <w:rPr>
          <w:rFonts w:eastAsia="나눔명조"/>
          <w:sz w:val="20"/>
        </w:rPr>
        <w:t>‧</w:t>
      </w:r>
      <w:r w:rsidR="00B61948" w:rsidRPr="00B61948">
        <w:rPr>
          <w:rFonts w:ascii="나눔명조" w:eastAsia="나눔명조" w:hAnsi="나눔명조"/>
          <w:sz w:val="20"/>
        </w:rPr>
        <w:t>이창원</w:t>
      </w:r>
      <w:r w:rsidR="00F451EA">
        <w:rPr>
          <w:rFonts w:ascii="나눔명조" w:eastAsia="나눔명조" w:hAnsi="나눔명조" w:hint="eastAsia"/>
          <w:sz w:val="20"/>
        </w:rPr>
        <w:t>,</w:t>
      </w:r>
      <w:r w:rsidR="00B61948" w:rsidRPr="00B61948">
        <w:rPr>
          <w:rFonts w:ascii="나눔명조" w:eastAsia="나눔명조" w:hAnsi="나눔명조"/>
          <w:sz w:val="20"/>
        </w:rPr>
        <w:t xml:space="preserve"> 2016; 임재영</w:t>
      </w:r>
      <w:r w:rsidR="00F451EA">
        <w:rPr>
          <w:rFonts w:ascii="나눔명조" w:eastAsia="나눔명조" w:hAnsi="나눔명조"/>
          <w:sz w:val="20"/>
        </w:rPr>
        <w:t xml:space="preserve"> </w:t>
      </w:r>
      <w:r w:rsidR="00F451EA">
        <w:rPr>
          <w:rFonts w:ascii="나눔명조" w:eastAsia="나눔명조" w:hAnsi="나눔명조" w:hint="eastAsia"/>
          <w:sz w:val="20"/>
        </w:rPr>
        <w:t>외,</w:t>
      </w:r>
      <w:r w:rsidR="00B61948" w:rsidRPr="00B61948">
        <w:rPr>
          <w:rFonts w:ascii="나눔명조" w:eastAsia="나눔명조" w:hAnsi="나눔명조"/>
          <w:sz w:val="20"/>
        </w:rPr>
        <w:t xml:space="preserve"> 2019a; 정지용</w:t>
      </w:r>
      <w:r w:rsidR="00512F0D">
        <w:rPr>
          <w:rFonts w:eastAsia="나눔명조"/>
          <w:sz w:val="20"/>
        </w:rPr>
        <w:t>‧</w:t>
      </w:r>
      <w:r w:rsidR="00B61948" w:rsidRPr="00B61948">
        <w:rPr>
          <w:rFonts w:ascii="나눔명조" w:eastAsia="나눔명조" w:hAnsi="나눔명조"/>
          <w:sz w:val="20"/>
        </w:rPr>
        <w:t>김지수</w:t>
      </w:r>
      <w:r w:rsidR="00F451EA">
        <w:rPr>
          <w:rFonts w:ascii="나눔명조" w:eastAsia="나눔명조" w:hAnsi="나눔명조" w:hint="eastAsia"/>
          <w:sz w:val="20"/>
        </w:rPr>
        <w:t>,</w:t>
      </w:r>
      <w:r w:rsidR="00B61948" w:rsidRPr="00B61948">
        <w:rPr>
          <w:rFonts w:ascii="나눔명조" w:eastAsia="나눔명조" w:hAnsi="나눔명조"/>
          <w:sz w:val="20"/>
        </w:rPr>
        <w:t xml:space="preserve"> 2020)</w:t>
      </w:r>
      <w:r w:rsidR="00B61948" w:rsidRPr="00B61948">
        <w:rPr>
          <w:rFonts w:ascii="나눔명조" w:eastAsia="나눔명조" w:hAnsi="나눔명조"/>
          <w:sz w:val="20"/>
          <w:szCs w:val="20"/>
        </w:rPr>
        <w:fldChar w:fldCharType="end"/>
      </w:r>
      <w:r w:rsidR="00DB175E" w:rsidRPr="00B61948">
        <w:rPr>
          <w:rFonts w:ascii="나눔명조" w:eastAsia="나눔명조" w:hAnsi="나눔명조" w:hint="eastAsia"/>
          <w:sz w:val="20"/>
          <w:szCs w:val="20"/>
        </w:rPr>
        <w:t>.</w:t>
      </w:r>
      <w:r w:rsidR="00B13B1D" w:rsidRPr="00B61948">
        <w:rPr>
          <w:rFonts w:ascii="나눔명조" w:eastAsia="나눔명조" w:hAnsi="나눔명조"/>
          <w:sz w:val="20"/>
          <w:szCs w:val="20"/>
        </w:rPr>
        <w:t xml:space="preserve"> </w:t>
      </w:r>
      <w:r w:rsidR="00B13B1D" w:rsidRPr="00B61948">
        <w:rPr>
          <w:rFonts w:ascii="나눔명조" w:eastAsia="나눔명조" w:hAnsi="나눔명조" w:hint="eastAsia"/>
          <w:sz w:val="20"/>
          <w:szCs w:val="20"/>
        </w:rPr>
        <w:t>하지만 본 연구는 상이한 리더십 유형이 하나의 조직 체계안에 공존할 가능성이 있을 것이라 보며,</w:t>
      </w:r>
      <w:r w:rsidR="00B13B1D" w:rsidRPr="00B61948">
        <w:rPr>
          <w:rFonts w:ascii="나눔명조" w:eastAsia="나눔명조" w:hAnsi="나눔명조"/>
          <w:sz w:val="20"/>
          <w:szCs w:val="20"/>
        </w:rPr>
        <w:t xml:space="preserve"> </w:t>
      </w:r>
      <w:r w:rsidR="00B13B1D" w:rsidRPr="00B61948">
        <w:rPr>
          <w:rFonts w:ascii="나눔명조" w:eastAsia="나눔명조" w:hAnsi="나눔명조" w:hint="eastAsia"/>
          <w:sz w:val="20"/>
          <w:szCs w:val="20"/>
        </w:rPr>
        <w:t xml:space="preserve">리더십과 동시에 관리자와 비관리자 간의 </w:t>
      </w:r>
      <w:r w:rsidR="00DC19FB" w:rsidRPr="00B61948">
        <w:rPr>
          <w:rFonts w:ascii="나눔명조" w:eastAsia="나눔명조" w:hAnsi="나눔명조" w:hint="eastAsia"/>
          <w:sz w:val="20"/>
          <w:szCs w:val="20"/>
        </w:rPr>
        <w:t xml:space="preserve">합의와 가치공유가 리더십의 영향력을 </w:t>
      </w:r>
      <w:proofErr w:type="spellStart"/>
      <w:r w:rsidR="00DC19FB" w:rsidRPr="00B61948">
        <w:rPr>
          <w:rFonts w:ascii="나눔명조" w:eastAsia="나눔명조" w:hAnsi="나눔명조" w:hint="eastAsia"/>
          <w:sz w:val="20"/>
          <w:szCs w:val="20"/>
        </w:rPr>
        <w:t>증대</w:t>
      </w:r>
      <w:r w:rsidR="00DC19FB" w:rsidRPr="00B61948">
        <w:rPr>
          <w:rFonts w:ascii="나눔명조" w:eastAsia="나눔명조" w:hAnsi="나눔명조"/>
          <w:sz w:val="20"/>
          <w:szCs w:val="20"/>
        </w:rPr>
        <w:t>시킬</w:t>
      </w:r>
      <w:proofErr w:type="spellEnd"/>
      <w:r w:rsidR="00DC19FB" w:rsidRPr="00B61948">
        <w:rPr>
          <w:rFonts w:ascii="나눔명조" w:eastAsia="나눔명조" w:hAnsi="나눔명조" w:hint="eastAsia"/>
          <w:sz w:val="20"/>
          <w:szCs w:val="20"/>
        </w:rPr>
        <w:t xml:space="preserve"> 수 있다고 기대한다.</w:t>
      </w:r>
      <w:r w:rsidR="00DC19FB" w:rsidRPr="00B61948">
        <w:rPr>
          <w:rFonts w:ascii="나눔명조" w:eastAsia="나눔명조" w:hAnsi="나눔명조"/>
          <w:sz w:val="20"/>
          <w:szCs w:val="20"/>
        </w:rPr>
        <w:t xml:space="preserve"> </w:t>
      </w:r>
      <w:r w:rsidR="00CA221C" w:rsidRPr="00B61948">
        <w:rPr>
          <w:rFonts w:ascii="나눔명조" w:eastAsia="나눔명조" w:hAnsi="나눔명조"/>
          <w:sz w:val="20"/>
          <w:szCs w:val="20"/>
        </w:rPr>
        <w:t>따라서 본 연구에서는 리더십</w:t>
      </w:r>
      <w:r w:rsidR="00395DDC" w:rsidRPr="00B61948">
        <w:rPr>
          <w:rFonts w:ascii="나눔명조" w:eastAsia="나눔명조" w:hAnsi="나눔명조"/>
          <w:sz w:val="20"/>
          <w:szCs w:val="20"/>
        </w:rPr>
        <w:t xml:space="preserve"> </w:t>
      </w:r>
      <w:r w:rsidR="00395DDC" w:rsidRPr="00B61948">
        <w:rPr>
          <w:rFonts w:ascii="나눔명조" w:eastAsia="나눔명조" w:hAnsi="나눔명조" w:hint="eastAsia"/>
          <w:sz w:val="20"/>
          <w:szCs w:val="20"/>
        </w:rPr>
        <w:t>유형에 따라 공공봉사동기 수준이 달라지는지,</w:t>
      </w:r>
      <w:r w:rsidR="00395DDC" w:rsidRPr="00B61948">
        <w:rPr>
          <w:rFonts w:ascii="나눔명조" w:eastAsia="나눔명조" w:hAnsi="나눔명조"/>
          <w:sz w:val="20"/>
          <w:szCs w:val="20"/>
        </w:rPr>
        <w:t xml:space="preserve"> </w:t>
      </w:r>
      <w:r w:rsidR="00395DDC" w:rsidRPr="00B61948">
        <w:rPr>
          <w:rFonts w:ascii="나눔명조" w:eastAsia="나눔명조" w:hAnsi="나눔명조" w:hint="eastAsia"/>
          <w:sz w:val="20"/>
          <w:szCs w:val="20"/>
        </w:rPr>
        <w:t xml:space="preserve">그리고 </w:t>
      </w:r>
      <w:r w:rsidR="00CA221C" w:rsidRPr="00B61948">
        <w:rPr>
          <w:rFonts w:ascii="나눔명조" w:eastAsia="나눔명조" w:hAnsi="나눔명조"/>
          <w:sz w:val="20"/>
          <w:szCs w:val="20"/>
        </w:rPr>
        <w:t xml:space="preserve">나아가 </w:t>
      </w:r>
      <w:bookmarkStart w:id="1" w:name="_Hlk84411102"/>
      <w:r w:rsidR="00CA221C" w:rsidRPr="00B61948">
        <w:rPr>
          <w:rFonts w:ascii="나눔명조" w:eastAsia="나눔명조" w:hAnsi="나눔명조"/>
          <w:sz w:val="20"/>
          <w:szCs w:val="20"/>
        </w:rPr>
        <w:t>조직 내 커뮤니케이션이 리더십</w:t>
      </w:r>
      <w:r w:rsidR="00B12EA6" w:rsidRPr="00B61948">
        <w:rPr>
          <w:rFonts w:ascii="나눔명조" w:eastAsia="나눔명조" w:hAnsi="나눔명조" w:hint="eastAsia"/>
          <w:sz w:val="20"/>
          <w:szCs w:val="20"/>
        </w:rPr>
        <w:t>이 공공봉사동기에 미치는 영향에 조건적인지</w:t>
      </w:r>
      <w:r w:rsidR="00CA221C" w:rsidRPr="00B61948">
        <w:rPr>
          <w:rFonts w:ascii="나눔명조" w:eastAsia="나눔명조" w:hAnsi="나눔명조"/>
          <w:sz w:val="20"/>
          <w:szCs w:val="20"/>
        </w:rPr>
        <w:t>를 확인하고자 한다.</w:t>
      </w:r>
      <w:bookmarkEnd w:id="1"/>
    </w:p>
    <w:p w14:paraId="3DC1C98E" w14:textId="026FC27B" w:rsidR="00265BC3" w:rsidRPr="00B61948" w:rsidRDefault="00265BC3" w:rsidP="00265BC3">
      <w:pPr>
        <w:rPr>
          <w:rFonts w:ascii="나눔명조" w:eastAsia="나눔명조" w:hAnsi="나눔명조"/>
          <w:sz w:val="20"/>
          <w:szCs w:val="20"/>
        </w:rPr>
      </w:pPr>
      <w:r w:rsidRPr="00B61948">
        <w:rPr>
          <w:rFonts w:ascii="나눔명조" w:eastAsia="나눔명조" w:hAnsi="나눔명조" w:hint="eastAsia"/>
          <w:sz w:val="20"/>
          <w:szCs w:val="20"/>
        </w:rPr>
        <w:t>본 논문의 구성은 다음과 같다.</w:t>
      </w:r>
      <w:r w:rsidRPr="00B61948">
        <w:rPr>
          <w:rFonts w:ascii="나눔명조" w:eastAsia="나눔명조" w:hAnsi="나눔명조"/>
          <w:sz w:val="20"/>
          <w:szCs w:val="20"/>
        </w:rPr>
        <w:t xml:space="preserve"> </w:t>
      </w:r>
      <w:r w:rsidRPr="00B61948">
        <w:rPr>
          <w:rFonts w:ascii="나눔명조" w:eastAsia="나눔명조" w:hAnsi="나눔명조" w:hint="eastAsia"/>
          <w:sz w:val="20"/>
          <w:szCs w:val="20"/>
        </w:rPr>
        <w:t>이어지는 장에서 공공봉사 동기의 결정요인에 대한 기존의 연구들의 분석을 비판적으로 검토하고,</w:t>
      </w:r>
      <w:r w:rsidRPr="00B61948">
        <w:rPr>
          <w:rFonts w:ascii="나눔명조" w:eastAsia="나눔명조" w:hAnsi="나눔명조"/>
          <w:sz w:val="20"/>
          <w:szCs w:val="20"/>
        </w:rPr>
        <w:t xml:space="preserve"> </w:t>
      </w:r>
      <w:r w:rsidRPr="00B61948">
        <w:rPr>
          <w:rFonts w:ascii="나눔명조" w:eastAsia="나눔명조" w:hAnsi="나눔명조" w:hint="eastAsia"/>
          <w:sz w:val="20"/>
          <w:szCs w:val="20"/>
        </w:rPr>
        <w:t>리더십의 유형과 역할이 어떻게 조직 내 의사소통에 따라 조건적으로 공공봉사 동기를 견인할 수 있는지에 대한 일련의 연구 가설을 제시한다.</w:t>
      </w:r>
      <w:r w:rsidRPr="00B61948">
        <w:rPr>
          <w:rFonts w:ascii="나눔명조" w:eastAsia="나눔명조" w:hAnsi="나눔명조"/>
          <w:sz w:val="20"/>
          <w:szCs w:val="20"/>
        </w:rPr>
        <w:t xml:space="preserve"> </w:t>
      </w:r>
      <w:r w:rsidRPr="00B61948">
        <w:rPr>
          <w:rFonts w:ascii="나눔명조" w:eastAsia="나눔명조" w:hAnsi="나눔명조" w:hint="eastAsia"/>
          <w:sz w:val="20"/>
          <w:szCs w:val="20"/>
        </w:rPr>
        <w:t xml:space="preserve">제3장에서는 한국행정연구원의 </w:t>
      </w:r>
      <w:r w:rsidRPr="00B61948">
        <w:rPr>
          <w:rFonts w:ascii="나눔명조" w:eastAsia="나눔명조" w:hAnsi="나눔명조" w:hint="eastAsia"/>
          <w:sz w:val="20"/>
          <w:szCs w:val="22"/>
        </w:rPr>
        <w:t>「공직생활실태조사」 자료를 통해 이론적 논의를 통해 도출된 검증가능한 가설들을 어떻게 경험적으로 분석할 것인지에 대한 연구 설계와 분석방법에 대해 설명한다.</w:t>
      </w:r>
      <w:r w:rsidRPr="00B61948">
        <w:rPr>
          <w:rFonts w:ascii="나눔명조" w:eastAsia="나눔명조" w:hAnsi="나눔명조"/>
          <w:sz w:val="20"/>
          <w:szCs w:val="22"/>
        </w:rPr>
        <w:t xml:space="preserve"> </w:t>
      </w:r>
      <w:r w:rsidRPr="00B61948">
        <w:rPr>
          <w:rFonts w:ascii="나눔명조" w:eastAsia="나눔명조" w:hAnsi="나눔명조" w:hint="eastAsia"/>
          <w:sz w:val="20"/>
          <w:szCs w:val="22"/>
        </w:rPr>
        <w:t xml:space="preserve">제4장에서는 로지스틱 회귀분석을 통한 </w:t>
      </w:r>
      <w:r w:rsidR="00B12EA6" w:rsidRPr="00B61948">
        <w:rPr>
          <w:rFonts w:ascii="나눔명조" w:eastAsia="나눔명조" w:hAnsi="나눔명조" w:hint="eastAsia"/>
          <w:sz w:val="20"/>
          <w:szCs w:val="22"/>
        </w:rPr>
        <w:t xml:space="preserve">경험적 </w:t>
      </w:r>
      <w:r w:rsidRPr="00B61948">
        <w:rPr>
          <w:rFonts w:ascii="나눔명조" w:eastAsia="나눔명조" w:hAnsi="나눔명조" w:hint="eastAsia"/>
          <w:sz w:val="20"/>
          <w:szCs w:val="22"/>
        </w:rPr>
        <w:t>분석 결과를 제시하고,</w:t>
      </w:r>
      <w:r w:rsidRPr="00B61948">
        <w:rPr>
          <w:rFonts w:ascii="나눔명조" w:eastAsia="나눔명조" w:hAnsi="나눔명조"/>
          <w:sz w:val="20"/>
          <w:szCs w:val="22"/>
        </w:rPr>
        <w:t xml:space="preserve"> </w:t>
      </w:r>
      <w:r w:rsidRPr="00B61948">
        <w:rPr>
          <w:rFonts w:ascii="나눔명조" w:eastAsia="나눔명조" w:hAnsi="나눔명조" w:hint="eastAsia"/>
          <w:sz w:val="20"/>
          <w:szCs w:val="22"/>
        </w:rPr>
        <w:t>제5장을 통해 본 연구의 결론과 함의로 마무리 짓는다.</w:t>
      </w:r>
    </w:p>
    <w:p w14:paraId="1A802A9D" w14:textId="62754316" w:rsidR="007811CC" w:rsidRPr="00B61948" w:rsidRDefault="00857CBB" w:rsidP="00265BC3">
      <w:pPr>
        <w:widowControl/>
        <w:wordWrap/>
        <w:autoSpaceDE/>
        <w:autoSpaceDN/>
        <w:spacing w:before="120" w:after="120" w:line="276" w:lineRule="auto"/>
        <w:rPr>
          <w:rFonts w:eastAsia="나눔명조"/>
          <w:sz w:val="20"/>
          <w:szCs w:val="22"/>
        </w:rPr>
      </w:pPr>
      <w:r w:rsidRPr="00B61948">
        <w:rPr>
          <w:rFonts w:eastAsia="나눔명조"/>
          <w:sz w:val="20"/>
          <w:szCs w:val="22"/>
        </w:rPr>
        <w:br w:type="page"/>
      </w:r>
    </w:p>
    <w:p w14:paraId="41EF82F4" w14:textId="507D37B2" w:rsidR="001D51F4" w:rsidRPr="003820D2" w:rsidRDefault="004F55A8" w:rsidP="006A2C1F">
      <w:pPr>
        <w:pStyle w:val="1"/>
        <w:rPr>
          <w:color w:val="auto"/>
        </w:rPr>
      </w:pPr>
      <w:r w:rsidRPr="003820D2">
        <w:rPr>
          <w:rFonts w:hint="eastAsia"/>
          <w:color w:val="auto"/>
        </w:rPr>
        <w:lastRenderedPageBreak/>
        <w:t>I</w:t>
      </w:r>
      <w:r w:rsidRPr="003820D2">
        <w:rPr>
          <w:color w:val="auto"/>
        </w:rPr>
        <w:t xml:space="preserve">I. </w:t>
      </w:r>
      <w:r w:rsidR="00750801" w:rsidRPr="003820D2">
        <w:rPr>
          <w:rFonts w:hint="eastAsia"/>
          <w:color w:val="auto"/>
        </w:rPr>
        <w:t>공</w:t>
      </w:r>
      <w:r w:rsidR="00B251E8" w:rsidRPr="003820D2">
        <w:rPr>
          <w:rFonts w:hint="eastAsia"/>
          <w:color w:val="auto"/>
        </w:rPr>
        <w:t>공</w:t>
      </w:r>
      <w:r w:rsidR="00750801" w:rsidRPr="003820D2">
        <w:rPr>
          <w:rFonts w:hint="eastAsia"/>
          <w:color w:val="auto"/>
        </w:rPr>
        <w:t>봉사동기의</w:t>
      </w:r>
      <w:r w:rsidR="00750801" w:rsidRPr="003820D2">
        <w:rPr>
          <w:rFonts w:hint="eastAsia"/>
          <w:color w:val="auto"/>
        </w:rPr>
        <w:t xml:space="preserve"> </w:t>
      </w:r>
      <w:r w:rsidR="00750801" w:rsidRPr="003820D2">
        <w:rPr>
          <w:rFonts w:hint="eastAsia"/>
          <w:color w:val="auto"/>
        </w:rPr>
        <w:t>결정요인에</w:t>
      </w:r>
      <w:r w:rsidR="00750801" w:rsidRPr="003820D2">
        <w:rPr>
          <w:rFonts w:hint="eastAsia"/>
          <w:color w:val="auto"/>
        </w:rPr>
        <w:t xml:space="preserve"> </w:t>
      </w:r>
      <w:r w:rsidR="00750801" w:rsidRPr="003820D2">
        <w:rPr>
          <w:rFonts w:hint="eastAsia"/>
          <w:color w:val="auto"/>
        </w:rPr>
        <w:t>대한</w:t>
      </w:r>
      <w:r w:rsidR="00750801" w:rsidRPr="003820D2">
        <w:rPr>
          <w:rFonts w:hint="eastAsia"/>
          <w:color w:val="auto"/>
        </w:rPr>
        <w:t xml:space="preserve"> </w:t>
      </w:r>
      <w:r w:rsidR="001B2696" w:rsidRPr="003820D2">
        <w:rPr>
          <w:rFonts w:hint="eastAsia"/>
          <w:color w:val="auto"/>
        </w:rPr>
        <w:t>이론적</w:t>
      </w:r>
      <w:r w:rsidR="001B2696" w:rsidRPr="003820D2">
        <w:rPr>
          <w:rFonts w:hint="eastAsia"/>
          <w:color w:val="auto"/>
        </w:rPr>
        <w:t xml:space="preserve"> </w:t>
      </w:r>
      <w:r w:rsidR="001B2696" w:rsidRPr="003820D2">
        <w:rPr>
          <w:rFonts w:hint="eastAsia"/>
          <w:color w:val="auto"/>
        </w:rPr>
        <w:t>논의</w:t>
      </w:r>
      <w:r w:rsidR="001B2696" w:rsidRPr="003820D2">
        <w:rPr>
          <w:rFonts w:hint="eastAsia"/>
          <w:color w:val="auto"/>
        </w:rPr>
        <w:t xml:space="preserve"> </w:t>
      </w:r>
      <w:r w:rsidR="001B2696" w:rsidRPr="003820D2">
        <w:rPr>
          <w:rFonts w:hint="eastAsia"/>
          <w:color w:val="auto"/>
        </w:rPr>
        <w:t>및</w:t>
      </w:r>
      <w:r w:rsidR="001B2696" w:rsidRPr="003820D2">
        <w:rPr>
          <w:rFonts w:hint="eastAsia"/>
          <w:color w:val="auto"/>
        </w:rPr>
        <w:t xml:space="preserve"> </w:t>
      </w:r>
      <w:r w:rsidR="001B2696" w:rsidRPr="003820D2">
        <w:rPr>
          <w:rFonts w:hint="eastAsia"/>
          <w:color w:val="auto"/>
        </w:rPr>
        <w:t>연구가설</w:t>
      </w:r>
    </w:p>
    <w:p w14:paraId="1C7FB424" w14:textId="77777777" w:rsidR="001D51F4" w:rsidRPr="00B61948" w:rsidRDefault="001D51F4" w:rsidP="00265BC3">
      <w:pPr>
        <w:wordWrap/>
        <w:spacing w:before="120" w:after="120" w:line="276" w:lineRule="auto"/>
        <w:rPr>
          <w:rFonts w:eastAsia="나눔명조"/>
          <w:smallCaps/>
          <w:sz w:val="20"/>
          <w:szCs w:val="22"/>
        </w:rPr>
      </w:pPr>
    </w:p>
    <w:p w14:paraId="1BD00D48" w14:textId="04BCBA3D" w:rsidR="0005167B" w:rsidRPr="003820D2" w:rsidRDefault="0005167B" w:rsidP="006A2C1F">
      <w:pPr>
        <w:pStyle w:val="2"/>
        <w:rPr>
          <w:color w:val="auto"/>
        </w:rPr>
      </w:pPr>
      <w:r w:rsidRPr="003820D2">
        <w:rPr>
          <w:rFonts w:hint="eastAsia"/>
          <w:color w:val="auto"/>
        </w:rPr>
        <w:t xml:space="preserve">1. </w:t>
      </w:r>
      <w:r w:rsidRPr="003820D2">
        <w:rPr>
          <w:rFonts w:hint="eastAsia"/>
          <w:color w:val="auto"/>
        </w:rPr>
        <w:t>공</w:t>
      </w:r>
      <w:r w:rsidR="00B251E8" w:rsidRPr="003820D2">
        <w:rPr>
          <w:rFonts w:hint="eastAsia"/>
          <w:color w:val="auto"/>
        </w:rPr>
        <w:t>공</w:t>
      </w:r>
      <w:r w:rsidRPr="003820D2">
        <w:rPr>
          <w:rFonts w:hint="eastAsia"/>
          <w:color w:val="auto"/>
        </w:rPr>
        <w:t>봉사동기</w:t>
      </w:r>
      <w:r w:rsidRPr="003820D2">
        <w:rPr>
          <w:rFonts w:hint="eastAsia"/>
          <w:color w:val="auto"/>
        </w:rPr>
        <w:t xml:space="preserve"> (Public Service Motivation)</w:t>
      </w:r>
    </w:p>
    <w:p w14:paraId="7E27C75C" w14:textId="77777777" w:rsidR="00265BC3" w:rsidRPr="00B61948" w:rsidRDefault="00265BC3" w:rsidP="00265BC3">
      <w:pPr>
        <w:wordWrap/>
        <w:adjustRightInd w:val="0"/>
        <w:spacing w:before="120" w:after="120" w:line="276" w:lineRule="auto"/>
        <w:ind w:rightChars="-23" w:right="-55"/>
        <w:rPr>
          <w:rFonts w:eastAsia="나눔명조"/>
          <w:sz w:val="20"/>
          <w:szCs w:val="22"/>
        </w:rPr>
      </w:pPr>
    </w:p>
    <w:p w14:paraId="5A1CB588" w14:textId="61CC0EA2" w:rsidR="00D932A5" w:rsidRPr="00B61948" w:rsidRDefault="00626E94" w:rsidP="34D5D6E7">
      <w:pPr>
        <w:wordWrap/>
        <w:adjustRightInd w:val="0"/>
        <w:spacing w:before="120" w:after="120" w:line="276" w:lineRule="auto"/>
        <w:ind w:rightChars="-23" w:right="-55"/>
        <w:rPr>
          <w:rFonts w:eastAsia="나눔명조"/>
          <w:sz w:val="20"/>
          <w:szCs w:val="22"/>
        </w:rPr>
      </w:pPr>
      <w:r w:rsidRPr="00B61948">
        <w:rPr>
          <w:rFonts w:eastAsia="나눔명조" w:hint="eastAsia"/>
          <w:sz w:val="20"/>
          <w:szCs w:val="22"/>
        </w:rPr>
        <w:t>일반적으로</w:t>
      </w:r>
      <w:r w:rsidR="004E69F6" w:rsidRPr="00B61948">
        <w:rPr>
          <w:rFonts w:eastAsia="나눔명조" w:hint="eastAsia"/>
          <w:sz w:val="20"/>
          <w:szCs w:val="22"/>
        </w:rPr>
        <w:t xml:space="preserve"> </w:t>
      </w:r>
      <w:r w:rsidR="00F37528"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공공기관과</w:t>
      </w:r>
      <w:r w:rsidRPr="00B61948">
        <w:rPr>
          <w:rFonts w:eastAsia="나눔명조" w:hint="eastAsia"/>
          <w:sz w:val="20"/>
          <w:szCs w:val="22"/>
        </w:rPr>
        <w:t xml:space="preserve"> </w:t>
      </w:r>
      <w:r w:rsidRPr="00B61948">
        <w:rPr>
          <w:rFonts w:eastAsia="나눔명조" w:hint="eastAsia"/>
          <w:sz w:val="20"/>
          <w:szCs w:val="22"/>
        </w:rPr>
        <w:t>정부조직에서</w:t>
      </w:r>
      <w:r w:rsidRPr="00B61948">
        <w:rPr>
          <w:rFonts w:eastAsia="나눔명조" w:hint="eastAsia"/>
          <w:sz w:val="20"/>
          <w:szCs w:val="22"/>
        </w:rPr>
        <w:t xml:space="preserve"> </w:t>
      </w:r>
      <w:r w:rsidRPr="00B61948">
        <w:rPr>
          <w:rFonts w:eastAsia="나눔명조" w:hint="eastAsia"/>
          <w:sz w:val="20"/>
          <w:szCs w:val="22"/>
        </w:rPr>
        <w:t>고유하게</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동기에</w:t>
      </w:r>
      <w:r w:rsidRPr="00B61948">
        <w:rPr>
          <w:rFonts w:eastAsia="나눔명조" w:hint="eastAsia"/>
          <w:sz w:val="20"/>
          <w:szCs w:val="22"/>
        </w:rPr>
        <w:t xml:space="preserve"> </w:t>
      </w:r>
      <w:r w:rsidRPr="00B61948">
        <w:rPr>
          <w:rFonts w:eastAsia="나눔명조" w:hint="eastAsia"/>
          <w:sz w:val="20"/>
          <w:szCs w:val="22"/>
        </w:rPr>
        <w:t>대응하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성향</w:t>
      </w:r>
      <w:r w:rsidR="00B12EA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1tAUZPsT","properties":{"formattedCitation":"(Perry and Wise 1990, 368)","plainCitation":"(Perry and Wise 1990, 368)","noteIndex":0},"citationItems":[{"id":1488,"uris":["http://zotero.org/users/5210800/items/8T2IT9WQ"],"uri":["http://zotero.org/users/5210800/items/8T2IT9WQ"],"itemData":{"id":1488,"type":"article-journal","container-title":"Public Administration Review","DOI":"10.2307/976618","ISSN":"00333352","issue":"3","language":"English","note":"Citation Key: perry_motivational_1990","page":"367","title":"The Motivational Bases of Public Service","volume":"50","author":[{"family":"Perry","given":"James L."},{"family":"Wise","given":"Lois Recascino"}],"issued":{"date-parts":[["1990",5]]}},"locator":"368"}],"schema":"https://github.com/citation-style-language/schema/raw/master/csl-citation.json"} </w:instrText>
      </w:r>
      <w:r w:rsidR="00B12EA6" w:rsidRPr="00B61948">
        <w:rPr>
          <w:rFonts w:eastAsia="나눔명조"/>
          <w:sz w:val="20"/>
          <w:szCs w:val="22"/>
        </w:rPr>
        <w:fldChar w:fldCharType="separate"/>
      </w:r>
      <w:r w:rsidR="00B12EA6" w:rsidRPr="00B61948">
        <w:rPr>
          <w:sz w:val="20"/>
        </w:rPr>
        <w:t xml:space="preserve">(Perry </w:t>
      </w:r>
      <w:r w:rsidR="00A04BB2">
        <w:rPr>
          <w:sz w:val="20"/>
        </w:rPr>
        <w:t>&amp;</w:t>
      </w:r>
      <w:r w:rsidR="00B12EA6" w:rsidRPr="00B61948">
        <w:rPr>
          <w:sz w:val="20"/>
        </w:rPr>
        <w:t xml:space="preserve"> Wise 1990, 368)</w:t>
      </w:r>
      <w:r w:rsidR="00B12EA6" w:rsidRPr="00B61948">
        <w:rPr>
          <w:rFonts w:eastAsia="나눔명조"/>
          <w:sz w:val="20"/>
          <w:szCs w:val="22"/>
        </w:rPr>
        <w:fldChar w:fldCharType="end"/>
      </w:r>
      <w:r w:rsidRPr="00B61948">
        <w:rPr>
          <w:rFonts w:eastAsia="나눔명조"/>
          <w:sz w:val="20"/>
          <w:szCs w:val="22"/>
        </w:rPr>
        <w:t>”</w:t>
      </w:r>
      <w:r w:rsidRPr="00B61948">
        <w:rPr>
          <w:rFonts w:eastAsia="나눔명조" w:hint="eastAsia"/>
          <w:sz w:val="20"/>
          <w:szCs w:val="22"/>
        </w:rPr>
        <w:t>으로</w:t>
      </w:r>
      <w:r w:rsidRPr="00B61948">
        <w:rPr>
          <w:rFonts w:eastAsia="나눔명조" w:hint="eastAsia"/>
          <w:sz w:val="20"/>
          <w:szCs w:val="22"/>
        </w:rPr>
        <w:t xml:space="preserve">, </w:t>
      </w:r>
      <w:r w:rsidR="0005167B" w:rsidRPr="00B61948">
        <w:rPr>
          <w:rFonts w:eastAsia="나눔명조" w:hint="eastAsia"/>
          <w:sz w:val="20"/>
          <w:szCs w:val="22"/>
        </w:rPr>
        <w:t>합리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rational motives), </w:t>
      </w:r>
      <w:r w:rsidR="0005167B" w:rsidRPr="00B61948">
        <w:rPr>
          <w:rFonts w:eastAsia="나눔명조" w:hint="eastAsia"/>
          <w:sz w:val="20"/>
          <w:szCs w:val="22"/>
        </w:rPr>
        <w:t>규범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norm-based motives), </w:t>
      </w:r>
      <w:r w:rsidR="0005167B" w:rsidRPr="00B61948">
        <w:rPr>
          <w:rFonts w:eastAsia="나눔명조" w:hint="eastAsia"/>
          <w:sz w:val="20"/>
          <w:szCs w:val="22"/>
        </w:rPr>
        <w:t>정서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affective motives)</w:t>
      </w:r>
      <w:r w:rsidR="007B3BFC" w:rsidRPr="00B61948">
        <w:rPr>
          <w:rFonts w:eastAsia="나눔명조"/>
          <w:sz w:val="20"/>
          <w:szCs w:val="22"/>
        </w:rPr>
        <w:t xml:space="preserve"> </w:t>
      </w:r>
      <w:r w:rsidR="007B3BFC" w:rsidRPr="00B61948">
        <w:rPr>
          <w:rFonts w:eastAsia="나눔명조" w:hint="eastAsia"/>
          <w:sz w:val="20"/>
          <w:szCs w:val="22"/>
        </w:rPr>
        <w:t>등</w:t>
      </w:r>
      <w:r w:rsidR="0005167B" w:rsidRPr="00B61948">
        <w:rPr>
          <w:rFonts w:eastAsia="나눔명조" w:hint="eastAsia"/>
          <w:sz w:val="20"/>
          <w:szCs w:val="22"/>
        </w:rPr>
        <w:t xml:space="preserve"> </w:t>
      </w:r>
      <w:r w:rsidR="0005167B" w:rsidRPr="00B61948">
        <w:rPr>
          <w:rFonts w:eastAsia="나눔명조" w:hint="eastAsia"/>
          <w:sz w:val="20"/>
          <w:szCs w:val="22"/>
        </w:rPr>
        <w:t>세</w:t>
      </w:r>
      <w:r w:rsidR="0005167B" w:rsidRPr="00B61948">
        <w:rPr>
          <w:rFonts w:eastAsia="나눔명조" w:hint="eastAsia"/>
          <w:sz w:val="20"/>
          <w:szCs w:val="22"/>
        </w:rPr>
        <w:t xml:space="preserve"> </w:t>
      </w:r>
      <w:r w:rsidR="0005167B" w:rsidRPr="00B61948">
        <w:rPr>
          <w:rFonts w:eastAsia="나눔명조" w:hint="eastAsia"/>
          <w:sz w:val="20"/>
          <w:szCs w:val="22"/>
        </w:rPr>
        <w:t>가지</w:t>
      </w:r>
      <w:r w:rsidR="0005167B" w:rsidRPr="00B61948">
        <w:rPr>
          <w:rFonts w:eastAsia="나눔명조" w:hint="eastAsia"/>
          <w:sz w:val="20"/>
          <w:szCs w:val="22"/>
        </w:rPr>
        <w:t xml:space="preserve"> </w:t>
      </w:r>
      <w:r w:rsidR="0005167B" w:rsidRPr="00B61948">
        <w:rPr>
          <w:rFonts w:eastAsia="나눔명조" w:hint="eastAsia"/>
          <w:sz w:val="20"/>
          <w:szCs w:val="22"/>
        </w:rPr>
        <w:t>차원으로</w:t>
      </w:r>
      <w:r w:rsidR="0005167B" w:rsidRPr="00B61948">
        <w:rPr>
          <w:rFonts w:eastAsia="나눔명조" w:hint="eastAsia"/>
          <w:sz w:val="20"/>
          <w:szCs w:val="22"/>
        </w:rPr>
        <w:t xml:space="preserve"> </w:t>
      </w:r>
      <w:r w:rsidR="0005167B" w:rsidRPr="00B61948">
        <w:rPr>
          <w:rFonts w:eastAsia="나눔명조" w:hint="eastAsia"/>
          <w:sz w:val="20"/>
          <w:szCs w:val="22"/>
        </w:rPr>
        <w:t>나누어</w:t>
      </w:r>
      <w:r w:rsidR="0005167B" w:rsidRPr="00B61948">
        <w:rPr>
          <w:rFonts w:eastAsia="나눔명조" w:hint="eastAsia"/>
          <w:sz w:val="20"/>
          <w:szCs w:val="22"/>
        </w:rPr>
        <w:t xml:space="preserve"> </w:t>
      </w:r>
      <w:r w:rsidR="0005167B" w:rsidRPr="00B61948">
        <w:rPr>
          <w:rFonts w:eastAsia="나눔명조" w:hint="eastAsia"/>
          <w:sz w:val="20"/>
          <w:szCs w:val="22"/>
        </w:rPr>
        <w:t>설명</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w:t>
      </w:r>
      <w:r w:rsidR="00B12EA6" w:rsidRPr="00B61948">
        <w:rPr>
          <w:rFonts w:eastAsia="나눔명조" w:hint="eastAsia"/>
          <w:sz w:val="20"/>
          <w:szCs w:val="22"/>
        </w:rPr>
        <w:t>다</w:t>
      </w:r>
      <w:r w:rsidR="00B12EA6" w:rsidRPr="00B61948">
        <w:rPr>
          <w:rFonts w:eastAsia="나눔명조"/>
          <w:sz w:val="20"/>
          <w:szCs w:val="22"/>
        </w:rPr>
        <w:t xml:space="preserve">. </w:t>
      </w:r>
      <w:r w:rsidR="00B12EA6" w:rsidRPr="00B61948">
        <w:rPr>
          <w:rFonts w:eastAsia="나눔명조" w:hint="eastAsia"/>
          <w:sz w:val="20"/>
          <w:szCs w:val="22"/>
        </w:rPr>
        <w:t>공공봉사동기는</w:t>
      </w:r>
      <w:r w:rsidR="00B12EA6" w:rsidRPr="00B61948">
        <w:rPr>
          <w:rFonts w:eastAsia="나눔명조" w:hint="eastAsia"/>
          <w:sz w:val="20"/>
          <w:szCs w:val="22"/>
        </w:rPr>
        <w:t xml:space="preserve"> </w:t>
      </w:r>
      <w:r w:rsidR="00CA221C" w:rsidRPr="00B61948">
        <w:rPr>
          <w:rFonts w:eastAsia="나눔명조" w:hint="eastAsia"/>
          <w:sz w:val="20"/>
          <w:szCs w:val="22"/>
        </w:rPr>
        <w:t>각</w:t>
      </w:r>
      <w:r w:rsidR="00CA221C" w:rsidRPr="00B61948">
        <w:rPr>
          <w:rFonts w:eastAsia="나눔명조" w:hint="eastAsia"/>
          <w:sz w:val="20"/>
          <w:szCs w:val="22"/>
        </w:rPr>
        <w:t xml:space="preserve"> </w:t>
      </w:r>
      <w:r w:rsidR="00CA221C" w:rsidRPr="00B61948">
        <w:rPr>
          <w:rFonts w:eastAsia="나눔명조" w:hint="eastAsia"/>
          <w:sz w:val="20"/>
          <w:szCs w:val="22"/>
        </w:rPr>
        <w:t>차원에</w:t>
      </w:r>
      <w:r w:rsidR="00CA221C" w:rsidRPr="00B61948">
        <w:rPr>
          <w:rFonts w:eastAsia="나눔명조" w:hint="eastAsia"/>
          <w:sz w:val="20"/>
          <w:szCs w:val="22"/>
        </w:rPr>
        <w:t xml:space="preserve"> </w:t>
      </w:r>
      <w:r w:rsidR="00CA221C" w:rsidRPr="00B61948">
        <w:rPr>
          <w:rFonts w:eastAsia="나눔명조" w:hint="eastAsia"/>
          <w:sz w:val="20"/>
          <w:szCs w:val="22"/>
        </w:rPr>
        <w:t>따라</w:t>
      </w:r>
      <w:r w:rsidR="00CA221C" w:rsidRPr="00B61948">
        <w:rPr>
          <w:rFonts w:eastAsia="나눔명조" w:hint="eastAsia"/>
          <w:sz w:val="20"/>
          <w:szCs w:val="22"/>
        </w:rPr>
        <w:t xml:space="preserve"> </w:t>
      </w:r>
      <w:r w:rsidR="00CA221C" w:rsidRPr="00B61948">
        <w:rPr>
          <w:rFonts w:eastAsia="나눔명조" w:hint="eastAsia"/>
          <w:sz w:val="20"/>
          <w:szCs w:val="22"/>
        </w:rPr>
        <w:t>공공</w:t>
      </w:r>
      <w:r w:rsidR="00CA221C" w:rsidRPr="00B61948">
        <w:rPr>
          <w:rFonts w:eastAsia="나눔명조" w:hint="eastAsia"/>
          <w:sz w:val="20"/>
          <w:szCs w:val="22"/>
        </w:rPr>
        <w:t xml:space="preserve"> </w:t>
      </w:r>
      <w:r w:rsidR="00CA221C" w:rsidRPr="00B61948">
        <w:rPr>
          <w:rFonts w:eastAsia="나눔명조" w:hint="eastAsia"/>
          <w:sz w:val="20"/>
          <w:szCs w:val="22"/>
        </w:rPr>
        <w:t>정책에</w:t>
      </w:r>
      <w:r w:rsidR="00CA221C" w:rsidRPr="00B61948">
        <w:rPr>
          <w:rFonts w:eastAsia="나눔명조" w:hint="eastAsia"/>
          <w:sz w:val="20"/>
          <w:szCs w:val="22"/>
        </w:rPr>
        <w:t xml:space="preserve"> </w:t>
      </w:r>
      <w:r w:rsidR="00CA221C" w:rsidRPr="00B61948">
        <w:rPr>
          <w:rFonts w:eastAsia="나눔명조" w:hint="eastAsia"/>
          <w:sz w:val="20"/>
          <w:szCs w:val="22"/>
        </w:rPr>
        <w:t>호감도</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공익에</w:t>
      </w:r>
      <w:r w:rsidR="00CA221C" w:rsidRPr="00B61948">
        <w:rPr>
          <w:rFonts w:eastAsia="나눔명조" w:hint="eastAsia"/>
          <w:sz w:val="20"/>
          <w:szCs w:val="22"/>
        </w:rPr>
        <w:t xml:space="preserve"> </w:t>
      </w:r>
      <w:r w:rsidR="00CA221C" w:rsidRPr="00B61948">
        <w:rPr>
          <w:rFonts w:eastAsia="나눔명조" w:hint="eastAsia"/>
          <w:sz w:val="20"/>
          <w:szCs w:val="22"/>
        </w:rPr>
        <w:t>대한</w:t>
      </w:r>
      <w:r w:rsidR="00CA221C" w:rsidRPr="00B61948">
        <w:rPr>
          <w:rFonts w:eastAsia="나눔명조" w:hint="eastAsia"/>
          <w:sz w:val="20"/>
          <w:szCs w:val="22"/>
        </w:rPr>
        <w:t xml:space="preserve"> </w:t>
      </w:r>
      <w:r w:rsidR="00CA221C" w:rsidRPr="00B61948">
        <w:rPr>
          <w:rFonts w:eastAsia="나눔명조" w:hint="eastAsia"/>
          <w:sz w:val="20"/>
          <w:szCs w:val="22"/>
        </w:rPr>
        <w:t>몰입</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동정심과</w:t>
      </w:r>
      <w:r w:rsidR="00CA221C" w:rsidRPr="00B61948">
        <w:rPr>
          <w:rFonts w:eastAsia="나눔명조" w:hint="eastAsia"/>
          <w:sz w:val="20"/>
          <w:szCs w:val="22"/>
        </w:rPr>
        <w:t xml:space="preserve"> </w:t>
      </w:r>
      <w:r w:rsidR="00CA221C" w:rsidRPr="00B61948">
        <w:rPr>
          <w:rFonts w:eastAsia="나눔명조" w:hint="eastAsia"/>
          <w:sz w:val="20"/>
          <w:szCs w:val="22"/>
        </w:rPr>
        <w:t>자기희생</w:t>
      </w:r>
      <w:r w:rsidRPr="00B61948">
        <w:rPr>
          <w:rFonts w:eastAsia="나눔명조" w:hint="eastAsia"/>
          <w:sz w:val="20"/>
          <w:szCs w:val="22"/>
        </w:rPr>
        <w:t xml:space="preserve"> </w:t>
      </w:r>
      <w:r w:rsidRPr="00B61948">
        <w:rPr>
          <w:rFonts w:eastAsia="나눔명조" w:hint="eastAsia"/>
          <w:sz w:val="20"/>
          <w:szCs w:val="22"/>
        </w:rPr>
        <w:t>등의</w:t>
      </w:r>
      <w:r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w:t>
      </w:r>
      <w:r w:rsidR="00D932A5" w:rsidRPr="00B61948">
        <w:rPr>
          <w:rFonts w:eastAsia="나눔명조" w:hint="eastAsia"/>
          <w:sz w:val="20"/>
          <w:szCs w:val="22"/>
        </w:rPr>
        <w:t>요소를</w:t>
      </w:r>
      <w:r w:rsidRPr="00B61948">
        <w:rPr>
          <w:rFonts w:eastAsia="나눔명조" w:hint="eastAsia"/>
          <w:sz w:val="20"/>
          <w:szCs w:val="22"/>
        </w:rPr>
        <w:t xml:space="preserve"> </w:t>
      </w:r>
      <w:r w:rsidRPr="00B61948">
        <w:rPr>
          <w:rFonts w:eastAsia="나눔명조" w:hint="eastAsia"/>
          <w:sz w:val="20"/>
          <w:szCs w:val="22"/>
        </w:rPr>
        <w:t>포함한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m0PCuFjk","properties":{"formattedCitation":"(Perry 1996)","plainCitation":"(Perry 1996)","noteIndex":0},"citationItems":[{"id":1502,"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schema":"https://github.com/citation-style-language/schema/raw/master/csl-citation.json"} </w:instrText>
      </w:r>
      <w:r w:rsidR="008551D3" w:rsidRPr="00B61948">
        <w:rPr>
          <w:rFonts w:eastAsia="나눔명조"/>
          <w:sz w:val="20"/>
          <w:szCs w:val="22"/>
        </w:rPr>
        <w:fldChar w:fldCharType="separate"/>
      </w:r>
      <w:r w:rsidR="008551D3" w:rsidRPr="00B61948">
        <w:rPr>
          <w:sz w:val="20"/>
        </w:rPr>
        <w:t>(Perry</w:t>
      </w:r>
      <w:r w:rsidR="00F451EA">
        <w:rPr>
          <w:sz w:val="20"/>
        </w:rPr>
        <w:t>,</w:t>
      </w:r>
      <w:r w:rsidR="008551D3" w:rsidRPr="00B61948">
        <w:rPr>
          <w:sz w:val="20"/>
        </w:rPr>
        <w:t xml:space="preserve"> 1996)</w:t>
      </w:r>
      <w:r w:rsidR="008551D3" w:rsidRPr="00B61948">
        <w:rPr>
          <w:rFonts w:eastAsia="나눔명조"/>
          <w:sz w:val="20"/>
          <w:szCs w:val="22"/>
        </w:rPr>
        <w:fldChar w:fldCharType="end"/>
      </w:r>
      <w:r w:rsidRPr="00B61948">
        <w:rPr>
          <w:rFonts w:eastAsia="나눔명조" w:hint="eastAsia"/>
          <w:sz w:val="20"/>
          <w:szCs w:val="22"/>
        </w:rPr>
        <w:t>.</w:t>
      </w:r>
      <w:r w:rsidR="00F37528" w:rsidRPr="00B61948">
        <w:rPr>
          <w:rFonts w:eastAsia="나눔명조"/>
          <w:sz w:val="20"/>
          <w:szCs w:val="22"/>
        </w:rPr>
        <w:t xml:space="preserve"> </w:t>
      </w:r>
      <w:r w:rsidR="00F37528" w:rsidRPr="00B61948">
        <w:rPr>
          <w:rFonts w:eastAsia="나눔명조" w:hint="eastAsia"/>
          <w:sz w:val="20"/>
          <w:szCs w:val="22"/>
        </w:rPr>
        <w:t>다수의</w:t>
      </w:r>
      <w:r w:rsidR="00F37528" w:rsidRPr="00B61948">
        <w:rPr>
          <w:rFonts w:eastAsia="나눔명조" w:hint="eastAsia"/>
          <w:sz w:val="20"/>
          <w:szCs w:val="22"/>
        </w:rPr>
        <w:t xml:space="preserve"> </w:t>
      </w:r>
      <w:r w:rsidR="00F37528" w:rsidRPr="00B61948">
        <w:rPr>
          <w:rFonts w:eastAsia="나눔명조" w:hint="eastAsia"/>
          <w:sz w:val="20"/>
          <w:szCs w:val="22"/>
        </w:rPr>
        <w:t>연구들은</w:t>
      </w:r>
      <w:r w:rsidR="00F37528" w:rsidRPr="00B61948">
        <w:rPr>
          <w:rFonts w:eastAsia="나눔명조" w:hint="eastAsia"/>
          <w:sz w:val="20"/>
          <w:szCs w:val="22"/>
        </w:rPr>
        <w:t xml:space="preserve"> </w:t>
      </w:r>
      <w:r w:rsidR="00F37528" w:rsidRPr="00B61948">
        <w:rPr>
          <w:rFonts w:eastAsia="나눔명조" w:hint="eastAsia"/>
          <w:sz w:val="20"/>
          <w:szCs w:val="22"/>
        </w:rPr>
        <w:t>공공봉사동기를</w:t>
      </w:r>
      <w:r w:rsidR="00F37528" w:rsidRPr="00B61948">
        <w:rPr>
          <w:rFonts w:eastAsia="나눔명조" w:hint="eastAsia"/>
          <w:sz w:val="20"/>
          <w:szCs w:val="22"/>
        </w:rPr>
        <w:t xml:space="preserve"> </w:t>
      </w:r>
      <w:r w:rsidR="00F37528" w:rsidRPr="00B61948">
        <w:rPr>
          <w:rFonts w:eastAsia="나눔명조" w:hint="eastAsia"/>
          <w:sz w:val="20"/>
          <w:szCs w:val="22"/>
        </w:rPr>
        <w:t>개념화하는</w:t>
      </w:r>
      <w:r w:rsidR="00F37528" w:rsidRPr="00B61948">
        <w:rPr>
          <w:rFonts w:eastAsia="나눔명조" w:hint="eastAsia"/>
          <w:sz w:val="20"/>
          <w:szCs w:val="22"/>
        </w:rPr>
        <w:t xml:space="preserve"> </w:t>
      </w:r>
      <w:r w:rsidR="00F37528" w:rsidRPr="00B61948">
        <w:rPr>
          <w:rFonts w:eastAsia="나눔명조" w:hint="eastAsia"/>
          <w:sz w:val="20"/>
          <w:szCs w:val="22"/>
        </w:rPr>
        <w:t>데</w:t>
      </w:r>
      <w:r w:rsidR="00F37528" w:rsidRPr="00B61948">
        <w:rPr>
          <w:rFonts w:eastAsia="나눔명조" w:hint="eastAsia"/>
          <w:sz w:val="20"/>
          <w:szCs w:val="22"/>
        </w:rPr>
        <w:t xml:space="preserve"> </w:t>
      </w:r>
      <w:r w:rsidR="00F37528" w:rsidRPr="00B61948">
        <w:rPr>
          <w:rFonts w:eastAsia="나눔명조" w:hint="eastAsia"/>
          <w:sz w:val="20"/>
          <w:szCs w:val="22"/>
        </w:rPr>
        <w:t>있어</w:t>
      </w:r>
      <w:r w:rsidR="00F37528"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요소</w:t>
      </w:r>
      <w:r w:rsidR="00F37528" w:rsidRPr="00B61948">
        <w:rPr>
          <w:rFonts w:eastAsia="나눔명조" w:hint="eastAsia"/>
          <w:sz w:val="20"/>
          <w:szCs w:val="22"/>
        </w:rPr>
        <w:t>의</w:t>
      </w:r>
      <w:r w:rsidR="00F37528" w:rsidRPr="00B61948">
        <w:rPr>
          <w:rFonts w:eastAsia="나눔명조" w:hint="eastAsia"/>
          <w:sz w:val="20"/>
          <w:szCs w:val="22"/>
        </w:rPr>
        <w:t xml:space="preserve"> </w:t>
      </w:r>
      <w:r w:rsidR="00F37528" w:rsidRPr="00B61948">
        <w:rPr>
          <w:rFonts w:eastAsia="나눔명조" w:hint="eastAsia"/>
          <w:sz w:val="20"/>
          <w:szCs w:val="22"/>
        </w:rPr>
        <w:t>타당성에</w:t>
      </w:r>
      <w:r w:rsidR="00F37528" w:rsidRPr="00B61948">
        <w:rPr>
          <w:rFonts w:eastAsia="나눔명조" w:hint="eastAsia"/>
          <w:sz w:val="20"/>
          <w:szCs w:val="22"/>
        </w:rPr>
        <w:t xml:space="preserve"> </w:t>
      </w:r>
      <w:r w:rsidR="00F37528" w:rsidRPr="00B61948">
        <w:rPr>
          <w:rFonts w:eastAsia="나눔명조" w:hint="eastAsia"/>
          <w:sz w:val="20"/>
          <w:szCs w:val="22"/>
        </w:rPr>
        <w:t>대해</w:t>
      </w:r>
      <w:r w:rsidR="00F37528" w:rsidRPr="00B61948">
        <w:rPr>
          <w:rFonts w:eastAsia="나눔명조" w:hint="eastAsia"/>
          <w:sz w:val="20"/>
          <w:szCs w:val="22"/>
        </w:rPr>
        <w:t xml:space="preserve"> </w:t>
      </w:r>
      <w:r w:rsidR="00F37528" w:rsidRPr="00B61948">
        <w:rPr>
          <w:rFonts w:eastAsia="나눔명조" w:hint="eastAsia"/>
          <w:sz w:val="20"/>
          <w:szCs w:val="22"/>
        </w:rPr>
        <w:t>합의하고</w:t>
      </w:r>
      <w:r w:rsidR="00F37528" w:rsidRPr="00B61948">
        <w:rPr>
          <w:rFonts w:eastAsia="나눔명조" w:hint="eastAsia"/>
          <w:sz w:val="20"/>
          <w:szCs w:val="22"/>
        </w:rPr>
        <w:t xml:space="preserve"> </w:t>
      </w:r>
      <w:r w:rsidR="00F37528" w:rsidRPr="00B61948">
        <w:rPr>
          <w:rFonts w:eastAsia="나눔명조" w:hint="eastAsia"/>
          <w:sz w:val="20"/>
          <w:szCs w:val="22"/>
        </w:rPr>
        <w:t>있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4JfTaszp","properties":{"formattedCitation":"(Andersen, Lotte B\\uc0\\u248{}gh, and Pedersen 2014; Bell\\uc0\\u233{} 2012)","plainCitation":"(Andersen, Lotte Bøgh, and Pedersen 2014; Bellé 2012)","noteIndex":0},"citationItems":[{"id":1520,"uris":["http://zotero.org/users/5210800/items/QBMXWVGZ"],"uri":["http://zotero.org/users/5210800/items/QBMXWVGZ"],"itemData":{"id":1520,"type":"article-journal","container-title":"Journal of Public Administration Research and Theory","issue":"3","note":"Citation Key: Andersonetal2014\ntex.date-added: 2021-09-30 15:17:03 -0400\ntex.date-modified: 2021-09-30 15:17:58 -0400","page":"651-671","title":"How does public service motivation among teachers affect student performance in schools?","volume":"24","author":[{"literal":"Andersen"},{"family":"Lotte Bøgh","given":"Eskil Heinesen"},{"family":"Pedersen","given":"Lene Holm"}],"issued":{"date-parts":[["2014"]]}}},{"id":1526,"uris":["http://zotero.org/users/5210800/items/VHSPJYSK"],"uri":["http://zotero.org/users/5210800/items/VHSPJYSK"],"itemData":{"id":1526,"type":"article-journal","container-title":"Public Administration Review","issue":"1","page":"143-153","title":"Experimental Evidence on the Relationship between Public Service Motivation and Job Performance","volume":"73","author":[{"family":"Bellé","given":"Nicola"}],"issued":{"date-parts":[["2012"]]}}}],"schema":"https://github.com/citation-style-language/schema/raw/master/csl-citation.json"} </w:instrText>
      </w:r>
      <w:r w:rsidR="008551D3" w:rsidRPr="00B61948">
        <w:rPr>
          <w:rFonts w:eastAsia="나눔명조"/>
          <w:sz w:val="20"/>
          <w:szCs w:val="22"/>
        </w:rPr>
        <w:fldChar w:fldCharType="separate"/>
      </w:r>
      <w:r w:rsidR="008551D3" w:rsidRPr="00B61948">
        <w:rPr>
          <w:sz w:val="20"/>
        </w:rPr>
        <w:t>(Andersen</w:t>
      </w:r>
      <w:r w:rsidR="00F451EA">
        <w:rPr>
          <w:sz w:val="20"/>
        </w:rPr>
        <w:t xml:space="preserve"> </w:t>
      </w:r>
      <w:r w:rsidR="00F451EA">
        <w:rPr>
          <w:rFonts w:hint="eastAsia"/>
          <w:sz w:val="20"/>
        </w:rPr>
        <w:t>e</w:t>
      </w:r>
      <w:r w:rsidR="00F451EA">
        <w:rPr>
          <w:sz w:val="20"/>
        </w:rPr>
        <w:t>t al.,</w:t>
      </w:r>
      <w:r w:rsidR="008551D3" w:rsidRPr="00B61948">
        <w:rPr>
          <w:sz w:val="20"/>
        </w:rPr>
        <w:t xml:space="preserve"> 2014; Bellé</w:t>
      </w:r>
      <w:r w:rsidR="00F451EA">
        <w:rPr>
          <w:sz w:val="20"/>
        </w:rPr>
        <w:t>,</w:t>
      </w:r>
      <w:r w:rsidR="008551D3" w:rsidRPr="00B61948">
        <w:rPr>
          <w:sz w:val="20"/>
        </w:rPr>
        <w:t xml:space="preserve"> 2012)</w:t>
      </w:r>
      <w:r w:rsidR="008551D3" w:rsidRPr="00B61948">
        <w:rPr>
          <w:rFonts w:eastAsia="나눔명조"/>
          <w:sz w:val="20"/>
          <w:szCs w:val="22"/>
        </w:rPr>
        <w:fldChar w:fldCharType="end"/>
      </w:r>
      <w:r w:rsidR="0005167B" w:rsidRPr="00B61948">
        <w:rPr>
          <w:rFonts w:eastAsia="나눔명조" w:hint="eastAsia"/>
          <w:sz w:val="20"/>
          <w:szCs w:val="22"/>
        </w:rPr>
        <w:t xml:space="preserve">. </w:t>
      </w:r>
      <w:r w:rsidR="00D932A5" w:rsidRPr="00B61948">
        <w:rPr>
          <w:rFonts w:eastAsia="나눔명조" w:hint="eastAsia"/>
          <w:sz w:val="20"/>
          <w:szCs w:val="22"/>
        </w:rPr>
        <w:t>하지만</w:t>
      </w:r>
      <w:r w:rsidR="00D932A5" w:rsidRPr="00B61948">
        <w:rPr>
          <w:rFonts w:eastAsia="나눔명조" w:hint="eastAsia"/>
          <w:sz w:val="20"/>
          <w:szCs w:val="22"/>
        </w:rPr>
        <w:t xml:space="preserve"> </w:t>
      </w:r>
      <w:r w:rsidR="00D932A5" w:rsidRPr="00B61948">
        <w:rPr>
          <w:rFonts w:eastAsia="나눔명조" w:hint="eastAsia"/>
          <w:sz w:val="20"/>
          <w:szCs w:val="22"/>
        </w:rPr>
        <w:t>공공봉사동기</w:t>
      </w:r>
      <w:r w:rsidR="00F37528" w:rsidRPr="00B61948">
        <w:rPr>
          <w:rFonts w:eastAsia="나눔명조" w:hint="eastAsia"/>
          <w:sz w:val="20"/>
          <w:szCs w:val="22"/>
        </w:rPr>
        <w:t>의</w:t>
      </w:r>
      <w:r w:rsidR="00F37528" w:rsidRPr="00B61948">
        <w:rPr>
          <w:rFonts w:eastAsia="나눔명조" w:hint="eastAsia"/>
          <w:sz w:val="20"/>
          <w:szCs w:val="22"/>
        </w:rPr>
        <w:t xml:space="preserve"> </w:t>
      </w:r>
      <w:r w:rsidR="00F37528" w:rsidRPr="00B61948">
        <w:rPr>
          <w:rFonts w:eastAsia="나눔명조" w:hint="eastAsia"/>
          <w:sz w:val="20"/>
          <w:szCs w:val="22"/>
        </w:rPr>
        <w:t>이러한</w:t>
      </w:r>
      <w:r w:rsidR="00F37528" w:rsidRPr="00B61948">
        <w:rPr>
          <w:rFonts w:eastAsia="나눔명조" w:hint="eastAsia"/>
          <w:sz w:val="20"/>
          <w:szCs w:val="22"/>
        </w:rPr>
        <w:t xml:space="preserve"> </w:t>
      </w:r>
      <w:r w:rsidR="00F37528" w:rsidRPr="00B61948">
        <w:rPr>
          <w:rFonts w:eastAsia="나눔명조" w:hint="eastAsia"/>
          <w:sz w:val="20"/>
          <w:szCs w:val="22"/>
        </w:rPr>
        <w:t>집약적</w:t>
      </w:r>
      <w:r w:rsidR="00F37528" w:rsidRPr="00B61948">
        <w:rPr>
          <w:rFonts w:eastAsia="나눔명조" w:hint="eastAsia"/>
          <w:sz w:val="20"/>
          <w:szCs w:val="22"/>
        </w:rPr>
        <w:t xml:space="preserve"> </w:t>
      </w:r>
      <w:r w:rsidR="00F37528" w:rsidRPr="00B61948">
        <w:rPr>
          <w:rFonts w:eastAsia="나눔명조" w:hint="eastAsia"/>
          <w:sz w:val="20"/>
          <w:szCs w:val="22"/>
        </w:rPr>
        <w:t>성격</w:t>
      </w:r>
      <w:r w:rsidR="00F37528" w:rsidRPr="00B61948">
        <w:rPr>
          <w:rFonts w:eastAsia="나눔명조" w:hint="eastAsia"/>
          <w:sz w:val="20"/>
          <w:szCs w:val="22"/>
        </w:rPr>
        <w:t>(</w:t>
      </w:r>
      <w:r w:rsidR="00F37528" w:rsidRPr="00B61948">
        <w:rPr>
          <w:rFonts w:eastAsia="나눔명조"/>
          <w:sz w:val="20"/>
          <w:szCs w:val="22"/>
        </w:rPr>
        <w:t>aggregative attributes)</w:t>
      </w:r>
      <w:r w:rsidR="00F37528" w:rsidRPr="00B61948">
        <w:rPr>
          <w:rFonts w:eastAsia="나눔명조" w:hint="eastAsia"/>
          <w:sz w:val="20"/>
          <w:szCs w:val="22"/>
        </w:rPr>
        <w:t>는</w:t>
      </w:r>
      <w:r w:rsidR="00F37528" w:rsidRPr="00B61948">
        <w:rPr>
          <w:rFonts w:eastAsia="나눔명조" w:hint="eastAsia"/>
          <w:sz w:val="20"/>
          <w:szCs w:val="22"/>
        </w:rPr>
        <w:t xml:space="preserve"> </w:t>
      </w:r>
      <w:r w:rsidR="00F37528" w:rsidRPr="00B61948">
        <w:rPr>
          <w:rFonts w:eastAsia="나눔명조" w:hint="eastAsia"/>
          <w:sz w:val="20"/>
          <w:szCs w:val="22"/>
        </w:rPr>
        <w:t>공공봉사동기</w:t>
      </w:r>
      <w:r w:rsidR="00F37528" w:rsidRPr="00B61948">
        <w:rPr>
          <w:rFonts w:eastAsia="나눔명조" w:hint="eastAsia"/>
          <w:sz w:val="20"/>
          <w:szCs w:val="22"/>
        </w:rPr>
        <w:t xml:space="preserve"> </w:t>
      </w:r>
      <w:r w:rsidR="00F37528" w:rsidRPr="00B61948">
        <w:rPr>
          <w:rFonts w:eastAsia="나눔명조" w:hint="eastAsia"/>
          <w:sz w:val="20"/>
          <w:szCs w:val="22"/>
        </w:rPr>
        <w:t>연구에</w:t>
      </w:r>
      <w:r w:rsidR="00F37528" w:rsidRPr="00B61948">
        <w:rPr>
          <w:rFonts w:eastAsia="나눔명조" w:hint="eastAsia"/>
          <w:sz w:val="20"/>
          <w:szCs w:val="22"/>
        </w:rPr>
        <w:t xml:space="preserve"> </w:t>
      </w:r>
      <w:r w:rsidR="00F37528" w:rsidRPr="00B61948">
        <w:rPr>
          <w:rFonts w:eastAsia="나눔명조" w:hint="eastAsia"/>
          <w:sz w:val="20"/>
          <w:szCs w:val="22"/>
        </w:rPr>
        <w:t>있어</w:t>
      </w:r>
      <w:r w:rsidR="00F37528" w:rsidRPr="00B61948">
        <w:rPr>
          <w:rFonts w:eastAsia="나눔명조" w:hint="eastAsia"/>
          <w:sz w:val="20"/>
          <w:szCs w:val="22"/>
        </w:rPr>
        <w:t xml:space="preserve"> </w:t>
      </w:r>
      <w:r w:rsidR="00D932A5" w:rsidRPr="00B61948">
        <w:rPr>
          <w:rFonts w:eastAsia="나눔명조" w:hint="eastAsia"/>
          <w:sz w:val="20"/>
          <w:szCs w:val="22"/>
        </w:rPr>
        <w:t>명확한</w:t>
      </w:r>
      <w:r w:rsidR="00D932A5" w:rsidRPr="00B61948">
        <w:rPr>
          <w:rFonts w:eastAsia="나눔명조" w:hint="eastAsia"/>
          <w:sz w:val="20"/>
          <w:szCs w:val="22"/>
        </w:rPr>
        <w:t xml:space="preserve"> </w:t>
      </w:r>
      <w:r w:rsidR="00D932A5" w:rsidRPr="00B61948">
        <w:rPr>
          <w:rFonts w:eastAsia="나눔명조" w:hint="eastAsia"/>
          <w:sz w:val="20"/>
          <w:szCs w:val="22"/>
        </w:rPr>
        <w:t>개념화에</w:t>
      </w:r>
      <w:r w:rsidR="00D932A5" w:rsidRPr="00B61948">
        <w:rPr>
          <w:rFonts w:eastAsia="나눔명조" w:hint="eastAsia"/>
          <w:sz w:val="20"/>
          <w:szCs w:val="22"/>
        </w:rPr>
        <w:t xml:space="preserve"> </w:t>
      </w:r>
      <w:r w:rsidR="00D932A5" w:rsidRPr="00B61948">
        <w:rPr>
          <w:rFonts w:eastAsia="나눔명조" w:hint="eastAsia"/>
          <w:sz w:val="20"/>
          <w:szCs w:val="22"/>
        </w:rPr>
        <w:t>더욱</w:t>
      </w:r>
      <w:r w:rsidR="00D932A5" w:rsidRPr="00B61948">
        <w:rPr>
          <w:rFonts w:eastAsia="나눔명조" w:hint="eastAsia"/>
          <w:sz w:val="20"/>
          <w:szCs w:val="22"/>
        </w:rPr>
        <w:t xml:space="preserve"> </w:t>
      </w:r>
      <w:r w:rsidR="00D932A5" w:rsidRPr="00B61948">
        <w:rPr>
          <w:rFonts w:eastAsia="나눔명조" w:hint="eastAsia"/>
          <w:sz w:val="20"/>
          <w:szCs w:val="22"/>
        </w:rPr>
        <w:t>유의</w:t>
      </w:r>
      <w:r w:rsidR="00F37528" w:rsidRPr="00B61948">
        <w:rPr>
          <w:rFonts w:eastAsia="나눔명조" w:hint="eastAsia"/>
          <w:sz w:val="20"/>
          <w:szCs w:val="22"/>
        </w:rPr>
        <w:t>할</w:t>
      </w:r>
      <w:r w:rsidR="00F37528" w:rsidRPr="00B61948">
        <w:rPr>
          <w:rFonts w:eastAsia="나눔명조" w:hint="eastAsia"/>
          <w:sz w:val="20"/>
          <w:szCs w:val="22"/>
        </w:rPr>
        <w:t xml:space="preserve"> </w:t>
      </w:r>
      <w:r w:rsidR="00F37528" w:rsidRPr="00B61948">
        <w:rPr>
          <w:rFonts w:eastAsia="나눔명조" w:hint="eastAsia"/>
          <w:sz w:val="20"/>
          <w:szCs w:val="22"/>
        </w:rPr>
        <w:t>것을</w:t>
      </w:r>
      <w:r w:rsidR="00F37528" w:rsidRPr="00B61948">
        <w:rPr>
          <w:rFonts w:eastAsia="나눔명조" w:hint="eastAsia"/>
          <w:sz w:val="20"/>
          <w:szCs w:val="22"/>
        </w:rPr>
        <w:t xml:space="preserve"> </w:t>
      </w:r>
      <w:r w:rsidR="00F37528" w:rsidRPr="00B61948">
        <w:rPr>
          <w:rFonts w:eastAsia="나눔명조" w:hint="eastAsia"/>
          <w:sz w:val="20"/>
          <w:szCs w:val="22"/>
        </w:rPr>
        <w:t>주문한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BY9EIulj","properties":{"formattedCitation":"(Bozeman, Barry, and Su 2015; Ritz, Adrian, and Neumann 2016)","plainCitation":"(Bozeman, Barry, and Su 2015; Ritz, Adrian, and Neumann 2016)","noteIndex":0},"citationItems":[{"id":1517,"uris":["http://zotero.org/users/5210800/items/PC2ADFWD"],"uri":["http://zotero.org/users/5210800/items/PC2ADFWD"],"itemData":{"id":1517,"type":"article-journal","container-title":"Public Administration Review","issue":"5","note":"Citation Key: BozemanSu2015\ntex.date-added: 2021-09-30 15:20:42 -0400\ntex.date-modified: 2021-09-30 15:21:24 -0400","page":"700-710","title":"Public service motivation concepts and theory: A critique","volume":"75","author":[{"literal":"Bozeman"},{"literal":"Barry"},{"family":"Su","given":"Xuhong"}],"issued":{"date-parts":[["2015"]]}}},{"id":1499,"uris":["http://zotero.org/users/5210800/items/K78PXML2"],"uri":["http://zotero.org/users/5210800/items/K78PXML2"],"itemData":{"id":1499,"type":"article-journal","container-title":"Public Administration Review","issue":"3","note":"Citation Key: Ritzetal2016\ntex.date-added: 2021-09-30 15:40:39 -0400\ntex.date-modified: 2021-09-30 15:41:43 -0400","page":"414-426","title":"Public service motivation: A systematic literature review and outlook","volume":"76","author":[{"literal":"Ritz"},{"family":"Adrian","given":"Gene A. Brewer"},{"family":"Neumann","given":"Oliver"}],"issued":{"date-parts":[["2016"]]}}}],"schema":"https://github.com/citation-style-language/schema/raw/master/csl-citation.json"} </w:instrText>
      </w:r>
      <w:r w:rsidR="008551D3" w:rsidRPr="00B61948">
        <w:rPr>
          <w:rFonts w:eastAsia="나눔명조"/>
          <w:sz w:val="20"/>
          <w:szCs w:val="22"/>
        </w:rPr>
        <w:fldChar w:fldCharType="separate"/>
      </w:r>
      <w:r w:rsidR="008551D3" w:rsidRPr="00B61948">
        <w:rPr>
          <w:sz w:val="20"/>
        </w:rPr>
        <w:t>(Bozeman</w:t>
      </w:r>
      <w:r w:rsidR="00F451EA">
        <w:rPr>
          <w:sz w:val="20"/>
        </w:rPr>
        <w:t xml:space="preserve"> et al.,</w:t>
      </w:r>
      <w:r w:rsidR="008551D3" w:rsidRPr="00B61948">
        <w:rPr>
          <w:sz w:val="20"/>
        </w:rPr>
        <w:t xml:space="preserve"> 2015; </w:t>
      </w:r>
      <w:r w:rsidR="00F451EA">
        <w:rPr>
          <w:sz w:val="20"/>
        </w:rPr>
        <w:t>Ritz et al.,</w:t>
      </w:r>
      <w:r w:rsidR="008551D3" w:rsidRPr="00B61948">
        <w:rPr>
          <w:sz w:val="20"/>
        </w:rPr>
        <w:t xml:space="preserve"> 2016)</w:t>
      </w:r>
      <w:r w:rsidR="008551D3" w:rsidRPr="00B61948">
        <w:rPr>
          <w:rFonts w:eastAsia="나눔명조"/>
          <w:sz w:val="20"/>
          <w:szCs w:val="22"/>
        </w:rPr>
        <w:fldChar w:fldCharType="end"/>
      </w:r>
      <w:r w:rsidR="00F37528" w:rsidRPr="00B61948">
        <w:rPr>
          <w:rFonts w:eastAsia="나눔명조"/>
          <w:sz w:val="20"/>
          <w:szCs w:val="22"/>
        </w:rPr>
        <w:t xml:space="preserve">. </w:t>
      </w:r>
    </w:p>
    <w:p w14:paraId="3E122BEB" w14:textId="6126B9F7" w:rsidR="00130C0C" w:rsidRPr="00B61948" w:rsidRDefault="00F37528" w:rsidP="34D5D6E7">
      <w:pPr>
        <w:wordWrap/>
        <w:adjustRightInd w:val="0"/>
        <w:spacing w:before="120" w:after="120" w:line="276" w:lineRule="auto"/>
        <w:ind w:rightChars="-23" w:right="-55"/>
        <w:rPr>
          <w:rFonts w:eastAsia="나눔명조"/>
          <w:sz w:val="20"/>
          <w:szCs w:val="20"/>
        </w:rPr>
      </w:pPr>
      <w:r w:rsidRPr="00B61948">
        <w:rPr>
          <w:rFonts w:eastAsia="나눔명조" w:hint="eastAsia"/>
          <w:sz w:val="20"/>
          <w:szCs w:val="20"/>
        </w:rPr>
        <w:t>첫째로</w:t>
      </w:r>
      <w:r w:rsidRPr="00B61948">
        <w:rPr>
          <w:rFonts w:eastAsia="나눔명조" w:hint="eastAsia"/>
          <w:sz w:val="20"/>
          <w:szCs w:val="20"/>
        </w:rPr>
        <w:t xml:space="preserve"> </w:t>
      </w:r>
      <w:r w:rsidR="00466F2E" w:rsidRPr="00B61948">
        <w:rPr>
          <w:rFonts w:eastAsia="나눔명조" w:hint="eastAsia"/>
          <w:sz w:val="20"/>
          <w:szCs w:val="20"/>
        </w:rPr>
        <w:t>공공봉사동기는</w:t>
      </w:r>
      <w:r w:rsidR="00466F2E" w:rsidRPr="00B61948">
        <w:rPr>
          <w:rFonts w:eastAsia="나눔명조" w:hint="eastAsia"/>
          <w:sz w:val="20"/>
          <w:szCs w:val="20"/>
        </w:rPr>
        <w:t xml:space="preserve"> </w:t>
      </w:r>
      <w:r w:rsidR="00466F2E" w:rsidRPr="00B61948">
        <w:rPr>
          <w:rFonts w:eastAsia="나눔명조" w:hint="eastAsia"/>
          <w:sz w:val="20"/>
          <w:szCs w:val="20"/>
        </w:rPr>
        <w:t>윤리나</w:t>
      </w:r>
      <w:r w:rsidR="00466F2E" w:rsidRPr="00B61948">
        <w:rPr>
          <w:rFonts w:eastAsia="나눔명조" w:hint="eastAsia"/>
          <w:sz w:val="20"/>
          <w:szCs w:val="20"/>
        </w:rPr>
        <w:t xml:space="preserve"> </w:t>
      </w:r>
      <w:r w:rsidR="00466F2E" w:rsidRPr="00B61948">
        <w:rPr>
          <w:rFonts w:eastAsia="나눔명조" w:hint="eastAsia"/>
          <w:sz w:val="20"/>
          <w:szCs w:val="20"/>
        </w:rPr>
        <w:t>역할과</w:t>
      </w:r>
      <w:r w:rsidR="00466F2E" w:rsidRPr="00B61948">
        <w:rPr>
          <w:rFonts w:eastAsia="나눔명조" w:hint="eastAsia"/>
          <w:sz w:val="20"/>
          <w:szCs w:val="20"/>
        </w:rPr>
        <w:t xml:space="preserve"> </w:t>
      </w:r>
      <w:r w:rsidR="00466F2E" w:rsidRPr="00B61948">
        <w:rPr>
          <w:rFonts w:eastAsia="나눔명조" w:hint="eastAsia"/>
          <w:sz w:val="20"/>
          <w:szCs w:val="20"/>
        </w:rPr>
        <w:t>같은</w:t>
      </w:r>
      <w:r w:rsidR="00466F2E" w:rsidRPr="00B61948">
        <w:rPr>
          <w:rFonts w:eastAsia="나눔명조" w:hint="eastAsia"/>
          <w:sz w:val="20"/>
          <w:szCs w:val="20"/>
        </w:rPr>
        <w:t xml:space="preserve"> </w:t>
      </w:r>
      <w:r w:rsidR="00466F2E" w:rsidRPr="00B61948">
        <w:rPr>
          <w:rFonts w:eastAsia="나눔명조" w:hint="eastAsia"/>
          <w:sz w:val="20"/>
          <w:szCs w:val="20"/>
        </w:rPr>
        <w:t>가치기반</w:t>
      </w:r>
      <w:r w:rsidR="00466F2E" w:rsidRPr="00B61948">
        <w:rPr>
          <w:rFonts w:eastAsia="나눔명조" w:hint="eastAsia"/>
          <w:sz w:val="20"/>
          <w:szCs w:val="20"/>
        </w:rPr>
        <w:t xml:space="preserve"> </w:t>
      </w:r>
      <w:r w:rsidR="00466F2E" w:rsidRPr="00B61948">
        <w:rPr>
          <w:rFonts w:eastAsia="나눔명조" w:hint="eastAsia"/>
          <w:sz w:val="20"/>
          <w:szCs w:val="20"/>
        </w:rPr>
        <w:t>행동</w:t>
      </w:r>
      <w:r w:rsidR="00466F2E" w:rsidRPr="00B61948">
        <w:rPr>
          <w:rFonts w:eastAsia="나눔명조" w:hint="eastAsia"/>
          <w:sz w:val="20"/>
          <w:szCs w:val="20"/>
        </w:rPr>
        <w:t xml:space="preserve"> </w:t>
      </w:r>
      <w:r w:rsidR="00466F2E" w:rsidRPr="00B61948">
        <w:rPr>
          <w:rFonts w:eastAsia="나눔명조" w:hint="eastAsia"/>
          <w:sz w:val="20"/>
          <w:szCs w:val="20"/>
        </w:rPr>
        <w:t>결정</w:t>
      </w:r>
      <w:r w:rsidR="00466F2E" w:rsidRPr="00B61948">
        <w:rPr>
          <w:rFonts w:eastAsia="나눔명조" w:hint="eastAsia"/>
          <w:sz w:val="20"/>
          <w:szCs w:val="20"/>
        </w:rPr>
        <w:t xml:space="preserve"> </w:t>
      </w:r>
      <w:r w:rsidR="00466F2E" w:rsidRPr="00B61948">
        <w:rPr>
          <w:rFonts w:eastAsia="나눔명조" w:hint="eastAsia"/>
          <w:sz w:val="20"/>
          <w:szCs w:val="20"/>
        </w:rPr>
        <w:t>요인</w:t>
      </w:r>
      <w:r w:rsidRPr="00B61948">
        <w:rPr>
          <w:rFonts w:eastAsia="나눔명조" w:hint="eastAsia"/>
          <w:sz w:val="20"/>
          <w:szCs w:val="20"/>
        </w:rPr>
        <w:t>으로</w:t>
      </w:r>
      <w:r w:rsidR="008B6616" w:rsidRPr="00B61948">
        <w:rPr>
          <w:rFonts w:eastAsia="나눔명조" w:hint="eastAsia"/>
          <w:sz w:val="20"/>
          <w:szCs w:val="20"/>
        </w:rPr>
        <w:t xml:space="preserve"> </w:t>
      </w:r>
      <w:r w:rsidR="00466F2E" w:rsidRPr="00B61948">
        <w:rPr>
          <w:rFonts w:eastAsia="나눔명조" w:hint="eastAsia"/>
          <w:sz w:val="20"/>
          <w:szCs w:val="20"/>
        </w:rPr>
        <w:t>사적이익이나</w:t>
      </w:r>
      <w:r w:rsidR="00466F2E" w:rsidRPr="00B61948">
        <w:rPr>
          <w:rFonts w:eastAsia="나눔명조"/>
          <w:sz w:val="20"/>
          <w:szCs w:val="20"/>
        </w:rPr>
        <w:t xml:space="preserve"> </w:t>
      </w:r>
      <w:r w:rsidR="00466F2E" w:rsidRPr="00B61948">
        <w:rPr>
          <w:rFonts w:eastAsia="나눔명조" w:hint="eastAsia"/>
          <w:sz w:val="20"/>
          <w:szCs w:val="20"/>
        </w:rPr>
        <w:t>조직적</w:t>
      </w:r>
      <w:r w:rsidR="00466F2E" w:rsidRPr="00B61948">
        <w:rPr>
          <w:rFonts w:eastAsia="나눔명조" w:hint="eastAsia"/>
          <w:sz w:val="20"/>
          <w:szCs w:val="20"/>
        </w:rPr>
        <w:t xml:space="preserve"> </w:t>
      </w:r>
      <w:r w:rsidR="00466F2E" w:rsidRPr="00B61948">
        <w:rPr>
          <w:rFonts w:eastAsia="나눔명조" w:hint="eastAsia"/>
          <w:sz w:val="20"/>
          <w:szCs w:val="20"/>
        </w:rPr>
        <w:t>이익</w:t>
      </w:r>
      <w:r w:rsidR="008B6616" w:rsidRPr="00B61948">
        <w:rPr>
          <w:rFonts w:eastAsia="나눔명조" w:hint="eastAsia"/>
          <w:sz w:val="20"/>
          <w:szCs w:val="20"/>
        </w:rPr>
        <w:t>을</w:t>
      </w:r>
      <w:r w:rsidR="008B6616" w:rsidRPr="00B61948">
        <w:rPr>
          <w:rFonts w:eastAsia="나눔명조" w:hint="eastAsia"/>
          <w:sz w:val="20"/>
          <w:szCs w:val="20"/>
        </w:rPr>
        <w:t xml:space="preserve"> </w:t>
      </w:r>
      <w:r w:rsidR="008B6616" w:rsidRPr="00B61948">
        <w:rPr>
          <w:rFonts w:eastAsia="나눔명조" w:hint="eastAsia"/>
          <w:sz w:val="20"/>
          <w:szCs w:val="20"/>
        </w:rPr>
        <w:t>넘어</w:t>
      </w:r>
      <w:r w:rsidR="008B6616" w:rsidRPr="00B61948">
        <w:rPr>
          <w:rFonts w:eastAsia="나눔명조" w:hint="eastAsia"/>
          <w:sz w:val="20"/>
          <w:szCs w:val="20"/>
        </w:rPr>
        <w:t xml:space="preserve"> </w:t>
      </w:r>
      <w:r w:rsidR="008B6616" w:rsidRPr="00B61948">
        <w:rPr>
          <w:rFonts w:eastAsia="나눔명조" w:hint="eastAsia"/>
          <w:sz w:val="20"/>
          <w:szCs w:val="20"/>
        </w:rPr>
        <w:t>보다</w:t>
      </w:r>
      <w:r w:rsidR="008B6616" w:rsidRPr="00B61948">
        <w:rPr>
          <w:rFonts w:eastAsia="나눔명조"/>
          <w:sz w:val="20"/>
          <w:szCs w:val="20"/>
        </w:rPr>
        <w:t xml:space="preserve"> </w:t>
      </w:r>
      <w:r w:rsidR="008B6616" w:rsidRPr="00B61948">
        <w:rPr>
          <w:rFonts w:eastAsia="나눔명조" w:hint="eastAsia"/>
          <w:sz w:val="20"/>
          <w:szCs w:val="20"/>
        </w:rPr>
        <w:t>큰</w:t>
      </w:r>
      <w:r w:rsidR="008B6616" w:rsidRPr="00B61948">
        <w:rPr>
          <w:rFonts w:eastAsia="나눔명조" w:hint="eastAsia"/>
          <w:sz w:val="20"/>
          <w:szCs w:val="20"/>
        </w:rPr>
        <w:t xml:space="preserve"> </w:t>
      </w:r>
      <w:r w:rsidR="008B6616" w:rsidRPr="00B61948">
        <w:rPr>
          <w:rFonts w:eastAsia="나눔명조" w:hint="eastAsia"/>
          <w:sz w:val="20"/>
          <w:szCs w:val="20"/>
        </w:rPr>
        <w:t>정치적</w:t>
      </w:r>
      <w:r w:rsidR="008B6616" w:rsidRPr="00B61948">
        <w:rPr>
          <w:rFonts w:eastAsia="나눔명조" w:hint="eastAsia"/>
          <w:sz w:val="20"/>
          <w:szCs w:val="20"/>
        </w:rPr>
        <w:t xml:space="preserve"> </w:t>
      </w:r>
      <w:r w:rsidR="008B6616" w:rsidRPr="00B61948">
        <w:rPr>
          <w:rFonts w:eastAsia="나눔명조" w:hint="eastAsia"/>
          <w:sz w:val="20"/>
          <w:szCs w:val="20"/>
        </w:rPr>
        <w:t>제도와</w:t>
      </w:r>
      <w:r w:rsidR="008B6616" w:rsidRPr="00B61948">
        <w:rPr>
          <w:rFonts w:eastAsia="나눔명조" w:hint="eastAsia"/>
          <w:sz w:val="20"/>
          <w:szCs w:val="20"/>
        </w:rPr>
        <w:t xml:space="preserve"> </w:t>
      </w:r>
      <w:r w:rsidR="008B6616" w:rsidRPr="00B61948">
        <w:rPr>
          <w:rFonts w:eastAsia="나눔명조" w:hint="eastAsia"/>
          <w:sz w:val="20"/>
          <w:szCs w:val="20"/>
        </w:rPr>
        <w:t>관련한</w:t>
      </w:r>
      <w:r w:rsidR="008B6616" w:rsidRPr="00B61948">
        <w:rPr>
          <w:rFonts w:eastAsia="나눔명조" w:hint="eastAsia"/>
          <w:sz w:val="20"/>
          <w:szCs w:val="20"/>
        </w:rPr>
        <w:t xml:space="preserve"> </w:t>
      </w:r>
      <w:r w:rsidR="008B6616" w:rsidRPr="00B61948">
        <w:rPr>
          <w:rFonts w:eastAsia="나눔명조" w:hint="eastAsia"/>
          <w:sz w:val="20"/>
          <w:szCs w:val="20"/>
        </w:rPr>
        <w:t>이익을</w:t>
      </w:r>
      <w:r w:rsidR="008B6616" w:rsidRPr="00B61948">
        <w:rPr>
          <w:rFonts w:eastAsia="나눔명조" w:hint="eastAsia"/>
          <w:sz w:val="20"/>
          <w:szCs w:val="20"/>
        </w:rPr>
        <w:t xml:space="preserve"> </w:t>
      </w:r>
      <w:r w:rsidR="008B6616" w:rsidRPr="00B61948">
        <w:rPr>
          <w:rFonts w:eastAsia="나눔명조" w:hint="eastAsia"/>
          <w:sz w:val="20"/>
          <w:szCs w:val="20"/>
        </w:rPr>
        <w:t>고려하는</w:t>
      </w:r>
      <w:r w:rsidR="008B6616" w:rsidRPr="00B61948">
        <w:rPr>
          <w:rFonts w:eastAsia="나눔명조" w:hint="eastAsia"/>
          <w:sz w:val="20"/>
          <w:szCs w:val="20"/>
        </w:rPr>
        <w:t xml:space="preserve"> </w:t>
      </w:r>
      <w:r w:rsidR="008B6616" w:rsidRPr="00B61948">
        <w:rPr>
          <w:rFonts w:eastAsia="나눔명조" w:hint="eastAsia"/>
          <w:sz w:val="20"/>
          <w:szCs w:val="20"/>
        </w:rPr>
        <w:t>것</w:t>
      </w:r>
      <w:r w:rsidRPr="00B61948">
        <w:rPr>
          <w:rFonts w:eastAsia="나눔명조" w:hint="eastAsia"/>
          <w:sz w:val="20"/>
          <w:szCs w:val="20"/>
        </w:rPr>
        <w:t>을</w:t>
      </w:r>
      <w:r w:rsidRPr="00B61948">
        <w:rPr>
          <w:rFonts w:eastAsia="나눔명조" w:hint="eastAsia"/>
          <w:sz w:val="20"/>
          <w:szCs w:val="20"/>
        </w:rPr>
        <w:t xml:space="preserve"> </w:t>
      </w:r>
      <w:r w:rsidRPr="00B61948">
        <w:rPr>
          <w:rFonts w:eastAsia="나눔명조" w:hint="eastAsia"/>
          <w:sz w:val="20"/>
          <w:szCs w:val="20"/>
        </w:rPr>
        <w:t>의미한다</w:t>
      </w:r>
      <w:r w:rsidR="008551D3"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Vf7ZoCmp","properties":{"formattedCitation":"(Vandenabeele 2007)","plainCitation":"(Vandenabeele 2007)","noteIndex":0},"citationItems":[{"id":1496,"uris":["http://zotero.org/users/5210800/items/YVK4IE8N"],"uri":["http://zotero.org/users/5210800/items/YVK4IE8N"],"itemData":{"id":1496,"type":"article-journal","container-title":"Public Management Review","issue":"4","note":"Citation Key: Vandenabeele2007\ntex.date-added: 2021-09-30 15:43:54 -0400\ntex.date-modified: 2021-09-30 15:44:36 -0400","page":"545-556","title":"Toward a public administration theory of public service motivation","volume":"9","author":[{"family":"Vandenabeele","given":"Wouter"}],"issued":{"date-parts":[["2007"]]}}}],"schema":"https://github.com/citation-style-language/schema/raw/master/csl-citation.json"} </w:instrText>
      </w:r>
      <w:r w:rsidR="008551D3" w:rsidRPr="00B61948">
        <w:rPr>
          <w:rFonts w:eastAsia="나눔명조"/>
          <w:sz w:val="20"/>
          <w:szCs w:val="20"/>
        </w:rPr>
        <w:fldChar w:fldCharType="separate"/>
      </w:r>
      <w:r w:rsidR="008551D3" w:rsidRPr="00B61948">
        <w:rPr>
          <w:sz w:val="20"/>
        </w:rPr>
        <w:t>(Vandenabeele</w:t>
      </w:r>
      <w:r w:rsidR="00F451EA">
        <w:rPr>
          <w:sz w:val="20"/>
        </w:rPr>
        <w:t>,</w:t>
      </w:r>
      <w:r w:rsidR="008551D3" w:rsidRPr="00B61948">
        <w:rPr>
          <w:sz w:val="20"/>
        </w:rPr>
        <w:t xml:space="preserve"> 2007)</w:t>
      </w:r>
      <w:r w:rsidR="008551D3" w:rsidRPr="00B61948">
        <w:rPr>
          <w:rFonts w:eastAsia="나눔명조"/>
          <w:sz w:val="20"/>
          <w:szCs w:val="20"/>
        </w:rPr>
        <w:fldChar w:fldCharType="end"/>
      </w:r>
      <w:r w:rsidR="00466F2E" w:rsidRPr="00B61948">
        <w:rPr>
          <w:rFonts w:eastAsia="나눔명조"/>
          <w:sz w:val="20"/>
          <w:szCs w:val="20"/>
        </w:rPr>
        <w:t xml:space="preserve">. </w:t>
      </w:r>
      <w:r w:rsidR="008B6616" w:rsidRPr="00B61948">
        <w:rPr>
          <w:rFonts w:eastAsia="나눔명조" w:hint="eastAsia"/>
          <w:sz w:val="20"/>
          <w:szCs w:val="20"/>
        </w:rPr>
        <w:t>개인이나</w:t>
      </w:r>
      <w:r w:rsidR="008B6616" w:rsidRPr="00B61948">
        <w:rPr>
          <w:rFonts w:eastAsia="나눔명조" w:hint="eastAsia"/>
          <w:sz w:val="20"/>
          <w:szCs w:val="20"/>
        </w:rPr>
        <w:t xml:space="preserve"> </w:t>
      </w:r>
      <w:r w:rsidR="008B6616" w:rsidRPr="00B61948">
        <w:rPr>
          <w:rFonts w:eastAsia="나눔명조" w:hint="eastAsia"/>
          <w:sz w:val="20"/>
          <w:szCs w:val="20"/>
        </w:rPr>
        <w:t>조직의</w:t>
      </w:r>
      <w:r w:rsidR="008B6616" w:rsidRPr="00B61948">
        <w:rPr>
          <w:rFonts w:eastAsia="나눔명조" w:hint="eastAsia"/>
          <w:sz w:val="20"/>
          <w:szCs w:val="20"/>
        </w:rPr>
        <w:t xml:space="preserve"> </w:t>
      </w:r>
      <w:r w:rsidR="008B6616" w:rsidRPr="00B61948">
        <w:rPr>
          <w:rFonts w:eastAsia="나눔명조" w:hint="eastAsia"/>
          <w:sz w:val="20"/>
          <w:szCs w:val="20"/>
        </w:rPr>
        <w:t>이익이</w:t>
      </w:r>
      <w:r w:rsidR="008B6616" w:rsidRPr="00B61948">
        <w:rPr>
          <w:rFonts w:eastAsia="나눔명조" w:hint="eastAsia"/>
          <w:sz w:val="20"/>
          <w:szCs w:val="20"/>
        </w:rPr>
        <w:t xml:space="preserve"> </w:t>
      </w:r>
      <w:r w:rsidR="008B6616" w:rsidRPr="00B61948">
        <w:rPr>
          <w:rFonts w:eastAsia="나눔명조" w:hint="eastAsia"/>
          <w:sz w:val="20"/>
          <w:szCs w:val="20"/>
        </w:rPr>
        <w:t>공공의</w:t>
      </w:r>
      <w:r w:rsidR="008B6616" w:rsidRPr="00B61948">
        <w:rPr>
          <w:rFonts w:eastAsia="나눔명조" w:hint="eastAsia"/>
          <w:sz w:val="20"/>
          <w:szCs w:val="20"/>
        </w:rPr>
        <w:t xml:space="preserve"> </w:t>
      </w:r>
      <w:r w:rsidR="008B6616" w:rsidRPr="00B61948">
        <w:rPr>
          <w:rFonts w:eastAsia="나눔명조" w:hint="eastAsia"/>
          <w:sz w:val="20"/>
          <w:szCs w:val="20"/>
        </w:rPr>
        <w:t>이익과</w:t>
      </w:r>
      <w:r w:rsidR="008B6616" w:rsidRPr="00B61948">
        <w:rPr>
          <w:rFonts w:eastAsia="나눔명조" w:hint="eastAsia"/>
          <w:sz w:val="20"/>
          <w:szCs w:val="20"/>
        </w:rPr>
        <w:t xml:space="preserve"> </w:t>
      </w:r>
      <w:r w:rsidR="008B6616" w:rsidRPr="00B61948">
        <w:rPr>
          <w:rFonts w:eastAsia="나눔명조" w:hint="eastAsia"/>
          <w:sz w:val="20"/>
          <w:szCs w:val="20"/>
        </w:rPr>
        <w:t>일치할</w:t>
      </w:r>
      <w:r w:rsidR="008B6616" w:rsidRPr="00B61948">
        <w:rPr>
          <w:rFonts w:eastAsia="나눔명조" w:hint="eastAsia"/>
          <w:sz w:val="20"/>
          <w:szCs w:val="20"/>
        </w:rPr>
        <w:t xml:space="preserve"> </w:t>
      </w:r>
      <w:r w:rsidR="008B6616" w:rsidRPr="00B61948">
        <w:rPr>
          <w:rFonts w:eastAsia="나눔명조" w:hint="eastAsia"/>
          <w:sz w:val="20"/>
          <w:szCs w:val="20"/>
        </w:rPr>
        <w:t>수</w:t>
      </w:r>
      <w:r w:rsidR="008B6616" w:rsidRPr="00B61948">
        <w:rPr>
          <w:rFonts w:eastAsia="나눔명조" w:hint="eastAsia"/>
          <w:sz w:val="20"/>
          <w:szCs w:val="20"/>
        </w:rPr>
        <w:t xml:space="preserve"> </w:t>
      </w:r>
      <w:r w:rsidR="008B6616" w:rsidRPr="00B61948">
        <w:rPr>
          <w:rFonts w:eastAsia="나눔명조" w:hint="eastAsia"/>
          <w:sz w:val="20"/>
          <w:szCs w:val="20"/>
        </w:rPr>
        <w:t>없다는</w:t>
      </w:r>
      <w:r w:rsidR="008B6616" w:rsidRPr="00B61948">
        <w:rPr>
          <w:rFonts w:eastAsia="나눔명조" w:hint="eastAsia"/>
          <w:sz w:val="20"/>
          <w:szCs w:val="20"/>
        </w:rPr>
        <w:t xml:space="preserve"> </w:t>
      </w:r>
      <w:r w:rsidRPr="00B61948">
        <w:rPr>
          <w:rFonts w:eastAsia="나눔명조" w:hint="eastAsia"/>
          <w:sz w:val="20"/>
          <w:szCs w:val="20"/>
        </w:rPr>
        <w:t>것이</w:t>
      </w:r>
      <w:r w:rsidRPr="00B61948">
        <w:rPr>
          <w:rFonts w:eastAsia="나눔명조" w:hint="eastAsia"/>
          <w:sz w:val="20"/>
          <w:szCs w:val="20"/>
        </w:rPr>
        <w:t xml:space="preserve"> </w:t>
      </w:r>
      <w:r w:rsidRPr="00B61948">
        <w:rPr>
          <w:rFonts w:eastAsia="나눔명조" w:hint="eastAsia"/>
          <w:sz w:val="20"/>
          <w:szCs w:val="20"/>
        </w:rPr>
        <w:t>아니라</w:t>
      </w:r>
      <w:r w:rsidR="008B6616" w:rsidRPr="00B61948">
        <w:rPr>
          <w:rFonts w:eastAsia="나눔명조"/>
          <w:sz w:val="20"/>
          <w:szCs w:val="20"/>
        </w:rPr>
        <w:t xml:space="preserve"> </w:t>
      </w:r>
      <w:r w:rsidRPr="00B61948">
        <w:rPr>
          <w:rFonts w:eastAsia="나눔명조" w:hint="eastAsia"/>
          <w:sz w:val="20"/>
          <w:szCs w:val="20"/>
        </w:rPr>
        <w:t>여러</w:t>
      </w:r>
      <w:r w:rsidRPr="00B61948">
        <w:rPr>
          <w:rFonts w:eastAsia="나눔명조" w:hint="eastAsia"/>
          <w:sz w:val="20"/>
          <w:szCs w:val="20"/>
        </w:rPr>
        <w:t xml:space="preserve"> </w:t>
      </w:r>
      <w:r w:rsidRPr="00B61948">
        <w:rPr>
          <w:rFonts w:eastAsia="나눔명조" w:hint="eastAsia"/>
          <w:sz w:val="20"/>
          <w:szCs w:val="20"/>
        </w:rPr>
        <w:t>유형의</w:t>
      </w:r>
      <w:r w:rsidRPr="00B61948">
        <w:rPr>
          <w:rFonts w:eastAsia="나눔명조" w:hint="eastAsia"/>
          <w:sz w:val="20"/>
          <w:szCs w:val="20"/>
        </w:rPr>
        <w:t xml:space="preserve"> </w:t>
      </w:r>
      <w:r w:rsidRPr="00B61948">
        <w:rPr>
          <w:rFonts w:eastAsia="나눔명조" w:hint="eastAsia"/>
          <w:sz w:val="20"/>
          <w:szCs w:val="20"/>
        </w:rPr>
        <w:t>이익이</w:t>
      </w:r>
      <w:r w:rsidRPr="00B61948">
        <w:rPr>
          <w:rFonts w:eastAsia="나눔명조" w:hint="eastAsia"/>
          <w:sz w:val="20"/>
          <w:szCs w:val="20"/>
        </w:rPr>
        <w:t xml:space="preserve"> </w:t>
      </w:r>
      <w:r w:rsidRPr="00B61948">
        <w:rPr>
          <w:rFonts w:eastAsia="나눔명조" w:hint="eastAsia"/>
          <w:sz w:val="20"/>
          <w:szCs w:val="20"/>
        </w:rPr>
        <w:t>상존하는</w:t>
      </w:r>
      <w:r w:rsidRPr="00B61948">
        <w:rPr>
          <w:rFonts w:eastAsia="나눔명조" w:hint="eastAsia"/>
          <w:sz w:val="20"/>
          <w:szCs w:val="20"/>
        </w:rPr>
        <w:t xml:space="preserve"> </w:t>
      </w:r>
      <w:r w:rsidRPr="00B61948">
        <w:rPr>
          <w:rFonts w:eastAsia="나눔명조" w:hint="eastAsia"/>
          <w:sz w:val="20"/>
          <w:szCs w:val="20"/>
        </w:rPr>
        <w:t>상황에서</w:t>
      </w:r>
      <w:r w:rsidRPr="00B61948">
        <w:rPr>
          <w:rFonts w:eastAsia="나눔명조" w:hint="eastAsia"/>
          <w:sz w:val="20"/>
          <w:szCs w:val="20"/>
        </w:rPr>
        <w:t xml:space="preserve"> </w:t>
      </w:r>
      <w:r w:rsidR="008B6616" w:rsidRPr="00B61948">
        <w:rPr>
          <w:rFonts w:eastAsia="나눔명조" w:hint="eastAsia"/>
          <w:sz w:val="20"/>
          <w:szCs w:val="20"/>
        </w:rPr>
        <w:t>공공이익이</w:t>
      </w:r>
      <w:r w:rsidR="008B6616" w:rsidRPr="00B61948">
        <w:rPr>
          <w:rFonts w:eastAsia="나눔명조" w:hint="eastAsia"/>
          <w:sz w:val="20"/>
          <w:szCs w:val="20"/>
        </w:rPr>
        <w:t xml:space="preserve"> </w:t>
      </w:r>
      <w:r w:rsidR="008B6616" w:rsidRPr="00B61948">
        <w:rPr>
          <w:rFonts w:eastAsia="나눔명조" w:hint="eastAsia"/>
          <w:sz w:val="20"/>
          <w:szCs w:val="20"/>
        </w:rPr>
        <w:t>다른</w:t>
      </w:r>
      <w:r w:rsidR="008B6616" w:rsidRPr="00B61948">
        <w:rPr>
          <w:rFonts w:eastAsia="나눔명조" w:hint="eastAsia"/>
          <w:sz w:val="20"/>
          <w:szCs w:val="20"/>
        </w:rPr>
        <w:t xml:space="preserve"> </w:t>
      </w:r>
      <w:r w:rsidR="008B6616" w:rsidRPr="00B61948">
        <w:rPr>
          <w:rFonts w:eastAsia="나눔명조" w:hint="eastAsia"/>
          <w:sz w:val="20"/>
          <w:szCs w:val="20"/>
        </w:rPr>
        <w:t>이익보다</w:t>
      </w:r>
      <w:r w:rsidR="008B6616" w:rsidRPr="00B61948">
        <w:rPr>
          <w:rFonts w:eastAsia="나눔명조" w:hint="eastAsia"/>
          <w:sz w:val="20"/>
          <w:szCs w:val="20"/>
        </w:rPr>
        <w:t xml:space="preserve"> </w:t>
      </w:r>
      <w:r w:rsidR="008B6616" w:rsidRPr="00B61948">
        <w:rPr>
          <w:rFonts w:eastAsia="나눔명조" w:hint="eastAsia"/>
          <w:sz w:val="20"/>
          <w:szCs w:val="20"/>
        </w:rPr>
        <w:t>중시된다는</w:t>
      </w:r>
      <w:r w:rsidR="008B6616" w:rsidRPr="00B61948">
        <w:rPr>
          <w:rFonts w:eastAsia="나눔명조" w:hint="eastAsia"/>
          <w:sz w:val="20"/>
          <w:szCs w:val="20"/>
        </w:rPr>
        <w:t xml:space="preserve"> </w:t>
      </w:r>
      <w:r w:rsidR="008B6616" w:rsidRPr="00B61948">
        <w:rPr>
          <w:rFonts w:eastAsia="나눔명조" w:hint="eastAsia"/>
          <w:sz w:val="20"/>
          <w:szCs w:val="20"/>
        </w:rPr>
        <w:t>의미이다</w:t>
      </w:r>
      <w:r w:rsidR="008B6616" w:rsidRPr="00B61948">
        <w:rPr>
          <w:rFonts w:eastAsia="나눔명조" w:hint="eastAsia"/>
          <w:sz w:val="20"/>
          <w:szCs w:val="20"/>
        </w:rPr>
        <w:t>.</w:t>
      </w:r>
      <w:r w:rsidR="008B6616" w:rsidRPr="00B61948">
        <w:rPr>
          <w:rFonts w:eastAsia="나눔명조"/>
          <w:sz w:val="20"/>
          <w:szCs w:val="20"/>
        </w:rPr>
        <w:t xml:space="preserve"> </w:t>
      </w:r>
      <w:r w:rsidR="34D5D6E7" w:rsidRPr="00B61948">
        <w:rPr>
          <w:rFonts w:eastAsia="나눔명조"/>
          <w:sz w:val="20"/>
          <w:szCs w:val="20"/>
        </w:rPr>
        <w:t>둘째</w:t>
      </w:r>
      <w:r w:rsidR="34D5D6E7" w:rsidRPr="00B61948">
        <w:rPr>
          <w:rFonts w:eastAsia="나눔명조"/>
          <w:sz w:val="20"/>
          <w:szCs w:val="20"/>
        </w:rPr>
        <w:t xml:space="preserve">, </w:t>
      </w:r>
      <w:r w:rsidR="008B6616" w:rsidRPr="00B61948">
        <w:rPr>
          <w:rFonts w:eastAsia="나눔명조" w:hint="eastAsia"/>
          <w:sz w:val="20"/>
          <w:szCs w:val="20"/>
        </w:rPr>
        <w:t>공공봉사동기는</w:t>
      </w:r>
      <w:r w:rsidR="009C5E43" w:rsidRPr="00B61948">
        <w:rPr>
          <w:rFonts w:eastAsia="나눔명조" w:hint="eastAsia"/>
          <w:sz w:val="20"/>
          <w:szCs w:val="20"/>
        </w:rPr>
        <w:t xml:space="preserve"> </w:t>
      </w:r>
      <w:r w:rsidR="009C5E43" w:rsidRPr="00B61948">
        <w:rPr>
          <w:rFonts w:eastAsia="나눔명조" w:hint="eastAsia"/>
          <w:sz w:val="20"/>
          <w:szCs w:val="20"/>
        </w:rPr>
        <w:t>이타심을</w:t>
      </w:r>
      <w:r w:rsidR="009C5E43" w:rsidRPr="00B61948">
        <w:rPr>
          <w:rFonts w:eastAsia="나눔명조" w:hint="eastAsia"/>
          <w:sz w:val="20"/>
          <w:szCs w:val="20"/>
        </w:rPr>
        <w:t xml:space="preserve"> </w:t>
      </w:r>
      <w:r w:rsidR="009C5E43" w:rsidRPr="00B61948">
        <w:rPr>
          <w:rFonts w:eastAsia="나눔명조" w:hint="eastAsia"/>
          <w:sz w:val="20"/>
          <w:szCs w:val="20"/>
        </w:rPr>
        <w:t>기반으로</w:t>
      </w:r>
      <w:r w:rsidR="009C5E43" w:rsidRPr="00B61948">
        <w:rPr>
          <w:rFonts w:eastAsia="나눔명조" w:hint="eastAsia"/>
          <w:sz w:val="20"/>
          <w:szCs w:val="20"/>
        </w:rPr>
        <w:t xml:space="preserve"> </w:t>
      </w:r>
      <w:r w:rsidR="009C5E43" w:rsidRPr="00B61948">
        <w:rPr>
          <w:rFonts w:eastAsia="나눔명조" w:hint="eastAsia"/>
          <w:sz w:val="20"/>
          <w:szCs w:val="20"/>
        </w:rPr>
        <w:t>한</w:t>
      </w:r>
      <w:r w:rsidR="009C5E43" w:rsidRPr="00B61948">
        <w:rPr>
          <w:rFonts w:eastAsia="나눔명조" w:hint="eastAsia"/>
          <w:sz w:val="20"/>
          <w:szCs w:val="20"/>
        </w:rPr>
        <w:t xml:space="preserve"> </w:t>
      </w:r>
      <w:r w:rsidR="009C5E43" w:rsidRPr="00B61948">
        <w:rPr>
          <w:rFonts w:eastAsia="나눔명조" w:hint="eastAsia"/>
          <w:sz w:val="20"/>
          <w:szCs w:val="20"/>
        </w:rPr>
        <w:t>동기를</w:t>
      </w:r>
      <w:r w:rsidR="009C5E43" w:rsidRPr="00B61948">
        <w:rPr>
          <w:rFonts w:eastAsia="나눔명조" w:hint="eastAsia"/>
          <w:sz w:val="20"/>
          <w:szCs w:val="20"/>
        </w:rPr>
        <w:t xml:space="preserve"> </w:t>
      </w:r>
      <w:r w:rsidR="009C5E43" w:rsidRPr="00B61948">
        <w:rPr>
          <w:rFonts w:eastAsia="나눔명조" w:hint="eastAsia"/>
          <w:sz w:val="20"/>
          <w:szCs w:val="20"/>
        </w:rPr>
        <w:t>지칭하며</w:t>
      </w:r>
      <w:r w:rsidR="009C5E43" w:rsidRPr="00B61948">
        <w:rPr>
          <w:rFonts w:eastAsia="나눔명조" w:hint="eastAsia"/>
          <w:sz w:val="20"/>
          <w:szCs w:val="20"/>
        </w:rPr>
        <w:t>,</w:t>
      </w:r>
      <w:r w:rsidR="009C5E43" w:rsidRPr="00B61948">
        <w:rPr>
          <w:rFonts w:eastAsia="나눔명조"/>
          <w:sz w:val="20"/>
          <w:szCs w:val="20"/>
        </w:rPr>
        <w:t xml:space="preserve"> </w:t>
      </w:r>
      <w:r w:rsidR="009C5E43" w:rsidRPr="00B61948">
        <w:rPr>
          <w:rFonts w:eastAsia="나눔명조" w:hint="eastAsia"/>
          <w:sz w:val="20"/>
          <w:szCs w:val="20"/>
        </w:rPr>
        <w:t>이때</w:t>
      </w:r>
      <w:r w:rsidR="009C5E43" w:rsidRPr="00B61948">
        <w:rPr>
          <w:rFonts w:eastAsia="나눔명조" w:hint="eastAsia"/>
          <w:sz w:val="20"/>
          <w:szCs w:val="20"/>
        </w:rPr>
        <w:t xml:space="preserve"> </w:t>
      </w:r>
      <w:r w:rsidR="009C5E43" w:rsidRPr="00B61948">
        <w:rPr>
          <w:rFonts w:eastAsia="나눔명조" w:hint="eastAsia"/>
          <w:sz w:val="20"/>
          <w:szCs w:val="20"/>
        </w:rPr>
        <w:t>이타심은</w:t>
      </w:r>
      <w:r w:rsidR="009C5E43" w:rsidRPr="00B61948">
        <w:rPr>
          <w:rFonts w:eastAsia="나눔명조" w:hint="eastAsia"/>
          <w:sz w:val="20"/>
          <w:szCs w:val="20"/>
        </w:rPr>
        <w:t xml:space="preserve"> </w:t>
      </w:r>
      <w:r w:rsidR="009C5E43" w:rsidRPr="00B61948">
        <w:rPr>
          <w:rFonts w:eastAsia="나눔명조" w:hint="eastAsia"/>
          <w:sz w:val="20"/>
          <w:szCs w:val="20"/>
        </w:rPr>
        <w:t>지역사회</w:t>
      </w:r>
      <w:r w:rsidR="009C5E43" w:rsidRPr="00B61948">
        <w:rPr>
          <w:rFonts w:eastAsia="나눔명조" w:hint="eastAsia"/>
          <w:sz w:val="20"/>
          <w:szCs w:val="20"/>
        </w:rPr>
        <w:t>,</w:t>
      </w:r>
      <w:r w:rsidR="009C5E43" w:rsidRPr="00B61948">
        <w:rPr>
          <w:rFonts w:eastAsia="나눔명조"/>
          <w:sz w:val="20"/>
          <w:szCs w:val="20"/>
        </w:rPr>
        <w:t xml:space="preserve"> </w:t>
      </w:r>
      <w:r w:rsidR="009C5E43" w:rsidRPr="00B61948">
        <w:rPr>
          <w:rFonts w:eastAsia="나눔명조" w:hint="eastAsia"/>
          <w:sz w:val="20"/>
          <w:szCs w:val="20"/>
        </w:rPr>
        <w:t>국가</w:t>
      </w:r>
      <w:r w:rsidR="009C5E43" w:rsidRPr="00B61948">
        <w:rPr>
          <w:rFonts w:eastAsia="나눔명조" w:hint="eastAsia"/>
          <w:sz w:val="20"/>
          <w:szCs w:val="20"/>
        </w:rPr>
        <w:t>,</w:t>
      </w:r>
      <w:r w:rsidR="009C5E43" w:rsidRPr="00B61948">
        <w:rPr>
          <w:rFonts w:eastAsia="나눔명조"/>
          <w:sz w:val="20"/>
          <w:szCs w:val="20"/>
        </w:rPr>
        <w:t xml:space="preserve"> </w:t>
      </w:r>
      <w:r w:rsidR="009C5E43" w:rsidRPr="00B61948">
        <w:rPr>
          <w:rFonts w:eastAsia="나눔명조" w:hint="eastAsia"/>
          <w:sz w:val="20"/>
          <w:szCs w:val="20"/>
        </w:rPr>
        <w:t>인류</w:t>
      </w:r>
      <w:r w:rsidR="009C5E43" w:rsidRPr="00B61948">
        <w:rPr>
          <w:rFonts w:eastAsia="나눔명조" w:hint="eastAsia"/>
          <w:sz w:val="20"/>
          <w:szCs w:val="20"/>
        </w:rPr>
        <w:t xml:space="preserve"> </w:t>
      </w:r>
      <w:r w:rsidR="009C5E43" w:rsidRPr="00B61948">
        <w:rPr>
          <w:rFonts w:eastAsia="나눔명조" w:hint="eastAsia"/>
          <w:sz w:val="20"/>
          <w:szCs w:val="20"/>
        </w:rPr>
        <w:t>전반에</w:t>
      </w:r>
      <w:r w:rsidR="009C5E43" w:rsidRPr="00B61948">
        <w:rPr>
          <w:rFonts w:eastAsia="나눔명조" w:hint="eastAsia"/>
          <w:sz w:val="20"/>
          <w:szCs w:val="20"/>
        </w:rPr>
        <w:t xml:space="preserve"> </w:t>
      </w:r>
      <w:r w:rsidR="009C5E43" w:rsidRPr="00B61948">
        <w:rPr>
          <w:rFonts w:eastAsia="나눔명조" w:hint="eastAsia"/>
          <w:sz w:val="20"/>
          <w:szCs w:val="20"/>
        </w:rPr>
        <w:t>도움이</w:t>
      </w:r>
      <w:r w:rsidR="009C5E43" w:rsidRPr="00B61948">
        <w:rPr>
          <w:rFonts w:eastAsia="나눔명조" w:hint="eastAsia"/>
          <w:sz w:val="20"/>
          <w:szCs w:val="20"/>
        </w:rPr>
        <w:t xml:space="preserve"> </w:t>
      </w:r>
      <w:r w:rsidR="009C5E43" w:rsidRPr="00B61948">
        <w:rPr>
          <w:rFonts w:eastAsia="나눔명조" w:hint="eastAsia"/>
          <w:sz w:val="20"/>
          <w:szCs w:val="20"/>
        </w:rPr>
        <w:t>되고자</w:t>
      </w:r>
      <w:r w:rsidR="009C5E43" w:rsidRPr="00B61948">
        <w:rPr>
          <w:rFonts w:eastAsia="나눔명조" w:hint="eastAsia"/>
          <w:sz w:val="20"/>
          <w:szCs w:val="20"/>
        </w:rPr>
        <w:t xml:space="preserve"> </w:t>
      </w:r>
      <w:r w:rsidR="009C5E43" w:rsidRPr="00B61948">
        <w:rPr>
          <w:rFonts w:eastAsia="나눔명조" w:hint="eastAsia"/>
          <w:sz w:val="20"/>
          <w:szCs w:val="20"/>
        </w:rPr>
        <w:t>하는</w:t>
      </w:r>
      <w:r w:rsidR="009C5E43" w:rsidRPr="00B61948">
        <w:rPr>
          <w:rFonts w:eastAsia="나눔명조" w:hint="eastAsia"/>
          <w:sz w:val="20"/>
          <w:szCs w:val="20"/>
        </w:rPr>
        <w:t xml:space="preserve"> </w:t>
      </w:r>
      <w:r w:rsidR="009C5E43" w:rsidRPr="00B61948">
        <w:rPr>
          <w:rFonts w:eastAsia="나눔명조" w:hint="eastAsia"/>
          <w:sz w:val="20"/>
          <w:szCs w:val="20"/>
        </w:rPr>
        <w:t>성향을</w:t>
      </w:r>
      <w:r w:rsidR="009C5E43" w:rsidRPr="00B61948">
        <w:rPr>
          <w:rFonts w:eastAsia="나눔명조" w:hint="eastAsia"/>
          <w:sz w:val="20"/>
          <w:szCs w:val="20"/>
        </w:rPr>
        <w:t xml:space="preserve"> </w:t>
      </w:r>
      <w:r w:rsidR="009C5E43" w:rsidRPr="00B61948">
        <w:rPr>
          <w:rFonts w:eastAsia="나눔명조" w:hint="eastAsia"/>
          <w:sz w:val="20"/>
          <w:szCs w:val="20"/>
        </w:rPr>
        <w:t>의미한다</w:t>
      </w:r>
      <w:r w:rsidR="008551D3"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kxmev2G6","properties":{"formattedCitation":"(Rainey and Steinbauer 1999)","plainCitation":"(Rainey and Steinbauer 1999)","noteIndex":0},"citationItems":[{"id":1524,"uris":["http://zotero.org/users/5210800/items/NX2KYD38"],"uri":["http://zotero.org/users/5210800/items/NX2KYD38"],"itemData":{"id":1524,"type":"article-journal","abstract":"For valuable comments on earlier drafts of this paper, I am grateful to Bob Durant, Jameson Doig, Ken Meier, Patrick Wolf, and many of the participants in the theory panel at the 1998 Midwest Political Science Association meeting. I could not take all their comments and critiques into account in my revisions, so they bear no responsibility for limitations of this article.","container-title":"Journal of Public Administration Research and Theory","DOI":"10.1093/oxfordjournals.jpart.a024401","ISSN":"1053-1858, 1477-9803","issue":"1","journalAbbreviation":"Journal of Public Administration Research and Theory","language":"en","page":"1-32","source":"DOI.org (Crossref)","title":"Galloping Elephants: Developing Elements of a Theory of Effective Government Organizations","title-short":"Galloping Elephants","volume":"9","author":[{"family":"Rainey","given":"H. G."},{"family":"Steinbauer","given":"P."}],"issued":{"date-parts":[["1999",1,1]]}}}],"schema":"https://github.com/citation-style-language/schema/raw/master/csl-citation.json"} </w:instrText>
      </w:r>
      <w:r w:rsidR="008551D3" w:rsidRPr="00B61948">
        <w:rPr>
          <w:rFonts w:eastAsia="나눔명조"/>
          <w:sz w:val="20"/>
          <w:szCs w:val="20"/>
        </w:rPr>
        <w:fldChar w:fldCharType="separate"/>
      </w:r>
      <w:r w:rsidR="008551D3" w:rsidRPr="00B61948">
        <w:rPr>
          <w:sz w:val="20"/>
        </w:rPr>
        <w:t xml:space="preserve">(Rainey </w:t>
      </w:r>
      <w:r w:rsidR="00A04BB2">
        <w:rPr>
          <w:sz w:val="20"/>
        </w:rPr>
        <w:t>&amp;</w:t>
      </w:r>
      <w:r w:rsidR="008551D3" w:rsidRPr="00B61948">
        <w:rPr>
          <w:sz w:val="20"/>
        </w:rPr>
        <w:t xml:space="preserve"> Steinbauer</w:t>
      </w:r>
      <w:r w:rsidR="00F451EA">
        <w:rPr>
          <w:sz w:val="20"/>
        </w:rPr>
        <w:t>,</w:t>
      </w:r>
      <w:r w:rsidR="008551D3" w:rsidRPr="00B61948">
        <w:rPr>
          <w:sz w:val="20"/>
        </w:rPr>
        <w:t xml:space="preserve"> 1999)</w:t>
      </w:r>
      <w:r w:rsidR="008551D3" w:rsidRPr="00B61948">
        <w:rPr>
          <w:rFonts w:eastAsia="나눔명조"/>
          <w:sz w:val="20"/>
          <w:szCs w:val="20"/>
        </w:rPr>
        <w:fldChar w:fldCharType="end"/>
      </w:r>
      <w:r w:rsidR="009C5E43" w:rsidRPr="00B61948">
        <w:rPr>
          <w:rFonts w:eastAsia="나눔명조" w:hint="eastAsia"/>
          <w:sz w:val="20"/>
          <w:szCs w:val="20"/>
        </w:rPr>
        <w:t>.</w:t>
      </w:r>
      <w:r w:rsidR="00130C0C" w:rsidRPr="00B61948">
        <w:rPr>
          <w:rFonts w:eastAsia="나눔명조"/>
          <w:sz w:val="20"/>
          <w:szCs w:val="20"/>
        </w:rPr>
        <w:t xml:space="preserve"> </w:t>
      </w:r>
      <w:r w:rsidRPr="00B61948">
        <w:rPr>
          <w:rFonts w:eastAsia="나눔명조" w:hint="eastAsia"/>
          <w:sz w:val="20"/>
          <w:szCs w:val="20"/>
        </w:rPr>
        <w:t>마지막으로</w:t>
      </w:r>
      <w:r w:rsidR="34D5D6E7" w:rsidRPr="00B61948">
        <w:rPr>
          <w:rFonts w:eastAsia="나눔명조"/>
          <w:sz w:val="20"/>
          <w:szCs w:val="20"/>
        </w:rPr>
        <w:t xml:space="preserve"> </w:t>
      </w:r>
      <w:r w:rsidRPr="00B61948">
        <w:rPr>
          <w:rFonts w:eastAsia="나눔명조" w:hint="eastAsia"/>
          <w:sz w:val="20"/>
          <w:szCs w:val="20"/>
        </w:rPr>
        <w:t>공</w:t>
      </w:r>
      <w:r w:rsidR="00130C0C" w:rsidRPr="00B61948">
        <w:rPr>
          <w:rFonts w:eastAsia="나눔명조" w:hint="eastAsia"/>
          <w:sz w:val="20"/>
          <w:szCs w:val="20"/>
        </w:rPr>
        <w:t>공봉사동기는</w:t>
      </w:r>
      <w:r w:rsidR="00130C0C" w:rsidRPr="00B61948">
        <w:rPr>
          <w:rFonts w:eastAsia="나눔명조" w:hint="eastAsia"/>
          <w:sz w:val="20"/>
          <w:szCs w:val="20"/>
        </w:rPr>
        <w:t xml:space="preserve"> </w:t>
      </w:r>
      <w:r w:rsidR="00130C0C" w:rsidRPr="00B61948">
        <w:rPr>
          <w:rFonts w:eastAsia="나눔명조" w:hint="eastAsia"/>
          <w:sz w:val="20"/>
          <w:szCs w:val="20"/>
        </w:rPr>
        <w:t>조직구성원</w:t>
      </w:r>
      <w:r w:rsidRPr="00B61948">
        <w:rPr>
          <w:rFonts w:eastAsia="나눔명조" w:hint="eastAsia"/>
          <w:sz w:val="20"/>
          <w:szCs w:val="20"/>
        </w:rPr>
        <w:t>으로</w:t>
      </w:r>
      <w:r w:rsidRPr="00B61948">
        <w:rPr>
          <w:rFonts w:eastAsia="나눔명조" w:hint="eastAsia"/>
          <w:sz w:val="20"/>
          <w:szCs w:val="20"/>
        </w:rPr>
        <w:t xml:space="preserve"> </w:t>
      </w:r>
      <w:r w:rsidRPr="00B61948">
        <w:rPr>
          <w:rFonts w:eastAsia="나눔명조" w:hint="eastAsia"/>
          <w:sz w:val="20"/>
          <w:szCs w:val="20"/>
        </w:rPr>
        <w:t>하여금</w:t>
      </w:r>
      <w:r w:rsidRPr="00B61948">
        <w:rPr>
          <w:rFonts w:eastAsia="나눔명조"/>
          <w:sz w:val="20"/>
          <w:szCs w:val="20"/>
        </w:rPr>
        <w:t xml:space="preserve"> </w:t>
      </w:r>
      <w:r w:rsidRPr="00B61948">
        <w:rPr>
          <w:rFonts w:eastAsia="나눔명조" w:hint="eastAsia"/>
          <w:sz w:val="20"/>
          <w:szCs w:val="20"/>
        </w:rPr>
        <w:t>공공의</w:t>
      </w:r>
      <w:r w:rsidRPr="00B61948">
        <w:rPr>
          <w:rFonts w:eastAsia="나눔명조" w:hint="eastAsia"/>
          <w:sz w:val="20"/>
          <w:szCs w:val="20"/>
        </w:rPr>
        <w:t xml:space="preserve"> </w:t>
      </w:r>
      <w:r w:rsidRPr="00B61948">
        <w:rPr>
          <w:rFonts w:eastAsia="나눔명조" w:hint="eastAsia"/>
          <w:sz w:val="20"/>
          <w:szCs w:val="20"/>
        </w:rPr>
        <w:t>이익을</w:t>
      </w:r>
      <w:r w:rsidRPr="00B61948">
        <w:rPr>
          <w:rFonts w:eastAsia="나눔명조" w:hint="eastAsia"/>
          <w:sz w:val="20"/>
          <w:szCs w:val="20"/>
        </w:rPr>
        <w:t xml:space="preserve"> </w:t>
      </w:r>
      <w:r w:rsidRPr="00B61948">
        <w:rPr>
          <w:rFonts w:eastAsia="나눔명조" w:hint="eastAsia"/>
          <w:sz w:val="20"/>
          <w:szCs w:val="20"/>
        </w:rPr>
        <w:t>위해</w:t>
      </w:r>
      <w:r w:rsidRPr="00B61948">
        <w:rPr>
          <w:rFonts w:eastAsia="나눔명조" w:hint="eastAsia"/>
          <w:sz w:val="20"/>
          <w:szCs w:val="20"/>
        </w:rPr>
        <w:t xml:space="preserve"> </w:t>
      </w:r>
      <w:r w:rsidRPr="00B61948">
        <w:rPr>
          <w:rFonts w:eastAsia="나눔명조" w:hint="eastAsia"/>
          <w:sz w:val="20"/>
          <w:szCs w:val="20"/>
        </w:rPr>
        <w:t>봉사하기</w:t>
      </w:r>
      <w:r w:rsidRPr="00B61948">
        <w:rPr>
          <w:rFonts w:eastAsia="나눔명조" w:hint="eastAsia"/>
          <w:sz w:val="20"/>
          <w:szCs w:val="20"/>
        </w:rPr>
        <w:t xml:space="preserve"> </w:t>
      </w:r>
      <w:r w:rsidRPr="00B61948">
        <w:rPr>
          <w:rFonts w:eastAsia="나눔명조" w:hint="eastAsia"/>
          <w:sz w:val="20"/>
          <w:szCs w:val="20"/>
        </w:rPr>
        <w:t>위한</w:t>
      </w:r>
      <w:r w:rsidRPr="00B61948">
        <w:rPr>
          <w:rFonts w:eastAsia="나눔명조" w:hint="eastAsia"/>
          <w:sz w:val="20"/>
          <w:szCs w:val="20"/>
        </w:rPr>
        <w:t xml:space="preserve"> </w:t>
      </w:r>
      <w:r w:rsidR="00130C0C" w:rsidRPr="00B61948">
        <w:rPr>
          <w:rFonts w:eastAsia="나눔명조" w:hint="eastAsia"/>
          <w:sz w:val="20"/>
          <w:szCs w:val="20"/>
        </w:rPr>
        <w:t>목표</w:t>
      </w:r>
      <w:r w:rsidR="00130C0C" w:rsidRPr="00B61948">
        <w:rPr>
          <w:rFonts w:eastAsia="나눔명조" w:hint="eastAsia"/>
          <w:sz w:val="20"/>
          <w:szCs w:val="20"/>
        </w:rPr>
        <w:t xml:space="preserve"> </w:t>
      </w:r>
      <w:r w:rsidR="00130C0C" w:rsidRPr="00B61948">
        <w:rPr>
          <w:rFonts w:eastAsia="나눔명조" w:hint="eastAsia"/>
          <w:sz w:val="20"/>
          <w:szCs w:val="20"/>
        </w:rPr>
        <w:t>행동을</w:t>
      </w:r>
      <w:r w:rsidRPr="00B61948">
        <w:rPr>
          <w:rFonts w:eastAsia="나눔명조"/>
          <w:sz w:val="20"/>
          <w:szCs w:val="20"/>
        </w:rPr>
        <w:t xml:space="preserve"> </w:t>
      </w:r>
      <w:r w:rsidR="00130C0C" w:rsidRPr="00B61948">
        <w:rPr>
          <w:rFonts w:eastAsia="나눔명조" w:hint="eastAsia"/>
          <w:sz w:val="20"/>
          <w:szCs w:val="20"/>
        </w:rPr>
        <w:t>촉진한다</w:t>
      </w:r>
      <w:r w:rsidR="00BC78E4"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SY9Gnptj","properties":{"formattedCitation":"(Heckhausen and Heckhausen 2008)","plainCitation":"(Heckhausen and Heckhausen 2008)","noteIndex":0},"citationItems":[{"id":1513,"uris":["http://zotero.org/users/5210800/items/B8GK9XTG"],"uri":["http://zotero.org/users/5210800/items/B8GK9XTG"],"itemData":{"id":1513,"type":"book","note":"Citation Key: Heckhausen2008\ntex.date-added: 2021-09-30 15:24:36 -0400\ntex.date-modified: 2021-09-30 15:25:22 -0400","publisher":"Cambridge University Press","title":"Motivation and action","editor":[{"family":"Heckhausen","given":"Jutta"},{"family":"Heckhausen","given":"Heinz"}],"issued":{"date-parts":[["2008"]]}}}],"schema":"https://github.com/citation-style-language/schema/raw/master/csl-citation.json"} </w:instrText>
      </w:r>
      <w:r w:rsidR="00BC78E4" w:rsidRPr="00B61948">
        <w:rPr>
          <w:rFonts w:eastAsia="나눔명조"/>
          <w:sz w:val="20"/>
          <w:szCs w:val="20"/>
        </w:rPr>
        <w:fldChar w:fldCharType="separate"/>
      </w:r>
      <w:r w:rsidR="00BC78E4" w:rsidRPr="00B61948">
        <w:rPr>
          <w:sz w:val="20"/>
        </w:rPr>
        <w:t xml:space="preserve">(Heckhausen </w:t>
      </w:r>
      <w:r w:rsidR="00A04BB2">
        <w:rPr>
          <w:sz w:val="20"/>
        </w:rPr>
        <w:t>&amp;</w:t>
      </w:r>
      <w:r w:rsidR="00BC78E4" w:rsidRPr="00B61948">
        <w:rPr>
          <w:sz w:val="20"/>
        </w:rPr>
        <w:t xml:space="preserve"> Heckhausen</w:t>
      </w:r>
      <w:r w:rsidR="00966105">
        <w:rPr>
          <w:sz w:val="20"/>
        </w:rPr>
        <w:t>,</w:t>
      </w:r>
      <w:r w:rsidR="00BC78E4" w:rsidRPr="00B61948">
        <w:rPr>
          <w:sz w:val="20"/>
        </w:rPr>
        <w:t xml:space="preserve"> 2008)</w:t>
      </w:r>
      <w:r w:rsidR="00BC78E4" w:rsidRPr="00B61948">
        <w:rPr>
          <w:rFonts w:eastAsia="나눔명조"/>
          <w:sz w:val="20"/>
          <w:szCs w:val="20"/>
        </w:rPr>
        <w:fldChar w:fldCharType="end"/>
      </w:r>
      <w:r w:rsidR="00130C0C" w:rsidRPr="00B61948">
        <w:rPr>
          <w:rFonts w:eastAsia="나눔명조" w:hint="eastAsia"/>
          <w:sz w:val="20"/>
          <w:szCs w:val="20"/>
        </w:rPr>
        <w:t>.</w:t>
      </w:r>
      <w:r w:rsidR="00130C0C" w:rsidRPr="00B61948">
        <w:rPr>
          <w:rFonts w:eastAsia="나눔명조"/>
          <w:sz w:val="20"/>
          <w:szCs w:val="20"/>
        </w:rPr>
        <w:t xml:space="preserve"> </w:t>
      </w:r>
    </w:p>
    <w:p w14:paraId="57892CBB" w14:textId="25E525F0" w:rsidR="00CA221C" w:rsidRPr="00B61948" w:rsidRDefault="00F37528" w:rsidP="00677F47">
      <w:pPr>
        <w:wordWrap/>
        <w:adjustRightInd w:val="0"/>
        <w:spacing w:before="120" w:after="120" w:line="276" w:lineRule="auto"/>
        <w:ind w:rightChars="-23" w:right="-55"/>
        <w:rPr>
          <w:rFonts w:eastAsia="나눔명조"/>
          <w:sz w:val="20"/>
          <w:szCs w:val="22"/>
        </w:rPr>
      </w:pPr>
      <w:r w:rsidRPr="00B61948">
        <w:rPr>
          <w:rFonts w:eastAsia="나눔명조" w:hint="eastAsia"/>
          <w:sz w:val="20"/>
          <w:szCs w:val="20"/>
        </w:rPr>
        <w:t>다만</w:t>
      </w:r>
      <w:r w:rsidR="00677F47" w:rsidRPr="00B61948">
        <w:rPr>
          <w:rFonts w:eastAsia="나눔명조" w:hint="eastAsia"/>
          <w:sz w:val="20"/>
          <w:szCs w:val="20"/>
        </w:rPr>
        <w:t xml:space="preserve"> </w:t>
      </w:r>
      <w:r w:rsidR="00677F47" w:rsidRPr="00B61948">
        <w:rPr>
          <w:rFonts w:eastAsia="나눔명조" w:hint="eastAsia"/>
          <w:sz w:val="20"/>
          <w:szCs w:val="20"/>
        </w:rPr>
        <w:t>공공봉사동기는</w:t>
      </w:r>
      <w:r w:rsidR="00677F47" w:rsidRPr="00B61948">
        <w:rPr>
          <w:rFonts w:eastAsia="나눔명조" w:hint="eastAsia"/>
          <w:sz w:val="20"/>
          <w:szCs w:val="20"/>
        </w:rPr>
        <w:t xml:space="preserve"> </w:t>
      </w:r>
      <w:r w:rsidR="00677F47" w:rsidRPr="00B61948">
        <w:rPr>
          <w:rFonts w:eastAsia="나눔명조" w:hint="eastAsia"/>
          <w:sz w:val="20"/>
          <w:szCs w:val="20"/>
        </w:rPr>
        <w:t>공공가치</w:t>
      </w:r>
      <w:r w:rsidR="00677F47" w:rsidRPr="00B61948">
        <w:rPr>
          <w:rFonts w:eastAsia="나눔명조" w:hint="eastAsia"/>
          <w:sz w:val="20"/>
          <w:szCs w:val="20"/>
        </w:rPr>
        <w:t xml:space="preserve"> </w:t>
      </w:r>
      <w:r w:rsidR="00677F47" w:rsidRPr="00B61948">
        <w:rPr>
          <w:rFonts w:eastAsia="나눔명조" w:hint="eastAsia"/>
          <w:sz w:val="20"/>
          <w:szCs w:val="20"/>
        </w:rPr>
        <w:t>개념과</w:t>
      </w:r>
      <w:r w:rsidR="00677F47" w:rsidRPr="00B61948">
        <w:rPr>
          <w:rFonts w:eastAsia="나눔명조" w:hint="eastAsia"/>
          <w:sz w:val="20"/>
          <w:szCs w:val="20"/>
        </w:rPr>
        <w:t xml:space="preserve"> </w:t>
      </w:r>
      <w:r w:rsidR="00677F47" w:rsidRPr="00B61948">
        <w:rPr>
          <w:rFonts w:eastAsia="나눔명조" w:hint="eastAsia"/>
          <w:sz w:val="20"/>
          <w:szCs w:val="20"/>
        </w:rPr>
        <w:t>구별되어야</w:t>
      </w:r>
      <w:r w:rsidR="00677F47" w:rsidRPr="00B61948">
        <w:rPr>
          <w:rFonts w:eastAsia="나눔명조" w:hint="eastAsia"/>
          <w:sz w:val="20"/>
          <w:szCs w:val="20"/>
        </w:rPr>
        <w:t xml:space="preserve"> </w:t>
      </w:r>
      <w:r w:rsidR="00677F47" w:rsidRPr="00B61948">
        <w:rPr>
          <w:rFonts w:eastAsia="나눔명조" w:hint="eastAsia"/>
          <w:sz w:val="20"/>
          <w:szCs w:val="20"/>
        </w:rPr>
        <w:t>한다</w:t>
      </w:r>
      <w:r w:rsidR="00677F47" w:rsidRPr="00B61948">
        <w:rPr>
          <w:rFonts w:eastAsia="나눔명조" w:hint="eastAsia"/>
          <w:sz w:val="20"/>
          <w:szCs w:val="20"/>
        </w:rPr>
        <w:t>.</w:t>
      </w:r>
      <w:r w:rsidR="00677F47" w:rsidRPr="00B61948">
        <w:rPr>
          <w:rFonts w:eastAsia="나눔명조"/>
          <w:sz w:val="20"/>
          <w:szCs w:val="20"/>
        </w:rPr>
        <w:t xml:space="preserve"> </w:t>
      </w:r>
      <w:r w:rsidR="00677F47" w:rsidRPr="00B61948">
        <w:rPr>
          <w:rFonts w:eastAsia="나눔명조" w:hint="eastAsia"/>
          <w:sz w:val="20"/>
          <w:szCs w:val="20"/>
        </w:rPr>
        <w:t>공공가치는</w:t>
      </w:r>
      <w:r w:rsidR="00677F47" w:rsidRPr="00B61948">
        <w:rPr>
          <w:rFonts w:eastAsia="나눔명조" w:hint="eastAsia"/>
          <w:sz w:val="20"/>
          <w:szCs w:val="20"/>
        </w:rPr>
        <w:t xml:space="preserve"> </w:t>
      </w:r>
      <w:r w:rsidR="00677F47" w:rsidRPr="00B61948">
        <w:rPr>
          <w:rFonts w:eastAsia="나눔명조" w:hint="eastAsia"/>
          <w:sz w:val="20"/>
          <w:szCs w:val="20"/>
        </w:rPr>
        <w:t>타인과</w:t>
      </w:r>
      <w:r w:rsidR="00677F47" w:rsidRPr="00B61948">
        <w:rPr>
          <w:rFonts w:eastAsia="나눔명조" w:hint="eastAsia"/>
          <w:sz w:val="20"/>
          <w:szCs w:val="20"/>
        </w:rPr>
        <w:t xml:space="preserve"> </w:t>
      </w:r>
      <w:r w:rsidR="00677F47" w:rsidRPr="00B61948">
        <w:rPr>
          <w:rFonts w:eastAsia="나눔명조" w:hint="eastAsia"/>
          <w:sz w:val="20"/>
          <w:szCs w:val="20"/>
        </w:rPr>
        <w:t>사회에</w:t>
      </w:r>
      <w:r w:rsidR="00677F47" w:rsidRPr="00B61948">
        <w:rPr>
          <w:rFonts w:eastAsia="나눔명조" w:hint="eastAsia"/>
          <w:sz w:val="20"/>
          <w:szCs w:val="20"/>
        </w:rPr>
        <w:t xml:space="preserve"> </w:t>
      </w:r>
      <w:r w:rsidR="00677F47" w:rsidRPr="00B61948">
        <w:rPr>
          <w:rFonts w:eastAsia="나눔명조" w:hint="eastAsia"/>
          <w:sz w:val="20"/>
          <w:szCs w:val="20"/>
        </w:rPr>
        <w:t>무엇이</w:t>
      </w:r>
      <w:r w:rsidR="00677F47" w:rsidRPr="00B61948">
        <w:rPr>
          <w:rFonts w:eastAsia="나눔명조" w:hint="eastAsia"/>
          <w:sz w:val="20"/>
          <w:szCs w:val="20"/>
        </w:rPr>
        <w:t xml:space="preserve"> </w:t>
      </w:r>
      <w:r w:rsidR="003E56D7" w:rsidRPr="00B61948">
        <w:rPr>
          <w:rFonts w:eastAsia="나눔명조" w:hint="eastAsia"/>
          <w:sz w:val="20"/>
          <w:szCs w:val="20"/>
        </w:rPr>
        <w:t>바람직한</w:t>
      </w:r>
      <w:r w:rsidR="003E56D7" w:rsidRPr="00B61948">
        <w:rPr>
          <w:rFonts w:eastAsia="나눔명조" w:hint="eastAsia"/>
          <w:sz w:val="20"/>
          <w:szCs w:val="20"/>
        </w:rPr>
        <w:t xml:space="preserve"> </w:t>
      </w:r>
      <w:r w:rsidR="003E56D7" w:rsidRPr="00B61948">
        <w:rPr>
          <w:rFonts w:eastAsia="나눔명조" w:hint="eastAsia"/>
          <w:sz w:val="20"/>
          <w:szCs w:val="20"/>
        </w:rPr>
        <w:t>지</w:t>
      </w:r>
      <w:r w:rsidR="00677F47" w:rsidRPr="00B61948">
        <w:rPr>
          <w:rFonts w:eastAsia="나눔명조" w:hint="eastAsia"/>
          <w:sz w:val="20"/>
          <w:szCs w:val="20"/>
        </w:rPr>
        <w:t xml:space="preserve"> </w:t>
      </w:r>
      <w:r w:rsidR="00677F47" w:rsidRPr="00B61948">
        <w:rPr>
          <w:rFonts w:eastAsia="나눔명조" w:hint="eastAsia"/>
          <w:sz w:val="20"/>
          <w:szCs w:val="20"/>
        </w:rPr>
        <w:t>고민하고</w:t>
      </w:r>
      <w:r w:rsidR="00677F47" w:rsidRPr="00B61948">
        <w:rPr>
          <w:rFonts w:eastAsia="나눔명조" w:hint="eastAsia"/>
          <w:sz w:val="20"/>
          <w:szCs w:val="20"/>
        </w:rPr>
        <w:t xml:space="preserve"> </w:t>
      </w:r>
      <w:r w:rsidR="00677F47" w:rsidRPr="00B61948">
        <w:rPr>
          <w:rFonts w:eastAsia="나눔명조" w:hint="eastAsia"/>
          <w:sz w:val="20"/>
          <w:szCs w:val="20"/>
        </w:rPr>
        <w:t>이해하는</w:t>
      </w:r>
      <w:r w:rsidR="00677F47" w:rsidRPr="00B61948">
        <w:rPr>
          <w:rFonts w:eastAsia="나눔명조" w:hint="eastAsia"/>
          <w:sz w:val="20"/>
          <w:szCs w:val="20"/>
        </w:rPr>
        <w:t xml:space="preserve"> </w:t>
      </w:r>
      <w:r w:rsidR="00677F47" w:rsidRPr="00B61948">
        <w:rPr>
          <w:rFonts w:eastAsia="나눔명조" w:hint="eastAsia"/>
          <w:sz w:val="20"/>
          <w:szCs w:val="20"/>
        </w:rPr>
        <w:t>것이라면</w:t>
      </w:r>
      <w:r w:rsidR="00677F47" w:rsidRPr="00B61948">
        <w:rPr>
          <w:rFonts w:eastAsia="나눔명조" w:hint="eastAsia"/>
          <w:sz w:val="20"/>
          <w:szCs w:val="20"/>
        </w:rPr>
        <w:t>,</w:t>
      </w:r>
      <w:r w:rsidR="00677F47" w:rsidRPr="00B61948">
        <w:rPr>
          <w:rFonts w:eastAsia="나눔명조"/>
          <w:sz w:val="20"/>
          <w:szCs w:val="20"/>
        </w:rPr>
        <w:t xml:space="preserve"> </w:t>
      </w:r>
      <w:r w:rsidR="00677F47" w:rsidRPr="00B61948">
        <w:rPr>
          <w:rFonts w:eastAsia="나눔명조" w:hint="eastAsia"/>
          <w:sz w:val="20"/>
          <w:szCs w:val="20"/>
        </w:rPr>
        <w:t>공공봉사동기는</w:t>
      </w:r>
      <w:r w:rsidR="00677F47" w:rsidRPr="00B61948">
        <w:rPr>
          <w:rFonts w:eastAsia="나눔명조"/>
          <w:sz w:val="20"/>
          <w:szCs w:val="20"/>
        </w:rPr>
        <w:t xml:space="preserve"> </w:t>
      </w:r>
      <w:r w:rsidR="00677F47" w:rsidRPr="00B61948">
        <w:rPr>
          <w:rFonts w:eastAsia="나눔명조" w:hint="eastAsia"/>
          <w:sz w:val="20"/>
          <w:szCs w:val="20"/>
        </w:rPr>
        <w:t>개인이</w:t>
      </w:r>
      <w:r w:rsidR="00677F47" w:rsidRPr="00B61948">
        <w:rPr>
          <w:rFonts w:eastAsia="나눔명조" w:hint="eastAsia"/>
          <w:sz w:val="20"/>
          <w:szCs w:val="20"/>
        </w:rPr>
        <w:t xml:space="preserve"> </w:t>
      </w:r>
      <w:r w:rsidR="00677F47" w:rsidRPr="00B61948">
        <w:rPr>
          <w:rFonts w:eastAsia="나눔명조" w:hint="eastAsia"/>
          <w:sz w:val="20"/>
          <w:szCs w:val="20"/>
        </w:rPr>
        <w:t>공공서비스를</w:t>
      </w:r>
      <w:r w:rsidR="00677F47" w:rsidRPr="00B61948">
        <w:rPr>
          <w:rFonts w:eastAsia="나눔명조" w:hint="eastAsia"/>
          <w:sz w:val="20"/>
          <w:szCs w:val="20"/>
        </w:rPr>
        <w:t xml:space="preserve"> </w:t>
      </w:r>
      <w:r w:rsidR="00677F47" w:rsidRPr="00B61948">
        <w:rPr>
          <w:rFonts w:eastAsia="나눔명조" w:hint="eastAsia"/>
          <w:sz w:val="20"/>
          <w:szCs w:val="20"/>
        </w:rPr>
        <w:t>제공할</w:t>
      </w:r>
      <w:r w:rsidR="00677F47" w:rsidRPr="00B61948">
        <w:rPr>
          <w:rFonts w:eastAsia="나눔명조" w:hint="eastAsia"/>
          <w:sz w:val="20"/>
          <w:szCs w:val="20"/>
        </w:rPr>
        <w:t xml:space="preserve"> </w:t>
      </w:r>
      <w:r w:rsidR="00677F47" w:rsidRPr="00B61948">
        <w:rPr>
          <w:rFonts w:eastAsia="나눔명조" w:hint="eastAsia"/>
          <w:sz w:val="20"/>
          <w:szCs w:val="20"/>
        </w:rPr>
        <w:t>수</w:t>
      </w:r>
      <w:r w:rsidR="00677F47" w:rsidRPr="00B61948">
        <w:rPr>
          <w:rFonts w:eastAsia="나눔명조" w:hint="eastAsia"/>
          <w:sz w:val="20"/>
          <w:szCs w:val="20"/>
        </w:rPr>
        <w:t xml:space="preserve"> </w:t>
      </w:r>
      <w:r w:rsidR="00677F47" w:rsidRPr="00B61948">
        <w:rPr>
          <w:rFonts w:eastAsia="나눔명조" w:hint="eastAsia"/>
          <w:sz w:val="20"/>
          <w:szCs w:val="20"/>
        </w:rPr>
        <w:t>있</w:t>
      </w:r>
      <w:r w:rsidRPr="00B61948">
        <w:rPr>
          <w:rFonts w:eastAsia="나눔명조" w:hint="eastAsia"/>
          <w:sz w:val="20"/>
          <w:szCs w:val="20"/>
        </w:rPr>
        <w:t>도록</w:t>
      </w:r>
      <w:r w:rsidRPr="00B61948">
        <w:rPr>
          <w:rFonts w:eastAsia="나눔명조" w:hint="eastAsia"/>
          <w:sz w:val="20"/>
          <w:szCs w:val="20"/>
        </w:rPr>
        <w:t xml:space="preserve"> </w:t>
      </w:r>
      <w:r w:rsidRPr="00B61948">
        <w:rPr>
          <w:rFonts w:eastAsia="나눔명조" w:hint="eastAsia"/>
          <w:sz w:val="20"/>
          <w:szCs w:val="20"/>
        </w:rPr>
        <w:t>하는</w:t>
      </w:r>
      <w:r w:rsidRPr="00B61948">
        <w:rPr>
          <w:rFonts w:eastAsia="나눔명조"/>
          <w:sz w:val="20"/>
          <w:szCs w:val="20"/>
        </w:rPr>
        <w:t xml:space="preserve"> </w:t>
      </w:r>
      <w:r w:rsidR="00677F47" w:rsidRPr="00B61948">
        <w:rPr>
          <w:rFonts w:eastAsia="나눔명조" w:hint="eastAsia"/>
          <w:sz w:val="20"/>
          <w:szCs w:val="20"/>
        </w:rPr>
        <w:t>원천이다</w:t>
      </w:r>
      <w:r w:rsidR="00BC78E4"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YieDtkOT","properties":{"formattedCitation":"(Andersen, Lotte B\\uc0\\u248{}gh, Torben Beck J\\uc0\\u248{}rgensen, and Vrangb\\uc0\\u230{}k 2013)","plainCitation":"(Andersen, Lotte Bøgh, Torben Beck Jørgensen, and Vrangbæk 2013)","noteIndex":0},"citationItems":[{"id":1521,"uris":["http://zotero.org/users/5210800/items/RC8XK5MU"],"uri":["http://zotero.org/users/5210800/items/RC8XK5MU"],"itemData":{"id":1521,"type":"article-journal","container-title":"American Review of Public Administration","issue":"3","note":"Citation Key: Andersonetal2013\ntex.date-added: 2021-09-30 15:15:44 -0400\ntex.date-modified: 2021-09-30 15:18:03 -0400","page":"292-311","title":"Public service motivation and public values: Conceptual and empirical relationships","volume":"43","author":[{"literal":"Andersen"},{"family":"Lotte Bøgh, Torben Beck Jørgensen","given":"Anne Mette Kjeldsen","suffix":"Lene Holm Pedersen"},{"family":"Vrangbæk","given":"Karsten"}],"issued":{"date-parts":[["2013"]]}}}],"schema":"https://github.com/citation-style-language/schema/raw/master/csl-citation.json"} </w:instrText>
      </w:r>
      <w:r w:rsidR="00BC78E4" w:rsidRPr="00B61948">
        <w:rPr>
          <w:rFonts w:eastAsia="나눔명조"/>
          <w:sz w:val="20"/>
          <w:szCs w:val="20"/>
        </w:rPr>
        <w:fldChar w:fldCharType="separate"/>
      </w:r>
      <w:r w:rsidR="00BC78E4" w:rsidRPr="00B61948">
        <w:rPr>
          <w:sz w:val="20"/>
        </w:rPr>
        <w:t>(</w:t>
      </w:r>
      <w:r w:rsidR="00966105">
        <w:rPr>
          <w:sz w:val="20"/>
        </w:rPr>
        <w:t>Andersen et al.,</w:t>
      </w:r>
      <w:r w:rsidR="00BC78E4" w:rsidRPr="00B61948">
        <w:rPr>
          <w:sz w:val="20"/>
        </w:rPr>
        <w:t xml:space="preserve"> 2013)</w:t>
      </w:r>
      <w:r w:rsidR="00BC78E4" w:rsidRPr="00B61948">
        <w:rPr>
          <w:rFonts w:eastAsia="나눔명조"/>
          <w:sz w:val="20"/>
          <w:szCs w:val="20"/>
        </w:rPr>
        <w:fldChar w:fldCharType="end"/>
      </w:r>
      <w:r w:rsidR="00677F47" w:rsidRPr="00B61948">
        <w:rPr>
          <w:rFonts w:eastAsia="나눔명조"/>
          <w:sz w:val="20"/>
          <w:szCs w:val="20"/>
        </w:rPr>
        <w:t xml:space="preserve">. </w:t>
      </w:r>
      <w:r w:rsidR="00677F47" w:rsidRPr="00B61948">
        <w:rPr>
          <w:rFonts w:eastAsia="나눔명조" w:hint="eastAsia"/>
          <w:sz w:val="20"/>
          <w:szCs w:val="20"/>
        </w:rPr>
        <w:t>즉</w:t>
      </w:r>
      <w:r w:rsidR="00677F47" w:rsidRPr="00B61948">
        <w:rPr>
          <w:rFonts w:eastAsia="나눔명조" w:hint="eastAsia"/>
          <w:sz w:val="20"/>
          <w:szCs w:val="20"/>
        </w:rPr>
        <w:t>,</w:t>
      </w:r>
      <w:r w:rsidR="00677F47" w:rsidRPr="00B61948">
        <w:rPr>
          <w:rFonts w:eastAsia="나눔명조"/>
          <w:sz w:val="20"/>
          <w:szCs w:val="20"/>
        </w:rPr>
        <w:t xml:space="preserve"> </w:t>
      </w:r>
      <w:r w:rsidR="00677F47" w:rsidRPr="00B61948">
        <w:rPr>
          <w:rFonts w:eastAsia="나눔명조" w:hint="eastAsia"/>
          <w:sz w:val="20"/>
          <w:szCs w:val="20"/>
        </w:rPr>
        <w:t>가치관은</w:t>
      </w:r>
      <w:r w:rsidR="00677F47" w:rsidRPr="00B61948">
        <w:rPr>
          <w:rFonts w:eastAsia="나눔명조" w:hint="eastAsia"/>
          <w:sz w:val="20"/>
          <w:szCs w:val="20"/>
        </w:rPr>
        <w:t xml:space="preserve"> </w:t>
      </w:r>
      <w:r w:rsidR="00677F47" w:rsidRPr="00B61948">
        <w:rPr>
          <w:rFonts w:eastAsia="나눔명조" w:hint="eastAsia"/>
          <w:sz w:val="20"/>
          <w:szCs w:val="20"/>
        </w:rPr>
        <w:t>행동의</w:t>
      </w:r>
      <w:r w:rsidR="00677F47" w:rsidRPr="00B61948">
        <w:rPr>
          <w:rFonts w:eastAsia="나눔명조" w:hint="eastAsia"/>
          <w:sz w:val="20"/>
          <w:szCs w:val="20"/>
        </w:rPr>
        <w:t xml:space="preserve"> </w:t>
      </w:r>
      <w:r w:rsidR="00677F47" w:rsidRPr="00B61948">
        <w:rPr>
          <w:rFonts w:eastAsia="나눔명조" w:hint="eastAsia"/>
          <w:sz w:val="20"/>
          <w:szCs w:val="20"/>
        </w:rPr>
        <w:t>방향을</w:t>
      </w:r>
      <w:r w:rsidR="00677F47" w:rsidRPr="00B61948">
        <w:rPr>
          <w:rFonts w:eastAsia="나눔명조" w:hint="eastAsia"/>
          <w:sz w:val="20"/>
          <w:szCs w:val="20"/>
        </w:rPr>
        <w:t xml:space="preserve"> </w:t>
      </w:r>
      <w:r w:rsidR="00677F47" w:rsidRPr="00B61948">
        <w:rPr>
          <w:rFonts w:eastAsia="나눔명조" w:hint="eastAsia"/>
          <w:sz w:val="20"/>
          <w:szCs w:val="20"/>
        </w:rPr>
        <w:t>설정하는</w:t>
      </w:r>
      <w:r w:rsidR="00677F47" w:rsidRPr="00B61948">
        <w:rPr>
          <w:rFonts w:eastAsia="나눔명조" w:hint="eastAsia"/>
          <w:sz w:val="20"/>
          <w:szCs w:val="20"/>
        </w:rPr>
        <w:t xml:space="preserve"> </w:t>
      </w:r>
      <w:r w:rsidR="00677F47" w:rsidRPr="00B61948">
        <w:rPr>
          <w:rFonts w:eastAsia="나눔명조" w:hint="eastAsia"/>
          <w:sz w:val="20"/>
          <w:szCs w:val="20"/>
        </w:rPr>
        <w:t>반면</w:t>
      </w:r>
      <w:r w:rsidR="00677F47" w:rsidRPr="00B61948">
        <w:rPr>
          <w:rFonts w:eastAsia="나눔명조" w:hint="eastAsia"/>
          <w:sz w:val="20"/>
          <w:szCs w:val="20"/>
        </w:rPr>
        <w:t>,</w:t>
      </w:r>
      <w:r w:rsidR="00677F47" w:rsidRPr="00B61948">
        <w:rPr>
          <w:rFonts w:eastAsia="나눔명조"/>
          <w:sz w:val="20"/>
          <w:szCs w:val="20"/>
        </w:rPr>
        <w:t xml:space="preserve"> </w:t>
      </w:r>
      <w:r w:rsidR="00677F47" w:rsidRPr="00B61948">
        <w:rPr>
          <w:rFonts w:eastAsia="나눔명조" w:hint="eastAsia"/>
          <w:sz w:val="20"/>
          <w:szCs w:val="20"/>
        </w:rPr>
        <w:t>동기는</w:t>
      </w:r>
      <w:r w:rsidR="00677F47" w:rsidRPr="00B61948">
        <w:rPr>
          <w:rFonts w:eastAsia="나눔명조" w:hint="eastAsia"/>
          <w:sz w:val="20"/>
          <w:szCs w:val="20"/>
        </w:rPr>
        <w:t xml:space="preserve"> </w:t>
      </w:r>
      <w:r w:rsidR="00677F47" w:rsidRPr="00B61948">
        <w:rPr>
          <w:rFonts w:eastAsia="나눔명조" w:hint="eastAsia"/>
          <w:sz w:val="20"/>
          <w:szCs w:val="20"/>
        </w:rPr>
        <w:t>행동을</w:t>
      </w:r>
      <w:r w:rsidR="00677F47" w:rsidRPr="00B61948">
        <w:rPr>
          <w:rFonts w:eastAsia="나눔명조" w:hint="eastAsia"/>
          <w:sz w:val="20"/>
          <w:szCs w:val="20"/>
        </w:rPr>
        <w:t xml:space="preserve"> </w:t>
      </w:r>
      <w:r w:rsidR="00677F47" w:rsidRPr="00B61948">
        <w:rPr>
          <w:rFonts w:eastAsia="나눔명조" w:hint="eastAsia"/>
          <w:sz w:val="20"/>
          <w:szCs w:val="20"/>
        </w:rPr>
        <w:t>실행할</w:t>
      </w:r>
      <w:r w:rsidR="00677F47" w:rsidRPr="00B61948">
        <w:rPr>
          <w:rFonts w:eastAsia="나눔명조" w:hint="eastAsia"/>
          <w:sz w:val="20"/>
          <w:szCs w:val="20"/>
        </w:rPr>
        <w:t xml:space="preserve"> </w:t>
      </w:r>
      <w:r w:rsidR="00677F47" w:rsidRPr="00B61948">
        <w:rPr>
          <w:rFonts w:eastAsia="나눔명조" w:hint="eastAsia"/>
          <w:sz w:val="20"/>
          <w:szCs w:val="20"/>
        </w:rPr>
        <w:t>수</w:t>
      </w:r>
      <w:r w:rsidR="00677F47" w:rsidRPr="00B61948">
        <w:rPr>
          <w:rFonts w:eastAsia="나눔명조" w:hint="eastAsia"/>
          <w:sz w:val="20"/>
          <w:szCs w:val="20"/>
        </w:rPr>
        <w:t xml:space="preserve"> </w:t>
      </w:r>
      <w:r w:rsidR="00677F47" w:rsidRPr="00B61948">
        <w:rPr>
          <w:rFonts w:eastAsia="나눔명조" w:hint="eastAsia"/>
          <w:sz w:val="20"/>
          <w:szCs w:val="20"/>
        </w:rPr>
        <w:t>있는</w:t>
      </w:r>
      <w:r w:rsidR="00677F47" w:rsidRPr="00B61948">
        <w:rPr>
          <w:rFonts w:eastAsia="나눔명조" w:hint="eastAsia"/>
          <w:sz w:val="20"/>
          <w:szCs w:val="20"/>
        </w:rPr>
        <w:t xml:space="preserve"> </w:t>
      </w:r>
      <w:r w:rsidR="00677F47" w:rsidRPr="00B61948">
        <w:rPr>
          <w:rFonts w:eastAsia="나눔명조" w:hint="eastAsia"/>
          <w:sz w:val="20"/>
          <w:szCs w:val="20"/>
        </w:rPr>
        <w:t>활력과</w:t>
      </w:r>
      <w:r w:rsidR="00677F47" w:rsidRPr="00B61948">
        <w:rPr>
          <w:rFonts w:eastAsia="나눔명조"/>
          <w:sz w:val="20"/>
          <w:szCs w:val="20"/>
        </w:rPr>
        <w:t xml:space="preserve"> </w:t>
      </w:r>
      <w:r w:rsidR="00677F47" w:rsidRPr="00B61948">
        <w:rPr>
          <w:rFonts w:eastAsia="나눔명조" w:hint="eastAsia"/>
          <w:sz w:val="20"/>
          <w:szCs w:val="20"/>
        </w:rPr>
        <w:t>행동을</w:t>
      </w:r>
      <w:r w:rsidR="00677F47" w:rsidRPr="00B61948">
        <w:rPr>
          <w:rFonts w:eastAsia="나눔명조" w:hint="eastAsia"/>
          <w:sz w:val="20"/>
          <w:szCs w:val="20"/>
        </w:rPr>
        <w:t xml:space="preserve"> </w:t>
      </w:r>
      <w:r w:rsidR="00677F47" w:rsidRPr="00B61948">
        <w:rPr>
          <w:rFonts w:eastAsia="나눔명조" w:hint="eastAsia"/>
          <w:sz w:val="20"/>
          <w:szCs w:val="20"/>
        </w:rPr>
        <w:t>지속할</w:t>
      </w:r>
      <w:r w:rsidR="00677F47" w:rsidRPr="00B61948">
        <w:rPr>
          <w:rFonts w:eastAsia="나눔명조" w:hint="eastAsia"/>
          <w:sz w:val="20"/>
          <w:szCs w:val="20"/>
        </w:rPr>
        <w:t xml:space="preserve"> </w:t>
      </w:r>
      <w:r w:rsidR="00677F47" w:rsidRPr="00B61948">
        <w:rPr>
          <w:rFonts w:eastAsia="나눔명조" w:hint="eastAsia"/>
          <w:sz w:val="20"/>
          <w:szCs w:val="20"/>
        </w:rPr>
        <w:t>수</w:t>
      </w:r>
      <w:r w:rsidR="00677F47" w:rsidRPr="00B61948">
        <w:rPr>
          <w:rFonts w:eastAsia="나눔명조" w:hint="eastAsia"/>
          <w:sz w:val="20"/>
          <w:szCs w:val="20"/>
        </w:rPr>
        <w:t xml:space="preserve"> </w:t>
      </w:r>
      <w:r w:rsidR="00677F47" w:rsidRPr="00B61948">
        <w:rPr>
          <w:rFonts w:eastAsia="나눔명조" w:hint="eastAsia"/>
          <w:sz w:val="20"/>
          <w:szCs w:val="20"/>
        </w:rPr>
        <w:t>있는</w:t>
      </w:r>
      <w:r w:rsidR="00677F47" w:rsidRPr="00B61948">
        <w:rPr>
          <w:rFonts w:eastAsia="나눔명조" w:hint="eastAsia"/>
          <w:sz w:val="20"/>
          <w:szCs w:val="20"/>
        </w:rPr>
        <w:t xml:space="preserve"> </w:t>
      </w:r>
      <w:r w:rsidR="00677F47" w:rsidRPr="00B61948">
        <w:rPr>
          <w:rFonts w:eastAsia="나눔명조" w:hint="eastAsia"/>
          <w:sz w:val="20"/>
          <w:szCs w:val="20"/>
        </w:rPr>
        <w:t>자극을</w:t>
      </w:r>
      <w:r w:rsidR="00677F47" w:rsidRPr="00B61948">
        <w:rPr>
          <w:rFonts w:eastAsia="나눔명조" w:hint="eastAsia"/>
          <w:sz w:val="20"/>
          <w:szCs w:val="20"/>
        </w:rPr>
        <w:t xml:space="preserve"> </w:t>
      </w:r>
      <w:r w:rsidR="00677F47" w:rsidRPr="00B61948">
        <w:rPr>
          <w:rFonts w:eastAsia="나눔명조" w:hint="eastAsia"/>
          <w:sz w:val="20"/>
          <w:szCs w:val="20"/>
        </w:rPr>
        <w:t>의미한다</w:t>
      </w:r>
      <w:r w:rsidR="00677F47" w:rsidRPr="00B61948">
        <w:rPr>
          <w:rFonts w:eastAsia="나눔명조"/>
          <w:sz w:val="20"/>
          <w:szCs w:val="20"/>
        </w:rPr>
        <w:t xml:space="preserve">. </w:t>
      </w:r>
      <w:r w:rsidR="00677F47" w:rsidRPr="00B61948">
        <w:rPr>
          <w:rFonts w:eastAsia="나눔명조" w:hint="eastAsia"/>
          <w:sz w:val="20"/>
          <w:szCs w:val="20"/>
        </w:rPr>
        <w:t>따라서</w:t>
      </w:r>
      <w:r w:rsidR="00677F47" w:rsidRPr="00B61948">
        <w:rPr>
          <w:rFonts w:eastAsia="나눔명조" w:hint="eastAsia"/>
          <w:sz w:val="20"/>
          <w:szCs w:val="20"/>
        </w:rPr>
        <w:t xml:space="preserve"> </w:t>
      </w:r>
      <w:r w:rsidR="00677F47" w:rsidRPr="00B61948">
        <w:rPr>
          <w:rFonts w:eastAsia="나눔명조" w:hint="eastAsia"/>
          <w:sz w:val="20"/>
          <w:szCs w:val="20"/>
        </w:rPr>
        <w:t>공공봉사동기는</w:t>
      </w:r>
      <w:r w:rsidR="00677F47" w:rsidRPr="00B61948">
        <w:rPr>
          <w:rFonts w:eastAsia="나눔명조" w:hint="eastAsia"/>
          <w:sz w:val="20"/>
          <w:szCs w:val="20"/>
        </w:rPr>
        <w:t xml:space="preserve"> </w:t>
      </w:r>
      <w:r w:rsidR="00677F47" w:rsidRPr="00B61948">
        <w:rPr>
          <w:rFonts w:eastAsia="나눔명조" w:hint="eastAsia"/>
          <w:sz w:val="20"/>
          <w:szCs w:val="20"/>
        </w:rPr>
        <w:t>타인과</w:t>
      </w:r>
      <w:r w:rsidR="00677F47" w:rsidRPr="00B61948">
        <w:rPr>
          <w:rFonts w:eastAsia="나눔명조" w:hint="eastAsia"/>
          <w:sz w:val="20"/>
          <w:szCs w:val="20"/>
        </w:rPr>
        <w:t xml:space="preserve"> </w:t>
      </w:r>
      <w:r w:rsidR="00677F47" w:rsidRPr="00B61948">
        <w:rPr>
          <w:rFonts w:eastAsia="나눔명조" w:hint="eastAsia"/>
          <w:sz w:val="20"/>
          <w:szCs w:val="20"/>
        </w:rPr>
        <w:t>사회의</w:t>
      </w:r>
      <w:r w:rsidR="00677F47" w:rsidRPr="00B61948">
        <w:rPr>
          <w:rFonts w:eastAsia="나눔명조" w:hint="eastAsia"/>
          <w:sz w:val="20"/>
          <w:szCs w:val="20"/>
        </w:rPr>
        <w:t xml:space="preserve"> </w:t>
      </w:r>
      <w:r w:rsidR="00677F47" w:rsidRPr="00B61948">
        <w:rPr>
          <w:rFonts w:eastAsia="나눔명조" w:hint="eastAsia"/>
          <w:sz w:val="20"/>
          <w:szCs w:val="20"/>
        </w:rPr>
        <w:t>행복</w:t>
      </w:r>
      <w:r w:rsidR="005E3D2D" w:rsidRPr="00B61948">
        <w:rPr>
          <w:rFonts w:eastAsia="나눔명조" w:hint="eastAsia"/>
          <w:sz w:val="20"/>
          <w:szCs w:val="20"/>
        </w:rPr>
        <w:t>증진을</w:t>
      </w:r>
      <w:r w:rsidR="005E3D2D" w:rsidRPr="00B61948">
        <w:rPr>
          <w:rFonts w:eastAsia="나눔명조" w:hint="eastAsia"/>
          <w:sz w:val="20"/>
          <w:szCs w:val="20"/>
        </w:rPr>
        <w:t xml:space="preserve"> </w:t>
      </w:r>
      <w:r w:rsidR="005E3D2D" w:rsidRPr="00B61948">
        <w:rPr>
          <w:rFonts w:eastAsia="나눔명조" w:hint="eastAsia"/>
          <w:sz w:val="20"/>
          <w:szCs w:val="20"/>
        </w:rPr>
        <w:t>위해</w:t>
      </w:r>
      <w:r w:rsidR="005E3D2D" w:rsidRPr="00B61948">
        <w:rPr>
          <w:rFonts w:eastAsia="나눔명조" w:hint="eastAsia"/>
          <w:sz w:val="20"/>
          <w:szCs w:val="20"/>
        </w:rPr>
        <w:t xml:space="preserve"> </w:t>
      </w:r>
      <w:r w:rsidR="00677F47" w:rsidRPr="00B61948">
        <w:rPr>
          <w:rFonts w:eastAsia="나눔명조" w:hint="eastAsia"/>
          <w:sz w:val="20"/>
          <w:szCs w:val="20"/>
        </w:rPr>
        <w:t>공</w:t>
      </w:r>
      <w:r w:rsidR="005E3D2D" w:rsidRPr="00B61948">
        <w:rPr>
          <w:rFonts w:eastAsia="나눔명조" w:hint="eastAsia"/>
          <w:sz w:val="20"/>
          <w:szCs w:val="20"/>
        </w:rPr>
        <w:t>적</w:t>
      </w:r>
      <w:r w:rsidR="005E3D2D" w:rsidRPr="00B61948">
        <w:rPr>
          <w:rFonts w:eastAsia="나눔명조" w:hint="eastAsia"/>
          <w:sz w:val="20"/>
          <w:szCs w:val="20"/>
        </w:rPr>
        <w:t xml:space="preserve"> </w:t>
      </w:r>
      <w:r w:rsidR="005E3D2D" w:rsidRPr="00B61948">
        <w:rPr>
          <w:rFonts w:eastAsia="나눔명조" w:hint="eastAsia"/>
          <w:sz w:val="20"/>
          <w:szCs w:val="20"/>
        </w:rPr>
        <w:t>봉사</w:t>
      </w:r>
      <w:r w:rsidR="00677F47" w:rsidRPr="00B61948">
        <w:rPr>
          <w:rFonts w:eastAsia="나눔명조" w:hint="eastAsia"/>
          <w:sz w:val="20"/>
          <w:szCs w:val="20"/>
        </w:rPr>
        <w:t>에</w:t>
      </w:r>
      <w:r w:rsidR="00677F47" w:rsidRPr="00B61948">
        <w:rPr>
          <w:rFonts w:eastAsia="나눔명조" w:hint="eastAsia"/>
          <w:sz w:val="20"/>
          <w:szCs w:val="20"/>
        </w:rPr>
        <w:t xml:space="preserve"> </w:t>
      </w:r>
      <w:r w:rsidR="00677F47" w:rsidRPr="00B61948">
        <w:rPr>
          <w:rFonts w:eastAsia="나눔명조" w:hint="eastAsia"/>
          <w:sz w:val="20"/>
          <w:szCs w:val="20"/>
        </w:rPr>
        <w:t>기여하려는</w:t>
      </w:r>
      <w:r w:rsidR="00677F47" w:rsidRPr="00B61948">
        <w:rPr>
          <w:rFonts w:eastAsia="나눔명조" w:hint="eastAsia"/>
          <w:sz w:val="20"/>
          <w:szCs w:val="20"/>
        </w:rPr>
        <w:t xml:space="preserve"> </w:t>
      </w:r>
      <w:r w:rsidR="00677F47" w:rsidRPr="00B61948">
        <w:rPr>
          <w:rFonts w:eastAsia="나눔명조" w:hint="eastAsia"/>
          <w:sz w:val="20"/>
          <w:szCs w:val="20"/>
        </w:rPr>
        <w:t>개인의</w:t>
      </w:r>
      <w:r w:rsidR="00677F47" w:rsidRPr="00B61948">
        <w:rPr>
          <w:rFonts w:eastAsia="나눔명조" w:hint="eastAsia"/>
          <w:sz w:val="20"/>
          <w:szCs w:val="20"/>
        </w:rPr>
        <w:t xml:space="preserve"> </w:t>
      </w:r>
      <w:r w:rsidR="00677F47" w:rsidRPr="00B61948">
        <w:rPr>
          <w:rFonts w:eastAsia="나눔명조" w:hint="eastAsia"/>
          <w:sz w:val="20"/>
          <w:szCs w:val="20"/>
        </w:rPr>
        <w:t>잠재적</w:t>
      </w:r>
      <w:r w:rsidR="00677F47" w:rsidRPr="00B61948">
        <w:rPr>
          <w:rFonts w:eastAsia="나눔명조" w:hint="eastAsia"/>
          <w:sz w:val="20"/>
          <w:szCs w:val="20"/>
        </w:rPr>
        <w:t xml:space="preserve"> </w:t>
      </w:r>
      <w:r w:rsidR="00677F47" w:rsidRPr="00B61948">
        <w:rPr>
          <w:rFonts w:eastAsia="나눔명조" w:hint="eastAsia"/>
          <w:sz w:val="20"/>
          <w:szCs w:val="20"/>
        </w:rPr>
        <w:t>의지라</w:t>
      </w:r>
      <w:r w:rsidR="00677F47" w:rsidRPr="00B61948">
        <w:rPr>
          <w:rFonts w:eastAsia="나눔명조" w:hint="eastAsia"/>
          <w:sz w:val="20"/>
          <w:szCs w:val="20"/>
        </w:rPr>
        <w:t xml:space="preserve"> </w:t>
      </w:r>
      <w:r w:rsidR="00677F47" w:rsidRPr="00B61948">
        <w:rPr>
          <w:rFonts w:eastAsia="나눔명조" w:hint="eastAsia"/>
          <w:sz w:val="20"/>
          <w:szCs w:val="20"/>
        </w:rPr>
        <w:t>할</w:t>
      </w:r>
      <w:r w:rsidR="00677F47" w:rsidRPr="00B61948">
        <w:rPr>
          <w:rFonts w:eastAsia="나눔명조" w:hint="eastAsia"/>
          <w:sz w:val="20"/>
          <w:szCs w:val="20"/>
        </w:rPr>
        <w:t xml:space="preserve"> </w:t>
      </w:r>
      <w:r w:rsidR="00677F47" w:rsidRPr="00B61948">
        <w:rPr>
          <w:rFonts w:eastAsia="나눔명조" w:hint="eastAsia"/>
          <w:sz w:val="20"/>
          <w:szCs w:val="20"/>
        </w:rPr>
        <w:t>수</w:t>
      </w:r>
      <w:r w:rsidR="00677F47" w:rsidRPr="00B61948">
        <w:rPr>
          <w:rFonts w:eastAsia="나눔명조" w:hint="eastAsia"/>
          <w:sz w:val="20"/>
          <w:szCs w:val="20"/>
        </w:rPr>
        <w:t xml:space="preserve"> </w:t>
      </w:r>
      <w:r w:rsidR="00677F47" w:rsidRPr="00B61948">
        <w:rPr>
          <w:rFonts w:eastAsia="나눔명조" w:hint="eastAsia"/>
          <w:sz w:val="20"/>
          <w:szCs w:val="20"/>
        </w:rPr>
        <w:t>있다</w:t>
      </w:r>
      <w:r w:rsidR="00677F47" w:rsidRPr="00B61948">
        <w:rPr>
          <w:rFonts w:eastAsia="나눔명조" w:hint="eastAsia"/>
          <w:sz w:val="20"/>
          <w:szCs w:val="20"/>
        </w:rPr>
        <w:t>.</w:t>
      </w:r>
      <w:r w:rsidR="005E3D2D" w:rsidRPr="00B61948">
        <w:rPr>
          <w:rFonts w:eastAsia="나눔명조"/>
          <w:sz w:val="20"/>
          <w:szCs w:val="20"/>
        </w:rPr>
        <w:t xml:space="preserve"> </w:t>
      </w:r>
      <w:r w:rsidR="00677F47" w:rsidRPr="00B61948">
        <w:rPr>
          <w:rFonts w:eastAsia="나눔명조" w:hint="eastAsia"/>
          <w:sz w:val="20"/>
          <w:szCs w:val="20"/>
        </w:rPr>
        <w:t>공공봉사동기를</w:t>
      </w:r>
      <w:r w:rsidR="00677F47" w:rsidRPr="00B61948">
        <w:rPr>
          <w:rFonts w:eastAsia="나눔명조" w:hint="eastAsia"/>
          <w:sz w:val="20"/>
          <w:szCs w:val="20"/>
        </w:rPr>
        <w:t xml:space="preserve"> </w:t>
      </w:r>
      <w:r w:rsidR="00677F47" w:rsidRPr="00B61948">
        <w:rPr>
          <w:rFonts w:eastAsia="나눔명조"/>
          <w:sz w:val="20"/>
          <w:szCs w:val="20"/>
        </w:rPr>
        <w:t>“</w:t>
      </w:r>
      <w:r w:rsidR="00677F47" w:rsidRPr="00B61948">
        <w:rPr>
          <w:rFonts w:eastAsia="나눔명조" w:hint="eastAsia"/>
          <w:sz w:val="20"/>
          <w:szCs w:val="20"/>
        </w:rPr>
        <w:t>타인과</w:t>
      </w:r>
      <w:r w:rsidR="00677F47" w:rsidRPr="00B61948">
        <w:rPr>
          <w:rFonts w:eastAsia="나눔명조" w:hint="eastAsia"/>
          <w:sz w:val="20"/>
          <w:szCs w:val="20"/>
        </w:rPr>
        <w:t xml:space="preserve"> </w:t>
      </w:r>
      <w:r w:rsidR="00677F47" w:rsidRPr="00B61948">
        <w:rPr>
          <w:rFonts w:eastAsia="나눔명조" w:hint="eastAsia"/>
          <w:sz w:val="20"/>
          <w:szCs w:val="20"/>
        </w:rPr>
        <w:t>사회를</w:t>
      </w:r>
      <w:r w:rsidR="00677F47" w:rsidRPr="00B61948">
        <w:rPr>
          <w:rFonts w:eastAsia="나눔명조" w:hint="eastAsia"/>
          <w:sz w:val="20"/>
          <w:szCs w:val="20"/>
        </w:rPr>
        <w:t xml:space="preserve"> </w:t>
      </w:r>
      <w:r w:rsidR="00677F47" w:rsidRPr="00B61948">
        <w:rPr>
          <w:rFonts w:eastAsia="나눔명조" w:hint="eastAsia"/>
          <w:sz w:val="20"/>
          <w:szCs w:val="20"/>
        </w:rPr>
        <w:t>위해</w:t>
      </w:r>
      <w:r w:rsidR="00677F47" w:rsidRPr="00B61948">
        <w:rPr>
          <w:rFonts w:eastAsia="나눔명조" w:hint="eastAsia"/>
          <w:sz w:val="20"/>
          <w:szCs w:val="20"/>
        </w:rPr>
        <w:t xml:space="preserve"> </w:t>
      </w:r>
      <w:r w:rsidR="00677F47" w:rsidRPr="00B61948">
        <w:rPr>
          <w:rFonts w:eastAsia="나눔명조" w:hint="eastAsia"/>
          <w:sz w:val="20"/>
          <w:szCs w:val="20"/>
        </w:rPr>
        <w:t>노력하는</w:t>
      </w:r>
      <w:r w:rsidR="004F1444" w:rsidRPr="00B61948">
        <w:rPr>
          <w:rFonts w:eastAsia="나눔명조" w:hint="eastAsia"/>
          <w:sz w:val="20"/>
          <w:szCs w:val="20"/>
        </w:rPr>
        <w:t xml:space="preserve"> </w:t>
      </w:r>
      <w:r w:rsidR="00677F47" w:rsidRPr="00B61948">
        <w:rPr>
          <w:rFonts w:eastAsia="나눔명조" w:hint="eastAsia"/>
          <w:sz w:val="20"/>
          <w:szCs w:val="20"/>
        </w:rPr>
        <w:t>사람들에게</w:t>
      </w:r>
      <w:r w:rsidR="00677F47" w:rsidRPr="00B61948">
        <w:rPr>
          <w:rFonts w:eastAsia="나눔명조" w:hint="eastAsia"/>
          <w:sz w:val="20"/>
          <w:szCs w:val="20"/>
        </w:rPr>
        <w:t xml:space="preserve"> </w:t>
      </w:r>
      <w:r w:rsidR="00677F47" w:rsidRPr="00B61948">
        <w:rPr>
          <w:rFonts w:eastAsia="나눔명조" w:hint="eastAsia"/>
          <w:sz w:val="20"/>
          <w:szCs w:val="20"/>
        </w:rPr>
        <w:t>서비스를</w:t>
      </w:r>
      <w:r w:rsidR="00677F47" w:rsidRPr="00B61948">
        <w:rPr>
          <w:rFonts w:eastAsia="나눔명조" w:hint="eastAsia"/>
          <w:sz w:val="20"/>
          <w:szCs w:val="20"/>
        </w:rPr>
        <w:t xml:space="preserve"> </w:t>
      </w:r>
      <w:r w:rsidR="00677F47" w:rsidRPr="00B61948">
        <w:rPr>
          <w:rFonts w:eastAsia="나눔명조" w:hint="eastAsia"/>
          <w:sz w:val="20"/>
          <w:szCs w:val="20"/>
        </w:rPr>
        <w:t>제공한다는</w:t>
      </w:r>
      <w:r w:rsidR="00677F47" w:rsidRPr="00B61948">
        <w:rPr>
          <w:rFonts w:eastAsia="나눔명조" w:hint="eastAsia"/>
          <w:sz w:val="20"/>
          <w:szCs w:val="20"/>
        </w:rPr>
        <w:t xml:space="preserve"> </w:t>
      </w:r>
      <w:r w:rsidR="00677F47" w:rsidRPr="00B61948">
        <w:rPr>
          <w:rFonts w:eastAsia="나눔명조" w:hint="eastAsia"/>
          <w:sz w:val="20"/>
          <w:szCs w:val="20"/>
        </w:rPr>
        <w:t>개인의</w:t>
      </w:r>
      <w:r w:rsidR="00677F47" w:rsidRPr="00B61948">
        <w:rPr>
          <w:rFonts w:eastAsia="나눔명조" w:hint="eastAsia"/>
          <w:sz w:val="20"/>
          <w:szCs w:val="20"/>
        </w:rPr>
        <w:t xml:space="preserve"> </w:t>
      </w:r>
      <w:r w:rsidR="00677F47" w:rsidRPr="00B61948">
        <w:rPr>
          <w:rFonts w:eastAsia="나눔명조" w:hint="eastAsia"/>
          <w:sz w:val="20"/>
          <w:szCs w:val="20"/>
        </w:rPr>
        <w:t>방침</w:t>
      </w:r>
      <w:r w:rsidR="00BC78E4"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71pICeu1","properties":{"formattedCitation":"(Hondeghem and Perry 2009, 6)","plainCitation":"(Hondeghem and Perry 2009, 6)","noteIndex":0},"citationItems":[{"id":1512,"uris":["http://zotero.org/users/5210800/items/CTUIGQ9X"],"uri":["http://zotero.org/users/5210800/items/CTUIGQ9X"],"itemData":{"id":1512,"type":"article-journal","container-title":"International Review of Administrative Sciences","issue":"1","note":"Citation Key: HondeghemPerry2009\ntex.date-added: 2021-09-30 15:25:50 -0400\ntex.date-modified: 2021-09-30 15:26:42 -0400","page":"5-9","title":"EGPA symposium on public service motivation and performance: Introduction","volume":"75","author":[{"family":"Hondeghem","given":"Annie"},{"family":"Perry","given":"James L."}],"issued":{"date-parts":[["2009"]]}},"locator":"6"}],"schema":"https://github.com/citation-style-language/schema/raw/master/csl-citation.json"} </w:instrText>
      </w:r>
      <w:r w:rsidR="00BC78E4" w:rsidRPr="00B61948">
        <w:rPr>
          <w:rFonts w:eastAsia="나눔명조"/>
          <w:sz w:val="20"/>
          <w:szCs w:val="20"/>
        </w:rPr>
        <w:fldChar w:fldCharType="separate"/>
      </w:r>
      <w:r w:rsidR="00BC78E4" w:rsidRPr="00B61948">
        <w:rPr>
          <w:sz w:val="20"/>
        </w:rPr>
        <w:t xml:space="preserve">(Hondeghem </w:t>
      </w:r>
      <w:r w:rsidR="00A04BB2">
        <w:rPr>
          <w:sz w:val="20"/>
        </w:rPr>
        <w:t>&amp;</w:t>
      </w:r>
      <w:r w:rsidR="00BC78E4" w:rsidRPr="00B61948">
        <w:rPr>
          <w:sz w:val="20"/>
        </w:rPr>
        <w:t xml:space="preserve"> Perry</w:t>
      </w:r>
      <w:r w:rsidR="00966105">
        <w:rPr>
          <w:sz w:val="20"/>
        </w:rPr>
        <w:t>,</w:t>
      </w:r>
      <w:r w:rsidR="00BC78E4" w:rsidRPr="00B61948">
        <w:rPr>
          <w:sz w:val="20"/>
        </w:rPr>
        <w:t xml:space="preserve"> 2009</w:t>
      </w:r>
      <w:r w:rsidR="00966105">
        <w:rPr>
          <w:sz w:val="20"/>
        </w:rPr>
        <w:t>:</w:t>
      </w:r>
      <w:r w:rsidR="00BC78E4" w:rsidRPr="00B61948">
        <w:rPr>
          <w:sz w:val="20"/>
        </w:rPr>
        <w:t xml:space="preserve"> 6)</w:t>
      </w:r>
      <w:r w:rsidR="00BC78E4" w:rsidRPr="00B61948">
        <w:rPr>
          <w:rFonts w:eastAsia="나눔명조"/>
          <w:sz w:val="20"/>
          <w:szCs w:val="20"/>
        </w:rPr>
        <w:fldChar w:fldCharType="end"/>
      </w:r>
      <w:r w:rsidR="00677F47" w:rsidRPr="00B61948">
        <w:rPr>
          <w:rFonts w:eastAsia="나눔명조"/>
          <w:sz w:val="20"/>
          <w:szCs w:val="20"/>
        </w:rPr>
        <w:t>”</w:t>
      </w:r>
      <w:r w:rsidR="00677F47" w:rsidRPr="00B61948">
        <w:rPr>
          <w:rFonts w:eastAsia="나눔명조" w:hint="eastAsia"/>
          <w:sz w:val="20"/>
          <w:szCs w:val="20"/>
        </w:rPr>
        <w:t>라고</w:t>
      </w:r>
      <w:r w:rsidR="004F1444" w:rsidRPr="00B61948">
        <w:rPr>
          <w:rFonts w:eastAsia="나눔명조" w:hint="eastAsia"/>
          <w:sz w:val="20"/>
          <w:szCs w:val="20"/>
        </w:rPr>
        <w:t xml:space="preserve"> </w:t>
      </w:r>
      <w:r w:rsidR="004F1444" w:rsidRPr="00B61948">
        <w:rPr>
          <w:rFonts w:eastAsia="나눔명조" w:hint="eastAsia"/>
          <w:sz w:val="20"/>
          <w:szCs w:val="20"/>
        </w:rPr>
        <w:t>할</w:t>
      </w:r>
      <w:r w:rsidR="004F1444" w:rsidRPr="00B61948">
        <w:rPr>
          <w:rFonts w:eastAsia="나눔명조" w:hint="eastAsia"/>
          <w:sz w:val="20"/>
          <w:szCs w:val="20"/>
        </w:rPr>
        <w:t xml:space="preserve"> </w:t>
      </w:r>
      <w:r w:rsidR="004F1444" w:rsidRPr="00B61948">
        <w:rPr>
          <w:rFonts w:eastAsia="나눔명조" w:hint="eastAsia"/>
          <w:sz w:val="20"/>
          <w:szCs w:val="20"/>
        </w:rPr>
        <w:t>때</w:t>
      </w:r>
      <w:r w:rsidR="004F1444" w:rsidRPr="00B61948">
        <w:rPr>
          <w:rFonts w:eastAsia="나눔명조" w:hint="eastAsia"/>
          <w:sz w:val="20"/>
          <w:szCs w:val="20"/>
        </w:rPr>
        <w:t>,</w:t>
      </w:r>
      <w:r w:rsidR="004F1444" w:rsidRPr="00B61948">
        <w:rPr>
          <w:rFonts w:eastAsia="나눔명조"/>
          <w:sz w:val="20"/>
          <w:szCs w:val="20"/>
        </w:rPr>
        <w:t xml:space="preserve"> </w:t>
      </w:r>
      <w:r w:rsidR="005E3D2D" w:rsidRPr="00B61948">
        <w:rPr>
          <w:rFonts w:eastAsia="나눔명조" w:hint="eastAsia"/>
          <w:sz w:val="20"/>
          <w:szCs w:val="20"/>
        </w:rPr>
        <w:t>이는</w:t>
      </w:r>
      <w:r w:rsidR="005E3D2D" w:rsidRPr="00B61948">
        <w:rPr>
          <w:rFonts w:eastAsia="나눔명조" w:hint="eastAsia"/>
          <w:sz w:val="20"/>
          <w:szCs w:val="20"/>
        </w:rPr>
        <w:t xml:space="preserve"> </w:t>
      </w:r>
      <w:r w:rsidR="00677F47" w:rsidRPr="00B61948">
        <w:rPr>
          <w:rFonts w:eastAsia="나눔명조" w:hint="eastAsia"/>
          <w:sz w:val="20"/>
          <w:szCs w:val="20"/>
        </w:rPr>
        <w:t>개인이</w:t>
      </w:r>
      <w:r w:rsidR="00677F47" w:rsidRPr="00B61948">
        <w:rPr>
          <w:rFonts w:eastAsia="나눔명조" w:hint="eastAsia"/>
          <w:sz w:val="20"/>
          <w:szCs w:val="20"/>
        </w:rPr>
        <w:t xml:space="preserve"> </w:t>
      </w:r>
      <w:r w:rsidR="00677F47" w:rsidRPr="00B61948">
        <w:rPr>
          <w:rFonts w:eastAsia="나눔명조" w:hint="eastAsia"/>
          <w:sz w:val="20"/>
          <w:szCs w:val="20"/>
        </w:rPr>
        <w:t>타인과</w:t>
      </w:r>
      <w:r w:rsidR="00677F47" w:rsidRPr="00B61948">
        <w:rPr>
          <w:rFonts w:eastAsia="나눔명조" w:hint="eastAsia"/>
          <w:sz w:val="20"/>
          <w:szCs w:val="20"/>
        </w:rPr>
        <w:t xml:space="preserve"> </w:t>
      </w:r>
      <w:r w:rsidR="00677F47" w:rsidRPr="00B61948">
        <w:rPr>
          <w:rFonts w:eastAsia="나눔명조" w:hint="eastAsia"/>
          <w:sz w:val="20"/>
          <w:szCs w:val="20"/>
        </w:rPr>
        <w:t>사회를</w:t>
      </w:r>
      <w:r w:rsidR="00677F47" w:rsidRPr="00B61948">
        <w:rPr>
          <w:rFonts w:eastAsia="나눔명조" w:hint="eastAsia"/>
          <w:sz w:val="20"/>
          <w:szCs w:val="20"/>
        </w:rPr>
        <w:t xml:space="preserve"> </w:t>
      </w:r>
      <w:r w:rsidR="00677F47" w:rsidRPr="00B61948">
        <w:rPr>
          <w:rFonts w:eastAsia="나눔명조" w:hint="eastAsia"/>
          <w:sz w:val="20"/>
          <w:szCs w:val="20"/>
        </w:rPr>
        <w:t>위해</w:t>
      </w:r>
      <w:r w:rsidR="00677F47" w:rsidRPr="00B61948">
        <w:rPr>
          <w:rFonts w:eastAsia="나눔명조" w:hint="eastAsia"/>
          <w:sz w:val="20"/>
          <w:szCs w:val="20"/>
        </w:rPr>
        <w:t xml:space="preserve"> </w:t>
      </w:r>
      <w:r w:rsidR="00677F47" w:rsidRPr="00B61948">
        <w:rPr>
          <w:rFonts w:eastAsia="나눔명조" w:hint="eastAsia"/>
          <w:sz w:val="20"/>
          <w:szCs w:val="20"/>
        </w:rPr>
        <w:t>봉사</w:t>
      </w:r>
      <w:r w:rsidR="005E3D2D" w:rsidRPr="00B61948">
        <w:rPr>
          <w:rFonts w:eastAsia="나눔명조" w:hint="eastAsia"/>
          <w:sz w:val="20"/>
          <w:szCs w:val="20"/>
        </w:rPr>
        <w:t>를</w:t>
      </w:r>
      <w:r w:rsidR="004F1444" w:rsidRPr="00B61948">
        <w:rPr>
          <w:rFonts w:eastAsia="나눔명조" w:hint="eastAsia"/>
          <w:sz w:val="20"/>
          <w:szCs w:val="20"/>
        </w:rPr>
        <w:t xml:space="preserve"> </w:t>
      </w:r>
      <w:r w:rsidR="004F1444" w:rsidRPr="00B61948">
        <w:rPr>
          <w:rFonts w:eastAsia="나눔명조" w:hint="eastAsia"/>
          <w:sz w:val="20"/>
          <w:szCs w:val="20"/>
        </w:rPr>
        <w:t>하고</w:t>
      </w:r>
      <w:r w:rsidR="004F1444" w:rsidRPr="00B61948">
        <w:rPr>
          <w:rFonts w:eastAsia="나눔명조" w:hint="eastAsia"/>
          <w:sz w:val="20"/>
          <w:szCs w:val="20"/>
        </w:rPr>
        <w:t xml:space="preserve"> </w:t>
      </w:r>
      <w:r w:rsidR="004F1444" w:rsidRPr="00B61948">
        <w:rPr>
          <w:rFonts w:eastAsia="나눔명조" w:hint="eastAsia"/>
          <w:sz w:val="20"/>
          <w:szCs w:val="20"/>
        </w:rPr>
        <w:t>싶어하는</w:t>
      </w:r>
      <w:r w:rsidR="004F1444" w:rsidRPr="00B61948">
        <w:rPr>
          <w:rFonts w:eastAsia="나눔명조" w:hint="eastAsia"/>
          <w:sz w:val="20"/>
          <w:szCs w:val="20"/>
        </w:rPr>
        <w:t xml:space="preserve"> </w:t>
      </w:r>
      <w:proofErr w:type="spellStart"/>
      <w:r w:rsidR="004F1444" w:rsidRPr="00B61948">
        <w:rPr>
          <w:rFonts w:eastAsia="나눔명조" w:hint="eastAsia"/>
          <w:sz w:val="20"/>
          <w:szCs w:val="20"/>
        </w:rPr>
        <w:t>친사회적</w:t>
      </w:r>
      <w:proofErr w:type="spellEnd"/>
      <w:r w:rsidR="004F1444" w:rsidRPr="00B61948">
        <w:rPr>
          <w:rFonts w:eastAsia="나눔명조" w:hint="eastAsia"/>
          <w:sz w:val="20"/>
          <w:szCs w:val="20"/>
        </w:rPr>
        <w:t xml:space="preserve"> </w:t>
      </w:r>
      <w:r w:rsidR="004F1444" w:rsidRPr="00B61948">
        <w:rPr>
          <w:rFonts w:eastAsia="나눔명조" w:hint="eastAsia"/>
          <w:sz w:val="20"/>
          <w:szCs w:val="20"/>
        </w:rPr>
        <w:t>동기라</w:t>
      </w:r>
      <w:r w:rsidR="004F1444" w:rsidRPr="00B61948">
        <w:rPr>
          <w:rFonts w:eastAsia="나눔명조" w:hint="eastAsia"/>
          <w:sz w:val="20"/>
          <w:szCs w:val="20"/>
        </w:rPr>
        <w:t xml:space="preserve"> </w:t>
      </w:r>
      <w:r w:rsidR="004F1444" w:rsidRPr="00B61948">
        <w:rPr>
          <w:rFonts w:eastAsia="나눔명조" w:hint="eastAsia"/>
          <w:sz w:val="20"/>
          <w:szCs w:val="20"/>
        </w:rPr>
        <w:t>볼</w:t>
      </w:r>
      <w:r w:rsidR="004F1444" w:rsidRPr="00B61948">
        <w:rPr>
          <w:rFonts w:eastAsia="나눔명조" w:hint="eastAsia"/>
          <w:sz w:val="20"/>
          <w:szCs w:val="20"/>
        </w:rPr>
        <w:t xml:space="preserve"> </w:t>
      </w:r>
      <w:r w:rsidR="004F1444" w:rsidRPr="00B61948">
        <w:rPr>
          <w:rFonts w:eastAsia="나눔명조" w:hint="eastAsia"/>
          <w:sz w:val="20"/>
          <w:szCs w:val="20"/>
        </w:rPr>
        <w:t>수</w:t>
      </w:r>
      <w:r w:rsidR="004F1444" w:rsidRPr="00B61948">
        <w:rPr>
          <w:rFonts w:eastAsia="나눔명조" w:hint="eastAsia"/>
          <w:sz w:val="20"/>
          <w:szCs w:val="20"/>
        </w:rPr>
        <w:t xml:space="preserve"> </w:t>
      </w:r>
      <w:r w:rsidR="004F1444" w:rsidRPr="00B61948">
        <w:rPr>
          <w:rFonts w:eastAsia="나눔명조" w:hint="eastAsia"/>
          <w:sz w:val="20"/>
          <w:szCs w:val="20"/>
        </w:rPr>
        <w:t>있다</w:t>
      </w:r>
      <w:r w:rsidR="00BC78E4"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WePx7FFW","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BC78E4" w:rsidRPr="00B61948">
        <w:rPr>
          <w:rFonts w:eastAsia="나눔명조"/>
          <w:sz w:val="20"/>
          <w:szCs w:val="20"/>
        </w:rPr>
        <w:fldChar w:fldCharType="separate"/>
      </w:r>
      <w:r w:rsidR="00BC78E4" w:rsidRPr="00B61948">
        <w:rPr>
          <w:sz w:val="20"/>
        </w:rPr>
        <w:t>(</w:t>
      </w:r>
      <w:r w:rsidR="00966105">
        <w:rPr>
          <w:sz w:val="20"/>
        </w:rPr>
        <w:t>Jensen et al.,</w:t>
      </w:r>
      <w:r w:rsidR="00BC78E4" w:rsidRPr="00B61948">
        <w:rPr>
          <w:sz w:val="20"/>
        </w:rPr>
        <w:t xml:space="preserve"> 2019)</w:t>
      </w:r>
      <w:r w:rsidR="00BC78E4" w:rsidRPr="00B61948">
        <w:rPr>
          <w:rFonts w:eastAsia="나눔명조"/>
          <w:sz w:val="20"/>
          <w:szCs w:val="20"/>
        </w:rPr>
        <w:fldChar w:fldCharType="end"/>
      </w:r>
      <w:r w:rsidR="00677F47" w:rsidRPr="00B61948">
        <w:rPr>
          <w:rFonts w:eastAsia="나눔명조" w:hint="eastAsia"/>
          <w:sz w:val="20"/>
          <w:szCs w:val="20"/>
        </w:rPr>
        <w:t>.</w:t>
      </w:r>
      <w:r w:rsidR="004F1444" w:rsidRPr="00B61948">
        <w:rPr>
          <w:rFonts w:eastAsia="나눔명조"/>
          <w:sz w:val="20"/>
          <w:szCs w:val="20"/>
        </w:rPr>
        <w:t xml:space="preserve"> </w:t>
      </w:r>
    </w:p>
    <w:p w14:paraId="3B06BF18" w14:textId="6901617D" w:rsidR="00F10AC3" w:rsidRPr="00B61948" w:rsidRDefault="003E56D7" w:rsidP="34D5D6E7">
      <w:pPr>
        <w:wordWrap/>
        <w:adjustRightInd w:val="0"/>
        <w:spacing w:before="120" w:after="120" w:line="276" w:lineRule="auto"/>
        <w:ind w:rightChars="-23" w:right="-55"/>
        <w:rPr>
          <w:rFonts w:eastAsia="나눔명조"/>
          <w:sz w:val="20"/>
          <w:szCs w:val="20"/>
        </w:rPr>
      </w:pP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측정하는</w:t>
      </w:r>
      <w:r w:rsidRPr="00B61948">
        <w:rPr>
          <w:rFonts w:eastAsia="나눔명조" w:hint="eastAsia"/>
          <w:sz w:val="20"/>
          <w:szCs w:val="22"/>
        </w:rPr>
        <w:t xml:space="preserve"> </w:t>
      </w:r>
      <w:r w:rsidRPr="00B61948">
        <w:rPr>
          <w:rFonts w:eastAsia="나눔명조" w:hint="eastAsia"/>
          <w:sz w:val="20"/>
          <w:szCs w:val="22"/>
        </w:rPr>
        <w:t>척도로는</w:t>
      </w:r>
      <w:r w:rsidRPr="00B61948">
        <w:rPr>
          <w:rFonts w:eastAsia="나눔명조" w:hint="eastAsia"/>
          <w:sz w:val="20"/>
          <w:szCs w:val="22"/>
        </w:rPr>
        <w:t xml:space="preserve"> </w:t>
      </w:r>
      <w:r w:rsidRPr="00B61948">
        <w:rPr>
          <w:rFonts w:eastAsia="나눔명조" w:hint="eastAsia"/>
          <w:sz w:val="20"/>
          <w:szCs w:val="22"/>
        </w:rPr>
        <w:t>앞서</w:t>
      </w:r>
      <w:r w:rsidRPr="00B61948">
        <w:rPr>
          <w:rFonts w:eastAsia="나눔명조" w:hint="eastAsia"/>
          <w:sz w:val="20"/>
          <w:szCs w:val="22"/>
        </w:rPr>
        <w:t xml:space="preserve"> </w:t>
      </w:r>
      <w:r w:rsidRPr="00B61948">
        <w:rPr>
          <w:rFonts w:eastAsia="나눔명조" w:hint="eastAsia"/>
          <w:sz w:val="20"/>
          <w:szCs w:val="22"/>
        </w:rPr>
        <w:t>언급했던</w:t>
      </w:r>
      <w:r w:rsidRPr="00B61948">
        <w:rPr>
          <w:rFonts w:eastAsia="나눔명조" w:hint="eastAsia"/>
          <w:sz w:val="20"/>
          <w:szCs w:val="22"/>
        </w:rPr>
        <w:t xml:space="preserve"> </w:t>
      </w:r>
      <w:r w:rsidR="001B2696" w:rsidRPr="00B61948">
        <w:rPr>
          <w:rFonts w:eastAsia="나눔명조" w:hint="eastAsia"/>
          <w:sz w:val="20"/>
          <w:szCs w:val="22"/>
        </w:rPr>
        <w:t>공공정책</w:t>
      </w:r>
      <w:r w:rsidR="001B2696" w:rsidRPr="00B61948">
        <w:rPr>
          <w:rFonts w:eastAsia="나눔명조" w:hint="eastAsia"/>
          <w:sz w:val="20"/>
          <w:szCs w:val="22"/>
        </w:rPr>
        <w:t xml:space="preserve"> </w:t>
      </w:r>
      <w:r w:rsidR="001B2696" w:rsidRPr="00B61948">
        <w:rPr>
          <w:rFonts w:eastAsia="나눔명조" w:hint="eastAsia"/>
          <w:sz w:val="20"/>
          <w:szCs w:val="22"/>
        </w:rPr>
        <w:t>호감도</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공공가치</w:t>
      </w:r>
      <w:r w:rsidR="001B2696" w:rsidRPr="00B61948">
        <w:rPr>
          <w:rFonts w:eastAsia="나눔명조" w:hint="eastAsia"/>
          <w:sz w:val="20"/>
          <w:szCs w:val="22"/>
        </w:rPr>
        <w:t xml:space="preserve"> </w:t>
      </w:r>
      <w:r w:rsidR="001B2696" w:rsidRPr="00B61948">
        <w:rPr>
          <w:rFonts w:eastAsia="나눔명조" w:hint="eastAsia"/>
          <w:sz w:val="20"/>
          <w:szCs w:val="22"/>
        </w:rPr>
        <w:t>몰입</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동정심</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자기희생</w:t>
      </w:r>
      <w:r w:rsidRPr="00B61948">
        <w:rPr>
          <w:rFonts w:eastAsia="나눔명조" w:hint="eastAsia"/>
          <w:sz w:val="20"/>
          <w:szCs w:val="22"/>
        </w:rPr>
        <w:t>이라는</w:t>
      </w:r>
      <w:r w:rsidRPr="00B61948">
        <w:rPr>
          <w:rFonts w:eastAsia="나눔명조" w:hint="eastAsia"/>
          <w:sz w:val="20"/>
          <w:szCs w:val="22"/>
        </w:rPr>
        <w:t xml:space="preserve"> </w:t>
      </w:r>
      <w:r w:rsidRPr="00B61948">
        <w:rPr>
          <w:rFonts w:eastAsia="나눔명조" w:hint="eastAsia"/>
          <w:sz w:val="20"/>
          <w:szCs w:val="22"/>
        </w:rPr>
        <w:t>네가지</w:t>
      </w:r>
      <w:r w:rsidRPr="00B61948">
        <w:rPr>
          <w:rFonts w:eastAsia="나눔명조" w:hint="eastAsia"/>
          <w:sz w:val="20"/>
          <w:szCs w:val="22"/>
        </w:rPr>
        <w:t xml:space="preserve"> </w:t>
      </w:r>
      <w:r w:rsidRPr="00B61948">
        <w:rPr>
          <w:rFonts w:eastAsia="나눔명조" w:hint="eastAsia"/>
          <w:sz w:val="20"/>
          <w:szCs w:val="22"/>
        </w:rPr>
        <w:t>구성요소가</w:t>
      </w:r>
      <w:r w:rsidRPr="00B61948">
        <w:rPr>
          <w:rFonts w:eastAsia="나눔명조" w:hint="eastAsia"/>
          <w:sz w:val="20"/>
          <w:szCs w:val="22"/>
        </w:rPr>
        <w:t xml:space="preserve"> </w:t>
      </w:r>
      <w:r w:rsidRPr="00B61948">
        <w:rPr>
          <w:rFonts w:eastAsia="나눔명조" w:hint="eastAsia"/>
          <w:sz w:val="20"/>
          <w:szCs w:val="22"/>
        </w:rPr>
        <w:t>가장</w:t>
      </w:r>
      <w:r w:rsidRPr="00B61948">
        <w:rPr>
          <w:rFonts w:eastAsia="나눔명조" w:hint="eastAsia"/>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활용된다</w:t>
      </w:r>
      <w:r w:rsidR="00BC78E4"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X4UR5O7U","properties":{"formattedCitation":"(Perry 1996; \\uc0\\u51060{}\\uc0\\u44540{}\\uc0\\u51452{} 2005)","plainCitation":"(Perry 1996;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05)","noteIndex":0},"citationItems":[{"id":1502,"uris":["http</w:instrText>
      </w:r>
      <w:r w:rsidR="005302F9" w:rsidRPr="00B61948">
        <w:rPr>
          <w:rFonts w:eastAsia="나눔명조"/>
          <w:sz w:val="20"/>
          <w:szCs w:val="22"/>
        </w:rPr>
        <w:instrText>://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w:instrText>
      </w:r>
      <w:r w:rsidR="005302F9" w:rsidRPr="00B61948">
        <w:rPr>
          <w:rFonts w:eastAsia="나눔명조" w:hint="eastAsia"/>
          <w:sz w:val="20"/>
          <w:szCs w:val="22"/>
        </w:rPr>
        <w:instrText>"given":"James L."}],"issued":{"date-parts":[["1996"]]}}},{"id":1461,"uris":["http://zotero.org/users/5210800/items/VLMPKG72"],"uri":["http://zotero.org/users/5210800/items/VLMPKG72"],"itemData":{"id":146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1","note":"Citation Key: _psm_2005","page":"81</w:instrText>
      </w:r>
      <w:r w:rsidR="005302F9" w:rsidRPr="00B61948">
        <w:rPr>
          <w:rFonts w:eastAsia="나눔명조" w:hint="eastAsia"/>
          <w:sz w:val="20"/>
          <w:szCs w:val="22"/>
        </w:rPr>
        <w:instrText>–</w:instrText>
      </w:r>
      <w:r w:rsidR="005302F9" w:rsidRPr="00B61948">
        <w:rPr>
          <w:rFonts w:eastAsia="나눔명조" w:hint="eastAsia"/>
          <w:sz w:val="20"/>
          <w:szCs w:val="22"/>
        </w:rPr>
        <w:instrText>104","title":"PSM</w:instrText>
      </w:r>
      <w:r w:rsidR="005302F9" w:rsidRPr="00B61948">
        <w:rPr>
          <w:rFonts w:eastAsia="나눔명조" w:hint="eastAsia"/>
          <w:sz w:val="20"/>
          <w:szCs w:val="22"/>
        </w:rPr>
        <w:instrText>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05",5]]}}}],"schema":"https://github.com/citation-style-language/schema/raw/mast</w:instrText>
      </w:r>
      <w:r w:rsidR="005302F9" w:rsidRPr="00B61948">
        <w:rPr>
          <w:rFonts w:eastAsia="나눔명조"/>
          <w:sz w:val="20"/>
          <w:szCs w:val="22"/>
        </w:rPr>
        <w:instrText xml:space="preserve">er/csl-citation.json"} </w:instrText>
      </w:r>
      <w:r w:rsidR="00BC78E4" w:rsidRPr="00B61948">
        <w:rPr>
          <w:rFonts w:eastAsia="나눔명조"/>
          <w:sz w:val="20"/>
          <w:szCs w:val="22"/>
        </w:rPr>
        <w:fldChar w:fldCharType="separate"/>
      </w:r>
      <w:r w:rsidR="00BC78E4" w:rsidRPr="003820D2">
        <w:rPr>
          <w:rFonts w:eastAsia="나눔명조"/>
          <w:sz w:val="20"/>
          <w:szCs w:val="22"/>
        </w:rPr>
        <w:t>(Perry</w:t>
      </w:r>
      <w:r w:rsidR="00966105">
        <w:rPr>
          <w:rFonts w:eastAsia="나눔명조"/>
          <w:sz w:val="20"/>
          <w:szCs w:val="22"/>
        </w:rPr>
        <w:t>,</w:t>
      </w:r>
      <w:r w:rsidR="00BC78E4" w:rsidRPr="003820D2">
        <w:rPr>
          <w:rFonts w:eastAsia="나눔명조"/>
          <w:sz w:val="20"/>
          <w:szCs w:val="22"/>
        </w:rPr>
        <w:t xml:space="preserve"> 1996; </w:t>
      </w:r>
      <w:r w:rsidR="00BC78E4" w:rsidRPr="003820D2">
        <w:rPr>
          <w:rFonts w:eastAsia="나눔명조" w:hint="eastAsia"/>
          <w:sz w:val="20"/>
          <w:szCs w:val="22"/>
        </w:rPr>
        <w:t>이근주</w:t>
      </w:r>
      <w:r w:rsidR="00966105">
        <w:rPr>
          <w:rFonts w:eastAsia="나눔명조" w:hint="eastAsia"/>
          <w:sz w:val="20"/>
          <w:szCs w:val="22"/>
        </w:rPr>
        <w:t>,</w:t>
      </w:r>
      <w:r w:rsidR="00BC78E4" w:rsidRPr="003820D2">
        <w:rPr>
          <w:rFonts w:eastAsia="나눔명조"/>
          <w:sz w:val="20"/>
          <w:szCs w:val="22"/>
        </w:rPr>
        <w:t xml:space="preserve"> 2005)</w:t>
      </w:r>
      <w:r w:rsidR="00BC78E4" w:rsidRPr="00B61948">
        <w:rPr>
          <w:rFonts w:eastAsia="나눔명조"/>
          <w:sz w:val="20"/>
          <w:szCs w:val="22"/>
        </w:rPr>
        <w:fldChar w:fldCharType="end"/>
      </w:r>
      <w:r w:rsidRPr="00B61948">
        <w:rPr>
          <w:rFonts w:eastAsia="나눔명조"/>
          <w:sz w:val="20"/>
          <w:szCs w:val="22"/>
        </w:rPr>
        <w:t xml:space="preserve">. </w:t>
      </w:r>
      <w:r w:rsidR="001B2696" w:rsidRPr="00B61948">
        <w:rPr>
          <w:rFonts w:eastAsia="나눔명조" w:hint="eastAsia"/>
          <w:sz w:val="20"/>
          <w:szCs w:val="22"/>
        </w:rPr>
        <w:t>공공정</w:t>
      </w:r>
      <w:r w:rsidR="00265BC3" w:rsidRPr="00B61948">
        <w:rPr>
          <w:rFonts w:eastAsia="나눔명조" w:hint="eastAsia"/>
          <w:sz w:val="20"/>
          <w:szCs w:val="22"/>
        </w:rPr>
        <w:t>책</w:t>
      </w:r>
      <w:r w:rsidR="001B2696" w:rsidRPr="00B61948">
        <w:rPr>
          <w:rFonts w:eastAsia="나눔명조" w:hint="eastAsia"/>
          <w:sz w:val="20"/>
          <w:szCs w:val="22"/>
        </w:rPr>
        <w:t xml:space="preserve"> </w:t>
      </w:r>
      <w:r w:rsidR="001B2696" w:rsidRPr="00B61948">
        <w:rPr>
          <w:rFonts w:eastAsia="나눔명조" w:hint="eastAsia"/>
          <w:sz w:val="20"/>
          <w:szCs w:val="22"/>
        </w:rPr>
        <w:t>호감도는</w:t>
      </w:r>
      <w:r w:rsidR="001B2696" w:rsidRPr="00B61948">
        <w:rPr>
          <w:rFonts w:eastAsia="나눔명조" w:hint="eastAsia"/>
          <w:sz w:val="20"/>
          <w:szCs w:val="22"/>
        </w:rPr>
        <w:t xml:space="preserve"> </w:t>
      </w:r>
      <w:r w:rsidR="001B2696" w:rsidRPr="00B61948">
        <w:rPr>
          <w:rFonts w:eastAsia="나눔명조" w:hint="eastAsia"/>
          <w:sz w:val="20"/>
          <w:szCs w:val="22"/>
        </w:rPr>
        <w:t>합리적</w:t>
      </w:r>
      <w:r w:rsidR="001B2696" w:rsidRPr="00B61948">
        <w:rPr>
          <w:rFonts w:eastAsia="나눔명조" w:hint="eastAsia"/>
          <w:sz w:val="20"/>
          <w:szCs w:val="22"/>
        </w:rPr>
        <w:t xml:space="preserve"> </w:t>
      </w:r>
      <w:r w:rsidR="001B2696" w:rsidRPr="00B61948">
        <w:rPr>
          <w:rFonts w:eastAsia="나눔명조" w:hint="eastAsia"/>
          <w:sz w:val="20"/>
          <w:szCs w:val="22"/>
        </w:rPr>
        <w:t>동기</w:t>
      </w:r>
      <w:r w:rsidRPr="00B61948">
        <w:rPr>
          <w:rFonts w:eastAsia="나눔명조" w:hint="eastAsia"/>
          <w:sz w:val="20"/>
          <w:szCs w:val="22"/>
        </w:rPr>
        <w:t xml:space="preserve"> </w:t>
      </w:r>
      <w:r w:rsidRPr="00B61948">
        <w:rPr>
          <w:rFonts w:eastAsia="나눔명조" w:hint="eastAsia"/>
          <w:sz w:val="20"/>
          <w:szCs w:val="22"/>
        </w:rPr>
        <w:t>차원</w:t>
      </w:r>
      <w:r w:rsidR="001B2696" w:rsidRPr="00B61948">
        <w:rPr>
          <w:rFonts w:eastAsia="나눔명조" w:hint="eastAsia"/>
          <w:sz w:val="20"/>
          <w:szCs w:val="22"/>
        </w:rPr>
        <w:t>에</w:t>
      </w:r>
      <w:r w:rsidR="001B2696" w:rsidRPr="00B61948">
        <w:rPr>
          <w:rFonts w:eastAsia="나눔명조" w:hint="eastAsia"/>
          <w:sz w:val="20"/>
          <w:szCs w:val="22"/>
        </w:rPr>
        <w:t xml:space="preserve"> </w:t>
      </w:r>
      <w:r w:rsidR="001B2696" w:rsidRPr="00B61948">
        <w:rPr>
          <w:rFonts w:eastAsia="나눔명조" w:hint="eastAsia"/>
          <w:sz w:val="20"/>
          <w:szCs w:val="22"/>
        </w:rPr>
        <w:t>속하며</w:t>
      </w:r>
      <w:r w:rsidR="001B2696"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참여하고</w:t>
      </w:r>
      <w:r w:rsidRPr="00B61948">
        <w:rPr>
          <w:rFonts w:eastAsia="나눔명조" w:hint="eastAsia"/>
          <w:sz w:val="20"/>
          <w:szCs w:val="22"/>
        </w:rPr>
        <w:t xml:space="preserve"> </w:t>
      </w:r>
      <w:r w:rsidRPr="00B61948">
        <w:rPr>
          <w:rFonts w:eastAsia="나눔명조" w:hint="eastAsia"/>
          <w:sz w:val="20"/>
          <w:szCs w:val="22"/>
        </w:rPr>
        <w:t>정책과정을</w:t>
      </w:r>
      <w:r w:rsidRPr="00B61948">
        <w:rPr>
          <w:rFonts w:eastAsia="나눔명조" w:hint="eastAsia"/>
          <w:sz w:val="20"/>
          <w:szCs w:val="22"/>
        </w:rPr>
        <w:t xml:space="preserve"> </w:t>
      </w:r>
      <w:r w:rsidRPr="00B61948">
        <w:rPr>
          <w:rFonts w:eastAsia="나눔명조" w:hint="eastAsia"/>
          <w:sz w:val="20"/>
          <w:szCs w:val="22"/>
        </w:rPr>
        <w:t>이행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다</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선으로</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의미한다</w:t>
      </w:r>
      <w:r w:rsidRPr="00B61948">
        <w:rPr>
          <w:rFonts w:eastAsia="나눔명조" w:hint="eastAsia"/>
          <w:sz w:val="20"/>
          <w:szCs w:val="22"/>
        </w:rPr>
        <w:t xml:space="preserve">. </w:t>
      </w:r>
      <w:r w:rsidRPr="00B61948">
        <w:rPr>
          <w:rFonts w:eastAsia="나눔명조" w:hint="eastAsia"/>
          <w:sz w:val="20"/>
          <w:szCs w:val="22"/>
        </w:rPr>
        <w:t>규범적</w:t>
      </w:r>
      <w:r w:rsidRPr="00B61948">
        <w:rPr>
          <w:rFonts w:eastAsia="나눔명조" w:hint="eastAsia"/>
          <w:sz w:val="20"/>
          <w:szCs w:val="22"/>
        </w:rPr>
        <w:t xml:space="preserve"> </w:t>
      </w:r>
      <w:r w:rsidRPr="00B61948">
        <w:rPr>
          <w:rFonts w:eastAsia="나눔명조" w:hint="eastAsia"/>
          <w:sz w:val="20"/>
          <w:szCs w:val="22"/>
        </w:rPr>
        <w:t>차원에서</w:t>
      </w:r>
      <w:r w:rsidRPr="00B61948">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몰입은</w:t>
      </w:r>
      <w:r w:rsidRPr="00B61948">
        <w:rPr>
          <w:rFonts w:eastAsia="나눔명조" w:hint="eastAsia"/>
          <w:sz w:val="20"/>
          <w:szCs w:val="22"/>
        </w:rPr>
        <w:t xml:space="preserve"> </w:t>
      </w:r>
      <w:r w:rsidRPr="00B61948">
        <w:rPr>
          <w:rFonts w:eastAsia="나눔명조" w:hint="eastAsia"/>
          <w:sz w:val="20"/>
          <w:szCs w:val="22"/>
        </w:rPr>
        <w:t>공익과</w:t>
      </w:r>
      <w:r w:rsidRPr="00B61948">
        <w:rPr>
          <w:rFonts w:eastAsia="나눔명조" w:hint="eastAsia"/>
          <w:sz w:val="20"/>
          <w:szCs w:val="22"/>
        </w:rPr>
        <w:t xml:space="preserve"> </w:t>
      </w:r>
      <w:r w:rsidRPr="00B61948">
        <w:rPr>
          <w:rFonts w:eastAsia="나눔명조" w:hint="eastAsia"/>
          <w:sz w:val="20"/>
          <w:szCs w:val="22"/>
        </w:rPr>
        <w:t>사회봉사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실현에</w:t>
      </w:r>
      <w:r w:rsidRPr="00B61948">
        <w:rPr>
          <w:rFonts w:eastAsia="나눔명조" w:hint="eastAsia"/>
          <w:sz w:val="20"/>
          <w:szCs w:val="22"/>
        </w:rPr>
        <w:t xml:space="preserve"> </w:t>
      </w:r>
      <w:r w:rsidRPr="00B61948">
        <w:rPr>
          <w:rFonts w:eastAsia="나눔명조" w:hint="eastAsia"/>
          <w:sz w:val="20"/>
          <w:szCs w:val="22"/>
        </w:rPr>
        <w:t>몰입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가리킨다</w:t>
      </w:r>
      <w:r w:rsidRPr="00B61948">
        <w:rPr>
          <w:rFonts w:eastAsia="나눔명조" w:hint="eastAsia"/>
          <w:sz w:val="20"/>
          <w:szCs w:val="22"/>
        </w:rPr>
        <w:t xml:space="preserve">. </w:t>
      </w:r>
      <w:r w:rsidRPr="00B61948">
        <w:rPr>
          <w:rFonts w:eastAsia="나눔명조" w:hint="eastAsia"/>
          <w:sz w:val="20"/>
          <w:szCs w:val="22"/>
        </w:rPr>
        <w:t>감성적</w:t>
      </w:r>
      <w:r w:rsidRPr="00B61948">
        <w:rPr>
          <w:rFonts w:eastAsia="나눔명조" w:hint="eastAsia"/>
          <w:sz w:val="20"/>
          <w:szCs w:val="22"/>
        </w:rPr>
        <w:t xml:space="preserve"> </w:t>
      </w:r>
      <w:r w:rsidRPr="00B61948">
        <w:rPr>
          <w:rFonts w:eastAsia="나눔명조" w:hint="eastAsia"/>
          <w:sz w:val="20"/>
          <w:szCs w:val="22"/>
        </w:rPr>
        <w:t>차원에서</w:t>
      </w:r>
      <w:r w:rsidRPr="00B61948">
        <w:rPr>
          <w:rFonts w:eastAsia="나눔명조" w:hint="eastAsia"/>
          <w:sz w:val="20"/>
          <w:szCs w:val="22"/>
        </w:rPr>
        <w:t xml:space="preserve"> </w:t>
      </w:r>
      <w:r w:rsidRPr="00B61948">
        <w:rPr>
          <w:rFonts w:eastAsia="나눔명조" w:hint="eastAsia"/>
          <w:sz w:val="20"/>
          <w:szCs w:val="22"/>
        </w:rPr>
        <w:t>동정심과</w:t>
      </w:r>
      <w:r w:rsidRPr="00B61948">
        <w:rPr>
          <w:rFonts w:eastAsia="나눔명조" w:hint="eastAsia"/>
          <w:sz w:val="20"/>
          <w:szCs w:val="22"/>
        </w:rPr>
        <w:t xml:space="preserve"> </w:t>
      </w:r>
      <w:r w:rsidRPr="00B61948">
        <w:rPr>
          <w:rFonts w:eastAsia="나눔명조" w:hint="eastAsia"/>
          <w:sz w:val="20"/>
          <w:szCs w:val="22"/>
        </w:rPr>
        <w:t>자기희생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약자와</w:t>
      </w:r>
      <w:r w:rsidRPr="00B61948">
        <w:rPr>
          <w:rFonts w:eastAsia="나눔명조" w:hint="eastAsia"/>
          <w:sz w:val="20"/>
          <w:szCs w:val="22"/>
        </w:rPr>
        <w:t xml:space="preserve"> </w:t>
      </w:r>
      <w:r w:rsidRPr="00B61948">
        <w:rPr>
          <w:rFonts w:eastAsia="나눔명조" w:hint="eastAsia"/>
          <w:sz w:val="20"/>
          <w:szCs w:val="22"/>
        </w:rPr>
        <w:t>사회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관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익</w:t>
      </w:r>
      <w:r w:rsidRPr="00B61948">
        <w:rPr>
          <w:rFonts w:eastAsia="나눔명조" w:hint="eastAsia"/>
          <w:sz w:val="20"/>
          <w:szCs w:val="22"/>
        </w:rPr>
        <w:t xml:space="preserve"> </w:t>
      </w:r>
      <w:r w:rsidRPr="00B61948">
        <w:rPr>
          <w:rFonts w:eastAsia="나눔명조" w:hint="eastAsia"/>
          <w:sz w:val="20"/>
          <w:szCs w:val="22"/>
        </w:rPr>
        <w:t>관련</w:t>
      </w:r>
      <w:r w:rsidRPr="00B61948">
        <w:rPr>
          <w:rFonts w:eastAsia="나눔명조" w:hint="eastAsia"/>
          <w:sz w:val="20"/>
          <w:szCs w:val="22"/>
        </w:rPr>
        <w:t xml:space="preserve"> </w:t>
      </w:r>
      <w:r w:rsidRPr="00B61948">
        <w:rPr>
          <w:rFonts w:eastAsia="나눔명조" w:hint="eastAsia"/>
          <w:sz w:val="20"/>
          <w:szCs w:val="22"/>
        </w:rPr>
        <w:t>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해결의지와</w:t>
      </w:r>
      <w:r w:rsidRPr="00B61948">
        <w:rPr>
          <w:rFonts w:eastAsia="나눔명조" w:hint="eastAsia"/>
          <w:sz w:val="20"/>
          <w:szCs w:val="22"/>
        </w:rPr>
        <w:t xml:space="preserve"> </w:t>
      </w:r>
      <w:r w:rsidRPr="00B61948">
        <w:rPr>
          <w:rFonts w:eastAsia="나눔명조" w:hint="eastAsia"/>
          <w:sz w:val="20"/>
          <w:szCs w:val="22"/>
        </w:rPr>
        <w:t>노력으로</w:t>
      </w:r>
      <w:r w:rsidRPr="00B61948">
        <w:rPr>
          <w:rFonts w:eastAsia="나눔명조" w:hint="eastAsia"/>
          <w:sz w:val="20"/>
          <w:szCs w:val="22"/>
        </w:rPr>
        <w:t xml:space="preserve"> </w:t>
      </w:r>
      <w:r w:rsidRPr="00B61948">
        <w:rPr>
          <w:rFonts w:eastAsia="나눔명조" w:hint="eastAsia"/>
          <w:sz w:val="20"/>
          <w:szCs w:val="22"/>
        </w:rPr>
        <w:t>해석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001B2696" w:rsidRPr="00B61948">
        <w:rPr>
          <w:rFonts w:eastAsia="나눔명조" w:hint="eastAsia"/>
          <w:sz w:val="20"/>
          <w:szCs w:val="22"/>
        </w:rPr>
        <w:t>여기서</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이란</w:t>
      </w:r>
      <w:r w:rsidR="001B2696" w:rsidRPr="00B61948">
        <w:rPr>
          <w:rFonts w:eastAsia="나눔명조"/>
          <w:sz w:val="20"/>
          <w:szCs w:val="22"/>
        </w:rPr>
        <w:t xml:space="preserve">, </w:t>
      </w:r>
      <w:r w:rsidR="001B2696" w:rsidRPr="00B61948">
        <w:rPr>
          <w:rFonts w:eastAsia="나눔명조"/>
          <w:sz w:val="20"/>
          <w:szCs w:val="22"/>
        </w:rPr>
        <w:t>의무감에</w:t>
      </w:r>
      <w:r w:rsidR="001B2696" w:rsidRPr="00B61948">
        <w:rPr>
          <w:rFonts w:eastAsia="나눔명조" w:hint="eastAsia"/>
          <w:sz w:val="20"/>
          <w:szCs w:val="22"/>
        </w:rPr>
        <w:t xml:space="preserve"> </w:t>
      </w:r>
      <w:r w:rsidR="001B2696" w:rsidRPr="00B61948">
        <w:rPr>
          <w:rFonts w:eastAsia="나눔명조" w:hint="eastAsia"/>
          <w:sz w:val="20"/>
          <w:szCs w:val="22"/>
        </w:rPr>
        <w:t>근거한</w:t>
      </w:r>
      <w:r w:rsidRPr="00B61948">
        <w:rPr>
          <w:rFonts w:eastAsia="나눔명조" w:hint="eastAsia"/>
          <w:sz w:val="20"/>
          <w:szCs w:val="22"/>
        </w:rPr>
        <w:t xml:space="preserve"> </w:t>
      </w:r>
      <w:r w:rsidR="001B2696" w:rsidRPr="00B61948">
        <w:rPr>
          <w:rFonts w:eastAsia="나눔명조" w:hint="eastAsia"/>
          <w:sz w:val="20"/>
          <w:szCs w:val="22"/>
        </w:rPr>
        <w:t>비자발적</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이</w:t>
      </w:r>
      <w:r w:rsidR="001B2696" w:rsidRPr="00B61948">
        <w:rPr>
          <w:rFonts w:eastAsia="나눔명조" w:hint="eastAsia"/>
          <w:sz w:val="20"/>
          <w:szCs w:val="22"/>
        </w:rPr>
        <w:t xml:space="preserve"> </w:t>
      </w:r>
      <w:r w:rsidR="001B2696" w:rsidRPr="00B61948">
        <w:rPr>
          <w:rFonts w:eastAsia="나눔명조" w:hint="eastAsia"/>
          <w:sz w:val="20"/>
          <w:szCs w:val="22"/>
        </w:rPr>
        <w:t>아니라</w:t>
      </w:r>
      <w:r w:rsidR="001B2696" w:rsidRPr="00B61948">
        <w:rPr>
          <w:rFonts w:eastAsia="나눔명조" w:hint="eastAsia"/>
          <w:sz w:val="20"/>
          <w:szCs w:val="22"/>
        </w:rPr>
        <w:t xml:space="preserve"> </w:t>
      </w:r>
      <w:r w:rsidR="001B2696" w:rsidRPr="00B61948">
        <w:rPr>
          <w:rFonts w:eastAsia="나눔명조" w:hint="eastAsia"/>
          <w:sz w:val="20"/>
          <w:szCs w:val="22"/>
        </w:rPr>
        <w:t>스스로의</w:t>
      </w:r>
      <w:r w:rsidR="001B2696" w:rsidRPr="00B61948">
        <w:rPr>
          <w:rFonts w:eastAsia="나눔명조" w:hint="eastAsia"/>
          <w:sz w:val="20"/>
          <w:szCs w:val="22"/>
        </w:rPr>
        <w:t xml:space="preserve"> </w:t>
      </w:r>
      <w:r w:rsidR="001B2696" w:rsidRPr="00B61948">
        <w:rPr>
          <w:rFonts w:eastAsia="나눔명조" w:hint="eastAsia"/>
          <w:sz w:val="20"/>
          <w:szCs w:val="22"/>
        </w:rPr>
        <w:t>자율적</w:t>
      </w:r>
      <w:r w:rsidR="001B2696" w:rsidRPr="00B61948">
        <w:rPr>
          <w:rFonts w:eastAsia="나눔명조" w:hint="eastAsia"/>
          <w:sz w:val="20"/>
          <w:szCs w:val="22"/>
        </w:rPr>
        <w:t xml:space="preserve"> </w:t>
      </w:r>
      <w:r w:rsidR="001B2696" w:rsidRPr="00B61948">
        <w:rPr>
          <w:rFonts w:eastAsia="나눔명조" w:hint="eastAsia"/>
          <w:sz w:val="20"/>
          <w:szCs w:val="22"/>
        </w:rPr>
        <w:t>결정에</w:t>
      </w:r>
      <w:r w:rsidR="001B2696" w:rsidRPr="00B61948">
        <w:rPr>
          <w:rFonts w:eastAsia="나눔명조" w:hint="eastAsia"/>
          <w:sz w:val="20"/>
          <w:szCs w:val="22"/>
        </w:rPr>
        <w:t xml:space="preserve"> </w:t>
      </w:r>
      <w:r w:rsidR="001B2696" w:rsidRPr="00B61948">
        <w:rPr>
          <w:rFonts w:eastAsia="나눔명조" w:hint="eastAsia"/>
          <w:sz w:val="20"/>
          <w:szCs w:val="22"/>
        </w:rPr>
        <w:t>근거한</w:t>
      </w:r>
      <w:r w:rsidR="001B2696" w:rsidRPr="00B61948">
        <w:rPr>
          <w:rFonts w:eastAsia="나눔명조" w:hint="eastAsia"/>
          <w:sz w:val="20"/>
          <w:szCs w:val="22"/>
        </w:rPr>
        <w:t xml:space="preserve"> </w:t>
      </w:r>
      <w:r w:rsidR="001B2696" w:rsidRPr="00B61948">
        <w:rPr>
          <w:rFonts w:eastAsia="나눔명조" w:hint="eastAsia"/>
          <w:sz w:val="20"/>
          <w:szCs w:val="22"/>
        </w:rPr>
        <w:t>자발적인</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을</w:t>
      </w:r>
      <w:r w:rsidR="001B2696" w:rsidRPr="00B61948">
        <w:rPr>
          <w:rFonts w:eastAsia="나눔명조" w:hint="eastAsia"/>
          <w:sz w:val="20"/>
          <w:szCs w:val="22"/>
        </w:rPr>
        <w:t xml:space="preserve"> </w:t>
      </w:r>
      <w:r w:rsidR="001B2696" w:rsidRPr="00B61948">
        <w:rPr>
          <w:rFonts w:eastAsia="나눔명조" w:hint="eastAsia"/>
          <w:sz w:val="20"/>
          <w:szCs w:val="22"/>
        </w:rPr>
        <w:t>뜻한다</w:t>
      </w:r>
      <w:r w:rsidR="001B2696" w:rsidRPr="00B61948">
        <w:rPr>
          <w:rFonts w:eastAsia="나눔명조"/>
          <w:sz w:val="20"/>
          <w:szCs w:val="22"/>
        </w:rPr>
        <w:t>.</w:t>
      </w:r>
      <w:r w:rsidR="00A70CAB" w:rsidRPr="00B61948">
        <w:rPr>
          <w:rFonts w:eastAsia="나눔명조"/>
          <w:sz w:val="20"/>
          <w:szCs w:val="22"/>
        </w:rPr>
        <w:t xml:space="preserve"> </w:t>
      </w:r>
      <w:r w:rsidR="34D5D6E7" w:rsidRPr="00B61948">
        <w:rPr>
          <w:rFonts w:eastAsia="나눔명조"/>
          <w:sz w:val="20"/>
          <w:szCs w:val="20"/>
        </w:rPr>
        <w:t>이에</w:t>
      </w:r>
      <w:r w:rsidR="34D5D6E7" w:rsidRPr="00B61948">
        <w:rPr>
          <w:rFonts w:eastAsia="나눔명조"/>
          <w:sz w:val="20"/>
          <w:szCs w:val="20"/>
        </w:rPr>
        <w:t xml:space="preserve"> </w:t>
      </w:r>
      <w:r w:rsidR="34D5D6E7" w:rsidRPr="00B61948">
        <w:rPr>
          <w:rFonts w:eastAsia="나눔명조"/>
          <w:sz w:val="20"/>
          <w:szCs w:val="20"/>
        </w:rPr>
        <w:t>따라</w:t>
      </w:r>
      <w:r w:rsidR="34D5D6E7" w:rsidRPr="00B61948">
        <w:rPr>
          <w:rFonts w:eastAsia="나눔명조"/>
          <w:sz w:val="20"/>
          <w:szCs w:val="20"/>
        </w:rPr>
        <w:t xml:space="preserve"> </w:t>
      </w:r>
      <w:r w:rsidR="34D5D6E7" w:rsidRPr="00B61948">
        <w:rPr>
          <w:rFonts w:eastAsia="나눔명조"/>
          <w:sz w:val="20"/>
          <w:szCs w:val="20"/>
        </w:rPr>
        <w:t>본</w:t>
      </w:r>
      <w:r w:rsidR="34D5D6E7" w:rsidRPr="00B61948">
        <w:rPr>
          <w:rFonts w:eastAsia="나눔명조"/>
          <w:sz w:val="20"/>
          <w:szCs w:val="20"/>
        </w:rPr>
        <w:t xml:space="preserve"> </w:t>
      </w:r>
      <w:r w:rsidR="34D5D6E7" w:rsidRPr="00B61948">
        <w:rPr>
          <w:rFonts w:eastAsia="나눔명조"/>
          <w:sz w:val="20"/>
          <w:szCs w:val="20"/>
        </w:rPr>
        <w:t>연구는</w:t>
      </w:r>
      <w:r w:rsidRPr="00B61948">
        <w:rPr>
          <w:rFonts w:eastAsia="나눔명조" w:hint="eastAsia"/>
          <w:sz w:val="20"/>
          <w:szCs w:val="20"/>
        </w:rPr>
        <w:t xml:space="preserve"> </w:t>
      </w:r>
      <w:r w:rsidRPr="00B61948">
        <w:rPr>
          <w:rFonts w:eastAsia="나눔명조" w:hint="eastAsia"/>
          <w:sz w:val="20"/>
          <w:szCs w:val="20"/>
        </w:rPr>
        <w:t>공공봉사동기를</w:t>
      </w:r>
      <w:r w:rsidRPr="00B61948">
        <w:rPr>
          <w:rFonts w:eastAsia="나눔명조" w:hint="eastAsia"/>
          <w:sz w:val="20"/>
          <w:szCs w:val="20"/>
        </w:rPr>
        <w:t xml:space="preserve"> </w:t>
      </w:r>
      <w:r w:rsidRPr="00B61948">
        <w:rPr>
          <w:rFonts w:eastAsia="나눔명조" w:hint="eastAsia"/>
          <w:sz w:val="20"/>
          <w:szCs w:val="20"/>
        </w:rPr>
        <w:t>사회약자와</w:t>
      </w:r>
      <w:r w:rsidRPr="00B61948">
        <w:rPr>
          <w:rFonts w:eastAsia="나눔명조" w:hint="eastAsia"/>
          <w:sz w:val="20"/>
          <w:szCs w:val="20"/>
        </w:rPr>
        <w:t xml:space="preserve"> </w:t>
      </w:r>
      <w:r w:rsidRPr="00B61948">
        <w:rPr>
          <w:rFonts w:eastAsia="나눔명조" w:hint="eastAsia"/>
          <w:sz w:val="20"/>
          <w:szCs w:val="20"/>
        </w:rPr>
        <w:t>사회문제에</w:t>
      </w:r>
      <w:r w:rsidRPr="00B61948">
        <w:rPr>
          <w:rFonts w:eastAsia="나눔명조" w:hint="eastAsia"/>
          <w:sz w:val="20"/>
          <w:szCs w:val="20"/>
        </w:rPr>
        <w:t xml:space="preserve"> </w:t>
      </w:r>
      <w:r w:rsidRPr="00B61948">
        <w:rPr>
          <w:rFonts w:eastAsia="나눔명조" w:hint="eastAsia"/>
          <w:sz w:val="20"/>
          <w:szCs w:val="20"/>
        </w:rPr>
        <w:t>관심을</w:t>
      </w:r>
      <w:r w:rsidRPr="00B61948">
        <w:rPr>
          <w:rFonts w:eastAsia="나눔명조" w:hint="eastAsia"/>
          <w:sz w:val="20"/>
          <w:szCs w:val="20"/>
        </w:rPr>
        <w:t xml:space="preserve"> </w:t>
      </w:r>
      <w:r w:rsidRPr="00B61948">
        <w:rPr>
          <w:rFonts w:eastAsia="나눔명조" w:hint="eastAsia"/>
          <w:sz w:val="20"/>
          <w:szCs w:val="20"/>
        </w:rPr>
        <w:t>갖고</w:t>
      </w:r>
      <w:r w:rsidRPr="00B61948">
        <w:rPr>
          <w:rFonts w:eastAsia="나눔명조" w:hint="eastAsia"/>
          <w:sz w:val="20"/>
          <w:szCs w:val="20"/>
        </w:rPr>
        <w:t xml:space="preserve"> </w:t>
      </w:r>
      <w:r w:rsidRPr="00B61948">
        <w:rPr>
          <w:rFonts w:eastAsia="나눔명조" w:hint="eastAsia"/>
          <w:sz w:val="20"/>
          <w:szCs w:val="20"/>
        </w:rPr>
        <w:t>이타심을</w:t>
      </w:r>
      <w:r w:rsidRPr="00B61948">
        <w:rPr>
          <w:rFonts w:eastAsia="나눔명조" w:hint="eastAsia"/>
          <w:sz w:val="20"/>
          <w:szCs w:val="20"/>
        </w:rPr>
        <w:t xml:space="preserve"> </w:t>
      </w:r>
      <w:r w:rsidRPr="00B61948">
        <w:rPr>
          <w:rFonts w:eastAsia="나눔명조" w:hint="eastAsia"/>
          <w:sz w:val="20"/>
          <w:szCs w:val="20"/>
        </w:rPr>
        <w:t>발휘하며</w:t>
      </w:r>
      <w:r w:rsidRPr="00B61948">
        <w:rPr>
          <w:rFonts w:eastAsia="나눔명조" w:hint="eastAsia"/>
          <w:sz w:val="20"/>
          <w:szCs w:val="20"/>
        </w:rPr>
        <w:t>,</w:t>
      </w:r>
      <w:r w:rsidRPr="00B61948">
        <w:rPr>
          <w:rFonts w:eastAsia="나눔명조"/>
          <w:sz w:val="20"/>
          <w:szCs w:val="20"/>
        </w:rPr>
        <w:t xml:space="preserve"> </w:t>
      </w:r>
      <w:r w:rsidRPr="00B61948">
        <w:rPr>
          <w:rFonts w:eastAsia="나눔명조" w:hint="eastAsia"/>
          <w:sz w:val="20"/>
          <w:szCs w:val="20"/>
        </w:rPr>
        <w:t>이러한</w:t>
      </w:r>
      <w:r w:rsidRPr="00B61948">
        <w:rPr>
          <w:rFonts w:eastAsia="나눔명조" w:hint="eastAsia"/>
          <w:sz w:val="20"/>
          <w:szCs w:val="20"/>
        </w:rPr>
        <w:t xml:space="preserve"> </w:t>
      </w:r>
      <w:r w:rsidRPr="00B61948">
        <w:rPr>
          <w:rFonts w:eastAsia="나눔명조" w:hint="eastAsia"/>
          <w:sz w:val="20"/>
          <w:szCs w:val="20"/>
        </w:rPr>
        <w:t>사회</w:t>
      </w:r>
      <w:r w:rsidRPr="00B61948">
        <w:rPr>
          <w:rFonts w:eastAsia="나눔명조" w:hint="eastAsia"/>
          <w:sz w:val="20"/>
          <w:szCs w:val="20"/>
        </w:rPr>
        <w:t xml:space="preserve"> </w:t>
      </w:r>
      <w:r w:rsidRPr="00B61948">
        <w:rPr>
          <w:rFonts w:eastAsia="나눔명조" w:hint="eastAsia"/>
          <w:sz w:val="20"/>
          <w:szCs w:val="20"/>
        </w:rPr>
        <w:t>문제를</w:t>
      </w:r>
      <w:r w:rsidRPr="00B61948">
        <w:rPr>
          <w:rFonts w:eastAsia="나눔명조" w:hint="eastAsia"/>
          <w:sz w:val="20"/>
          <w:szCs w:val="20"/>
        </w:rPr>
        <w:t xml:space="preserve"> </w:t>
      </w:r>
      <w:r w:rsidRPr="00B61948">
        <w:rPr>
          <w:rFonts w:eastAsia="나눔명조" w:hint="eastAsia"/>
          <w:sz w:val="20"/>
          <w:szCs w:val="20"/>
        </w:rPr>
        <w:t>해결하기</w:t>
      </w:r>
      <w:r w:rsidRPr="00B61948">
        <w:rPr>
          <w:rFonts w:eastAsia="나눔명조" w:hint="eastAsia"/>
          <w:sz w:val="20"/>
          <w:szCs w:val="20"/>
        </w:rPr>
        <w:t xml:space="preserve"> </w:t>
      </w:r>
      <w:r w:rsidRPr="00B61948">
        <w:rPr>
          <w:rFonts w:eastAsia="나눔명조" w:hint="eastAsia"/>
          <w:sz w:val="20"/>
          <w:szCs w:val="20"/>
        </w:rPr>
        <w:t>위해</w:t>
      </w:r>
      <w:r w:rsidRPr="00B61948">
        <w:rPr>
          <w:rFonts w:eastAsia="나눔명조" w:hint="eastAsia"/>
          <w:sz w:val="20"/>
          <w:szCs w:val="20"/>
        </w:rPr>
        <w:t xml:space="preserve"> </w:t>
      </w:r>
      <w:r w:rsidRPr="00B61948">
        <w:rPr>
          <w:rFonts w:eastAsia="나눔명조" w:hint="eastAsia"/>
          <w:sz w:val="20"/>
          <w:szCs w:val="20"/>
        </w:rPr>
        <w:t>자발적으로</w:t>
      </w:r>
      <w:r w:rsidRPr="00B61948">
        <w:rPr>
          <w:rFonts w:eastAsia="나눔명조" w:hint="eastAsia"/>
          <w:sz w:val="20"/>
          <w:szCs w:val="20"/>
        </w:rPr>
        <w:t xml:space="preserve"> </w:t>
      </w:r>
      <w:r w:rsidRPr="00B61948">
        <w:rPr>
          <w:rFonts w:eastAsia="나눔명조" w:hint="eastAsia"/>
          <w:sz w:val="20"/>
          <w:szCs w:val="20"/>
        </w:rPr>
        <w:t>봉사하며</w:t>
      </w:r>
      <w:r w:rsidRPr="00B61948">
        <w:rPr>
          <w:rFonts w:eastAsia="나눔명조" w:hint="eastAsia"/>
          <w:sz w:val="20"/>
          <w:szCs w:val="20"/>
        </w:rPr>
        <w:t xml:space="preserve"> </w:t>
      </w:r>
      <w:proofErr w:type="spellStart"/>
      <w:r w:rsidRPr="00B61948">
        <w:rPr>
          <w:rFonts w:eastAsia="나눔명조" w:hint="eastAsia"/>
          <w:sz w:val="20"/>
          <w:szCs w:val="20"/>
        </w:rPr>
        <w:t>친사회적</w:t>
      </w:r>
      <w:proofErr w:type="spellEnd"/>
      <w:r w:rsidRPr="00B61948">
        <w:rPr>
          <w:rFonts w:eastAsia="나눔명조" w:hint="eastAsia"/>
          <w:sz w:val="20"/>
          <w:szCs w:val="20"/>
        </w:rPr>
        <w:t xml:space="preserve"> </w:t>
      </w:r>
      <w:r w:rsidRPr="00B61948">
        <w:rPr>
          <w:rFonts w:eastAsia="나눔명조" w:hint="eastAsia"/>
          <w:sz w:val="20"/>
          <w:szCs w:val="20"/>
        </w:rPr>
        <w:t>정책</w:t>
      </w:r>
      <w:r w:rsidRPr="00B61948">
        <w:rPr>
          <w:rFonts w:eastAsia="나눔명조" w:hint="eastAsia"/>
          <w:sz w:val="20"/>
          <w:szCs w:val="20"/>
        </w:rPr>
        <w:t xml:space="preserve"> </w:t>
      </w:r>
      <w:r w:rsidRPr="00B61948">
        <w:rPr>
          <w:rFonts w:eastAsia="나눔명조" w:hint="eastAsia"/>
          <w:sz w:val="20"/>
          <w:szCs w:val="20"/>
        </w:rPr>
        <w:t>과정에</w:t>
      </w:r>
      <w:r w:rsidRPr="00B61948">
        <w:rPr>
          <w:rFonts w:eastAsia="나눔명조" w:hint="eastAsia"/>
          <w:sz w:val="20"/>
          <w:szCs w:val="20"/>
        </w:rPr>
        <w:t xml:space="preserve"> </w:t>
      </w:r>
      <w:r w:rsidRPr="00B61948">
        <w:rPr>
          <w:rFonts w:eastAsia="나눔명조" w:hint="eastAsia"/>
          <w:sz w:val="20"/>
          <w:szCs w:val="20"/>
        </w:rPr>
        <w:t>적극적으로</w:t>
      </w:r>
      <w:r w:rsidRPr="00B61948">
        <w:rPr>
          <w:rFonts w:eastAsia="나눔명조" w:hint="eastAsia"/>
          <w:sz w:val="20"/>
          <w:szCs w:val="20"/>
        </w:rPr>
        <w:t xml:space="preserve"> </w:t>
      </w:r>
      <w:r w:rsidRPr="00B61948">
        <w:rPr>
          <w:rFonts w:eastAsia="나눔명조" w:hint="eastAsia"/>
          <w:sz w:val="20"/>
          <w:szCs w:val="20"/>
        </w:rPr>
        <w:t>개입하는</w:t>
      </w:r>
      <w:r w:rsidRPr="00B61948">
        <w:rPr>
          <w:rFonts w:eastAsia="나눔명조" w:hint="eastAsia"/>
          <w:sz w:val="20"/>
          <w:szCs w:val="20"/>
        </w:rPr>
        <w:t xml:space="preserve"> </w:t>
      </w:r>
      <w:r w:rsidRPr="00B61948">
        <w:rPr>
          <w:rFonts w:eastAsia="나눔명조" w:hint="eastAsia"/>
          <w:sz w:val="20"/>
          <w:szCs w:val="20"/>
        </w:rPr>
        <w:t>개인의</w:t>
      </w:r>
      <w:r w:rsidRPr="00B61948">
        <w:rPr>
          <w:rFonts w:eastAsia="나눔명조" w:hint="eastAsia"/>
          <w:sz w:val="20"/>
          <w:szCs w:val="20"/>
        </w:rPr>
        <w:t xml:space="preserve"> </w:t>
      </w:r>
      <w:r w:rsidRPr="00B61948">
        <w:rPr>
          <w:rFonts w:eastAsia="나눔명조" w:hint="eastAsia"/>
          <w:sz w:val="20"/>
          <w:szCs w:val="20"/>
        </w:rPr>
        <w:t>성향이라고</w:t>
      </w:r>
      <w:r w:rsidRPr="00B61948">
        <w:rPr>
          <w:rFonts w:eastAsia="나눔명조" w:hint="eastAsia"/>
          <w:sz w:val="20"/>
          <w:szCs w:val="20"/>
        </w:rPr>
        <w:t xml:space="preserve"> </w:t>
      </w:r>
      <w:r w:rsidRPr="00B61948">
        <w:rPr>
          <w:rFonts w:eastAsia="나눔명조" w:hint="eastAsia"/>
          <w:sz w:val="20"/>
          <w:szCs w:val="20"/>
        </w:rPr>
        <w:t>정의한다</w:t>
      </w:r>
      <w:r w:rsidRPr="00B61948">
        <w:rPr>
          <w:rFonts w:eastAsia="나눔명조" w:hint="eastAsia"/>
          <w:sz w:val="20"/>
          <w:szCs w:val="20"/>
        </w:rPr>
        <w:t>.</w:t>
      </w:r>
      <w:r w:rsidR="34D5D6E7" w:rsidRPr="00B61948">
        <w:rPr>
          <w:rFonts w:eastAsia="나눔명조"/>
          <w:sz w:val="20"/>
          <w:szCs w:val="20"/>
        </w:rPr>
        <w:t xml:space="preserve"> </w:t>
      </w:r>
    </w:p>
    <w:p w14:paraId="2A6818A7" w14:textId="426FB12B" w:rsidR="001B2696" w:rsidRPr="00B61948" w:rsidRDefault="00CF7E57" w:rsidP="00265BC3">
      <w:pPr>
        <w:wordWrap/>
        <w:adjustRightInd w:val="0"/>
        <w:spacing w:before="120" w:after="120" w:line="276" w:lineRule="auto"/>
        <w:ind w:rightChars="-23" w:right="-55"/>
        <w:rPr>
          <w:rFonts w:eastAsia="나눔명조"/>
          <w:sz w:val="20"/>
          <w:szCs w:val="22"/>
        </w:rPr>
      </w:pPr>
      <w:r w:rsidRPr="00B61948">
        <w:rPr>
          <w:rFonts w:eastAsia="나눔명조" w:hint="eastAsia"/>
          <w:sz w:val="20"/>
          <w:szCs w:val="22"/>
        </w:rPr>
        <w:t>국내에서</w:t>
      </w:r>
      <w:r w:rsidRPr="00B61948">
        <w:rPr>
          <w:rFonts w:eastAsia="나눔명조" w:hint="eastAsia"/>
          <w:sz w:val="20"/>
          <w:szCs w:val="22"/>
        </w:rPr>
        <w:t xml:space="preserve"> </w:t>
      </w:r>
      <w:r w:rsidRPr="00B61948">
        <w:rPr>
          <w:rFonts w:eastAsia="나눔명조" w:hint="eastAsia"/>
          <w:sz w:val="20"/>
          <w:szCs w:val="22"/>
        </w:rPr>
        <w:t>진행된</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다수가</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001B2696" w:rsidRPr="00B61948">
        <w:rPr>
          <w:rFonts w:eastAsia="나눔명조" w:hint="eastAsia"/>
          <w:sz w:val="20"/>
          <w:szCs w:val="22"/>
        </w:rPr>
        <w:t xml:space="preserve"> </w:t>
      </w:r>
      <w:r w:rsidR="00B25E3C" w:rsidRPr="00B61948">
        <w:rPr>
          <w:rFonts w:eastAsia="나눔명조" w:hint="eastAsia"/>
          <w:sz w:val="20"/>
          <w:szCs w:val="22"/>
        </w:rPr>
        <w:t>통해</w:t>
      </w:r>
      <w:r w:rsidR="00B25E3C" w:rsidRPr="00B61948">
        <w:rPr>
          <w:rFonts w:eastAsia="나눔명조" w:hint="eastAsia"/>
          <w:sz w:val="20"/>
          <w:szCs w:val="22"/>
        </w:rPr>
        <w:t xml:space="preserve"> </w:t>
      </w:r>
      <w:r w:rsidR="001B2696" w:rsidRPr="00B61948">
        <w:rPr>
          <w:rFonts w:eastAsia="나눔명조" w:hint="eastAsia"/>
          <w:sz w:val="20"/>
          <w:szCs w:val="22"/>
        </w:rPr>
        <w:t>조직성과</w:t>
      </w:r>
      <w:r w:rsidR="001B2696" w:rsidRPr="00B61948">
        <w:rPr>
          <w:rFonts w:eastAsia="나눔명조" w:hint="eastAsia"/>
          <w:sz w:val="20"/>
          <w:szCs w:val="22"/>
        </w:rPr>
        <w:t xml:space="preserve">, </w:t>
      </w:r>
      <w:r w:rsidR="001B2696" w:rsidRPr="00B61948">
        <w:rPr>
          <w:rFonts w:eastAsia="나눔명조" w:hint="eastAsia"/>
          <w:sz w:val="20"/>
          <w:szCs w:val="22"/>
        </w:rPr>
        <w:t>조직효과성</w:t>
      </w:r>
      <w:r w:rsidR="001B2696" w:rsidRPr="00B61948">
        <w:rPr>
          <w:rFonts w:eastAsia="나눔명조" w:hint="eastAsia"/>
          <w:sz w:val="20"/>
          <w:szCs w:val="22"/>
        </w:rPr>
        <w:t xml:space="preserve">, </w:t>
      </w:r>
      <w:r w:rsidR="001B2696" w:rsidRPr="00B61948">
        <w:rPr>
          <w:rFonts w:eastAsia="나눔명조" w:hint="eastAsia"/>
          <w:sz w:val="20"/>
          <w:szCs w:val="22"/>
        </w:rPr>
        <w:t>직무만족</w:t>
      </w:r>
      <w:r w:rsidR="001B2696" w:rsidRPr="00B61948">
        <w:rPr>
          <w:rFonts w:eastAsia="나눔명조" w:hint="eastAsia"/>
          <w:sz w:val="20"/>
          <w:szCs w:val="22"/>
        </w:rPr>
        <w:t xml:space="preserve">, </w:t>
      </w:r>
      <w:r w:rsidR="001B2696" w:rsidRPr="00B61948">
        <w:rPr>
          <w:rFonts w:eastAsia="나눔명조" w:hint="eastAsia"/>
          <w:sz w:val="20"/>
          <w:szCs w:val="22"/>
        </w:rPr>
        <w:t>조직몰입</w:t>
      </w:r>
      <w:r w:rsidR="001B2696" w:rsidRPr="00B61948">
        <w:rPr>
          <w:rFonts w:eastAsia="나눔명조" w:hint="eastAsia"/>
          <w:sz w:val="20"/>
          <w:szCs w:val="22"/>
        </w:rPr>
        <w:t xml:space="preserve">, </w:t>
      </w:r>
      <w:r w:rsidR="001B2696" w:rsidRPr="00B61948">
        <w:rPr>
          <w:rFonts w:eastAsia="나눔명조" w:hint="eastAsia"/>
          <w:sz w:val="20"/>
          <w:szCs w:val="22"/>
        </w:rPr>
        <w:t>조직시민행동</w:t>
      </w:r>
      <w:r w:rsidR="001B2696" w:rsidRPr="00B61948">
        <w:rPr>
          <w:rFonts w:eastAsia="나눔명조" w:hint="eastAsia"/>
          <w:sz w:val="20"/>
          <w:szCs w:val="22"/>
        </w:rPr>
        <w:t xml:space="preserve"> </w:t>
      </w:r>
      <w:r w:rsidR="001B2696" w:rsidRPr="00B61948">
        <w:rPr>
          <w:rFonts w:eastAsia="나눔명조" w:hint="eastAsia"/>
          <w:sz w:val="20"/>
          <w:szCs w:val="22"/>
        </w:rPr>
        <w:t>등을</w:t>
      </w:r>
      <w:r w:rsidR="001B2696" w:rsidRPr="00B61948">
        <w:rPr>
          <w:rFonts w:eastAsia="나눔명조" w:hint="eastAsia"/>
          <w:sz w:val="20"/>
          <w:szCs w:val="22"/>
        </w:rPr>
        <w:t xml:space="preserve"> </w:t>
      </w:r>
      <w:r w:rsidR="00B25E3C" w:rsidRPr="00B61948">
        <w:rPr>
          <w:rFonts w:eastAsia="나눔명조" w:hint="eastAsia"/>
          <w:sz w:val="20"/>
          <w:szCs w:val="22"/>
        </w:rPr>
        <w:t>설명하고</w:t>
      </w:r>
      <w:r w:rsidR="00B25E3C" w:rsidRPr="00B61948">
        <w:rPr>
          <w:rFonts w:eastAsia="나눔명조" w:hint="eastAsia"/>
          <w:sz w:val="20"/>
          <w:szCs w:val="22"/>
        </w:rPr>
        <w:t xml:space="preserve"> </w:t>
      </w:r>
      <w:r w:rsidR="001B2696" w:rsidRPr="00B61948">
        <w:rPr>
          <w:rFonts w:eastAsia="나눔명조" w:hint="eastAsia"/>
          <w:sz w:val="20"/>
          <w:szCs w:val="22"/>
        </w:rPr>
        <w:t>있다</w:t>
      </w:r>
      <w:r w:rsidR="001B2696" w:rsidRPr="00B61948">
        <w:rPr>
          <w:rFonts w:eastAsia="나눔명조" w:hint="eastAsia"/>
          <w:sz w:val="20"/>
          <w:szCs w:val="22"/>
        </w:rPr>
        <w:t>.</w:t>
      </w:r>
      <w:r w:rsidRPr="00B61948">
        <w:rPr>
          <w:rFonts w:eastAsia="나눔명조"/>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는</w:t>
      </w:r>
      <w:r w:rsidR="001B2696" w:rsidRPr="00B61948">
        <w:rPr>
          <w:rFonts w:eastAsia="나눔명조" w:hint="eastAsia"/>
          <w:sz w:val="20"/>
          <w:szCs w:val="22"/>
        </w:rPr>
        <w:t xml:space="preserve"> </w:t>
      </w:r>
      <w:r w:rsidRPr="00B61948">
        <w:rPr>
          <w:rFonts w:eastAsia="나눔명조" w:hint="eastAsia"/>
          <w:sz w:val="20"/>
          <w:szCs w:val="22"/>
        </w:rPr>
        <w:t>공공조직</w:t>
      </w:r>
      <w:r w:rsidRPr="00B61948">
        <w:rPr>
          <w:rFonts w:eastAsia="나눔명조" w:hint="eastAsia"/>
          <w:sz w:val="20"/>
          <w:szCs w:val="22"/>
        </w:rPr>
        <w:t xml:space="preserve"> </w:t>
      </w:r>
      <w:r w:rsidRPr="00B61948">
        <w:rPr>
          <w:rFonts w:eastAsia="나눔명조" w:hint="eastAsia"/>
          <w:sz w:val="20"/>
          <w:szCs w:val="22"/>
        </w:rPr>
        <w:t>구성원</w:t>
      </w:r>
      <w:r w:rsidR="001B2696" w:rsidRPr="00B61948">
        <w:rPr>
          <w:rFonts w:eastAsia="나눔명조" w:hint="eastAsia"/>
          <w:sz w:val="20"/>
          <w:szCs w:val="22"/>
        </w:rPr>
        <w:t>들에게</w:t>
      </w:r>
      <w:r w:rsidR="001B2696" w:rsidRPr="00B61948">
        <w:rPr>
          <w:rFonts w:eastAsia="나눔명조" w:hint="eastAsia"/>
          <w:sz w:val="20"/>
          <w:szCs w:val="22"/>
        </w:rPr>
        <w:t xml:space="preserve"> </w:t>
      </w:r>
      <w:r w:rsidR="001B2696" w:rsidRPr="00B61948">
        <w:rPr>
          <w:rFonts w:eastAsia="나눔명조" w:hint="eastAsia"/>
          <w:sz w:val="20"/>
          <w:szCs w:val="22"/>
        </w:rPr>
        <w:lastRenderedPageBreak/>
        <w:t>나타나는</w:t>
      </w:r>
      <w:r w:rsidR="001B2696" w:rsidRPr="00B61948">
        <w:rPr>
          <w:rFonts w:eastAsia="나눔명조" w:hint="eastAsia"/>
          <w:sz w:val="20"/>
          <w:szCs w:val="22"/>
        </w:rPr>
        <w:t xml:space="preserve"> </w:t>
      </w:r>
      <w:r w:rsidR="001B2696" w:rsidRPr="00B61948">
        <w:rPr>
          <w:rFonts w:eastAsia="나눔명조" w:hint="eastAsia"/>
          <w:sz w:val="20"/>
          <w:szCs w:val="22"/>
        </w:rPr>
        <w:t>독특한</w:t>
      </w:r>
      <w:r w:rsidR="001B2696" w:rsidRPr="00B61948">
        <w:rPr>
          <w:rFonts w:eastAsia="나눔명조" w:hint="eastAsia"/>
          <w:sz w:val="20"/>
          <w:szCs w:val="22"/>
        </w:rPr>
        <w:t xml:space="preserve"> </w:t>
      </w:r>
      <w:r w:rsidR="001B2696" w:rsidRPr="00B61948">
        <w:rPr>
          <w:rFonts w:eastAsia="나눔명조" w:hint="eastAsia"/>
          <w:sz w:val="20"/>
          <w:szCs w:val="22"/>
        </w:rPr>
        <w:t>내적동기요인으로</w:t>
      </w:r>
      <w:r w:rsidR="001B2696" w:rsidRPr="00B61948">
        <w:rPr>
          <w:rFonts w:eastAsia="나눔명조" w:hint="eastAsia"/>
          <w:sz w:val="20"/>
          <w:szCs w:val="22"/>
        </w:rPr>
        <w:t xml:space="preserve"> </w:t>
      </w:r>
      <w:r w:rsidR="001B2696" w:rsidRPr="00B61948">
        <w:rPr>
          <w:rFonts w:eastAsia="나눔명조" w:hint="eastAsia"/>
          <w:sz w:val="20"/>
          <w:szCs w:val="22"/>
        </w:rPr>
        <w:t>정의하고</w:t>
      </w:r>
      <w:r w:rsidRPr="00B61948">
        <w:rPr>
          <w:rFonts w:eastAsia="나눔명조" w:hint="eastAsia"/>
          <w:sz w:val="20"/>
          <w:szCs w:val="22"/>
        </w:rPr>
        <w:t xml:space="preserve"> </w:t>
      </w:r>
      <w:r w:rsidRPr="00B61948">
        <w:rPr>
          <w:rFonts w:eastAsia="나눔명조" w:hint="eastAsia"/>
          <w:sz w:val="20"/>
          <w:szCs w:val="22"/>
        </w:rPr>
        <w:t>있으며</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1B2696" w:rsidRPr="00B61948">
        <w:rPr>
          <w:rFonts w:eastAsia="나눔명조" w:hint="eastAsia"/>
          <w:sz w:val="20"/>
          <w:szCs w:val="22"/>
        </w:rPr>
        <w:t xml:space="preserve"> </w:t>
      </w:r>
      <w:r w:rsidR="001B2696" w:rsidRPr="00B61948">
        <w:rPr>
          <w:rFonts w:eastAsia="나눔명조" w:hint="eastAsia"/>
          <w:sz w:val="20"/>
          <w:szCs w:val="22"/>
        </w:rPr>
        <w:t>측정지수가</w:t>
      </w:r>
      <w:r w:rsidR="001B2696" w:rsidRPr="00B61948">
        <w:rPr>
          <w:rFonts w:eastAsia="나눔명조" w:hint="eastAsia"/>
          <w:sz w:val="20"/>
          <w:szCs w:val="22"/>
        </w:rPr>
        <w:t xml:space="preserve"> </w:t>
      </w:r>
      <w:r w:rsidR="001B2696" w:rsidRPr="00B61948">
        <w:rPr>
          <w:rFonts w:eastAsia="나눔명조" w:hint="eastAsia"/>
          <w:sz w:val="20"/>
          <w:szCs w:val="22"/>
        </w:rPr>
        <w:t>높을수록</w:t>
      </w:r>
      <w:r w:rsidR="001B2696" w:rsidRPr="00B61948">
        <w:rPr>
          <w:rFonts w:eastAsia="나눔명조" w:hint="eastAsia"/>
          <w:sz w:val="20"/>
          <w:szCs w:val="22"/>
        </w:rPr>
        <w:t xml:space="preserve">, </w:t>
      </w:r>
      <w:r w:rsidR="001B2696" w:rsidRPr="00B61948">
        <w:rPr>
          <w:rFonts w:eastAsia="나눔명조" w:hint="eastAsia"/>
          <w:sz w:val="20"/>
          <w:szCs w:val="22"/>
        </w:rPr>
        <w:t>성과효율과</w:t>
      </w:r>
      <w:r w:rsidR="001B2696" w:rsidRPr="00B61948">
        <w:rPr>
          <w:rFonts w:eastAsia="나눔명조" w:hint="eastAsia"/>
          <w:sz w:val="20"/>
          <w:szCs w:val="22"/>
        </w:rPr>
        <w:t xml:space="preserve"> </w:t>
      </w:r>
      <w:r w:rsidRPr="00B61948">
        <w:rPr>
          <w:rFonts w:eastAsia="나눔명조" w:hint="eastAsia"/>
          <w:sz w:val="20"/>
          <w:szCs w:val="22"/>
        </w:rPr>
        <w:t>업무</w:t>
      </w:r>
      <w:r w:rsidR="001B2696" w:rsidRPr="00B61948">
        <w:rPr>
          <w:rFonts w:eastAsia="나눔명조" w:hint="eastAsia"/>
          <w:sz w:val="20"/>
          <w:szCs w:val="22"/>
        </w:rPr>
        <w:t>효과가</w:t>
      </w:r>
      <w:r w:rsidR="001B2696" w:rsidRPr="00B61948">
        <w:rPr>
          <w:rFonts w:eastAsia="나눔명조" w:hint="eastAsia"/>
          <w:sz w:val="20"/>
          <w:szCs w:val="22"/>
        </w:rPr>
        <w:t xml:space="preserve"> </w:t>
      </w:r>
      <w:r w:rsidR="001B2696" w:rsidRPr="00B61948">
        <w:rPr>
          <w:rFonts w:eastAsia="나눔명조" w:hint="eastAsia"/>
          <w:sz w:val="20"/>
          <w:szCs w:val="22"/>
        </w:rPr>
        <w:t>증대하는</w:t>
      </w:r>
      <w:r w:rsidR="001B2696" w:rsidRPr="00B61948">
        <w:rPr>
          <w:rFonts w:eastAsia="나눔명조" w:hint="eastAsia"/>
          <w:sz w:val="20"/>
          <w:szCs w:val="22"/>
        </w:rPr>
        <w:t xml:space="preserve"> </w:t>
      </w:r>
      <w:r w:rsidR="001B2696" w:rsidRPr="00B61948">
        <w:rPr>
          <w:rFonts w:eastAsia="나눔명조" w:hint="eastAsia"/>
          <w:sz w:val="20"/>
          <w:szCs w:val="22"/>
        </w:rPr>
        <w:t>긍정적</w:t>
      </w:r>
      <w:r w:rsidR="001B2696" w:rsidRPr="00B61948">
        <w:rPr>
          <w:rFonts w:eastAsia="나눔명조" w:hint="eastAsia"/>
          <w:sz w:val="20"/>
          <w:szCs w:val="22"/>
        </w:rPr>
        <w:t xml:space="preserve"> </w:t>
      </w:r>
      <w:r w:rsidR="001B2696" w:rsidRPr="00B61948">
        <w:rPr>
          <w:rFonts w:eastAsia="나눔명조" w:hint="eastAsia"/>
          <w:sz w:val="20"/>
          <w:szCs w:val="22"/>
        </w:rPr>
        <w:t>효과를</w:t>
      </w:r>
      <w:r w:rsidR="001B2696" w:rsidRPr="00B61948">
        <w:rPr>
          <w:rFonts w:eastAsia="나눔명조" w:hint="eastAsia"/>
          <w:sz w:val="20"/>
          <w:szCs w:val="22"/>
        </w:rPr>
        <w:t xml:space="preserve"> </w:t>
      </w:r>
      <w:r w:rsidR="001B2696" w:rsidRPr="00B61948">
        <w:rPr>
          <w:rFonts w:eastAsia="나눔명조" w:hint="eastAsia"/>
          <w:sz w:val="20"/>
          <w:szCs w:val="22"/>
        </w:rPr>
        <w:t>보인다고</w:t>
      </w:r>
      <w:r w:rsidR="001B2696" w:rsidRPr="00B61948">
        <w:rPr>
          <w:rFonts w:eastAsia="나눔명조" w:hint="eastAsia"/>
          <w:sz w:val="20"/>
          <w:szCs w:val="22"/>
        </w:rPr>
        <w:t xml:space="preserve"> </w:t>
      </w:r>
      <w:r w:rsidR="001B2696" w:rsidRPr="00B61948">
        <w:rPr>
          <w:rFonts w:eastAsia="나눔명조" w:hint="eastAsia"/>
          <w:sz w:val="20"/>
          <w:szCs w:val="22"/>
        </w:rPr>
        <w:t>설명한다</w:t>
      </w:r>
      <w:r w:rsidR="00A952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EavxdkNS","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5302F9" w:rsidRPr="00B61948">
        <w:rPr>
          <w:rFonts w:eastAsia="나눔명조" w:hint="eastAsia"/>
          <w:sz w:val="20"/>
          <w:szCs w:val="22"/>
        </w:rPr>
        <w:instrText>u50980{}\\uc0\\u49688{}\\uc0\\u51116{} 2009; \\uc0\\u52572{}\\uc0\\u50696{}\\uc0\\u45208{} 2018)","plainCitation":"(</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 xml:space="preserve"> 2016; </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05;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조태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09; </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 2018)","noteIndex":0},"citationItems":[{"id":1443,"uris":["http://zotero.org/users/5210800/items/VQPVDTF6"],"uri":["http://zotero.org/users/5210800/items/VQPVDTF6"],"itemData":{"id":144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2","note":"Citation Key: rho:2016-1","page":"93</w:instrText>
      </w:r>
      <w:r w:rsidR="005302F9" w:rsidRPr="00B61948">
        <w:rPr>
          <w:rFonts w:eastAsia="나눔명조" w:hint="eastAsia"/>
          <w:sz w:val="20"/>
          <w:szCs w:val="22"/>
        </w:rPr>
        <w:instrText>–</w:instrText>
      </w:r>
      <w:r w:rsidR="005302F9" w:rsidRPr="00B61948">
        <w:rPr>
          <w:rFonts w:eastAsia="나눔명조" w:hint="eastAsia"/>
          <w:sz w:val="20"/>
          <w:szCs w:val="22"/>
        </w:rPr>
        <w:instrText>122","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급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volume":"15","author":[{"family":"</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given":""}],"issued":{"date-parts":[["2016"]]}}},{"id":1457,"uris":["http://zotero.org/users/5210800/items/3IA9TCJN"],"uri":["http://zotero.org/users/5210800/items/3IA9TCJN"],"itemData":{"id":1457,"type":"article-journal","container-title":"</w:instrText>
      </w:r>
      <w:r w:rsidR="005302F9" w:rsidRPr="00B61948">
        <w:rPr>
          <w:rFonts w:eastAsia="나눔명조" w:hint="eastAsia"/>
          <w:sz w:val="20"/>
          <w:szCs w:val="22"/>
        </w:rPr>
        <w:instrText>지역산업연구</w:instrText>
      </w:r>
      <w:r w:rsidR="005302F9" w:rsidRPr="00B61948">
        <w:rPr>
          <w:rFonts w:eastAsia="나눔명조" w:hint="eastAsia"/>
          <w:sz w:val="20"/>
          <w:szCs w:val="22"/>
        </w:rPr>
        <w:instrText>","issue":"4","note":"Citation Key: lee:2017","page":"51</w:instrText>
      </w:r>
      <w:r w:rsidR="005302F9" w:rsidRPr="00B61948">
        <w:rPr>
          <w:rFonts w:eastAsia="나눔명조" w:hint="eastAsia"/>
          <w:sz w:val="20"/>
          <w:szCs w:val="22"/>
        </w:rPr>
        <w:instrText>–</w:instrText>
      </w:r>
      <w:r w:rsidR="005302F9" w:rsidRPr="00B61948">
        <w:rPr>
          <w:rFonts w:eastAsia="나눔명조" w:hint="eastAsia"/>
          <w:sz w:val="20"/>
          <w:szCs w:val="22"/>
        </w:rPr>
        <w:instrText>71","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지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40","author":[{"family":"</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given":""}],"issued":{"date-parts":[["2017",11]]}}},{"id":1461,"uris":["http://zotero.org/users/5210800/items/VLMPKG72"],"uri":["http://zotero.org/users/5210800/items/VLMPKG72"],"itemData":{"id":146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1","note":"Citation Key: _psm_2005","page":"81</w:instrText>
      </w:r>
      <w:r w:rsidR="005302F9" w:rsidRPr="00B61948">
        <w:rPr>
          <w:rFonts w:eastAsia="나눔명조" w:hint="eastAsia"/>
          <w:sz w:val="20"/>
          <w:szCs w:val="22"/>
        </w:rPr>
        <w:instrText>–</w:instrText>
      </w:r>
      <w:r w:rsidR="005302F9" w:rsidRPr="00B61948">
        <w:rPr>
          <w:rFonts w:eastAsia="나눔명조" w:hint="eastAsia"/>
          <w:sz w:val="20"/>
          <w:szCs w:val="22"/>
        </w:rPr>
        <w:instrText>104","title":"PSM</w:instrText>
      </w:r>
      <w:r w:rsidR="005302F9" w:rsidRPr="00B61948">
        <w:rPr>
          <w:rFonts w:eastAsia="나눔명조" w:hint="eastAsia"/>
          <w:sz w:val="20"/>
          <w:szCs w:val="22"/>
        </w:rPr>
        <w:instrText>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05",5]]}}},{"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67,"uris":["http://zotero.org/users/5210800/items/G35Z42XP"],"uri":["http://zotero.org/users/5210800/items/G35Z42XP"],"itemData":{"id":1467,"type":"article-journal","container-title":"</w:instrText>
      </w:r>
      <w:r w:rsidR="005302F9" w:rsidRPr="00B61948">
        <w:rPr>
          <w:rFonts w:eastAsia="나눔명조" w:hint="eastAsia"/>
          <w:sz w:val="20"/>
          <w:szCs w:val="22"/>
        </w:rPr>
        <w:instrText>정부학연구</w:instrText>
      </w:r>
      <w:r w:rsidR="005302F9" w:rsidRPr="00B61948">
        <w:rPr>
          <w:rFonts w:eastAsia="나눔명조" w:hint="eastAsia"/>
          <w:sz w:val="20"/>
          <w:szCs w:val="22"/>
        </w:rPr>
        <w:instrText>","issue":"1","note":"Citation Key: Jeongetal:2020-3","page":"183</w:instrText>
      </w:r>
      <w:r w:rsidR="005302F9" w:rsidRPr="00B61948">
        <w:rPr>
          <w:rFonts w:eastAsia="나눔명조" w:hint="eastAsia"/>
          <w:sz w:val="20"/>
          <w:szCs w:val="22"/>
        </w:rPr>
        <w:instrText>–</w:instrText>
      </w:r>
      <w:r w:rsidR="005302F9" w:rsidRPr="00B61948">
        <w:rPr>
          <w:rFonts w:eastAsia="나눔명조" w:hint="eastAsia"/>
          <w:sz w:val="20"/>
          <w:szCs w:val="22"/>
        </w:rPr>
        <w:instrText>215","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효과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적보상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외적보상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given":""}],"issued":{"date-parts":[["2020"]]}}},{"id":1469,"uris":["http://zotero.org/users/5210800/items/UBCL5NJK"],"uri":["http://zotero.org/users/5210800/items/UBCL5NJK"],"itemData":{"id":1469,"type":"article-journal","container-title":"</w:instrText>
      </w:r>
      <w:r w:rsidR="005302F9" w:rsidRPr="00B61948">
        <w:rPr>
          <w:rFonts w:eastAsia="나눔명조" w:hint="eastAsia"/>
          <w:sz w:val="20"/>
          <w:szCs w:val="22"/>
        </w:rPr>
        <w:instrText>한국행정연구</w:instrText>
      </w:r>
      <w:r w:rsidR="005302F9" w:rsidRPr="00B61948">
        <w:rPr>
          <w:rFonts w:eastAsia="나눔명조" w:hint="eastAsia"/>
          <w:sz w:val="20"/>
          <w:szCs w:val="22"/>
        </w:rPr>
        <w:instrText>","issue":"1","note":"Citation Key: cho:yoon:2009","page":"223</w:instrText>
      </w:r>
      <w:r w:rsidR="005302F9" w:rsidRPr="00B61948">
        <w:rPr>
          <w:rFonts w:eastAsia="나눔명조" w:hint="eastAsia"/>
          <w:sz w:val="20"/>
          <w:szCs w:val="22"/>
        </w:rPr>
        <w:instrText>–</w:instrText>
      </w:r>
      <w:r w:rsidR="005302F9" w:rsidRPr="00B61948">
        <w:rPr>
          <w:rFonts w:eastAsia="나눔명조" w:hint="eastAsia"/>
          <w:sz w:val="20"/>
          <w:szCs w:val="22"/>
        </w:rPr>
        <w:instrText>252","title":"</w:instrText>
      </w:r>
      <w:r w:rsidR="005302F9" w:rsidRPr="00B61948">
        <w:rPr>
          <w:rFonts w:eastAsia="나눔명조" w:hint="eastAsia"/>
          <w:sz w:val="20"/>
          <w:szCs w:val="22"/>
        </w:rPr>
        <w:instrText>공공서비스동기</w:instrText>
      </w:r>
      <w:r w:rsidR="005302F9" w:rsidRPr="00B61948">
        <w:rPr>
          <w:rFonts w:eastAsia="나눔명조" w:hint="eastAsia"/>
          <w:sz w:val="20"/>
          <w:szCs w:val="22"/>
        </w:rPr>
        <w:instrText>(Public service motivation)</w:instrText>
      </w:r>
      <w:r w:rsidR="005302F9" w:rsidRPr="00B61948">
        <w:rPr>
          <w:rFonts w:eastAsia="나눔명조" w:hint="eastAsia"/>
          <w:sz w:val="20"/>
          <w:szCs w:val="22"/>
        </w:rPr>
        <w:instrText>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조태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09"]]}}},{"id":1471,"uris":["http://zotero.org/users/5210800/items/9C6N9QWI"],"uri":["http://zotero.org/users/5210800/items/9C6N9QWI"],"itemData":{"id":1471,"type":"article-journal","container-title":"</w:instrText>
      </w:r>
      <w:r w:rsidR="005302F9" w:rsidRPr="00B61948">
        <w:rPr>
          <w:rFonts w:eastAsia="나눔명조" w:hint="eastAsia"/>
          <w:sz w:val="20"/>
          <w:szCs w:val="22"/>
        </w:rPr>
        <w:instrText>한국자치행정학보</w:instrText>
      </w:r>
      <w:r w:rsidR="005302F9" w:rsidRPr="00B61948">
        <w:rPr>
          <w:rFonts w:eastAsia="나눔명조" w:hint="eastAsia"/>
          <w:sz w:val="20"/>
          <w:szCs w:val="22"/>
        </w:rPr>
        <w:instrText>","issue":"2","note":"Citation Key: choi:2018","page":"123</w:instrText>
      </w:r>
      <w:r w:rsidR="005302F9" w:rsidRPr="00B61948">
        <w:rPr>
          <w:rFonts w:eastAsia="나눔명조" w:hint="eastAsia"/>
          <w:sz w:val="20"/>
          <w:szCs w:val="22"/>
        </w:rPr>
        <w:instrText>–</w:instrText>
      </w:r>
      <w:r w:rsidR="005302F9" w:rsidRPr="00B61948">
        <w:rPr>
          <w:rFonts w:eastAsia="나눔명조" w:hint="eastAsia"/>
          <w:sz w:val="20"/>
          <w:szCs w:val="22"/>
        </w:rPr>
        <w:instrText>242","title":"</w:instrText>
      </w:r>
      <w:r w:rsidR="005302F9" w:rsidRPr="00B61948">
        <w:rPr>
          <w:rFonts w:eastAsia="나눔명조" w:hint="eastAsia"/>
          <w:sz w:val="20"/>
          <w:szCs w:val="22"/>
        </w:rPr>
        <w:instrText>지방정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서비스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연구</w:instrText>
      </w:r>
      <w:r w:rsidR="005302F9" w:rsidRPr="00B61948">
        <w:rPr>
          <w:rFonts w:eastAsia="나눔명조" w:hint="eastAsia"/>
          <w:sz w:val="20"/>
          <w:szCs w:val="22"/>
        </w:rPr>
        <w:instrText>","volume":"32","author":[{"family":"</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given":""}],"issued":{"date-parts":[["2018"]]}}}],"schema":"https://github.com/citation-style-language/schema/raw/master/csl-citation.js</w:instrText>
      </w:r>
      <w:r w:rsidR="005302F9" w:rsidRPr="00B61948">
        <w:rPr>
          <w:rFonts w:eastAsia="나눔명조"/>
          <w:sz w:val="20"/>
          <w:szCs w:val="22"/>
        </w:rPr>
        <w:instrText xml:space="preserve">on"} </w:instrText>
      </w:r>
      <w:r w:rsidR="00A952C6" w:rsidRPr="00B61948">
        <w:rPr>
          <w:rFonts w:eastAsia="나눔명조"/>
          <w:sz w:val="20"/>
          <w:szCs w:val="22"/>
        </w:rPr>
        <w:fldChar w:fldCharType="separate"/>
      </w:r>
      <w:r w:rsidR="00A952C6" w:rsidRPr="003820D2">
        <w:rPr>
          <w:rFonts w:eastAsia="나눔명조"/>
          <w:sz w:val="20"/>
          <w:szCs w:val="22"/>
        </w:rPr>
        <w:t>(</w:t>
      </w:r>
      <w:r w:rsidR="00A952C6" w:rsidRPr="003820D2">
        <w:rPr>
          <w:rFonts w:eastAsia="나눔명조" w:hint="eastAsia"/>
          <w:sz w:val="20"/>
          <w:szCs w:val="22"/>
        </w:rPr>
        <w:t>노종호</w:t>
      </w:r>
      <w:r w:rsidR="00966105">
        <w:rPr>
          <w:rFonts w:eastAsia="나눔명조" w:hint="eastAsia"/>
          <w:sz w:val="20"/>
          <w:szCs w:val="22"/>
        </w:rPr>
        <w:t>,</w:t>
      </w:r>
      <w:r w:rsidR="00A952C6" w:rsidRPr="003820D2">
        <w:rPr>
          <w:rFonts w:eastAsia="나눔명조"/>
          <w:sz w:val="20"/>
          <w:szCs w:val="22"/>
        </w:rPr>
        <w:t xml:space="preserve"> 2016; </w:t>
      </w:r>
      <w:r w:rsidR="00A952C6" w:rsidRPr="003820D2">
        <w:rPr>
          <w:rFonts w:eastAsia="나눔명조" w:hint="eastAsia"/>
          <w:sz w:val="20"/>
          <w:szCs w:val="22"/>
        </w:rPr>
        <w:t>이강문</w:t>
      </w:r>
      <w:r w:rsidR="00966105">
        <w:rPr>
          <w:rFonts w:eastAsia="나눔명조" w:hint="eastAsia"/>
          <w:sz w:val="20"/>
          <w:szCs w:val="22"/>
        </w:rPr>
        <w:t>,</w:t>
      </w:r>
      <w:r w:rsidR="00A952C6" w:rsidRPr="003820D2">
        <w:rPr>
          <w:rFonts w:eastAsia="나눔명조"/>
          <w:sz w:val="20"/>
          <w:szCs w:val="22"/>
        </w:rPr>
        <w:t xml:space="preserve"> 2017; </w:t>
      </w:r>
      <w:r w:rsidR="00A952C6" w:rsidRPr="003820D2">
        <w:rPr>
          <w:rFonts w:eastAsia="나눔명조" w:hint="eastAsia"/>
          <w:sz w:val="20"/>
          <w:szCs w:val="22"/>
        </w:rPr>
        <w:t>이근주</w:t>
      </w:r>
      <w:r w:rsidR="00966105">
        <w:rPr>
          <w:rFonts w:eastAsia="나눔명조" w:hint="eastAsia"/>
          <w:sz w:val="20"/>
          <w:szCs w:val="22"/>
        </w:rPr>
        <w:t>,</w:t>
      </w:r>
      <w:r w:rsidR="00A952C6" w:rsidRPr="003820D2">
        <w:rPr>
          <w:rFonts w:eastAsia="나눔명조"/>
          <w:sz w:val="20"/>
          <w:szCs w:val="22"/>
        </w:rPr>
        <w:t xml:space="preserve"> 2005; </w:t>
      </w:r>
      <w:r w:rsidR="00A952C6" w:rsidRPr="003820D2">
        <w:rPr>
          <w:rFonts w:eastAsia="나눔명조" w:hint="eastAsia"/>
          <w:sz w:val="20"/>
          <w:szCs w:val="22"/>
        </w:rPr>
        <w:t>임재영</w:t>
      </w:r>
      <w:r w:rsidR="00512F0D">
        <w:rPr>
          <w:rFonts w:eastAsia="나눔명조"/>
          <w:sz w:val="20"/>
          <w:szCs w:val="22"/>
        </w:rPr>
        <w:t>‧</w:t>
      </w:r>
      <w:r w:rsidR="00A952C6" w:rsidRPr="003820D2">
        <w:rPr>
          <w:rFonts w:eastAsia="나눔명조" w:hint="eastAsia"/>
          <w:sz w:val="20"/>
          <w:szCs w:val="22"/>
        </w:rPr>
        <w:t>문국경</w:t>
      </w:r>
      <w:r w:rsidR="00966105">
        <w:rPr>
          <w:rFonts w:eastAsia="나눔명조" w:hint="eastAsia"/>
          <w:sz w:val="20"/>
          <w:szCs w:val="22"/>
        </w:rPr>
        <w:t>,</w:t>
      </w:r>
      <w:r w:rsidR="00A952C6" w:rsidRPr="003820D2">
        <w:rPr>
          <w:rFonts w:eastAsia="나눔명조"/>
          <w:sz w:val="20"/>
          <w:szCs w:val="22"/>
        </w:rPr>
        <w:t xml:space="preserve"> 2019; </w:t>
      </w:r>
      <w:r w:rsidR="00A952C6" w:rsidRPr="003820D2">
        <w:rPr>
          <w:rFonts w:eastAsia="나눔명조" w:hint="eastAsia"/>
          <w:sz w:val="20"/>
          <w:szCs w:val="22"/>
        </w:rPr>
        <w:t>정재호</w:t>
      </w:r>
      <w:r w:rsidR="00512F0D">
        <w:rPr>
          <w:rFonts w:eastAsia="나눔명조"/>
          <w:sz w:val="20"/>
          <w:szCs w:val="22"/>
        </w:rPr>
        <w:t>‧</w:t>
      </w:r>
      <w:r w:rsidR="00A952C6" w:rsidRPr="003820D2">
        <w:rPr>
          <w:rFonts w:eastAsia="나눔명조" w:hint="eastAsia"/>
          <w:sz w:val="20"/>
          <w:szCs w:val="22"/>
        </w:rPr>
        <w:t>최규현</w:t>
      </w:r>
      <w:r w:rsidR="00966105">
        <w:rPr>
          <w:rFonts w:eastAsia="나눔명조" w:hint="eastAsia"/>
          <w:sz w:val="20"/>
          <w:szCs w:val="22"/>
        </w:rPr>
        <w:t>,</w:t>
      </w:r>
      <w:r w:rsidR="00A952C6" w:rsidRPr="003820D2">
        <w:rPr>
          <w:rFonts w:eastAsia="나눔명조"/>
          <w:sz w:val="20"/>
          <w:szCs w:val="22"/>
        </w:rPr>
        <w:t xml:space="preserve"> 2020; </w:t>
      </w:r>
      <w:r w:rsidR="00A952C6" w:rsidRPr="003820D2">
        <w:rPr>
          <w:rFonts w:eastAsia="나눔명조" w:hint="eastAsia"/>
          <w:sz w:val="20"/>
          <w:szCs w:val="22"/>
        </w:rPr>
        <w:t>조태준</w:t>
      </w:r>
      <w:r w:rsidR="00512F0D">
        <w:rPr>
          <w:rFonts w:eastAsia="나눔명조"/>
          <w:sz w:val="20"/>
          <w:szCs w:val="22"/>
        </w:rPr>
        <w:t>‧</w:t>
      </w:r>
      <w:r w:rsidR="00A952C6" w:rsidRPr="003820D2">
        <w:rPr>
          <w:rFonts w:eastAsia="나눔명조" w:hint="eastAsia"/>
          <w:sz w:val="20"/>
          <w:szCs w:val="22"/>
        </w:rPr>
        <w:t>윤수재</w:t>
      </w:r>
      <w:r w:rsidR="00966105">
        <w:rPr>
          <w:rFonts w:eastAsia="나눔명조" w:hint="eastAsia"/>
          <w:sz w:val="20"/>
          <w:szCs w:val="22"/>
        </w:rPr>
        <w:t>,</w:t>
      </w:r>
      <w:r w:rsidR="00A952C6" w:rsidRPr="003820D2">
        <w:rPr>
          <w:rFonts w:eastAsia="나눔명조"/>
          <w:sz w:val="20"/>
          <w:szCs w:val="22"/>
        </w:rPr>
        <w:t xml:space="preserve"> 2009; </w:t>
      </w:r>
      <w:r w:rsidR="00A952C6" w:rsidRPr="003820D2">
        <w:rPr>
          <w:rFonts w:eastAsia="나눔명조" w:hint="eastAsia"/>
          <w:sz w:val="20"/>
          <w:szCs w:val="22"/>
        </w:rPr>
        <w:t>최예나</w:t>
      </w:r>
      <w:r w:rsidR="00966105">
        <w:rPr>
          <w:rFonts w:eastAsia="나눔명조" w:hint="eastAsia"/>
          <w:sz w:val="20"/>
          <w:szCs w:val="22"/>
        </w:rPr>
        <w:t>,</w:t>
      </w:r>
      <w:r w:rsidR="00A952C6" w:rsidRPr="003820D2">
        <w:rPr>
          <w:rFonts w:eastAsia="나눔명조"/>
          <w:sz w:val="20"/>
          <w:szCs w:val="22"/>
        </w:rPr>
        <w:t xml:space="preserve"> 2018)</w:t>
      </w:r>
      <w:r w:rsidR="00A952C6"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몇몇</w:t>
      </w:r>
      <w:r w:rsidR="001B2696" w:rsidRPr="00B61948">
        <w:rPr>
          <w:rFonts w:eastAsia="나눔명조" w:hint="eastAsia"/>
          <w:sz w:val="20"/>
          <w:szCs w:val="22"/>
        </w:rPr>
        <w:t xml:space="preserve"> </w:t>
      </w:r>
      <w:r w:rsidR="001B2696" w:rsidRPr="00B61948">
        <w:rPr>
          <w:rFonts w:eastAsia="나눔명조" w:hint="eastAsia"/>
          <w:sz w:val="20"/>
          <w:szCs w:val="22"/>
        </w:rPr>
        <w:t>연구는</w:t>
      </w:r>
      <w:r w:rsidR="001B2696" w:rsidRPr="00B61948">
        <w:rPr>
          <w:rFonts w:eastAsia="나눔명조" w:hint="eastAsia"/>
          <w:sz w:val="20"/>
          <w:szCs w:val="22"/>
        </w:rPr>
        <w:t xml:space="preserve"> </w:t>
      </w:r>
      <w:r w:rsidR="001B2696" w:rsidRPr="00B61948">
        <w:rPr>
          <w:rFonts w:eastAsia="나눔명조" w:hint="eastAsia"/>
          <w:sz w:val="20"/>
          <w:szCs w:val="22"/>
        </w:rPr>
        <w:t>조직시민행동</w:t>
      </w:r>
      <w:r w:rsidR="001B2696" w:rsidRPr="00B61948">
        <w:rPr>
          <w:rFonts w:eastAsia="나눔명조" w:hint="eastAsia"/>
          <w:sz w:val="20"/>
          <w:szCs w:val="22"/>
        </w:rPr>
        <w:t xml:space="preserve">, </w:t>
      </w:r>
      <w:r w:rsidR="001B2696" w:rsidRPr="00B61948">
        <w:rPr>
          <w:rFonts w:eastAsia="나눔명조" w:hint="eastAsia"/>
          <w:sz w:val="20"/>
          <w:szCs w:val="22"/>
        </w:rPr>
        <w:t>직무만족</w:t>
      </w:r>
      <w:r w:rsidR="001B2696" w:rsidRPr="00B61948">
        <w:rPr>
          <w:rFonts w:eastAsia="나눔명조" w:hint="eastAsia"/>
          <w:sz w:val="20"/>
          <w:szCs w:val="22"/>
        </w:rPr>
        <w:t xml:space="preserve">, </w:t>
      </w:r>
      <w:r w:rsidR="001B2696" w:rsidRPr="00B61948">
        <w:rPr>
          <w:rFonts w:eastAsia="나눔명조" w:hint="eastAsia"/>
          <w:sz w:val="20"/>
          <w:szCs w:val="22"/>
        </w:rPr>
        <w:t>조직몰입과</w:t>
      </w:r>
      <w:r w:rsidR="001B2696" w:rsidRPr="00B61948">
        <w:rPr>
          <w:rFonts w:eastAsia="나눔명조" w:hint="eastAsia"/>
          <w:sz w:val="20"/>
          <w:szCs w:val="22"/>
        </w:rPr>
        <w:t xml:space="preserve"> </w:t>
      </w:r>
      <w:r w:rsidR="001B2696" w:rsidRPr="00B61948">
        <w:rPr>
          <w:rFonts w:eastAsia="나눔명조" w:hint="eastAsia"/>
          <w:sz w:val="20"/>
          <w:szCs w:val="22"/>
        </w:rPr>
        <w:t>같이</w:t>
      </w:r>
      <w:r w:rsidR="001B2696" w:rsidRPr="00B61948">
        <w:rPr>
          <w:rFonts w:eastAsia="나눔명조" w:hint="eastAsia"/>
          <w:sz w:val="20"/>
          <w:szCs w:val="22"/>
        </w:rPr>
        <w:t xml:space="preserve"> </w:t>
      </w:r>
      <w:r w:rsidR="001B2696" w:rsidRPr="00B61948">
        <w:rPr>
          <w:rFonts w:eastAsia="나눔명조" w:hint="eastAsia"/>
          <w:sz w:val="20"/>
          <w:szCs w:val="22"/>
        </w:rPr>
        <w:t>직무성과와는</w:t>
      </w:r>
      <w:r w:rsidR="001B2696" w:rsidRPr="00B61948">
        <w:rPr>
          <w:rFonts w:eastAsia="나눔명조" w:hint="eastAsia"/>
          <w:sz w:val="20"/>
          <w:szCs w:val="22"/>
        </w:rPr>
        <w:t xml:space="preserve"> </w:t>
      </w:r>
      <w:r w:rsidR="001B2696" w:rsidRPr="00B61948">
        <w:rPr>
          <w:rFonts w:eastAsia="나눔명조" w:hint="eastAsia"/>
          <w:sz w:val="20"/>
          <w:szCs w:val="22"/>
        </w:rPr>
        <w:t>다른</w:t>
      </w:r>
      <w:r w:rsidR="001B2696" w:rsidRPr="00B61948">
        <w:rPr>
          <w:rFonts w:eastAsia="나눔명조" w:hint="eastAsia"/>
          <w:sz w:val="20"/>
          <w:szCs w:val="22"/>
        </w:rPr>
        <w:t xml:space="preserve"> </w:t>
      </w:r>
      <w:r w:rsidR="001B2696" w:rsidRPr="00B61948">
        <w:rPr>
          <w:rFonts w:eastAsia="나눔명조" w:hint="eastAsia"/>
          <w:sz w:val="20"/>
          <w:szCs w:val="22"/>
        </w:rPr>
        <w:t>종속변수를</w:t>
      </w:r>
      <w:r w:rsidR="001B2696" w:rsidRPr="00B61948">
        <w:rPr>
          <w:rFonts w:eastAsia="나눔명조" w:hint="eastAsia"/>
          <w:sz w:val="20"/>
          <w:szCs w:val="22"/>
        </w:rPr>
        <w:t xml:space="preserve"> </w:t>
      </w:r>
      <w:r w:rsidR="001B2696" w:rsidRPr="00B61948">
        <w:rPr>
          <w:rFonts w:eastAsia="나눔명조" w:hint="eastAsia"/>
          <w:sz w:val="20"/>
          <w:szCs w:val="22"/>
        </w:rPr>
        <w:t>활용하고</w:t>
      </w:r>
      <w:r w:rsidR="001B2696" w:rsidRPr="00B61948">
        <w:rPr>
          <w:rFonts w:eastAsia="나눔명조" w:hint="eastAsia"/>
          <w:sz w:val="20"/>
          <w:szCs w:val="22"/>
        </w:rPr>
        <w:t xml:space="preserve"> </w:t>
      </w:r>
      <w:r w:rsidR="001B2696" w:rsidRPr="00B61948">
        <w:rPr>
          <w:rFonts w:eastAsia="나눔명조" w:hint="eastAsia"/>
          <w:sz w:val="20"/>
          <w:szCs w:val="22"/>
        </w:rPr>
        <w:t>있지만</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b4w7vsjG","properties":{"formattedCitation":"(\\uc0\\u51060{}\\uc0\\u54812{}\\uc0\\u50980{} 2017; \\uc0\\u51076{}\\uc0\\u51116{}\\uc0\\u50689{} and \\uc0\\u47928{}\\uc0\\u44397{}\\uc0\\u44221{} 2019; \\uc0\\u</w:instrText>
      </w:r>
      <w:r w:rsidR="005302F9" w:rsidRPr="00B61948">
        <w:rPr>
          <w:rFonts w:eastAsia="나눔명조" w:hint="eastAsia"/>
          <w:sz w:val="20"/>
          <w:szCs w:val="22"/>
        </w:rPr>
        <w:instrText>51076{}\\uc0\\u51116{}\\uc0\\u50689{}, \\uc0\\u47928{}\\uc0\\u44397{}\\uc0\\u44221{}, and \\uc0\\u51312{}\\uc0\\u54812{}\\uc0\\u51652{} 2019b)","plainCitation":"(</w:instrText>
      </w:r>
      <w:r w:rsidR="005302F9" w:rsidRPr="00B61948">
        <w:rPr>
          <w:rFonts w:eastAsia="나눔명조" w:hint="eastAsia"/>
          <w:sz w:val="20"/>
          <w:szCs w:val="22"/>
        </w:rPr>
        <w:instrText>이혜윤</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b)","noteIndex":0},"citationItems":[{"id":1415,"uris":["http://zotero.org/users/5210800/items/HF7MVGLN"],"uri":["http://zotero.org/users/5210800/items/HF7MVGLN"],"itemData":{"id":141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1.2.349","ISSN":"1226-2536","issue":"2","language":"ko","note":"Citation Key: lee:2017","page":"349</w:instrText>
      </w:r>
      <w:r w:rsidR="005302F9" w:rsidRPr="00B61948">
        <w:rPr>
          <w:rFonts w:eastAsia="나눔명조" w:hint="eastAsia"/>
          <w:sz w:val="20"/>
          <w:szCs w:val="22"/>
        </w:rPr>
        <w:instrText>–</w:instrText>
      </w:r>
      <w:r w:rsidR="005302F9" w:rsidRPr="00B61948">
        <w:rPr>
          <w:rFonts w:eastAsia="나눔명조" w:hint="eastAsia"/>
          <w:sz w:val="20"/>
          <w:szCs w:val="22"/>
        </w:rPr>
        <w:instrText>388","title":"</w:instrText>
      </w:r>
      <w:r w:rsidR="005302F9" w:rsidRPr="00B61948">
        <w:rPr>
          <w:rFonts w:eastAsia="나눔명조" w:hint="eastAsia"/>
          <w:sz w:val="20"/>
          <w:szCs w:val="22"/>
        </w:rPr>
        <w:instrText>공기업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준정부기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종사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동기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실증연구</w:instrText>
      </w:r>
      <w:r w:rsidR="005302F9" w:rsidRPr="00B61948">
        <w:rPr>
          <w:rFonts w:eastAsia="나눔명조" w:hint="eastAsia"/>
          <w:sz w:val="20"/>
          <w:szCs w:val="22"/>
        </w:rPr>
        <w:instrText>","volume":"51","author":[{"family":"</w:instrText>
      </w:r>
      <w:r w:rsidR="005302F9" w:rsidRPr="00B61948">
        <w:rPr>
          <w:rFonts w:eastAsia="나눔명조" w:hint="eastAsia"/>
          <w:sz w:val="20"/>
          <w:szCs w:val="22"/>
        </w:rPr>
        <w:instrText>이혜윤</w:instrText>
      </w:r>
      <w:r w:rsidR="005302F9" w:rsidRPr="00B61948">
        <w:rPr>
          <w:rFonts w:eastAsia="나눔명조" w:hint="eastAsia"/>
          <w:sz w:val="20"/>
          <w:szCs w:val="22"/>
        </w:rPr>
        <w:instrText>","given":""}],"issued":{"date-parts":[["2017",6]]}}},{"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7]]}}}],"schema":"https://github.com/citation-style</w:instrText>
      </w:r>
      <w:r w:rsidR="005302F9" w:rsidRPr="00B61948">
        <w:rPr>
          <w:rFonts w:eastAsia="나눔명조"/>
          <w:sz w:val="20"/>
          <w:szCs w:val="22"/>
        </w:rPr>
        <w:instrText xml:space="preserve">-language/schema/raw/master/csl-citation.json"} </w:instrText>
      </w:r>
      <w:r w:rsidR="00BA42AA" w:rsidRPr="00B61948">
        <w:rPr>
          <w:rFonts w:eastAsia="나눔명조"/>
          <w:sz w:val="20"/>
          <w:szCs w:val="22"/>
        </w:rPr>
        <w:fldChar w:fldCharType="separate"/>
      </w:r>
      <w:r w:rsidR="00D93197" w:rsidRPr="003820D2">
        <w:rPr>
          <w:rFonts w:eastAsia="나눔명조"/>
          <w:sz w:val="20"/>
          <w:szCs w:val="22"/>
        </w:rPr>
        <w:t>(</w:t>
      </w:r>
      <w:r w:rsidR="00D93197" w:rsidRPr="003820D2">
        <w:rPr>
          <w:rFonts w:eastAsia="나눔명조" w:hint="eastAsia"/>
          <w:sz w:val="20"/>
          <w:szCs w:val="22"/>
        </w:rPr>
        <w:t>이혜윤</w:t>
      </w:r>
      <w:r w:rsidR="00966105">
        <w:rPr>
          <w:rFonts w:eastAsia="나눔명조" w:hint="eastAsia"/>
          <w:sz w:val="20"/>
          <w:szCs w:val="22"/>
        </w:rPr>
        <w:t>,</w:t>
      </w:r>
      <w:r w:rsidR="00D93197" w:rsidRPr="003820D2">
        <w:rPr>
          <w:rFonts w:eastAsia="나눔명조"/>
          <w:sz w:val="20"/>
          <w:szCs w:val="22"/>
        </w:rPr>
        <w:t xml:space="preserve"> 2017; </w:t>
      </w:r>
      <w:r w:rsidR="00D93197" w:rsidRPr="003820D2">
        <w:rPr>
          <w:rFonts w:eastAsia="나눔명조" w:hint="eastAsia"/>
          <w:sz w:val="20"/>
          <w:szCs w:val="22"/>
        </w:rPr>
        <w:t>임재영</w:t>
      </w:r>
      <w:r w:rsidR="00512F0D">
        <w:rPr>
          <w:rFonts w:eastAsia="나눔명조"/>
          <w:sz w:val="20"/>
          <w:szCs w:val="22"/>
        </w:rPr>
        <w:t>‧</w:t>
      </w:r>
      <w:r w:rsidR="00D93197" w:rsidRPr="003820D2">
        <w:rPr>
          <w:rFonts w:eastAsia="나눔명조" w:hint="eastAsia"/>
          <w:sz w:val="20"/>
          <w:szCs w:val="22"/>
        </w:rPr>
        <w:t>문국경</w:t>
      </w:r>
      <w:r w:rsidR="00966105">
        <w:rPr>
          <w:rFonts w:eastAsia="나눔명조" w:hint="eastAsia"/>
          <w:sz w:val="20"/>
          <w:szCs w:val="22"/>
        </w:rPr>
        <w:t>,</w:t>
      </w:r>
      <w:r w:rsidR="00D93197" w:rsidRPr="003820D2">
        <w:rPr>
          <w:rFonts w:eastAsia="나눔명조"/>
          <w:sz w:val="20"/>
          <w:szCs w:val="22"/>
        </w:rPr>
        <w:t xml:space="preserve"> 2019; </w:t>
      </w:r>
      <w:r w:rsidR="00D93197" w:rsidRPr="003820D2">
        <w:rPr>
          <w:rFonts w:eastAsia="나눔명조" w:hint="eastAsia"/>
          <w:sz w:val="20"/>
          <w:szCs w:val="22"/>
        </w:rPr>
        <w:t>임재영</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sz w:val="20"/>
          <w:szCs w:val="22"/>
        </w:rPr>
        <w:t xml:space="preserve">, </w:t>
      </w:r>
      <w:r w:rsidR="00D93197" w:rsidRPr="003820D2">
        <w:rPr>
          <w:rFonts w:eastAsia="나눔명조"/>
          <w:sz w:val="20"/>
          <w:szCs w:val="22"/>
        </w:rPr>
        <w:t>2019b)</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Pr="00B61948">
        <w:rPr>
          <w:rFonts w:eastAsia="나눔명조" w:hint="eastAsia"/>
          <w:sz w:val="20"/>
          <w:szCs w:val="22"/>
        </w:rPr>
        <w:t>위</w:t>
      </w:r>
      <w:r w:rsidRPr="00B61948">
        <w:rPr>
          <w:rFonts w:eastAsia="나눔명조" w:hint="eastAsia"/>
          <w:sz w:val="20"/>
          <w:szCs w:val="22"/>
        </w:rPr>
        <w:t xml:space="preserve"> </w:t>
      </w:r>
      <w:r w:rsidRPr="00B61948">
        <w:rPr>
          <w:rFonts w:eastAsia="나눔명조" w:hint="eastAsia"/>
          <w:sz w:val="20"/>
          <w:szCs w:val="22"/>
        </w:rPr>
        <w:t>요인들</w:t>
      </w:r>
      <w:r w:rsidRPr="00B61948">
        <w:rPr>
          <w:rFonts w:eastAsia="나눔명조"/>
          <w:sz w:val="20"/>
          <w:szCs w:val="22"/>
        </w:rPr>
        <w:t xml:space="preserve"> </w:t>
      </w:r>
      <w:r w:rsidRPr="00B61948">
        <w:rPr>
          <w:rFonts w:eastAsia="나눔명조" w:hint="eastAsia"/>
          <w:sz w:val="20"/>
          <w:szCs w:val="22"/>
        </w:rPr>
        <w:t>역시</w:t>
      </w:r>
      <w:r w:rsidR="001B2696" w:rsidRPr="00B61948">
        <w:rPr>
          <w:rFonts w:eastAsia="나눔명조" w:hint="eastAsia"/>
          <w:sz w:val="20"/>
          <w:szCs w:val="22"/>
        </w:rPr>
        <w:t xml:space="preserve"> </w:t>
      </w:r>
      <w:r w:rsidR="001B2696" w:rsidRPr="00B61948">
        <w:rPr>
          <w:rFonts w:eastAsia="나눔명조" w:hint="eastAsia"/>
          <w:sz w:val="20"/>
          <w:szCs w:val="22"/>
        </w:rPr>
        <w:t>직무</w:t>
      </w:r>
      <w:r w:rsidR="001B2696" w:rsidRPr="00B61948">
        <w:rPr>
          <w:rFonts w:eastAsia="나눔명조" w:hint="eastAsia"/>
          <w:sz w:val="20"/>
          <w:szCs w:val="22"/>
        </w:rPr>
        <w:t xml:space="preserve"> </w:t>
      </w:r>
      <w:r w:rsidR="001B2696" w:rsidRPr="00B61948">
        <w:rPr>
          <w:rFonts w:eastAsia="나눔명조" w:hint="eastAsia"/>
          <w:sz w:val="20"/>
          <w:szCs w:val="22"/>
        </w:rPr>
        <w:t>성과</w:t>
      </w:r>
      <w:r w:rsidR="001B2696" w:rsidRPr="00B61948">
        <w:rPr>
          <w:rFonts w:eastAsia="나눔명조" w:hint="eastAsia"/>
          <w:sz w:val="20"/>
          <w:szCs w:val="22"/>
        </w:rPr>
        <w:t xml:space="preserve"> </w:t>
      </w:r>
      <w:r w:rsidR="001B2696" w:rsidRPr="00B61948">
        <w:rPr>
          <w:rFonts w:eastAsia="나눔명조" w:hint="eastAsia"/>
          <w:sz w:val="20"/>
          <w:szCs w:val="22"/>
        </w:rPr>
        <w:t>향상</w:t>
      </w:r>
      <w:r w:rsidRPr="00B61948">
        <w:rPr>
          <w:rFonts w:eastAsia="나눔명조" w:hint="eastAsia"/>
          <w:sz w:val="20"/>
          <w:szCs w:val="22"/>
        </w:rPr>
        <w:t>에</w:t>
      </w:r>
      <w:r w:rsidRPr="00B61948">
        <w:rPr>
          <w:rFonts w:eastAsia="나눔명조" w:hint="eastAsia"/>
          <w:sz w:val="20"/>
          <w:szCs w:val="22"/>
        </w:rPr>
        <w:t xml:space="preserve"> </w:t>
      </w:r>
      <w:r w:rsidR="001B2696" w:rsidRPr="00B61948">
        <w:rPr>
          <w:rFonts w:eastAsia="나눔명조" w:hint="eastAsia"/>
          <w:sz w:val="20"/>
          <w:szCs w:val="22"/>
        </w:rPr>
        <w:t>영향을</w:t>
      </w:r>
      <w:r w:rsidR="001B2696" w:rsidRPr="00B61948">
        <w:rPr>
          <w:rFonts w:eastAsia="나눔명조" w:hint="eastAsia"/>
          <w:sz w:val="20"/>
          <w:szCs w:val="22"/>
        </w:rPr>
        <w:t xml:space="preserve"> </w:t>
      </w:r>
      <w:r w:rsidR="001B2696" w:rsidRPr="00B61948">
        <w:rPr>
          <w:rFonts w:eastAsia="나눔명조" w:hint="eastAsia"/>
          <w:sz w:val="20"/>
          <w:szCs w:val="22"/>
        </w:rPr>
        <w:t>미치는</w:t>
      </w:r>
      <w:r w:rsidR="001B2696" w:rsidRPr="00B61948">
        <w:rPr>
          <w:rFonts w:eastAsia="나눔명조" w:hint="eastAsia"/>
          <w:sz w:val="20"/>
          <w:szCs w:val="22"/>
        </w:rPr>
        <w:t xml:space="preserve"> </w:t>
      </w:r>
      <w:r w:rsidR="001B2696" w:rsidRPr="00B61948">
        <w:rPr>
          <w:rFonts w:eastAsia="나눔명조" w:hint="eastAsia"/>
          <w:sz w:val="20"/>
          <w:szCs w:val="22"/>
        </w:rPr>
        <w:t>요소</w:t>
      </w:r>
      <w:r w:rsidR="001B2696" w:rsidRPr="00B61948">
        <w:rPr>
          <w:rFonts w:eastAsia="나눔명조" w:hint="eastAsia"/>
          <w:sz w:val="20"/>
          <w:szCs w:val="22"/>
        </w:rPr>
        <w:t xml:space="preserve"> </w:t>
      </w:r>
      <w:r w:rsidR="001B2696" w:rsidRPr="00B61948">
        <w:rPr>
          <w:rFonts w:eastAsia="나눔명조" w:hint="eastAsia"/>
          <w:sz w:val="20"/>
          <w:szCs w:val="22"/>
        </w:rPr>
        <w:t>중</w:t>
      </w:r>
      <w:r w:rsidR="001B2696" w:rsidRPr="00B61948">
        <w:rPr>
          <w:rFonts w:eastAsia="나눔명조" w:hint="eastAsia"/>
          <w:sz w:val="20"/>
          <w:szCs w:val="22"/>
        </w:rPr>
        <w:t xml:space="preserve"> </w:t>
      </w:r>
      <w:r w:rsidR="001B2696" w:rsidRPr="00B61948">
        <w:rPr>
          <w:rFonts w:eastAsia="나눔명조" w:hint="eastAsia"/>
          <w:sz w:val="20"/>
          <w:szCs w:val="22"/>
        </w:rPr>
        <w:t>하나이므로</w:t>
      </w:r>
      <w:r w:rsidR="001B2696" w:rsidRPr="00B61948">
        <w:rPr>
          <w:rFonts w:eastAsia="나눔명조" w:hint="eastAsia"/>
          <w:sz w:val="20"/>
          <w:szCs w:val="22"/>
        </w:rPr>
        <w:t xml:space="preserve">, </w:t>
      </w:r>
      <w:r w:rsidR="001B2696" w:rsidRPr="00B61948">
        <w:rPr>
          <w:rFonts w:eastAsia="나눔명조" w:hint="eastAsia"/>
          <w:sz w:val="20"/>
          <w:szCs w:val="22"/>
        </w:rPr>
        <w:t>맥락적으로는</w:t>
      </w:r>
      <w:r w:rsidR="001B2696" w:rsidRPr="00B61948">
        <w:rPr>
          <w:rFonts w:eastAsia="나눔명조" w:hint="eastAsia"/>
          <w:sz w:val="20"/>
          <w:szCs w:val="22"/>
        </w:rPr>
        <w:t xml:space="preserve"> </w:t>
      </w:r>
      <w:r w:rsidR="001B2696" w:rsidRPr="00B61948">
        <w:rPr>
          <w:rFonts w:eastAsia="나눔명조" w:hint="eastAsia"/>
          <w:sz w:val="20"/>
          <w:szCs w:val="22"/>
        </w:rPr>
        <w:t>앞선</w:t>
      </w:r>
      <w:r w:rsidR="001B2696" w:rsidRPr="00B61948">
        <w:rPr>
          <w:rFonts w:eastAsia="나눔명조" w:hint="eastAsia"/>
          <w:sz w:val="20"/>
          <w:szCs w:val="22"/>
        </w:rPr>
        <w:t xml:space="preserve"> </w:t>
      </w:r>
      <w:r w:rsidR="001B2696" w:rsidRPr="00B61948">
        <w:rPr>
          <w:rFonts w:eastAsia="나눔명조" w:hint="eastAsia"/>
          <w:sz w:val="20"/>
          <w:szCs w:val="22"/>
        </w:rPr>
        <w:t>연구들과</w:t>
      </w:r>
      <w:r w:rsidR="001B2696" w:rsidRPr="00B61948">
        <w:rPr>
          <w:rFonts w:eastAsia="나눔명조" w:hint="eastAsia"/>
          <w:sz w:val="20"/>
          <w:szCs w:val="22"/>
        </w:rPr>
        <w:t xml:space="preserve"> </w:t>
      </w:r>
      <w:r w:rsidR="001B2696" w:rsidRPr="00B61948">
        <w:rPr>
          <w:rFonts w:eastAsia="나눔명조" w:hint="eastAsia"/>
          <w:sz w:val="20"/>
          <w:szCs w:val="22"/>
        </w:rPr>
        <w:t>유사하다</w:t>
      </w:r>
      <w:r w:rsidR="001B2696" w:rsidRPr="00B61948">
        <w:rPr>
          <w:rFonts w:eastAsia="나눔명조" w:hint="eastAsia"/>
          <w:sz w:val="20"/>
          <w:szCs w:val="22"/>
        </w:rPr>
        <w:t>.</w:t>
      </w:r>
    </w:p>
    <w:p w14:paraId="76869A87" w14:textId="487A2E3C" w:rsidR="001B2696" w:rsidRPr="00B61948" w:rsidRDefault="00B25E3C" w:rsidP="003820D2">
      <w:pPr>
        <w:rPr>
          <w:rFonts w:eastAsia="나눔명조"/>
          <w:sz w:val="20"/>
          <w:szCs w:val="22"/>
        </w:rPr>
      </w:pPr>
      <w:r w:rsidRPr="00B61948">
        <w:rPr>
          <w:rFonts w:eastAsia="나눔명조" w:hint="eastAsia"/>
          <w:sz w:val="20"/>
          <w:szCs w:val="22"/>
        </w:rPr>
        <w:t>한편</w:t>
      </w:r>
      <w:r w:rsidRPr="00B61948">
        <w:rPr>
          <w:rFonts w:eastAsia="나눔명조" w:hint="eastAsia"/>
          <w:sz w:val="20"/>
          <w:szCs w:val="22"/>
        </w:rPr>
        <w:t>,</w:t>
      </w:r>
      <w:r w:rsidRPr="00B61948">
        <w:rPr>
          <w:rFonts w:eastAsia="나눔명조"/>
          <w:sz w:val="20"/>
          <w:szCs w:val="22"/>
        </w:rPr>
        <w:t xml:space="preserve"> </w:t>
      </w:r>
      <w:r w:rsidR="001B2696" w:rsidRPr="00B61948">
        <w:rPr>
          <w:rFonts w:eastAsia="나눔명조" w:hint="eastAsia"/>
          <w:sz w:val="20"/>
          <w:szCs w:val="22"/>
        </w:rPr>
        <w:t>본</w:t>
      </w:r>
      <w:r w:rsidR="001B2696" w:rsidRPr="00B61948">
        <w:rPr>
          <w:rFonts w:eastAsia="나눔명조" w:hint="eastAsia"/>
          <w:sz w:val="20"/>
          <w:szCs w:val="22"/>
        </w:rPr>
        <w:t xml:space="preserve"> </w:t>
      </w:r>
      <w:r w:rsidR="001B2696" w:rsidRPr="00B61948">
        <w:rPr>
          <w:rFonts w:eastAsia="나눔명조" w:hint="eastAsia"/>
          <w:sz w:val="20"/>
          <w:szCs w:val="22"/>
        </w:rPr>
        <w:t>연구</w:t>
      </w:r>
      <w:r w:rsidRPr="00B61948">
        <w:rPr>
          <w:rFonts w:eastAsia="나눔명조" w:hint="eastAsia"/>
          <w:sz w:val="20"/>
          <w:szCs w:val="22"/>
        </w:rPr>
        <w:t>는</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결정요인을</w:t>
      </w:r>
      <w:r w:rsidRPr="00B61948">
        <w:rPr>
          <w:rFonts w:eastAsia="나눔명조" w:hint="eastAsia"/>
          <w:sz w:val="20"/>
          <w:szCs w:val="22"/>
        </w:rPr>
        <w:t xml:space="preserve"> </w:t>
      </w:r>
      <w:r w:rsidRPr="00B61948">
        <w:rPr>
          <w:rFonts w:eastAsia="나눔명조" w:hint="eastAsia"/>
          <w:sz w:val="20"/>
          <w:szCs w:val="22"/>
        </w:rPr>
        <w:t>탐색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공공봉사동기</w:t>
      </w:r>
      <w:r w:rsidR="00012453" w:rsidRPr="00B61948">
        <w:rPr>
          <w:rFonts w:eastAsia="나눔명조"/>
          <w:sz w:val="20"/>
          <w:szCs w:val="22"/>
        </w:rPr>
        <w:t>를</w:t>
      </w:r>
      <w:r w:rsidR="001B2696" w:rsidRPr="00B61948">
        <w:rPr>
          <w:rFonts w:eastAsia="나눔명조" w:hint="eastAsia"/>
          <w:sz w:val="20"/>
          <w:szCs w:val="22"/>
        </w:rPr>
        <w:t xml:space="preserve"> </w:t>
      </w:r>
      <w:r w:rsidR="001B2696" w:rsidRPr="00B61948">
        <w:rPr>
          <w:rFonts w:eastAsia="나눔명조" w:hint="eastAsia"/>
          <w:sz w:val="20"/>
          <w:szCs w:val="22"/>
        </w:rPr>
        <w:t>종속변수로</w:t>
      </w:r>
      <w:r w:rsidR="001B2696" w:rsidRPr="00B61948">
        <w:rPr>
          <w:rFonts w:eastAsia="나눔명조" w:hint="eastAsia"/>
          <w:sz w:val="20"/>
          <w:szCs w:val="22"/>
        </w:rPr>
        <w:t xml:space="preserve"> </w:t>
      </w:r>
      <w:r w:rsidR="001B2696" w:rsidRPr="00B61948">
        <w:rPr>
          <w:rFonts w:eastAsia="나눔명조" w:hint="eastAsia"/>
          <w:sz w:val="20"/>
          <w:szCs w:val="22"/>
        </w:rPr>
        <w:t>활용한</w:t>
      </w:r>
      <w:r w:rsidR="00CF7E57" w:rsidRPr="00B61948">
        <w:rPr>
          <w:rFonts w:eastAsia="나눔명조" w:hint="eastAsia"/>
          <w:sz w:val="20"/>
          <w:szCs w:val="22"/>
        </w:rPr>
        <w:t xml:space="preserve"> </w:t>
      </w:r>
      <w:r w:rsidR="00CF7E57" w:rsidRPr="00B61948">
        <w:rPr>
          <w:rFonts w:eastAsia="나눔명조" w:hint="eastAsia"/>
          <w:sz w:val="20"/>
          <w:szCs w:val="22"/>
        </w:rPr>
        <w:t>연구들은</w:t>
      </w:r>
      <w:r w:rsidR="00CF7E57" w:rsidRPr="00B61948">
        <w:rPr>
          <w:rFonts w:eastAsia="나눔명조" w:hint="eastAsia"/>
          <w:sz w:val="20"/>
          <w:szCs w:val="22"/>
        </w:rPr>
        <w:t xml:space="preserve"> </w:t>
      </w:r>
      <w:r w:rsidR="00CF7E57" w:rsidRPr="00B61948">
        <w:rPr>
          <w:rFonts w:eastAsia="나눔명조" w:hint="eastAsia"/>
          <w:sz w:val="20"/>
          <w:szCs w:val="22"/>
        </w:rPr>
        <w:t>다수가</w:t>
      </w:r>
      <w:r w:rsidR="001B2696" w:rsidRPr="00B61948">
        <w:rPr>
          <w:rFonts w:eastAsia="나눔명조" w:hint="eastAsia"/>
          <w:sz w:val="20"/>
          <w:szCs w:val="22"/>
        </w:rPr>
        <w:t xml:space="preserve"> </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와</w:t>
      </w:r>
      <w:r w:rsidR="001B2696" w:rsidRPr="00B61948">
        <w:rPr>
          <w:rFonts w:eastAsia="나눔명조" w:hint="eastAsia"/>
          <w:sz w:val="20"/>
          <w:szCs w:val="22"/>
        </w:rPr>
        <w:t xml:space="preserve"> </w:t>
      </w:r>
      <w:r w:rsidR="001B2696" w:rsidRPr="00B61948">
        <w:rPr>
          <w:rFonts w:eastAsia="나눔명조" w:hint="eastAsia"/>
          <w:sz w:val="20"/>
          <w:szCs w:val="22"/>
        </w:rPr>
        <w:t>같은</w:t>
      </w:r>
      <w:r w:rsidR="001B2696" w:rsidRPr="00B61948">
        <w:rPr>
          <w:rFonts w:eastAsia="나눔명조" w:hint="eastAsia"/>
          <w:sz w:val="20"/>
          <w:szCs w:val="22"/>
        </w:rPr>
        <w:t xml:space="preserve"> </w:t>
      </w:r>
      <w:r w:rsidR="001B2696" w:rsidRPr="00B61948">
        <w:rPr>
          <w:rFonts w:eastAsia="나눔명조" w:hint="eastAsia"/>
          <w:sz w:val="20"/>
          <w:szCs w:val="22"/>
        </w:rPr>
        <w:t>조직적</w:t>
      </w:r>
      <w:r w:rsidR="001B2696" w:rsidRPr="00B61948">
        <w:rPr>
          <w:rFonts w:eastAsia="나눔명조" w:hint="eastAsia"/>
          <w:sz w:val="20"/>
          <w:szCs w:val="22"/>
        </w:rPr>
        <w:t xml:space="preserve"> </w:t>
      </w:r>
      <w:r w:rsidR="001B2696" w:rsidRPr="00B61948">
        <w:rPr>
          <w:rFonts w:eastAsia="나눔명조" w:hint="eastAsia"/>
          <w:sz w:val="20"/>
          <w:szCs w:val="22"/>
        </w:rPr>
        <w:t>요인</w:t>
      </w:r>
      <w:r w:rsidRPr="00B61948">
        <w:rPr>
          <w:rFonts w:eastAsia="나눔명조" w:hint="eastAsia"/>
          <w:sz w:val="20"/>
          <w:szCs w:val="22"/>
        </w:rPr>
        <w:t>이</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제고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한다</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U8h297kz","properties":{"formattedCitation":"(\\uc0\\u44608{}\\uc0\\u50689{}\\uc0\\u51008{}, \\uc0\\u49900{}\\uc0\\u46041{}\\uc0\\u52384{}, and \\uc0\\u44608{}\\uc0\\u49345{}\\uc0\\u47925{} 2018; \\uc0\\u50980{}\\uc0\\u48337{}\\uc0\\u54984{} and \\uc0\\u52572{}\\uc0\\u50885{}\\uc0\\u47148{} 2013; \\uc0\\u51204{}\\uc0\\u45824{}\\uc0\\u49457{} and \\uc0\\u51060{}\\uc0\\u49688{}\\uc0\\u50689{} 2015; \\uc0\\u54364{}\\uc0\\u49440{}\\uc0\\u50689{} 2013)","plainCita</w:instrText>
      </w:r>
      <w:r w:rsidR="005302F9" w:rsidRPr="00B61948">
        <w:rPr>
          <w:rFonts w:eastAsia="나눔명조" w:hint="eastAsia"/>
          <w:sz w:val="20"/>
          <w:szCs w:val="22"/>
        </w:rPr>
        <w:instrText>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 </w:instrText>
      </w:r>
      <w:r w:rsidR="005302F9" w:rsidRPr="00B61948">
        <w:rPr>
          <w:rFonts w:eastAsia="나눔명조" w:hint="eastAsia"/>
          <w:sz w:val="20"/>
          <w:szCs w:val="22"/>
        </w:rPr>
        <w:instrText>윤병훈</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웅렬</w:instrText>
      </w:r>
      <w:r w:rsidR="005302F9" w:rsidRPr="00B61948">
        <w:rPr>
          <w:rFonts w:eastAsia="나눔명조" w:hint="eastAsia"/>
          <w:sz w:val="20"/>
          <w:szCs w:val="22"/>
        </w:rPr>
        <w:instrText xml:space="preserve"> 2013; </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5; </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 2013)","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issued":{"date-parts":[["2018",12]]}}},{"id":1455,"uris":["http://zotero.org/users/5210800/items/8SL5VQVC"],"uri":["http://zotero.org/users/5210800/items/8SL5VQVC"],"itemData":{"id":1455,"type":"article-journal","container-title":"</w:instrText>
      </w:r>
      <w:r w:rsidR="005302F9" w:rsidRPr="00B61948">
        <w:rPr>
          <w:rFonts w:eastAsia="나눔명조" w:hint="eastAsia"/>
          <w:sz w:val="20"/>
          <w:szCs w:val="22"/>
        </w:rPr>
        <w:instrText>한국경찰연구</w:instrText>
      </w:r>
      <w:r w:rsidR="005302F9" w:rsidRPr="00B61948">
        <w:rPr>
          <w:rFonts w:eastAsia="나눔명조" w:hint="eastAsia"/>
          <w:sz w:val="20"/>
          <w:szCs w:val="22"/>
        </w:rPr>
        <w:instrText>","issue":"3","note":"Citation Key: yoon:2013","page":"173</w:instrText>
      </w:r>
      <w:r w:rsidR="005302F9" w:rsidRPr="00B61948">
        <w:rPr>
          <w:rFonts w:eastAsia="나눔명조" w:hint="eastAsia"/>
          <w:sz w:val="20"/>
          <w:szCs w:val="22"/>
        </w:rPr>
        <w:instrText>–</w:instrText>
      </w:r>
      <w:r w:rsidR="005302F9" w:rsidRPr="00B61948">
        <w:rPr>
          <w:rFonts w:eastAsia="나눔명조" w:hint="eastAsia"/>
          <w:sz w:val="20"/>
          <w:szCs w:val="22"/>
        </w:rPr>
        <w:instrText>196","title":"</w:instrText>
      </w:r>
      <w:r w:rsidR="005302F9" w:rsidRPr="00B61948">
        <w:rPr>
          <w:rFonts w:eastAsia="나눔명조" w:hint="eastAsia"/>
          <w:sz w:val="20"/>
          <w:szCs w:val="22"/>
        </w:rPr>
        <w:instrText>해양경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관계</w:instrText>
      </w:r>
      <w:r w:rsidR="005302F9" w:rsidRPr="00B61948">
        <w:rPr>
          <w:rFonts w:eastAsia="나눔명조" w:hint="eastAsia"/>
          <w:sz w:val="20"/>
          <w:szCs w:val="22"/>
        </w:rPr>
        <w:instrText>","volume":"12","author":[{"family":"</w:instrText>
      </w:r>
      <w:r w:rsidR="005302F9" w:rsidRPr="00B61948">
        <w:rPr>
          <w:rFonts w:eastAsia="나눔명조" w:hint="eastAsia"/>
          <w:sz w:val="20"/>
          <w:szCs w:val="22"/>
        </w:rPr>
        <w:instrText>윤병훈</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웅렬</w:instrText>
      </w:r>
      <w:r w:rsidR="005302F9" w:rsidRPr="00B61948">
        <w:rPr>
          <w:rFonts w:eastAsia="나눔명조" w:hint="eastAsia"/>
          <w:sz w:val="20"/>
          <w:szCs w:val="22"/>
        </w:rPr>
        <w:instrText>","given":""}],"issued":{"date-parts":[["2013"]]}}},{"id":1465,"uris":["http://zotero.org/users/5210800/items/V6D6B2Q5"],"uri":["http://zotero.org/users/5210800/items/V6D6B2Q5"],"itemData":{"id":1465,"type":"article-journal","container-title":"</w:instrText>
      </w:r>
      <w:r w:rsidR="005302F9" w:rsidRPr="00B61948">
        <w:rPr>
          <w:rFonts w:eastAsia="나눔명조" w:hint="eastAsia"/>
          <w:sz w:val="20"/>
          <w:szCs w:val="22"/>
        </w:rPr>
        <w:instrText>한국정책학회보</w:instrText>
      </w:r>
      <w:r w:rsidR="005302F9" w:rsidRPr="00B61948">
        <w:rPr>
          <w:rFonts w:eastAsia="나눔명조" w:hint="eastAsia"/>
          <w:sz w:val="20"/>
          <w:szCs w:val="22"/>
        </w:rPr>
        <w:instrText>","issue":"3","note":"Citation Key: jeon:2015","page":"317</w:instrText>
      </w:r>
      <w:r w:rsidR="005302F9" w:rsidRPr="00B61948">
        <w:rPr>
          <w:rFonts w:eastAsia="나눔명조" w:hint="eastAsia"/>
          <w:sz w:val="20"/>
          <w:szCs w:val="22"/>
        </w:rPr>
        <w:instrText>–</w:instrText>
      </w:r>
      <w:r w:rsidR="005302F9" w:rsidRPr="00B61948">
        <w:rPr>
          <w:rFonts w:eastAsia="나눔명조" w:hint="eastAsia"/>
          <w:sz w:val="20"/>
          <w:szCs w:val="22"/>
        </w:rPr>
        <w:instrText>346","title":"</w:instrText>
      </w:r>
      <w:r w:rsidR="005302F9" w:rsidRPr="00B61948">
        <w:rPr>
          <w:rFonts w:eastAsia="나눔명조" w:hint="eastAsia"/>
          <w:sz w:val="20"/>
          <w:szCs w:val="22"/>
        </w:rPr>
        <w:instrText>도구변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통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특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24","author":[{"family":"</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5",9]]}}},{"id":1473,"uris":["http://zotero.org/users/5210800/items/XPUTAA64"],"uri":["http://zotero.org/users/5210800/items/XPUTAA64"],"itemData":{"id":1473,"type":"article-journal","container-title":"</w:instrText>
      </w:r>
      <w:r w:rsidR="005302F9" w:rsidRPr="00B61948">
        <w:rPr>
          <w:rFonts w:eastAsia="나눔명조" w:hint="eastAsia"/>
          <w:sz w:val="20"/>
          <w:szCs w:val="22"/>
        </w:rPr>
        <w:instrText>경찰학연구</w:instrText>
      </w:r>
      <w:r w:rsidR="005302F9" w:rsidRPr="00B61948">
        <w:rPr>
          <w:rFonts w:eastAsia="나눔명조" w:hint="eastAsia"/>
          <w:sz w:val="20"/>
          <w:szCs w:val="22"/>
        </w:rPr>
        <w:instrText>","issue":"2","note":"Citation Key: pyo:2013","page":"191</w:instrText>
      </w:r>
      <w:r w:rsidR="005302F9" w:rsidRPr="00B61948">
        <w:rPr>
          <w:rFonts w:eastAsia="나눔명조" w:hint="eastAsia"/>
          <w:sz w:val="20"/>
          <w:szCs w:val="22"/>
        </w:rPr>
        <w:instrText>–</w:instrText>
      </w:r>
      <w:r w:rsidR="005302F9" w:rsidRPr="00B61948">
        <w:rPr>
          <w:rFonts w:eastAsia="나눔명조" w:hint="eastAsia"/>
          <w:sz w:val="20"/>
          <w:szCs w:val="22"/>
        </w:rPr>
        <w:instrText>216","title":"</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 </w:t>
      </w:r>
      <w:r w:rsidR="00BA42AA" w:rsidRPr="003820D2">
        <w:rPr>
          <w:rFonts w:eastAsia="나눔명조" w:hint="eastAsia"/>
          <w:sz w:val="20"/>
          <w:szCs w:val="22"/>
        </w:rPr>
        <w:t>윤병훈</w:t>
      </w:r>
      <w:r w:rsidR="00512F0D">
        <w:rPr>
          <w:rFonts w:eastAsia="나눔명조"/>
          <w:sz w:val="20"/>
          <w:szCs w:val="22"/>
        </w:rPr>
        <w:t>‧</w:t>
      </w:r>
      <w:r w:rsidR="00BA42AA" w:rsidRPr="003820D2">
        <w:rPr>
          <w:rFonts w:eastAsia="나눔명조" w:hint="eastAsia"/>
          <w:sz w:val="20"/>
          <w:szCs w:val="22"/>
        </w:rPr>
        <w:t>최웅렬</w:t>
      </w:r>
      <w:r w:rsidR="00966105">
        <w:rPr>
          <w:rFonts w:eastAsia="나눔명조" w:hint="eastAsia"/>
          <w:sz w:val="20"/>
          <w:szCs w:val="22"/>
        </w:rPr>
        <w:t>,</w:t>
      </w:r>
      <w:r w:rsidR="00BA42AA" w:rsidRPr="003820D2">
        <w:rPr>
          <w:rFonts w:eastAsia="나눔명조"/>
          <w:sz w:val="20"/>
          <w:szCs w:val="22"/>
        </w:rPr>
        <w:t xml:space="preserve"> 2013; </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 </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하지만</w:t>
      </w:r>
      <w:r w:rsidR="00CF7E57"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들은</w:t>
      </w:r>
      <w:r w:rsidRPr="00B61948">
        <w:rPr>
          <w:rFonts w:eastAsia="나눔명조" w:hint="eastAsia"/>
          <w:sz w:val="20"/>
          <w:szCs w:val="22"/>
        </w:rPr>
        <w:t xml:space="preserve"> </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w:t>
      </w:r>
      <w:r w:rsidR="008D02CD" w:rsidRPr="00B61948">
        <w:rPr>
          <w:rFonts w:eastAsia="나눔명조" w:hint="eastAsia"/>
          <w:sz w:val="20"/>
          <w:szCs w:val="22"/>
        </w:rPr>
        <w:t xml:space="preserve"> </w:t>
      </w:r>
      <w:r w:rsidR="008D02CD" w:rsidRPr="00B61948">
        <w:rPr>
          <w:rFonts w:eastAsia="나눔명조" w:hint="eastAsia"/>
          <w:sz w:val="20"/>
          <w:szCs w:val="22"/>
        </w:rPr>
        <w:t>등</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단독으로</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기</w:t>
      </w:r>
      <w:r w:rsidRPr="00B61948">
        <w:rPr>
          <w:rFonts w:eastAsia="나눔명조" w:hint="eastAsia"/>
          <w:sz w:val="20"/>
          <w:szCs w:val="22"/>
        </w:rPr>
        <w:t xml:space="preserve"> </w:t>
      </w:r>
      <w:r w:rsidRPr="00B61948">
        <w:rPr>
          <w:rFonts w:eastAsia="나눔명조" w:hint="eastAsia"/>
          <w:sz w:val="20"/>
          <w:szCs w:val="22"/>
        </w:rPr>
        <w:t>보다는</w:t>
      </w:r>
      <w:r w:rsidRPr="00B61948">
        <w:rPr>
          <w:rFonts w:eastAsia="나눔명조"/>
          <w:sz w:val="20"/>
          <w:szCs w:val="22"/>
        </w:rPr>
        <w:t xml:space="preserve"> </w:t>
      </w:r>
      <w:r w:rsidR="001B2696" w:rsidRPr="00B61948">
        <w:rPr>
          <w:rFonts w:eastAsia="나눔명조" w:hint="eastAsia"/>
          <w:sz w:val="20"/>
          <w:szCs w:val="22"/>
        </w:rPr>
        <w:t>개인의</w:t>
      </w:r>
      <w:r w:rsidR="001B2696" w:rsidRPr="00B61948">
        <w:rPr>
          <w:rFonts w:eastAsia="나눔명조" w:hint="eastAsia"/>
          <w:sz w:val="20"/>
          <w:szCs w:val="22"/>
        </w:rPr>
        <w:t xml:space="preserve"> </w:t>
      </w:r>
      <w:r w:rsidR="001B2696" w:rsidRPr="00B61948">
        <w:rPr>
          <w:rFonts w:eastAsia="나눔명조" w:hint="eastAsia"/>
          <w:sz w:val="20"/>
          <w:szCs w:val="22"/>
        </w:rPr>
        <w:t>조직적합성</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oYjenkw","properties":{"formattedCitation":"(\\uc0\\u44608{}\\uc0\\u50689{}\\uc0\\u51008{}, \\uc0\\u49900{}\\uc0\\u46041{}\\uc0\\u52384{}, and \\uc0\\u44608{}\\uc0\\u49345{}\\uc0\\u47925{} 2018)","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given":""}],"issued":{"date-parts":[["2018",12]]}}}],"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966105">
        <w:rPr>
          <w:rFonts w:eastAsia="나눔명조" w:hint="eastAsia"/>
          <w:sz w:val="20"/>
          <w:szCs w:val="22"/>
        </w:rPr>
        <w:t>목표</w:t>
      </w:r>
      <w:r w:rsidR="00966105">
        <w:rPr>
          <w:rFonts w:eastAsia="나눔명조" w:hint="eastAsia"/>
          <w:sz w:val="20"/>
          <w:szCs w:val="22"/>
        </w:rPr>
        <w:t xml:space="preserve"> </w:t>
      </w:r>
      <w:r w:rsidR="00966105">
        <w:rPr>
          <w:rFonts w:eastAsia="나눔명조" w:hint="eastAsia"/>
          <w:sz w:val="20"/>
          <w:szCs w:val="22"/>
        </w:rPr>
        <w:t>명확성</w:t>
      </w:r>
      <w:r w:rsidR="001B2696" w:rsidRPr="00B61948">
        <w:rPr>
          <w:rFonts w:eastAsia="나눔명조" w:hint="eastAsia"/>
          <w:sz w:val="20"/>
          <w:szCs w:val="22"/>
        </w:rPr>
        <w:t xml:space="preserve"> </w:t>
      </w:r>
      <w:r w:rsidR="001B2696" w:rsidRPr="00B61948">
        <w:rPr>
          <w:rFonts w:eastAsia="나눔명조" w:hint="eastAsia"/>
          <w:sz w:val="20"/>
          <w:szCs w:val="22"/>
        </w:rPr>
        <w:t>및</w:t>
      </w:r>
      <w:r w:rsidR="001B2696" w:rsidRPr="00B61948">
        <w:rPr>
          <w:rFonts w:eastAsia="나눔명조" w:hint="eastAsia"/>
          <w:sz w:val="20"/>
          <w:szCs w:val="22"/>
        </w:rPr>
        <w:t xml:space="preserve"> </w:t>
      </w:r>
      <w:r w:rsidR="001B2696" w:rsidRPr="00B61948">
        <w:rPr>
          <w:rFonts w:eastAsia="나눔명조" w:hint="eastAsia"/>
          <w:sz w:val="20"/>
          <w:szCs w:val="22"/>
        </w:rPr>
        <w:t>상사와의</w:t>
      </w:r>
      <w:r w:rsidR="001B2696" w:rsidRPr="00B61948">
        <w:rPr>
          <w:rFonts w:eastAsia="나눔명조" w:hint="eastAsia"/>
          <w:sz w:val="20"/>
          <w:szCs w:val="22"/>
        </w:rPr>
        <w:t xml:space="preserve"> </w:t>
      </w:r>
      <w:r w:rsidR="001B2696" w:rsidRPr="00B61948">
        <w:rPr>
          <w:rFonts w:eastAsia="나눔명조" w:hint="eastAsia"/>
          <w:sz w:val="20"/>
          <w:szCs w:val="22"/>
        </w:rPr>
        <w:t>관계</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Xq4eHSlT","properties":{"formattedCitation":"(\\uc0\\u51204{}\\uc0\\u45824{}\\uc0\\u49457{} and \\uc0\\u51060{}\\uc0\\u49688{}\\uc0\\u50689{} 2015)","plainCitation":"(</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5)","noteIndex":0},"citationItems":[{"id":1465,"uris":["http://zotero.org/users/5210800/items/V6D6B2Q5"],"uri":["http://zotero.org/users/5210800/items/V6D6B2Q5"],"itemData":{"id":1465,"type":"article-journal","container-title":"</w:instrText>
      </w:r>
      <w:r w:rsidR="005302F9" w:rsidRPr="00B61948">
        <w:rPr>
          <w:rFonts w:eastAsia="나눔명조" w:hint="eastAsia"/>
          <w:sz w:val="20"/>
          <w:szCs w:val="22"/>
        </w:rPr>
        <w:instrText>한국정책학회보</w:instrText>
      </w:r>
      <w:r w:rsidR="005302F9" w:rsidRPr="00B61948">
        <w:rPr>
          <w:rFonts w:eastAsia="나눔명조" w:hint="eastAsia"/>
          <w:sz w:val="20"/>
          <w:szCs w:val="22"/>
        </w:rPr>
        <w:instrText>","issue":"3","note":"Citation Key: jeon:2015","page":"317</w:instrText>
      </w:r>
      <w:r w:rsidR="005302F9" w:rsidRPr="00B61948">
        <w:rPr>
          <w:rFonts w:eastAsia="나눔명조" w:hint="eastAsia"/>
          <w:sz w:val="20"/>
          <w:szCs w:val="22"/>
        </w:rPr>
        <w:instrText>–</w:instrText>
      </w:r>
      <w:r w:rsidR="005302F9" w:rsidRPr="00B61948">
        <w:rPr>
          <w:rFonts w:eastAsia="나눔명조" w:hint="eastAsia"/>
          <w:sz w:val="20"/>
          <w:szCs w:val="22"/>
        </w:rPr>
        <w:instrText>346","title":"</w:instrText>
      </w:r>
      <w:r w:rsidR="005302F9" w:rsidRPr="00B61948">
        <w:rPr>
          <w:rFonts w:eastAsia="나눔명조" w:hint="eastAsia"/>
          <w:sz w:val="20"/>
          <w:szCs w:val="22"/>
        </w:rPr>
        <w:instrText>도구변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통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특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24","author":[{"family":"</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5",9]]}}}],"schema":"https://github.com/citation-style-language/schema/raw/master/</w:instrText>
      </w:r>
      <w:r w:rsidR="005302F9" w:rsidRPr="00B61948">
        <w:rPr>
          <w:rFonts w:eastAsia="나눔명조"/>
          <w:sz w:val="20"/>
          <w:szCs w:val="22"/>
        </w:rPr>
        <w:instrText xml:space="preserve">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업무특성</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RFufPiGc","properties":{"formattedCitation":"(\\uc0\\u54364{}\\uc0\\u49440{}\\uc0\\u50689{} 2013)","plainCitation":"(</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 2013)","noteIndex":0},"citationItems":[{"id":1473,"uris":["http://zotero.org/users/5210800/items/XPUTAA64"],"uri":["http://zotero.org/users/5210800/items/XPUTAA64"],"itemData":{"id":1473,"type":"article-journal","container-title":"</w:instrText>
      </w:r>
      <w:r w:rsidR="005302F9" w:rsidRPr="00B61948">
        <w:rPr>
          <w:rFonts w:eastAsia="나눔명조" w:hint="eastAsia"/>
          <w:sz w:val="20"/>
          <w:szCs w:val="22"/>
        </w:rPr>
        <w:instrText>경찰학연구</w:instrText>
      </w:r>
      <w:r w:rsidR="005302F9" w:rsidRPr="00B61948">
        <w:rPr>
          <w:rFonts w:eastAsia="나눔명조" w:hint="eastAsia"/>
          <w:sz w:val="20"/>
          <w:szCs w:val="22"/>
        </w:rPr>
        <w:instrText>","issue":"2","note":"Citation Key: pyo:2013","page":"191</w:instrText>
      </w:r>
      <w:r w:rsidR="005302F9" w:rsidRPr="00B61948">
        <w:rPr>
          <w:rFonts w:eastAsia="나눔명조" w:hint="eastAsia"/>
          <w:sz w:val="20"/>
          <w:szCs w:val="22"/>
        </w:rPr>
        <w:instrText>–</w:instrText>
      </w:r>
      <w:r w:rsidR="005302F9" w:rsidRPr="00B61948">
        <w:rPr>
          <w:rFonts w:eastAsia="나눔명조" w:hint="eastAsia"/>
          <w:sz w:val="20"/>
          <w:szCs w:val="22"/>
        </w:rPr>
        <w:instrText>216","title":"</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등</w:t>
      </w:r>
      <w:r w:rsidR="008D02CD" w:rsidRPr="00B61948">
        <w:rPr>
          <w:rFonts w:eastAsia="나눔명조" w:hint="eastAsia"/>
          <w:sz w:val="20"/>
          <w:szCs w:val="22"/>
        </w:rPr>
        <w:t>이</w:t>
      </w:r>
      <w:r w:rsidR="008D02CD" w:rsidRPr="00B61948">
        <w:rPr>
          <w:rFonts w:eastAsia="나눔명조" w:hint="eastAsia"/>
          <w:sz w:val="20"/>
          <w:szCs w:val="22"/>
        </w:rPr>
        <w:t xml:space="preserve"> </w:t>
      </w:r>
      <w:r w:rsidR="008D02CD" w:rsidRPr="00B61948">
        <w:rPr>
          <w:rFonts w:eastAsia="나눔명조" w:hint="eastAsia"/>
          <w:sz w:val="20"/>
          <w:szCs w:val="22"/>
        </w:rPr>
        <w:t>매개</w:t>
      </w:r>
      <w:r w:rsidR="008D02CD" w:rsidRPr="00B61948">
        <w:rPr>
          <w:rFonts w:eastAsia="나눔명조" w:hint="eastAsia"/>
          <w:sz w:val="20"/>
          <w:szCs w:val="22"/>
        </w:rPr>
        <w:t xml:space="preserve"> </w:t>
      </w:r>
      <w:r w:rsidR="008D02CD" w:rsidRPr="00B61948">
        <w:rPr>
          <w:rFonts w:eastAsia="나눔명조" w:hint="eastAsia"/>
          <w:sz w:val="20"/>
          <w:szCs w:val="22"/>
        </w:rPr>
        <w:t>혹은</w:t>
      </w:r>
      <w:r w:rsidR="008D02CD" w:rsidRPr="00B61948">
        <w:rPr>
          <w:rFonts w:eastAsia="나눔명조" w:hint="eastAsia"/>
          <w:sz w:val="20"/>
          <w:szCs w:val="22"/>
        </w:rPr>
        <w:t xml:space="preserve"> </w:t>
      </w:r>
      <w:r w:rsidR="008D02CD" w:rsidRPr="00B61948">
        <w:rPr>
          <w:rFonts w:eastAsia="나눔명조" w:hint="eastAsia"/>
          <w:sz w:val="20"/>
          <w:szCs w:val="22"/>
        </w:rPr>
        <w:t>조절변수로써</w:t>
      </w:r>
      <w:r w:rsidR="008D02CD" w:rsidRPr="00B61948">
        <w:rPr>
          <w:rFonts w:eastAsia="나눔명조" w:hint="eastAsia"/>
          <w:sz w:val="20"/>
          <w:szCs w:val="22"/>
        </w:rPr>
        <w:t xml:space="preserve"> </w:t>
      </w:r>
      <w:r w:rsidR="008D02CD" w:rsidRPr="00B61948">
        <w:rPr>
          <w:rFonts w:eastAsia="나눔명조" w:hint="eastAsia"/>
          <w:sz w:val="20"/>
          <w:szCs w:val="22"/>
        </w:rPr>
        <w:t>공공봉사동기</w:t>
      </w:r>
      <w:r w:rsidR="008D02CD" w:rsidRPr="00B61948">
        <w:rPr>
          <w:rFonts w:eastAsia="나눔명조" w:hint="eastAsia"/>
          <w:sz w:val="20"/>
          <w:szCs w:val="22"/>
        </w:rPr>
        <w:t xml:space="preserve"> </w:t>
      </w:r>
      <w:r w:rsidR="008D02CD" w:rsidRPr="00B61948">
        <w:rPr>
          <w:rFonts w:eastAsia="나눔명조" w:hint="eastAsia"/>
          <w:sz w:val="20"/>
          <w:szCs w:val="22"/>
        </w:rPr>
        <w:t>촉진에</w:t>
      </w:r>
      <w:r w:rsidR="008D02CD" w:rsidRPr="00B61948">
        <w:rPr>
          <w:rFonts w:eastAsia="나눔명조" w:hint="eastAsia"/>
          <w:sz w:val="20"/>
          <w:szCs w:val="22"/>
        </w:rPr>
        <w:t xml:space="preserve"> </w:t>
      </w:r>
      <w:r w:rsidR="008D02CD" w:rsidRPr="00B61948">
        <w:rPr>
          <w:rFonts w:eastAsia="나눔명조" w:hint="eastAsia"/>
          <w:sz w:val="20"/>
          <w:szCs w:val="22"/>
        </w:rPr>
        <w:t>영향을</w:t>
      </w:r>
      <w:r w:rsidR="008D02CD" w:rsidRPr="00B61948">
        <w:rPr>
          <w:rFonts w:eastAsia="나눔명조" w:hint="eastAsia"/>
          <w:sz w:val="20"/>
          <w:szCs w:val="22"/>
        </w:rPr>
        <w:t xml:space="preserve"> </w:t>
      </w:r>
      <w:r w:rsidR="008D02CD" w:rsidRPr="00B61948">
        <w:rPr>
          <w:rFonts w:eastAsia="나눔명조" w:hint="eastAsia"/>
          <w:sz w:val="20"/>
          <w:szCs w:val="22"/>
        </w:rPr>
        <w:t>미</w:t>
      </w:r>
      <w:r w:rsidRPr="00B61948">
        <w:rPr>
          <w:rFonts w:eastAsia="나눔명조" w:hint="eastAsia"/>
          <w:sz w:val="20"/>
          <w:szCs w:val="22"/>
        </w:rPr>
        <w:t>친다고</w:t>
      </w:r>
      <w:r w:rsidR="008D02CD" w:rsidRPr="00B61948">
        <w:rPr>
          <w:rFonts w:eastAsia="나눔명조" w:hint="eastAsia"/>
          <w:sz w:val="20"/>
          <w:szCs w:val="22"/>
        </w:rPr>
        <w:t xml:space="preserve"> </w:t>
      </w:r>
      <w:r w:rsidRPr="00B61948">
        <w:rPr>
          <w:rFonts w:eastAsia="나눔명조" w:hint="eastAsia"/>
          <w:sz w:val="20"/>
          <w:szCs w:val="22"/>
        </w:rPr>
        <w:t>주장</w:t>
      </w:r>
      <w:r w:rsidR="008D02CD" w:rsidRPr="00B61948">
        <w:rPr>
          <w:rFonts w:eastAsia="나눔명조" w:hint="eastAsia"/>
          <w:sz w:val="20"/>
          <w:szCs w:val="22"/>
        </w:rPr>
        <w:t>한다</w:t>
      </w:r>
      <w:r w:rsidR="001B2696" w:rsidRPr="00B61948">
        <w:rPr>
          <w:rFonts w:eastAsia="나눔명조" w:hint="eastAsia"/>
          <w:sz w:val="20"/>
          <w:szCs w:val="22"/>
        </w:rPr>
        <w:t xml:space="preserve">. </w:t>
      </w:r>
      <w:r w:rsidR="001B2696" w:rsidRPr="00B61948">
        <w:rPr>
          <w:rFonts w:eastAsia="나눔명조" w:hint="eastAsia"/>
          <w:sz w:val="20"/>
          <w:szCs w:val="22"/>
        </w:rPr>
        <w:t>이</w:t>
      </w:r>
      <w:r w:rsidR="001B2696" w:rsidRPr="00B61948">
        <w:rPr>
          <w:rFonts w:eastAsia="나눔명조" w:hint="eastAsia"/>
          <w:sz w:val="20"/>
          <w:szCs w:val="22"/>
        </w:rPr>
        <w:t xml:space="preserve"> </w:t>
      </w:r>
      <w:r w:rsidR="001B2696" w:rsidRPr="00B61948">
        <w:rPr>
          <w:rFonts w:eastAsia="나눔명조" w:hint="eastAsia"/>
          <w:sz w:val="20"/>
          <w:szCs w:val="22"/>
        </w:rPr>
        <w:t>외에도</w:t>
      </w:r>
      <w:r w:rsidR="001B2696" w:rsidRPr="00B61948">
        <w:rPr>
          <w:rFonts w:eastAsia="나눔명조" w:hint="eastAsia"/>
          <w:sz w:val="20"/>
          <w:szCs w:val="22"/>
        </w:rPr>
        <w:t xml:space="preserve"> </w:t>
      </w:r>
      <w:r w:rsidR="001B2696" w:rsidRPr="00B61948">
        <w:rPr>
          <w:rFonts w:eastAsia="나눔명조" w:hint="eastAsia"/>
          <w:sz w:val="20"/>
          <w:szCs w:val="22"/>
        </w:rPr>
        <w:t>사회적</w:t>
      </w:r>
      <w:r w:rsidR="001B2696" w:rsidRPr="00B61948">
        <w:rPr>
          <w:rFonts w:eastAsia="나눔명조" w:hint="eastAsia"/>
          <w:sz w:val="20"/>
          <w:szCs w:val="22"/>
        </w:rPr>
        <w:t xml:space="preserve"> </w:t>
      </w:r>
      <w:r w:rsidR="001B2696" w:rsidRPr="00B61948">
        <w:rPr>
          <w:rFonts w:eastAsia="나눔명조" w:hint="eastAsia"/>
          <w:sz w:val="20"/>
          <w:szCs w:val="22"/>
        </w:rPr>
        <w:t>및</w:t>
      </w:r>
      <w:r w:rsidR="001B2696" w:rsidRPr="00B61948">
        <w:rPr>
          <w:rFonts w:eastAsia="나눔명조" w:hint="eastAsia"/>
          <w:sz w:val="20"/>
          <w:szCs w:val="22"/>
        </w:rPr>
        <w:t xml:space="preserve"> </w:t>
      </w:r>
      <w:r w:rsidR="001B2696" w:rsidRPr="00B61948">
        <w:rPr>
          <w:rFonts w:eastAsia="나눔명조" w:hint="eastAsia"/>
          <w:sz w:val="20"/>
          <w:szCs w:val="22"/>
        </w:rPr>
        <w:t>조직적</w:t>
      </w:r>
      <w:r w:rsidR="001B2696" w:rsidRPr="00B61948">
        <w:rPr>
          <w:rFonts w:eastAsia="나눔명조" w:hint="eastAsia"/>
          <w:sz w:val="20"/>
          <w:szCs w:val="22"/>
        </w:rPr>
        <w:t xml:space="preserve"> </w:t>
      </w:r>
      <w:r w:rsidR="001B2696" w:rsidRPr="00B61948">
        <w:rPr>
          <w:rFonts w:eastAsia="나눔명조" w:hint="eastAsia"/>
          <w:sz w:val="20"/>
          <w:szCs w:val="22"/>
        </w:rPr>
        <w:t>경험</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M48V0WIq","properties":{"formattedCitation":"(\\uc0\\u54620{}\\uc0\\u50640{}\\uc0\\u49828{}\\uc0\\u45908{} and \\uc0\\u51060{}\\uc0\\u44540{}\\uc0\\u51452{} 2012)","plainCitation":"(</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12)","noteIndex":0},"citationItems":[{"id":1475,"uris":["http://zotero.org/users/5210800/items/W8RDPRNH"],"uri":["http://zotero.org/users/5210800/items/W8RDPRNH"],"itemData":{"id":1475,"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issue":"2","note":"Citation Key: han:lee:2012","page":"89</w:instrText>
      </w:r>
      <w:r w:rsidR="005302F9" w:rsidRPr="00B61948">
        <w:rPr>
          <w:rFonts w:eastAsia="나눔명조" w:hint="eastAsia"/>
          <w:sz w:val="20"/>
          <w:szCs w:val="22"/>
        </w:rPr>
        <w:instrText>–</w:instrText>
      </w:r>
      <w:r w:rsidR="005302F9" w:rsidRPr="00B61948">
        <w:rPr>
          <w:rFonts w:eastAsia="나눔명조" w:hint="eastAsia"/>
          <w:sz w:val="20"/>
          <w:szCs w:val="22"/>
        </w:rPr>
        <w:instrText>112","title":"</w:instrText>
      </w:r>
      <w:r w:rsidR="005302F9" w:rsidRPr="00B61948">
        <w:rPr>
          <w:rFonts w:eastAsia="나눔명조" w:hint="eastAsia"/>
          <w:sz w:val="20"/>
          <w:szCs w:val="22"/>
        </w:rPr>
        <w:instrText>조직경험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PSM(</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w:instrText>
      </w:r>
      <w:r w:rsidR="005302F9" w:rsidRPr="00B61948">
        <w:rPr>
          <w:rFonts w:eastAsia="나눔명조" w:hint="eastAsia"/>
          <w:sz w:val="20"/>
          <w:szCs w:val="22"/>
        </w:rPr>
        <w:instrText>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w:instrText>
      </w:r>
      <w:r w:rsidR="005302F9" w:rsidRPr="00B61948">
        <w:rPr>
          <w:rFonts w:eastAsia="나눔명조" w:hint="eastAsia"/>
          <w:sz w:val="20"/>
          <w:szCs w:val="22"/>
        </w:rPr>
        <w:instrText>","volume":"50","author":[{"family":"</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12",6]]}}}],"schema":"https://github.com/citation-style-languag</w:instrText>
      </w:r>
      <w:r w:rsidR="005302F9" w:rsidRPr="00B61948">
        <w:rPr>
          <w:rFonts w:eastAsia="나눔명조"/>
          <w:sz w:val="20"/>
          <w:szCs w:val="22"/>
        </w:rPr>
        <w:instrText xml:space="preserve">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한에스더</w:t>
      </w:r>
      <w:r w:rsidR="00512F0D">
        <w:rPr>
          <w:rFonts w:eastAsia="나눔명조"/>
          <w:sz w:val="20"/>
          <w:szCs w:val="22"/>
        </w:rPr>
        <w:t>‧</w:t>
      </w:r>
      <w:r w:rsidR="00BA42AA" w:rsidRPr="003820D2">
        <w:rPr>
          <w:rFonts w:eastAsia="나눔명조" w:hint="eastAsia"/>
          <w:sz w:val="20"/>
          <w:szCs w:val="22"/>
        </w:rPr>
        <w:t>이근주</w:t>
      </w:r>
      <w:r w:rsidR="00966105">
        <w:rPr>
          <w:rFonts w:eastAsia="나눔명조" w:hint="eastAsia"/>
          <w:sz w:val="20"/>
          <w:szCs w:val="22"/>
        </w:rPr>
        <w:t>,</w:t>
      </w:r>
      <w:r w:rsidR="00BA42AA" w:rsidRPr="003820D2">
        <w:rPr>
          <w:rFonts w:eastAsia="나눔명조"/>
          <w:sz w:val="20"/>
          <w:szCs w:val="22"/>
        </w:rPr>
        <w:t xml:space="preserve"> 2012)</w:t>
      </w:r>
      <w:r w:rsidR="00BA42AA" w:rsidRPr="00B61948">
        <w:rPr>
          <w:rFonts w:eastAsia="나눔명조"/>
          <w:sz w:val="20"/>
          <w:szCs w:val="22"/>
        </w:rPr>
        <w:fldChar w:fldCharType="end"/>
      </w:r>
      <w:r w:rsidR="008D02CD" w:rsidRPr="00B61948">
        <w:rPr>
          <w:rFonts w:eastAsia="나눔명조"/>
          <w:sz w:val="20"/>
          <w:szCs w:val="22"/>
        </w:rPr>
        <w:t xml:space="preserve">, </w:t>
      </w:r>
      <w:r w:rsidR="008D02CD" w:rsidRPr="00B61948">
        <w:rPr>
          <w:rFonts w:eastAsia="나눔명조" w:hint="eastAsia"/>
          <w:sz w:val="20"/>
          <w:szCs w:val="22"/>
        </w:rPr>
        <w:t>개인의</w:t>
      </w:r>
      <w:r w:rsidR="008D02CD" w:rsidRPr="00B61948">
        <w:rPr>
          <w:rFonts w:eastAsia="나눔명조" w:hint="eastAsia"/>
          <w:sz w:val="20"/>
          <w:szCs w:val="22"/>
        </w:rPr>
        <w:t xml:space="preserve"> </w:t>
      </w:r>
      <w:r w:rsidR="008D02CD" w:rsidRPr="00B61948">
        <w:rPr>
          <w:rFonts w:eastAsia="나눔명조" w:hint="eastAsia"/>
          <w:sz w:val="20"/>
          <w:szCs w:val="22"/>
        </w:rPr>
        <w:t>기본욕구를</w:t>
      </w:r>
      <w:r w:rsidR="008D02CD" w:rsidRPr="00B61948">
        <w:rPr>
          <w:rFonts w:eastAsia="나눔명조" w:hint="eastAsia"/>
          <w:sz w:val="20"/>
          <w:szCs w:val="22"/>
        </w:rPr>
        <w:t xml:space="preserve"> </w:t>
      </w:r>
      <w:r w:rsidR="008D02CD" w:rsidRPr="00B61948">
        <w:rPr>
          <w:rFonts w:eastAsia="나눔명조" w:hint="eastAsia"/>
          <w:sz w:val="20"/>
          <w:szCs w:val="22"/>
        </w:rPr>
        <w:t>충족시키는</w:t>
      </w:r>
      <w:r w:rsidR="008D02CD" w:rsidRPr="00B61948">
        <w:rPr>
          <w:rFonts w:eastAsia="나눔명조" w:hint="eastAsia"/>
          <w:sz w:val="20"/>
          <w:szCs w:val="22"/>
        </w:rPr>
        <w:t xml:space="preserve"> </w:t>
      </w:r>
      <w:r w:rsidR="008D02CD" w:rsidRPr="00B61948">
        <w:rPr>
          <w:rFonts w:eastAsia="나눔명조" w:hint="eastAsia"/>
          <w:sz w:val="20"/>
          <w:szCs w:val="22"/>
        </w:rPr>
        <w:t>조직적</w:t>
      </w:r>
      <w:r w:rsidR="008D02CD" w:rsidRPr="00B61948">
        <w:rPr>
          <w:rFonts w:eastAsia="나눔명조" w:hint="eastAsia"/>
          <w:sz w:val="20"/>
          <w:szCs w:val="22"/>
        </w:rPr>
        <w:t xml:space="preserve"> </w:t>
      </w:r>
      <w:r w:rsidR="008D02CD" w:rsidRPr="00B61948">
        <w:rPr>
          <w:rFonts w:eastAsia="나눔명조" w:hint="eastAsia"/>
          <w:sz w:val="20"/>
          <w:szCs w:val="22"/>
        </w:rPr>
        <w:t>요인</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u33SW0Wr","properties":{"formattedCitation":"(\\uc0\\u51060{}\\uc0\\u54616{}\\uc0\\u50689{}, \\uc0\\u50724{}\\uc0\\u48124{}\\uc0\\u51648{}, and \\uc0\\u51060{}\\uc0\\u49688{}\\uc0\\u50689{} 2017)","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w:instrText>
      </w:r>
      <w:r w:rsidR="005302F9" w:rsidRPr="00B61948">
        <w:rPr>
          <w:rFonts w:eastAsia="나눔명조"/>
          <w:sz w:val="20"/>
          <w:szCs w:val="22"/>
        </w:rPr>
        <w:instrText xml:space="preserve">2017"]]}}}],"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이하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966105">
        <w:rPr>
          <w:rFonts w:eastAsia="나눔명조"/>
          <w:sz w:val="20"/>
          <w:szCs w:val="22"/>
        </w:rPr>
        <w:t xml:space="preserve"> </w:t>
      </w:r>
      <w:r w:rsidR="00BA42AA" w:rsidRPr="003820D2">
        <w:rPr>
          <w:rFonts w:eastAsia="나눔명조"/>
          <w:sz w:val="20"/>
          <w:szCs w:val="22"/>
        </w:rPr>
        <w:t>2017)</w:t>
      </w:r>
      <w:r w:rsidR="00BA42AA" w:rsidRPr="00B61948">
        <w:rPr>
          <w:rFonts w:eastAsia="나눔명조"/>
          <w:sz w:val="20"/>
          <w:szCs w:val="22"/>
        </w:rPr>
        <w:fldChar w:fldCharType="end"/>
      </w:r>
      <w:r w:rsidR="008D02CD" w:rsidRPr="00B61948">
        <w:rPr>
          <w:rFonts w:eastAsia="나눔명조"/>
          <w:sz w:val="20"/>
          <w:szCs w:val="22"/>
        </w:rPr>
        <w:t xml:space="preserve">, </w:t>
      </w:r>
      <w:r w:rsidR="008D02CD" w:rsidRPr="00B61948">
        <w:rPr>
          <w:rFonts w:eastAsia="나눔명조" w:hint="eastAsia"/>
          <w:sz w:val="20"/>
          <w:szCs w:val="22"/>
        </w:rPr>
        <w:t>조직사회화</w:t>
      </w:r>
      <w:r w:rsidR="008D02CD" w:rsidRPr="00B61948">
        <w:rPr>
          <w:rFonts w:eastAsia="나눔명조" w:hint="eastAsia"/>
          <w:sz w:val="20"/>
          <w:szCs w:val="22"/>
        </w:rPr>
        <w:t xml:space="preserve"> </w:t>
      </w:r>
      <w:r w:rsidR="008D02CD" w:rsidRPr="00B61948">
        <w:rPr>
          <w:rFonts w:eastAsia="나눔명조" w:hint="eastAsia"/>
          <w:sz w:val="20"/>
          <w:szCs w:val="22"/>
        </w:rPr>
        <w:t>요인</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LEgBAL6","properties":{"formattedCitation":"(\\uc0\\u44608{}\\uc0\\u49436{}\\uc0\\u50857{}, \\uc0\\u51312{}\\uc0\\u49457{}\\uc0\\u49688{}, and \\uc0\\u48149{}\\uc0\\u48337{}\\uc0\\u51452{} 2010)","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 xml:space="preserve"> 2010)","noteIndex":0},"citationItems":[{"id":1437,"uris":["http://zotero.org/users/5210800/items/8LMANU3C"],"uri":["http://zotero.org/users/5210800/items/8LMANU3C"],"itemData":{"id":1437,"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issue":"1","note":"Citation Key: kimetal:2010","page":"143</w:instrText>
      </w:r>
      <w:r w:rsidR="005302F9" w:rsidRPr="00B61948">
        <w:rPr>
          <w:rFonts w:eastAsia="나눔명조" w:hint="eastAsia"/>
          <w:sz w:val="20"/>
          <w:szCs w:val="22"/>
        </w:rPr>
        <w:instrText>–</w:instrText>
      </w:r>
      <w:r w:rsidR="005302F9" w:rsidRPr="00B61948">
        <w:rPr>
          <w:rFonts w:eastAsia="나눔명조" w:hint="eastAsia"/>
          <w:sz w:val="20"/>
          <w:szCs w:val="22"/>
        </w:rPr>
        <w:instrText>177","title":"</w:instrText>
      </w:r>
      <w:r w:rsidR="005302F9" w:rsidRPr="00B61948">
        <w:rPr>
          <w:rFonts w:eastAsia="나눔명조" w:hint="eastAsia"/>
          <w:sz w:val="20"/>
          <w:szCs w:val="22"/>
        </w:rPr>
        <w:instrText>공직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선행요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사회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분석</w:instrText>
      </w:r>
      <w:r w:rsidR="005302F9" w:rsidRPr="00B61948">
        <w:rPr>
          <w:rFonts w:eastAsia="나눔명조" w:hint="eastAsia"/>
          <w:sz w:val="20"/>
          <w:szCs w:val="22"/>
        </w:rPr>
        <w:instrText>","volume":"44","author":[{"family":"</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given":""}],"issued":{"date-parts":[["2010"]</w:instrText>
      </w:r>
      <w:r w:rsidR="005302F9" w:rsidRPr="00B61948">
        <w:rPr>
          <w:rFonts w:eastAsia="나눔명조"/>
          <w:sz w:val="20"/>
          <w:szCs w:val="22"/>
        </w:rPr>
        <w:instrText xml:space="preserve">]}}}],"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서용</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512F0D">
        <w:rPr>
          <w:rFonts w:eastAsia="나눔명조"/>
          <w:sz w:val="20"/>
          <w:szCs w:val="22"/>
        </w:rPr>
        <w:t xml:space="preserve"> </w:t>
      </w:r>
      <w:r w:rsidR="00BA42AA" w:rsidRPr="003820D2">
        <w:rPr>
          <w:rFonts w:eastAsia="나눔명조"/>
          <w:sz w:val="20"/>
          <w:szCs w:val="22"/>
        </w:rPr>
        <w:t>2010)</w:t>
      </w:r>
      <w:r w:rsidR="00BA42AA" w:rsidRPr="00B61948">
        <w:rPr>
          <w:rFonts w:eastAsia="나눔명조"/>
          <w:sz w:val="20"/>
          <w:szCs w:val="22"/>
        </w:rPr>
        <w:fldChar w:fldCharType="end"/>
      </w:r>
      <w:r w:rsidR="00BA42AA" w:rsidRPr="00B61948">
        <w:rPr>
          <w:rFonts w:eastAsia="나눔명조" w:hint="eastAsia"/>
          <w:sz w:val="20"/>
          <w:szCs w:val="22"/>
        </w:rPr>
        <w:t>을</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BA42AA" w:rsidRPr="00B61948">
        <w:rPr>
          <w:rFonts w:eastAsia="나눔명조" w:hint="eastAsia"/>
          <w:sz w:val="20"/>
          <w:szCs w:val="22"/>
        </w:rPr>
        <w:t>의</w:t>
      </w:r>
      <w:r w:rsidR="00BA42AA" w:rsidRPr="00B61948">
        <w:rPr>
          <w:rFonts w:eastAsia="나눔명조" w:hint="eastAsia"/>
          <w:sz w:val="20"/>
          <w:szCs w:val="22"/>
        </w:rPr>
        <w:t xml:space="preserve"> </w:t>
      </w:r>
      <w:r w:rsidR="00BA42AA" w:rsidRPr="00B61948">
        <w:rPr>
          <w:rFonts w:eastAsia="나눔명조" w:hint="eastAsia"/>
          <w:sz w:val="20"/>
          <w:szCs w:val="22"/>
        </w:rPr>
        <w:t>주요</w:t>
      </w:r>
      <w:r w:rsidR="00BA42AA" w:rsidRPr="00B61948">
        <w:rPr>
          <w:rFonts w:eastAsia="나눔명조" w:hint="eastAsia"/>
          <w:sz w:val="20"/>
          <w:szCs w:val="22"/>
        </w:rPr>
        <w:t xml:space="preserve"> </w:t>
      </w:r>
      <w:r w:rsidR="00BA42AA" w:rsidRPr="00B61948">
        <w:rPr>
          <w:rFonts w:eastAsia="나눔명조" w:hint="eastAsia"/>
          <w:sz w:val="20"/>
          <w:szCs w:val="22"/>
        </w:rPr>
        <w:t>결정요인으로</w:t>
      </w:r>
      <w:r w:rsidR="00BA42AA" w:rsidRPr="00B61948">
        <w:rPr>
          <w:rFonts w:eastAsia="나눔명조"/>
          <w:sz w:val="20"/>
          <w:szCs w:val="22"/>
        </w:rPr>
        <w:t xml:space="preserve"> </w:t>
      </w:r>
      <w:r w:rsidR="008D02CD" w:rsidRPr="00B61948">
        <w:rPr>
          <w:rFonts w:eastAsia="나눔명조" w:hint="eastAsia"/>
          <w:sz w:val="20"/>
          <w:szCs w:val="22"/>
        </w:rPr>
        <w:t>설명하는</w:t>
      </w:r>
      <w:r w:rsidR="008D02CD" w:rsidRPr="00B61948">
        <w:rPr>
          <w:rFonts w:eastAsia="나눔명조" w:hint="eastAsia"/>
          <w:sz w:val="20"/>
          <w:szCs w:val="22"/>
        </w:rPr>
        <w:t xml:space="preserve"> </w:t>
      </w:r>
      <w:r w:rsidR="008D02CD" w:rsidRPr="00B61948">
        <w:rPr>
          <w:rFonts w:eastAsia="나눔명조" w:hint="eastAsia"/>
          <w:sz w:val="20"/>
          <w:szCs w:val="22"/>
        </w:rPr>
        <w:t>연구들도</w:t>
      </w:r>
      <w:r w:rsidR="008D02CD" w:rsidRPr="00B61948">
        <w:rPr>
          <w:rFonts w:eastAsia="나눔명조" w:hint="eastAsia"/>
          <w:sz w:val="20"/>
          <w:szCs w:val="22"/>
        </w:rPr>
        <w:t xml:space="preserve"> </w:t>
      </w:r>
      <w:r w:rsidR="008D02CD" w:rsidRPr="00B61948">
        <w:rPr>
          <w:rFonts w:eastAsia="나눔명조" w:hint="eastAsia"/>
          <w:sz w:val="20"/>
          <w:szCs w:val="22"/>
        </w:rPr>
        <w:t>있다</w:t>
      </w:r>
      <w:r w:rsidR="008D02CD" w:rsidRPr="00B61948">
        <w:rPr>
          <w:rFonts w:eastAsia="나눔명조" w:hint="eastAsia"/>
          <w:sz w:val="20"/>
          <w:szCs w:val="22"/>
        </w:rPr>
        <w:t>.</w:t>
      </w:r>
    </w:p>
    <w:p w14:paraId="44188B68" w14:textId="5EB31C50" w:rsidR="008D02CD" w:rsidRPr="00B61948" w:rsidRDefault="001B2696" w:rsidP="00265BC3">
      <w:pPr>
        <w:wordWrap/>
        <w:adjustRightInd w:val="0"/>
        <w:spacing w:before="120" w:after="120" w:line="276" w:lineRule="auto"/>
        <w:ind w:rightChars="-23" w:right="-55"/>
        <w:rPr>
          <w:rFonts w:eastAsia="나눔명조"/>
          <w:sz w:val="20"/>
          <w:szCs w:val="22"/>
        </w:rPr>
      </w:pPr>
      <w:r w:rsidRPr="00B61948">
        <w:rPr>
          <w:rFonts w:eastAsia="나눔명조" w:hint="eastAsia"/>
          <w:sz w:val="20"/>
          <w:szCs w:val="22"/>
        </w:rPr>
        <w:t>다수의</w:t>
      </w:r>
      <w:r w:rsidRPr="00B61948">
        <w:rPr>
          <w:rFonts w:eastAsia="나눔명조" w:hint="eastAsia"/>
          <w:sz w:val="20"/>
          <w:szCs w:val="22"/>
        </w:rPr>
        <w:t xml:space="preserve"> </w:t>
      </w:r>
      <w:r w:rsidRPr="00B61948">
        <w:rPr>
          <w:rFonts w:eastAsia="나눔명조" w:hint="eastAsia"/>
          <w:sz w:val="20"/>
          <w:szCs w:val="22"/>
        </w:rPr>
        <w:t>연구가</w:t>
      </w:r>
      <w:r w:rsidRPr="00B61948">
        <w:rPr>
          <w:rFonts w:eastAsia="나눔명조" w:hint="eastAsia"/>
          <w:sz w:val="20"/>
          <w:szCs w:val="22"/>
        </w:rPr>
        <w:t xml:space="preserve"> </w:t>
      </w:r>
      <w:r w:rsidR="008D02CD" w:rsidRPr="00B61948">
        <w:rPr>
          <w:rFonts w:eastAsia="나눔명조" w:hint="eastAsia"/>
          <w:sz w:val="20"/>
          <w:szCs w:val="22"/>
        </w:rPr>
        <w:t>여러</w:t>
      </w:r>
      <w:r w:rsidR="008D02CD"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과</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8D02CD"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다루</w:t>
      </w:r>
      <w:r w:rsidR="008D02CD" w:rsidRPr="00B61948">
        <w:rPr>
          <w:rFonts w:eastAsia="나눔명조" w:hint="eastAsia"/>
          <w:sz w:val="20"/>
          <w:szCs w:val="22"/>
        </w:rPr>
        <w:t>고</w:t>
      </w:r>
      <w:r w:rsidR="008D02CD" w:rsidRPr="00B61948">
        <w:rPr>
          <w:rFonts w:eastAsia="나눔명조" w:hint="eastAsia"/>
          <w:sz w:val="20"/>
          <w:szCs w:val="22"/>
        </w:rPr>
        <w:t xml:space="preserve"> </w:t>
      </w:r>
      <w:r w:rsidR="008D02CD" w:rsidRPr="00B61948">
        <w:rPr>
          <w:rFonts w:eastAsia="나눔명조" w:hint="eastAsia"/>
          <w:sz w:val="20"/>
          <w:szCs w:val="22"/>
        </w:rPr>
        <w:t>있지만</w:t>
      </w:r>
      <w:r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을</w:t>
      </w:r>
      <w:r w:rsidRPr="00B61948">
        <w:rPr>
          <w:rFonts w:eastAsia="나눔명조" w:hint="eastAsia"/>
          <w:sz w:val="20"/>
          <w:szCs w:val="22"/>
        </w:rPr>
        <w:t xml:space="preserve"> </w:t>
      </w:r>
      <w:r w:rsidRPr="00B61948">
        <w:rPr>
          <w:rFonts w:eastAsia="나눔명조" w:hint="eastAsia"/>
          <w:sz w:val="20"/>
          <w:szCs w:val="22"/>
        </w:rPr>
        <w:t>변동시키고</w:t>
      </w:r>
      <w:r w:rsidRPr="00B61948">
        <w:rPr>
          <w:rFonts w:eastAsia="나눔명조" w:hint="eastAsia"/>
          <w:sz w:val="20"/>
          <w:szCs w:val="22"/>
        </w:rPr>
        <w:t xml:space="preserve"> </w:t>
      </w:r>
      <w:r w:rsidRPr="00B61948">
        <w:rPr>
          <w:rFonts w:eastAsia="나눔명조" w:hint="eastAsia"/>
          <w:sz w:val="20"/>
          <w:szCs w:val="22"/>
        </w:rPr>
        <w:t>형성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리더십과의</w:t>
      </w:r>
      <w:r w:rsidRPr="00B61948">
        <w:rPr>
          <w:rFonts w:eastAsia="나눔명조" w:hint="eastAsia"/>
          <w:sz w:val="20"/>
          <w:szCs w:val="22"/>
        </w:rPr>
        <w:t xml:space="preserve"> </w:t>
      </w:r>
      <w:r w:rsidRPr="00B61948">
        <w:rPr>
          <w:rFonts w:eastAsia="나눔명조" w:hint="eastAsia"/>
          <w:sz w:val="20"/>
          <w:szCs w:val="22"/>
        </w:rPr>
        <w:t>관계</w:t>
      </w:r>
      <w:r w:rsidR="00A70CAB" w:rsidRPr="00B61948">
        <w:rPr>
          <w:rFonts w:eastAsia="나눔명조" w:hint="eastAsia"/>
          <w:sz w:val="20"/>
          <w:szCs w:val="22"/>
        </w:rPr>
        <w:t>에</w:t>
      </w:r>
      <w:r w:rsidR="00A70CAB" w:rsidRPr="00B61948">
        <w:rPr>
          <w:rFonts w:eastAsia="나눔명조" w:hint="eastAsia"/>
          <w:sz w:val="20"/>
          <w:szCs w:val="22"/>
        </w:rPr>
        <w:t xml:space="preserve"> </w:t>
      </w:r>
      <w:r w:rsidR="00A70CAB" w:rsidRPr="00B61948">
        <w:rPr>
          <w:rFonts w:eastAsia="나눔명조" w:hint="eastAsia"/>
          <w:sz w:val="20"/>
          <w:szCs w:val="22"/>
        </w:rPr>
        <w:t>대해서는</w:t>
      </w:r>
      <w:r w:rsidR="00A70CAB" w:rsidRPr="00B61948">
        <w:rPr>
          <w:rFonts w:eastAsia="나눔명조" w:hint="eastAsia"/>
          <w:sz w:val="20"/>
          <w:szCs w:val="22"/>
        </w:rPr>
        <w:t xml:space="preserve"> </w:t>
      </w:r>
      <w:r w:rsidR="00A70CAB" w:rsidRPr="00B61948">
        <w:rPr>
          <w:rFonts w:eastAsia="나눔명조" w:hint="eastAsia"/>
          <w:sz w:val="20"/>
          <w:szCs w:val="22"/>
        </w:rPr>
        <w:t>명확한</w:t>
      </w:r>
      <w:r w:rsidR="00A70CAB" w:rsidRPr="00B61948">
        <w:rPr>
          <w:rFonts w:eastAsia="나눔명조" w:hint="eastAsia"/>
          <w:sz w:val="20"/>
          <w:szCs w:val="22"/>
        </w:rPr>
        <w:t xml:space="preserve"> </w:t>
      </w:r>
      <w:r w:rsidR="00A70CAB" w:rsidRPr="00B61948">
        <w:rPr>
          <w:rFonts w:eastAsia="나눔명조" w:hint="eastAsia"/>
          <w:sz w:val="20"/>
          <w:szCs w:val="22"/>
        </w:rPr>
        <w:t>설명을</w:t>
      </w:r>
      <w:r w:rsidR="00A70CAB" w:rsidRPr="00B61948">
        <w:rPr>
          <w:rFonts w:eastAsia="나눔명조" w:hint="eastAsia"/>
          <w:sz w:val="20"/>
          <w:szCs w:val="22"/>
        </w:rPr>
        <w:t xml:space="preserve"> </w:t>
      </w:r>
      <w:r w:rsidR="00A70CAB" w:rsidRPr="00B61948">
        <w:rPr>
          <w:rFonts w:eastAsia="나눔명조" w:hint="eastAsia"/>
          <w:sz w:val="20"/>
          <w:szCs w:val="22"/>
        </w:rPr>
        <w:t>제시하지</w:t>
      </w:r>
      <w:r w:rsidR="00A70CAB" w:rsidRPr="00B61948">
        <w:rPr>
          <w:rFonts w:eastAsia="나눔명조" w:hint="eastAsia"/>
          <w:sz w:val="20"/>
          <w:szCs w:val="22"/>
        </w:rPr>
        <w:t xml:space="preserve"> </w:t>
      </w:r>
      <w:r w:rsidR="00A70CAB" w:rsidRPr="00B61948">
        <w:rPr>
          <w:rFonts w:eastAsia="나눔명조" w:hint="eastAsia"/>
          <w:sz w:val="20"/>
          <w:szCs w:val="22"/>
        </w:rPr>
        <w:t>않고</w:t>
      </w:r>
      <w:r w:rsidR="00A70CAB" w:rsidRPr="00B61948">
        <w:rPr>
          <w:rFonts w:eastAsia="나눔명조" w:hint="eastAsia"/>
          <w:sz w:val="20"/>
          <w:szCs w:val="22"/>
        </w:rPr>
        <w:t xml:space="preserve"> </w:t>
      </w:r>
      <w:r w:rsidR="00A70CAB"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의</w:t>
      </w:r>
      <w:r w:rsidRPr="00B61948">
        <w:rPr>
          <w:rFonts w:eastAsia="나눔명조" w:hint="eastAsia"/>
          <w:sz w:val="20"/>
          <w:szCs w:val="22"/>
        </w:rPr>
        <w:t xml:space="preserve"> </w:t>
      </w:r>
      <w:r w:rsidRPr="00B61948">
        <w:rPr>
          <w:rFonts w:eastAsia="나눔명조" w:hint="eastAsia"/>
          <w:sz w:val="20"/>
          <w:szCs w:val="22"/>
        </w:rPr>
        <w:t>성격과</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조직내에서</w:t>
      </w:r>
      <w:r w:rsidRPr="00B61948">
        <w:rPr>
          <w:rFonts w:eastAsia="나눔명조" w:hint="eastAsia"/>
          <w:sz w:val="20"/>
          <w:szCs w:val="22"/>
        </w:rPr>
        <w:t xml:space="preserve"> </w:t>
      </w:r>
      <w:r w:rsidRPr="00B61948">
        <w:rPr>
          <w:rFonts w:eastAsia="나눔명조" w:hint="eastAsia"/>
          <w:sz w:val="20"/>
          <w:szCs w:val="22"/>
        </w:rPr>
        <w:t>활용하는</w:t>
      </w:r>
      <w:r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행위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의</w:t>
      </w:r>
      <w:r w:rsidRPr="00B61948">
        <w:rPr>
          <w:rFonts w:eastAsia="나눔명조" w:hint="eastAsia"/>
          <w:sz w:val="20"/>
          <w:szCs w:val="22"/>
        </w:rPr>
        <w:t xml:space="preserve"> </w:t>
      </w:r>
      <w:r w:rsidRPr="00B61948">
        <w:rPr>
          <w:rFonts w:eastAsia="나눔명조" w:hint="eastAsia"/>
          <w:sz w:val="20"/>
          <w:szCs w:val="22"/>
        </w:rPr>
        <w:t>풍토와</w:t>
      </w:r>
      <w:r w:rsidRPr="00B61948">
        <w:rPr>
          <w:rFonts w:eastAsia="나눔명조" w:hint="eastAsia"/>
          <w:sz w:val="20"/>
          <w:szCs w:val="22"/>
        </w:rPr>
        <w:t xml:space="preserve"> </w:t>
      </w:r>
      <w:r w:rsidRPr="00B61948">
        <w:rPr>
          <w:rFonts w:eastAsia="나눔명조" w:hint="eastAsia"/>
          <w:sz w:val="20"/>
          <w:szCs w:val="22"/>
        </w:rPr>
        <w:t>환경을</w:t>
      </w:r>
      <w:r w:rsidRPr="00B61948">
        <w:rPr>
          <w:rFonts w:eastAsia="나눔명조" w:hint="eastAsia"/>
          <w:sz w:val="20"/>
          <w:szCs w:val="22"/>
        </w:rPr>
        <w:t xml:space="preserve"> </w:t>
      </w:r>
      <w:r w:rsidRPr="00B61948">
        <w:rPr>
          <w:rFonts w:eastAsia="나눔명조" w:hint="eastAsia"/>
          <w:sz w:val="20"/>
          <w:szCs w:val="22"/>
        </w:rPr>
        <w:t>형성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있다</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8sr1XnQg","properties":{"formattedCitation":"(\\uc0\\u49436{}\\uc0\\u51221{}\\uc0\\u49437{} and \\uc0\\u44608{}\\uc0\\u48337{}\\uc0\\u44540{} 2017)","plainCitation":"(</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sidRPr="00B61948">
        <w:rPr>
          <w:rFonts w:eastAsia="나눔명조" w:hint="eastAsia"/>
          <w:sz w:val="20"/>
          <w:szCs w:val="22"/>
        </w:rPr>
        <w:instrText>기술혁신학회지</w:instrText>
      </w:r>
      <w:r w:rsidR="005302F9" w:rsidRPr="00B61948">
        <w:rPr>
          <w:rFonts w:eastAsia="나눔명조" w:hint="eastAsia"/>
          <w:sz w:val="20"/>
          <w:szCs w:val="22"/>
        </w:rPr>
        <w:instrText>","issue":"3","note":"Citation Key: seo:2017","page":"684</w:instrText>
      </w:r>
      <w:r w:rsidR="005302F9" w:rsidRPr="00B61948">
        <w:rPr>
          <w:rFonts w:eastAsia="나눔명조" w:hint="eastAsia"/>
          <w:sz w:val="20"/>
          <w:szCs w:val="22"/>
        </w:rPr>
        <w:instrText>–</w:instrText>
      </w:r>
      <w:r w:rsidR="005302F9" w:rsidRPr="00B61948">
        <w:rPr>
          <w:rFonts w:eastAsia="나눔명조" w:hint="eastAsia"/>
          <w:sz w:val="20"/>
          <w:szCs w:val="22"/>
        </w:rPr>
        <w:instrText>708","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개발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구성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창의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0","author":[{"family":"</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given":""}],"issued":{"date-parts":[["2017",9]]}}}],"schema":"https://github.com/citation-style-language/schema/raw/maste</w:instrText>
      </w:r>
      <w:r w:rsidR="005302F9" w:rsidRPr="00B61948">
        <w:rPr>
          <w:rFonts w:eastAsia="나눔명조"/>
          <w:sz w:val="20"/>
          <w:szCs w:val="22"/>
        </w:rPr>
        <w:instrText xml:space="preserve">r/csl-citation.json"} </w:instrText>
      </w:r>
      <w:r w:rsidR="00BA42AA"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서정석</w:t>
      </w:r>
      <w:r w:rsidR="00512F0D">
        <w:rPr>
          <w:rFonts w:eastAsia="나눔명조"/>
          <w:sz w:val="20"/>
          <w:szCs w:val="22"/>
        </w:rPr>
        <w:t>‧</w:t>
      </w:r>
      <w:r w:rsidR="00B37D06" w:rsidRPr="003820D2">
        <w:rPr>
          <w:rFonts w:eastAsia="나눔명조" w:hint="eastAsia"/>
          <w:sz w:val="20"/>
          <w:szCs w:val="22"/>
        </w:rPr>
        <w:t>김병근</w:t>
      </w:r>
      <w:r w:rsidR="00966105">
        <w:rPr>
          <w:rFonts w:eastAsia="나눔명조" w:hint="eastAsia"/>
          <w:sz w:val="20"/>
          <w:szCs w:val="22"/>
        </w:rPr>
        <w:t>,</w:t>
      </w:r>
      <w:r w:rsidR="00B37D06" w:rsidRPr="003820D2">
        <w:rPr>
          <w:rFonts w:eastAsia="나눔명조"/>
          <w:sz w:val="20"/>
          <w:szCs w:val="22"/>
        </w:rPr>
        <w:t xml:space="preserve"> 2017)</w:t>
      </w:r>
      <w:r w:rsidR="00BA42AA" w:rsidRPr="00B61948">
        <w:rPr>
          <w:rFonts w:eastAsia="나눔명조"/>
          <w:sz w:val="20"/>
          <w:szCs w:val="22"/>
        </w:rPr>
        <w:fldChar w:fldCharType="end"/>
      </w:r>
      <w:r w:rsidRPr="00B61948">
        <w:rPr>
          <w:rFonts w:eastAsia="나눔명조" w:hint="eastAsia"/>
          <w:sz w:val="20"/>
          <w:szCs w:val="22"/>
        </w:rPr>
        <w:t xml:space="preserve">. </w:t>
      </w:r>
      <w:r w:rsidR="008D02CD" w:rsidRPr="00B61948">
        <w:rPr>
          <w:rFonts w:eastAsia="나눔명조" w:hint="eastAsia"/>
          <w:sz w:val="20"/>
          <w:szCs w:val="22"/>
        </w:rPr>
        <w:t>앞서</w:t>
      </w:r>
      <w:r w:rsidR="008D02CD" w:rsidRPr="00B61948">
        <w:rPr>
          <w:rFonts w:eastAsia="나눔명조" w:hint="eastAsia"/>
          <w:sz w:val="20"/>
          <w:szCs w:val="22"/>
        </w:rPr>
        <w:t xml:space="preserve"> </w:t>
      </w:r>
      <w:r w:rsidR="008D02CD" w:rsidRPr="00B61948">
        <w:rPr>
          <w:rFonts w:eastAsia="나눔명조" w:hint="eastAsia"/>
          <w:sz w:val="20"/>
          <w:szCs w:val="22"/>
        </w:rPr>
        <w:t>다룬</w:t>
      </w:r>
      <w:r w:rsidR="008D02CD" w:rsidRPr="00B61948">
        <w:rPr>
          <w:rFonts w:eastAsia="나눔명조" w:hint="eastAsia"/>
          <w:sz w:val="20"/>
          <w:szCs w:val="22"/>
        </w:rPr>
        <w:t xml:space="preserve"> </w:t>
      </w:r>
      <w:r w:rsidR="008D02CD" w:rsidRPr="00B61948">
        <w:rPr>
          <w:rFonts w:eastAsia="나눔명조" w:hint="eastAsia"/>
          <w:sz w:val="20"/>
          <w:szCs w:val="22"/>
        </w:rPr>
        <w:t>선행연구에서</w:t>
      </w:r>
      <w:r w:rsidR="008D02CD" w:rsidRPr="00B61948">
        <w:rPr>
          <w:rFonts w:eastAsia="나눔명조" w:hint="eastAsia"/>
          <w:sz w:val="20"/>
          <w:szCs w:val="22"/>
        </w:rPr>
        <w:t xml:space="preserve"> </w:t>
      </w:r>
      <w:r w:rsidR="008D02CD" w:rsidRPr="00B61948">
        <w:rPr>
          <w:rFonts w:eastAsia="나눔명조" w:hint="eastAsia"/>
          <w:sz w:val="20"/>
          <w:szCs w:val="22"/>
        </w:rPr>
        <w:t>확인했듯이</w:t>
      </w:r>
      <w:r w:rsidR="008D02CD" w:rsidRPr="00B61948">
        <w:rPr>
          <w:rFonts w:eastAsia="나눔명조"/>
          <w:sz w:val="20"/>
          <w:szCs w:val="22"/>
        </w:rPr>
        <w:t>,</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풍토와</w:t>
      </w:r>
      <w:r w:rsidRPr="00B61948">
        <w:rPr>
          <w:rFonts w:eastAsia="나눔명조" w:hint="eastAsia"/>
          <w:sz w:val="20"/>
          <w:szCs w:val="22"/>
        </w:rPr>
        <w:t xml:space="preserve"> </w:t>
      </w:r>
      <w:r w:rsidRPr="00B61948">
        <w:rPr>
          <w:rFonts w:eastAsia="나눔명조" w:hint="eastAsia"/>
          <w:sz w:val="20"/>
          <w:szCs w:val="22"/>
        </w:rPr>
        <w:t>환경</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조직문화</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사회경험은</w:t>
      </w:r>
      <w:r w:rsidRPr="00B61948">
        <w:rPr>
          <w:rFonts w:eastAsia="나눔명조" w:hint="eastAsia"/>
          <w:sz w:val="20"/>
          <w:szCs w:val="22"/>
        </w:rPr>
        <w:t xml:space="preserve"> </w:t>
      </w:r>
      <w:r w:rsidRPr="00B61948">
        <w:rPr>
          <w:rFonts w:eastAsia="나눔명조" w:hint="eastAsia"/>
          <w:sz w:val="20"/>
          <w:szCs w:val="22"/>
        </w:rPr>
        <w:t>곧</w:t>
      </w:r>
      <w:r w:rsidR="008D02CD" w:rsidRPr="00B61948">
        <w:rPr>
          <w:rFonts w:eastAsia="나눔명조" w:hint="eastAsia"/>
          <w:sz w:val="20"/>
          <w:szCs w:val="22"/>
        </w:rPr>
        <w:t xml:space="preserve"> </w:t>
      </w:r>
      <w:r w:rsidRPr="00B61948">
        <w:rPr>
          <w:rFonts w:eastAsia="나눔명조" w:hint="eastAsia"/>
          <w:sz w:val="20"/>
          <w:szCs w:val="22"/>
        </w:rPr>
        <w:t>공직</w:t>
      </w:r>
      <w:r w:rsidRPr="00B61948">
        <w:rPr>
          <w:rFonts w:eastAsia="나눔명조" w:hint="eastAsia"/>
          <w:sz w:val="20"/>
          <w:szCs w:val="22"/>
        </w:rPr>
        <w:t xml:space="preserve"> </w:t>
      </w:r>
      <w:r w:rsidRPr="00B61948">
        <w:rPr>
          <w:rFonts w:eastAsia="나눔명조" w:hint="eastAsia"/>
          <w:sz w:val="20"/>
          <w:szCs w:val="22"/>
        </w:rPr>
        <w:t>종사자들의</w:t>
      </w:r>
      <w:r w:rsidRPr="00B61948">
        <w:rPr>
          <w:rFonts w:eastAsia="나눔명조" w:hint="eastAsia"/>
          <w:sz w:val="20"/>
          <w:szCs w:val="22"/>
        </w:rPr>
        <w:t xml:space="preserve"> </w:t>
      </w:r>
      <w:r w:rsidRPr="00B61948">
        <w:rPr>
          <w:rFonts w:eastAsia="나눔명조" w:hint="eastAsia"/>
          <w:sz w:val="20"/>
          <w:szCs w:val="22"/>
        </w:rPr>
        <w:t>내적동기를</w:t>
      </w:r>
      <w:r w:rsidRPr="00B61948">
        <w:rPr>
          <w:rFonts w:eastAsia="나눔명조" w:hint="eastAsia"/>
          <w:sz w:val="20"/>
          <w:szCs w:val="22"/>
        </w:rPr>
        <w:t xml:space="preserve"> </w:t>
      </w:r>
      <w:r w:rsidRPr="00B61948">
        <w:rPr>
          <w:rFonts w:eastAsia="나눔명조" w:hint="eastAsia"/>
          <w:sz w:val="20"/>
          <w:szCs w:val="22"/>
        </w:rPr>
        <w:t>강화하거나</w:t>
      </w:r>
      <w:r w:rsidRPr="00B61948">
        <w:rPr>
          <w:rFonts w:eastAsia="나눔명조" w:hint="eastAsia"/>
          <w:sz w:val="20"/>
          <w:szCs w:val="22"/>
        </w:rPr>
        <w:t xml:space="preserve"> </w:t>
      </w:r>
      <w:r w:rsidRPr="00B61948">
        <w:rPr>
          <w:rFonts w:eastAsia="나눔명조" w:hint="eastAsia"/>
          <w:sz w:val="20"/>
          <w:szCs w:val="22"/>
        </w:rPr>
        <w:t>약화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요인</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하나이다</w:t>
      </w:r>
      <w:r w:rsidRPr="00B61948">
        <w:rPr>
          <w:rFonts w:eastAsia="나눔명조" w:hint="eastAsia"/>
          <w:sz w:val="20"/>
          <w:szCs w:val="22"/>
        </w:rPr>
        <w:t>.</w:t>
      </w:r>
      <w:r w:rsidR="008D02CD" w:rsidRPr="00B61948">
        <w:rPr>
          <w:rFonts w:eastAsia="나눔명조"/>
          <w:sz w:val="20"/>
          <w:szCs w:val="22"/>
        </w:rPr>
        <w:t xml:space="preserve"> </w:t>
      </w:r>
    </w:p>
    <w:p w14:paraId="157FABB0" w14:textId="185202C1" w:rsidR="001B2696" w:rsidRPr="00B61948" w:rsidRDefault="004217F4" w:rsidP="00265BC3">
      <w:pPr>
        <w:wordWrap/>
        <w:adjustRightInd w:val="0"/>
        <w:spacing w:before="120" w:after="120" w:line="276" w:lineRule="auto"/>
        <w:ind w:rightChars="-23" w:right="-55"/>
        <w:rPr>
          <w:rFonts w:eastAsia="나눔명조"/>
          <w:sz w:val="20"/>
          <w:szCs w:val="22"/>
        </w:rPr>
      </w:pPr>
      <w:r w:rsidRPr="00B61948">
        <w:rPr>
          <w:rFonts w:eastAsia="나눔명조" w:hint="eastAsia"/>
          <w:sz w:val="20"/>
          <w:szCs w:val="20"/>
        </w:rPr>
        <w:t>리더십은</w:t>
      </w:r>
      <w:r w:rsidRPr="00B61948">
        <w:rPr>
          <w:rFonts w:eastAsia="나눔명조"/>
          <w:sz w:val="20"/>
          <w:szCs w:val="20"/>
        </w:rPr>
        <w:t xml:space="preserve"> “</w:t>
      </w:r>
      <w:r w:rsidRPr="00B61948">
        <w:rPr>
          <w:rFonts w:eastAsia="나눔명조" w:hint="eastAsia"/>
          <w:sz w:val="20"/>
          <w:szCs w:val="20"/>
        </w:rPr>
        <w:t>공통의</w:t>
      </w:r>
      <w:r w:rsidRPr="00B61948">
        <w:rPr>
          <w:rFonts w:eastAsia="나눔명조"/>
          <w:sz w:val="20"/>
          <w:szCs w:val="20"/>
        </w:rPr>
        <w:t xml:space="preserve"> </w:t>
      </w:r>
      <w:r w:rsidRPr="00B61948">
        <w:rPr>
          <w:rFonts w:eastAsia="나눔명조" w:hint="eastAsia"/>
          <w:sz w:val="20"/>
          <w:szCs w:val="20"/>
        </w:rPr>
        <w:t>목표</w:t>
      </w:r>
      <w:r w:rsidRPr="00B61948">
        <w:rPr>
          <w:rFonts w:eastAsia="나눔명조"/>
          <w:sz w:val="20"/>
          <w:szCs w:val="20"/>
        </w:rPr>
        <w:t xml:space="preserve"> </w:t>
      </w:r>
      <w:r w:rsidRPr="00B61948">
        <w:rPr>
          <w:rFonts w:eastAsia="나눔명조" w:hint="eastAsia"/>
          <w:sz w:val="20"/>
          <w:szCs w:val="20"/>
        </w:rPr>
        <w:t>달성</w:t>
      </w:r>
      <w:r w:rsidRPr="00B61948">
        <w:rPr>
          <w:rFonts w:eastAsia="나눔명조"/>
          <w:sz w:val="20"/>
          <w:szCs w:val="20"/>
        </w:rPr>
        <w:t xml:space="preserve"> </w:t>
      </w:r>
      <w:r w:rsidRPr="00B61948">
        <w:rPr>
          <w:rFonts w:eastAsia="나눔명조" w:hint="eastAsia"/>
          <w:sz w:val="20"/>
          <w:szCs w:val="20"/>
        </w:rPr>
        <w:t>노력에</w:t>
      </w:r>
      <w:r w:rsidRPr="00B61948">
        <w:rPr>
          <w:rFonts w:eastAsia="나눔명조"/>
          <w:sz w:val="20"/>
          <w:szCs w:val="20"/>
        </w:rPr>
        <w:t xml:space="preserve"> </w:t>
      </w:r>
      <w:r w:rsidRPr="00B61948">
        <w:rPr>
          <w:rFonts w:eastAsia="나눔명조" w:hint="eastAsia"/>
          <w:sz w:val="20"/>
          <w:szCs w:val="20"/>
        </w:rPr>
        <w:t>영향을</w:t>
      </w:r>
      <w:r w:rsidRPr="00B61948">
        <w:rPr>
          <w:rFonts w:eastAsia="나눔명조"/>
          <w:sz w:val="20"/>
          <w:szCs w:val="20"/>
        </w:rPr>
        <w:t xml:space="preserve"> </w:t>
      </w:r>
      <w:r w:rsidRPr="00B61948">
        <w:rPr>
          <w:rFonts w:eastAsia="나눔명조" w:hint="eastAsia"/>
          <w:sz w:val="20"/>
          <w:szCs w:val="20"/>
        </w:rPr>
        <w:t>미치고</w:t>
      </w:r>
      <w:r w:rsidRPr="00B61948">
        <w:rPr>
          <w:rFonts w:eastAsia="나눔명조"/>
          <w:sz w:val="20"/>
          <w:szCs w:val="20"/>
        </w:rPr>
        <w:t xml:space="preserve"> </w:t>
      </w:r>
      <w:r w:rsidRPr="00B61948">
        <w:rPr>
          <w:rFonts w:eastAsia="나눔명조" w:hint="eastAsia"/>
          <w:sz w:val="20"/>
          <w:szCs w:val="20"/>
        </w:rPr>
        <w:t>이를</w:t>
      </w:r>
      <w:r w:rsidRPr="00B61948">
        <w:rPr>
          <w:rFonts w:eastAsia="나눔명조"/>
          <w:sz w:val="20"/>
          <w:szCs w:val="20"/>
        </w:rPr>
        <w:t xml:space="preserve"> </w:t>
      </w:r>
      <w:r w:rsidRPr="00B61948">
        <w:rPr>
          <w:rFonts w:eastAsia="나눔명조" w:hint="eastAsia"/>
          <w:sz w:val="20"/>
          <w:szCs w:val="20"/>
        </w:rPr>
        <w:t>촉진하는</w:t>
      </w:r>
      <w:r w:rsidRPr="00B61948">
        <w:rPr>
          <w:rFonts w:eastAsia="나눔명조"/>
          <w:sz w:val="20"/>
          <w:szCs w:val="20"/>
        </w:rPr>
        <w:t xml:space="preserve"> </w:t>
      </w:r>
      <w:r w:rsidRPr="00B61948">
        <w:rPr>
          <w:rFonts w:eastAsia="나눔명조" w:hint="eastAsia"/>
          <w:sz w:val="20"/>
          <w:szCs w:val="20"/>
        </w:rPr>
        <w:t>광범위한</w:t>
      </w:r>
      <w:r w:rsidRPr="00B61948">
        <w:rPr>
          <w:rFonts w:eastAsia="나눔명조"/>
          <w:sz w:val="20"/>
          <w:szCs w:val="20"/>
        </w:rPr>
        <w:t xml:space="preserve"> </w:t>
      </w:r>
      <w:r w:rsidRPr="00B61948">
        <w:rPr>
          <w:rFonts w:eastAsia="나눔명조" w:hint="eastAsia"/>
          <w:sz w:val="20"/>
          <w:szCs w:val="20"/>
        </w:rPr>
        <w:t>활동</w:t>
      </w:r>
      <w:r w:rsidRPr="00B61948">
        <w:rPr>
          <w:rFonts w:eastAsia="나눔명조"/>
          <w:sz w:val="20"/>
          <w:szCs w:val="20"/>
        </w:rPr>
        <w:fldChar w:fldCharType="begin"/>
      </w:r>
      <w:r w:rsidRPr="00B61948">
        <w:rPr>
          <w:rFonts w:eastAsia="나눔명조"/>
          <w:sz w:val="20"/>
          <w:szCs w:val="20"/>
        </w:rPr>
        <w:instrText xml:space="preserve"> ADDIN ZOTERO_ITEM CSL_CITATION {"citationID":"XFm3s9ql","properties":{"formattedCitation":"(Yukl 2012, 66)","plainCitation":"(Yukl 2012, 66)","noteIndex":0},"citationItems":[{"id":1489,"uris":["http://zotero.org/users/5210800/items/KGNDFNU4"],"uri":["http://zotero.org/users/5210800/items/KGNDFNU4"],"itemData":{"id":1489,"type":"article-journal","container-title":"Academy of Management Perspectives","issue":"4","note":"Citation Key: Yukl2012\ntex.date-added: 2021-09-30 15:49:19 -0400\ntex.date-modified: 2021-09-30 15:49:51 -0400","page":"66-85","title":"Effective leadership behavior: What we know and what questions need more attention","volume":"26","author":[{"family":"Yukl","given":"Gary"}],"issued":{"date-parts":[["2012"]]}},"locator":"66"}],"schema":"https://github.com/citation-style-language/schema/raw/master/csl-citation.json"} </w:instrText>
      </w:r>
      <w:r w:rsidRPr="00B61948">
        <w:rPr>
          <w:rFonts w:eastAsia="나눔명조"/>
          <w:sz w:val="20"/>
          <w:szCs w:val="20"/>
        </w:rPr>
        <w:fldChar w:fldCharType="separate"/>
      </w:r>
      <w:r w:rsidRPr="00B61948">
        <w:rPr>
          <w:sz w:val="20"/>
        </w:rPr>
        <w:t>(Yukl</w:t>
      </w:r>
      <w:r w:rsidR="00966105">
        <w:rPr>
          <w:sz w:val="20"/>
        </w:rPr>
        <w:t>,</w:t>
      </w:r>
      <w:r w:rsidRPr="00B61948">
        <w:rPr>
          <w:sz w:val="20"/>
        </w:rPr>
        <w:t xml:space="preserve"> 2012</w:t>
      </w:r>
      <w:r w:rsidR="00966105">
        <w:rPr>
          <w:sz w:val="20"/>
        </w:rPr>
        <w:t>:</w:t>
      </w:r>
      <w:r w:rsidRPr="00B61948">
        <w:rPr>
          <w:sz w:val="20"/>
        </w:rPr>
        <w:t xml:space="preserve"> 66)</w:t>
      </w:r>
      <w:r w:rsidRPr="00B61948">
        <w:rPr>
          <w:rFonts w:eastAsia="나눔명조"/>
          <w:sz w:val="20"/>
          <w:szCs w:val="20"/>
        </w:rPr>
        <w:fldChar w:fldCharType="end"/>
      </w:r>
      <w:r w:rsidRPr="00B61948">
        <w:rPr>
          <w:rFonts w:eastAsia="나눔명조"/>
          <w:sz w:val="20"/>
          <w:szCs w:val="20"/>
        </w:rPr>
        <w:t>”</w:t>
      </w:r>
      <w:r w:rsidRPr="00B61948">
        <w:rPr>
          <w:rFonts w:eastAsia="나눔명조" w:hint="eastAsia"/>
          <w:sz w:val="20"/>
          <w:szCs w:val="20"/>
        </w:rPr>
        <w:t>을</w:t>
      </w:r>
      <w:r w:rsidRPr="00B61948">
        <w:rPr>
          <w:rFonts w:eastAsia="나눔명조"/>
          <w:sz w:val="20"/>
          <w:szCs w:val="20"/>
        </w:rPr>
        <w:t xml:space="preserve"> </w:t>
      </w:r>
      <w:r w:rsidRPr="00B61948">
        <w:rPr>
          <w:rFonts w:eastAsia="나눔명조" w:hint="eastAsia"/>
          <w:sz w:val="20"/>
          <w:szCs w:val="20"/>
        </w:rPr>
        <w:t>포함한</w:t>
      </w:r>
      <w:r w:rsidRPr="00B61948">
        <w:rPr>
          <w:rFonts w:eastAsia="나눔명조"/>
          <w:sz w:val="20"/>
          <w:szCs w:val="20"/>
        </w:rPr>
        <w:t xml:space="preserve"> </w:t>
      </w:r>
      <w:r w:rsidRPr="00B61948">
        <w:rPr>
          <w:rFonts w:eastAsia="나눔명조" w:hint="eastAsia"/>
          <w:sz w:val="20"/>
          <w:szCs w:val="20"/>
        </w:rPr>
        <w:t>폭넓은</w:t>
      </w:r>
      <w:r w:rsidRPr="00B61948">
        <w:rPr>
          <w:rFonts w:eastAsia="나눔명조"/>
          <w:sz w:val="20"/>
          <w:szCs w:val="20"/>
        </w:rPr>
        <w:t xml:space="preserve"> </w:t>
      </w:r>
      <w:r w:rsidRPr="00B61948">
        <w:rPr>
          <w:rFonts w:eastAsia="나눔명조" w:hint="eastAsia"/>
          <w:sz w:val="20"/>
          <w:szCs w:val="20"/>
        </w:rPr>
        <w:t>개념이다</w:t>
      </w:r>
      <w:r w:rsidRPr="00B61948">
        <w:rPr>
          <w:rFonts w:eastAsia="나눔명조"/>
          <w:sz w:val="20"/>
          <w:szCs w:val="20"/>
        </w:rPr>
        <w:t xml:space="preserve">. </w:t>
      </w:r>
      <w:r w:rsidRPr="00B61948">
        <w:rPr>
          <w:rFonts w:eastAsia="나눔명조" w:hint="eastAsia"/>
          <w:sz w:val="20"/>
          <w:szCs w:val="20"/>
        </w:rPr>
        <w:t>따라서</w:t>
      </w:r>
      <w:r w:rsidRPr="00B61948">
        <w:rPr>
          <w:rFonts w:eastAsia="나눔명조"/>
          <w:sz w:val="20"/>
          <w:szCs w:val="20"/>
        </w:rPr>
        <w:t xml:space="preserve"> </w:t>
      </w:r>
      <w:r w:rsidR="001B2696" w:rsidRPr="00B61948">
        <w:rPr>
          <w:rFonts w:eastAsia="나눔명조" w:hint="eastAsia"/>
          <w:sz w:val="20"/>
          <w:szCs w:val="22"/>
        </w:rPr>
        <w:t>리더십은</w:t>
      </w:r>
      <w:r w:rsidR="00B37D06" w:rsidRPr="00B61948">
        <w:rPr>
          <w:rFonts w:eastAsia="나눔명조"/>
          <w:sz w:val="20"/>
          <w:szCs w:val="22"/>
        </w:rPr>
        <w:t xml:space="preserve"> </w:t>
      </w:r>
      <w:r w:rsidR="003F608A" w:rsidRPr="00B61948">
        <w:rPr>
          <w:rFonts w:eastAsia="나눔명조" w:hint="eastAsia"/>
          <w:sz w:val="20"/>
          <w:szCs w:val="22"/>
        </w:rPr>
        <w:t>조직구성원</w:t>
      </w:r>
      <w:r w:rsidR="003F608A" w:rsidRPr="00B61948">
        <w:rPr>
          <w:rFonts w:eastAsia="나눔명조"/>
          <w:sz w:val="20"/>
          <w:szCs w:val="22"/>
        </w:rPr>
        <w:t xml:space="preserve"> </w:t>
      </w:r>
      <w:r w:rsidR="003F608A" w:rsidRPr="00B61948">
        <w:rPr>
          <w:rFonts w:eastAsia="나눔명조" w:hint="eastAsia"/>
          <w:sz w:val="20"/>
          <w:szCs w:val="22"/>
        </w:rPr>
        <w:t>집단이</w:t>
      </w:r>
      <w:r w:rsidR="003F608A" w:rsidRPr="00B61948">
        <w:rPr>
          <w:rFonts w:eastAsia="나눔명조"/>
          <w:sz w:val="20"/>
          <w:szCs w:val="22"/>
        </w:rPr>
        <w:t xml:space="preserve"> </w:t>
      </w:r>
      <w:r w:rsidR="003F608A" w:rsidRPr="00B61948">
        <w:rPr>
          <w:rFonts w:eastAsia="나눔명조" w:hint="eastAsia"/>
          <w:sz w:val="20"/>
          <w:szCs w:val="22"/>
        </w:rPr>
        <w:t>공적가치를</w:t>
      </w:r>
      <w:r w:rsidR="003F608A" w:rsidRPr="00B61948">
        <w:rPr>
          <w:rFonts w:eastAsia="나눔명조"/>
          <w:sz w:val="20"/>
          <w:szCs w:val="22"/>
        </w:rPr>
        <w:t xml:space="preserve"> </w:t>
      </w:r>
      <w:r w:rsidR="003F608A" w:rsidRPr="00B61948">
        <w:rPr>
          <w:rFonts w:eastAsia="나눔명조" w:hint="eastAsia"/>
          <w:sz w:val="20"/>
          <w:szCs w:val="22"/>
        </w:rPr>
        <w:t>내면화</w:t>
      </w:r>
      <w:r w:rsidR="003F608A" w:rsidRPr="00B61948">
        <w:rPr>
          <w:rFonts w:eastAsia="나눔명조"/>
          <w:sz w:val="20"/>
          <w:szCs w:val="22"/>
        </w:rPr>
        <w:t xml:space="preserve"> </w:t>
      </w:r>
      <w:r w:rsidR="003F608A" w:rsidRPr="00B61948">
        <w:rPr>
          <w:rFonts w:eastAsia="나눔명조" w:hint="eastAsia"/>
          <w:sz w:val="20"/>
          <w:szCs w:val="22"/>
        </w:rPr>
        <w:t>하도록</w:t>
      </w:r>
      <w:r w:rsidR="003F608A" w:rsidRPr="00B61948">
        <w:rPr>
          <w:rFonts w:eastAsia="나눔명조"/>
          <w:sz w:val="20"/>
          <w:szCs w:val="22"/>
        </w:rPr>
        <w:t xml:space="preserve"> </w:t>
      </w:r>
      <w:r w:rsidR="003F608A" w:rsidRPr="00B61948">
        <w:rPr>
          <w:rFonts w:eastAsia="나눔명조" w:hint="eastAsia"/>
          <w:sz w:val="20"/>
          <w:szCs w:val="22"/>
        </w:rPr>
        <w:t>하고</w:t>
      </w:r>
      <w:r w:rsidR="003F608A" w:rsidRPr="00B61948">
        <w:rPr>
          <w:rFonts w:eastAsia="나눔명조"/>
          <w:sz w:val="20"/>
          <w:szCs w:val="22"/>
        </w:rPr>
        <w:t xml:space="preserve">, </w:t>
      </w:r>
      <w:r w:rsidR="003F608A" w:rsidRPr="00B61948">
        <w:rPr>
          <w:rFonts w:eastAsia="나눔명조" w:hint="eastAsia"/>
          <w:sz w:val="20"/>
          <w:szCs w:val="22"/>
        </w:rPr>
        <w:t>구성원</w:t>
      </w:r>
      <w:r w:rsidRPr="00B61948">
        <w:rPr>
          <w:rFonts w:eastAsia="나눔명조" w:hint="eastAsia"/>
          <w:sz w:val="20"/>
          <w:szCs w:val="22"/>
        </w:rPr>
        <w:t>들의</w:t>
      </w:r>
      <w:r w:rsidRPr="00B61948">
        <w:rPr>
          <w:rFonts w:eastAsia="나눔명조"/>
          <w:sz w:val="20"/>
          <w:szCs w:val="22"/>
        </w:rPr>
        <w:t xml:space="preserve"> </w:t>
      </w:r>
      <w:r w:rsidRPr="00B61948">
        <w:rPr>
          <w:rFonts w:eastAsia="나눔명조" w:hint="eastAsia"/>
          <w:sz w:val="20"/>
          <w:szCs w:val="22"/>
        </w:rPr>
        <w:t>자아관념</w:t>
      </w:r>
      <w:r w:rsidRPr="00B61948">
        <w:rPr>
          <w:rFonts w:eastAsia="나눔명조"/>
          <w:sz w:val="20"/>
          <w:szCs w:val="22"/>
        </w:rPr>
        <w:t xml:space="preserve"> </w:t>
      </w:r>
      <w:r w:rsidRPr="00B61948">
        <w:rPr>
          <w:rFonts w:eastAsia="나눔명조" w:hint="eastAsia"/>
          <w:sz w:val="20"/>
          <w:szCs w:val="22"/>
        </w:rPr>
        <w:t>변화를</w:t>
      </w:r>
      <w:r w:rsidRPr="00B61948">
        <w:rPr>
          <w:rFonts w:eastAsia="나눔명조"/>
          <w:sz w:val="20"/>
          <w:szCs w:val="22"/>
        </w:rPr>
        <w:t xml:space="preserve"> </w:t>
      </w:r>
      <w:r w:rsidRPr="00B61948">
        <w:rPr>
          <w:rFonts w:eastAsia="나눔명조" w:hint="eastAsia"/>
          <w:sz w:val="20"/>
          <w:szCs w:val="22"/>
        </w:rPr>
        <w:t>야기할</w:t>
      </w:r>
      <w:r w:rsidRPr="00B61948">
        <w:rPr>
          <w:rFonts w:eastAsia="나눔명조"/>
          <w:sz w:val="20"/>
          <w:szCs w:val="22"/>
        </w:rPr>
        <w:t xml:space="preserve"> </w:t>
      </w:r>
      <w:r w:rsidRPr="00B61948">
        <w:rPr>
          <w:rFonts w:eastAsia="나눔명조" w:hint="eastAsia"/>
          <w:sz w:val="20"/>
          <w:szCs w:val="22"/>
        </w:rPr>
        <w:t>수</w:t>
      </w:r>
      <w:r w:rsidRPr="00B61948">
        <w:rPr>
          <w:rFonts w:eastAsia="나눔명조"/>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이러한</w:t>
      </w:r>
      <w:r w:rsidRPr="00B61948">
        <w:rPr>
          <w:rFonts w:eastAsia="나눔명조"/>
          <w:sz w:val="20"/>
          <w:szCs w:val="22"/>
        </w:rPr>
        <w:t xml:space="preserve"> </w:t>
      </w:r>
      <w:r w:rsidRPr="00B61948">
        <w:rPr>
          <w:rFonts w:eastAsia="나눔명조" w:hint="eastAsia"/>
          <w:sz w:val="20"/>
          <w:szCs w:val="22"/>
        </w:rPr>
        <w:t>변화를</w:t>
      </w:r>
      <w:r w:rsidRPr="00B61948">
        <w:rPr>
          <w:rFonts w:eastAsia="나눔명조"/>
          <w:sz w:val="20"/>
          <w:szCs w:val="22"/>
        </w:rPr>
        <w:t xml:space="preserve"> </w:t>
      </w:r>
      <w:r w:rsidRPr="00B61948">
        <w:rPr>
          <w:rFonts w:eastAsia="나눔명조" w:hint="eastAsia"/>
          <w:sz w:val="20"/>
          <w:szCs w:val="22"/>
        </w:rPr>
        <w:t>야기하는</w:t>
      </w:r>
      <w:r w:rsidRPr="00B61948">
        <w:rPr>
          <w:rFonts w:eastAsia="나눔명조"/>
          <w:sz w:val="20"/>
          <w:szCs w:val="22"/>
        </w:rPr>
        <w:t xml:space="preserve"> </w:t>
      </w:r>
      <w:r w:rsidRPr="00B61948">
        <w:rPr>
          <w:rFonts w:eastAsia="나눔명조" w:hint="eastAsia"/>
          <w:sz w:val="20"/>
          <w:szCs w:val="22"/>
        </w:rPr>
        <w:t>행위를</w:t>
      </w:r>
      <w:r w:rsidRPr="00B61948">
        <w:rPr>
          <w:rFonts w:eastAsia="나눔명조"/>
          <w:sz w:val="20"/>
          <w:szCs w:val="22"/>
        </w:rPr>
        <w:t xml:space="preserve"> </w:t>
      </w:r>
      <w:r w:rsidRPr="00B61948">
        <w:rPr>
          <w:rFonts w:eastAsia="나눔명조" w:hint="eastAsia"/>
          <w:sz w:val="20"/>
          <w:szCs w:val="22"/>
        </w:rPr>
        <w:t>행함으로써</w:t>
      </w:r>
      <w:r w:rsidR="00B37D06" w:rsidRPr="00B61948">
        <w:rPr>
          <w:rFonts w:eastAsia="나눔명조"/>
          <w:sz w:val="20"/>
          <w:szCs w:val="22"/>
        </w:rPr>
        <w:t xml:space="preserve"> </w:t>
      </w:r>
      <w:r w:rsidR="00B37D06" w:rsidRPr="00B61948">
        <w:rPr>
          <w:rFonts w:eastAsia="나눔명조" w:hint="eastAsia"/>
          <w:sz w:val="20"/>
          <w:szCs w:val="22"/>
        </w:rPr>
        <w:t>발휘된다</w:t>
      </w:r>
      <w:r w:rsidR="00B37D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9BaIr5TZ","properties":{"formattedCitation":"(\\uc0\\u44608{}\\uc0\\u54840{}\\uc0\\u51221{} 2020)","plainCitation":"(</w:instrText>
      </w:r>
      <w:r w:rsidR="005302F9" w:rsidRPr="00B61948">
        <w:rPr>
          <w:rFonts w:eastAsia="나눔명조" w:hint="eastAsia"/>
          <w:sz w:val="20"/>
          <w:szCs w:val="22"/>
        </w:rPr>
        <w:instrText>김호정</w:instrText>
      </w:r>
      <w:r w:rsidR="005302F9" w:rsidRPr="00B61948">
        <w:rPr>
          <w:rFonts w:eastAsia="나눔명조"/>
          <w:sz w:val="20"/>
          <w:szCs w:val="22"/>
        </w:rPr>
        <w:instrText xml:space="preserve"> 2020)","noteIndex":0},"citationItems":[{"id":1409,"uris":["http://zotero.org/users/5210800/items/EMZQBNJ7"],"uri":["http://zotero.org/users/5210800/items/EMZQBNJ7"],"itemData":{"id":1409,"type":"article-journal","container-title":"Korean Public Administration Review","DOI":"10.18333/KPAR.54.2.257","ISSN":"1226-2536","issue":"2","language":"ko","note":"Citation Key: kim:2020","page":"257</w:instrText>
      </w:r>
      <w:r w:rsidR="005302F9" w:rsidRPr="00B61948">
        <w:rPr>
          <w:rFonts w:eastAsia="나눔명조" w:hint="eastAsia"/>
          <w:sz w:val="20"/>
          <w:szCs w:val="22"/>
        </w:rPr>
        <w:instrText>–</w:instrText>
      </w:r>
      <w:r w:rsidR="005302F9" w:rsidRPr="00B61948">
        <w:rPr>
          <w:rFonts w:eastAsia="나눔명조"/>
          <w:sz w:val="20"/>
          <w:szCs w:val="22"/>
        </w:rPr>
        <w:instrText>284","title":"</w:instrText>
      </w:r>
      <w:r w:rsidR="005302F9" w:rsidRPr="00B61948">
        <w:rPr>
          <w:rFonts w:eastAsia="나눔명조" w:hint="eastAsia"/>
          <w:sz w:val="20"/>
          <w:szCs w:val="22"/>
        </w:rPr>
        <w:instrText>공공봉사동기</w:instrText>
      </w:r>
      <w:r w:rsidR="005302F9" w:rsidRPr="00B61948">
        <w:rPr>
          <w:rFonts w:eastAsia="나눔명조"/>
          <w:sz w:val="20"/>
          <w:szCs w:val="22"/>
        </w:rPr>
        <w:instrText>(PSM)</w:instrText>
      </w:r>
      <w:r w:rsidR="005302F9" w:rsidRPr="00B61948">
        <w:rPr>
          <w:rFonts w:eastAsia="나눔명조" w:hint="eastAsia"/>
          <w:sz w:val="20"/>
          <w:szCs w:val="22"/>
        </w:rPr>
        <w:instrText>와</w:instrText>
      </w:r>
      <w:r w:rsidR="005302F9" w:rsidRPr="00B61948">
        <w:rPr>
          <w:rFonts w:eastAsia="나눔명조"/>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sz w:val="20"/>
          <w:szCs w:val="22"/>
        </w:rPr>
        <w:instrText xml:space="preserve"> </w:instrText>
      </w:r>
      <w:r w:rsidR="005302F9" w:rsidRPr="00B61948">
        <w:rPr>
          <w:rFonts w:eastAsia="나눔명조" w:hint="eastAsia"/>
          <w:sz w:val="20"/>
          <w:szCs w:val="22"/>
        </w:rPr>
        <w:instrText>관계</w:instrText>
      </w:r>
      <w:r w:rsidR="005302F9" w:rsidRPr="00B61948">
        <w:rPr>
          <w:rFonts w:eastAsia="나눔명조"/>
          <w:sz w:val="20"/>
          <w:szCs w:val="22"/>
        </w:rPr>
        <w:instrText>","volume":"54","author":[{"family":"</w:instrText>
      </w:r>
      <w:r w:rsidR="005302F9" w:rsidRPr="00B61948">
        <w:rPr>
          <w:rFonts w:eastAsia="나눔명조" w:hint="eastAsia"/>
          <w:sz w:val="20"/>
          <w:szCs w:val="22"/>
        </w:rPr>
        <w:instrText>김호정</w:instrText>
      </w:r>
      <w:r w:rsidR="005302F9" w:rsidRPr="00B61948">
        <w:rPr>
          <w:rFonts w:eastAsia="나눔명조"/>
          <w:sz w:val="20"/>
          <w:szCs w:val="22"/>
        </w:rPr>
        <w:instrText xml:space="preserve">","given":""}],"issued":{"date-parts":[["2020",6]]}}}],"schema":"https://github.com/citation-style-language/schema/raw/master/csl-citation.json"} </w:instrText>
      </w:r>
      <w:r w:rsidR="00B37D06"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김호정</w:t>
      </w:r>
      <w:r w:rsidR="00966105">
        <w:rPr>
          <w:rFonts w:eastAsia="나눔명조" w:hint="eastAsia"/>
          <w:sz w:val="20"/>
          <w:szCs w:val="22"/>
        </w:rPr>
        <w:t>,</w:t>
      </w:r>
      <w:r w:rsidR="00B37D06" w:rsidRPr="003820D2">
        <w:rPr>
          <w:rFonts w:eastAsia="나눔명조"/>
          <w:sz w:val="20"/>
          <w:szCs w:val="22"/>
        </w:rPr>
        <w:t xml:space="preserve"> 2020)</w:t>
      </w:r>
      <w:r w:rsidR="00B37D06" w:rsidRPr="00B61948">
        <w:rPr>
          <w:rFonts w:eastAsia="나눔명조"/>
          <w:sz w:val="20"/>
          <w:szCs w:val="22"/>
        </w:rPr>
        <w:fldChar w:fldCharType="end"/>
      </w:r>
      <w:r w:rsidR="001B2696" w:rsidRPr="00B61948">
        <w:rPr>
          <w:rFonts w:eastAsia="나눔명조"/>
          <w:sz w:val="20"/>
          <w:szCs w:val="22"/>
        </w:rPr>
        <w:t xml:space="preserve">. </w:t>
      </w:r>
      <w:r w:rsidR="00A064FA" w:rsidRPr="00B61948">
        <w:rPr>
          <w:rFonts w:eastAsia="나눔명조" w:hint="eastAsia"/>
          <w:sz w:val="20"/>
          <w:szCs w:val="22"/>
        </w:rPr>
        <w:t>즉</w:t>
      </w:r>
      <w:r w:rsidR="00A064FA" w:rsidRPr="00B61948">
        <w:rPr>
          <w:rFonts w:eastAsia="나눔명조" w:hint="eastAsia"/>
          <w:sz w:val="20"/>
          <w:szCs w:val="22"/>
        </w:rPr>
        <w:t>,</w:t>
      </w:r>
      <w:r w:rsidR="00A064FA" w:rsidRPr="00B61948">
        <w:rPr>
          <w:rFonts w:eastAsia="나눔명조"/>
          <w:sz w:val="20"/>
          <w:szCs w:val="22"/>
        </w:rPr>
        <w:t xml:space="preserve"> </w:t>
      </w:r>
      <w:r w:rsidR="00C061E5" w:rsidRPr="00B61948">
        <w:rPr>
          <w:rFonts w:eastAsia="나눔명조" w:hint="eastAsia"/>
          <w:sz w:val="20"/>
          <w:szCs w:val="22"/>
        </w:rPr>
        <w:t>리더가</w:t>
      </w:r>
      <w:r w:rsidR="00C061E5" w:rsidRPr="00B61948">
        <w:rPr>
          <w:rFonts w:eastAsia="나눔명조" w:hint="eastAsia"/>
          <w:sz w:val="20"/>
          <w:szCs w:val="22"/>
        </w:rPr>
        <w:t xml:space="preserve"> </w:t>
      </w:r>
      <w:r w:rsidR="001B2696" w:rsidRPr="00B61948">
        <w:rPr>
          <w:rFonts w:eastAsia="나눔명조" w:hint="eastAsia"/>
          <w:sz w:val="20"/>
          <w:szCs w:val="22"/>
        </w:rPr>
        <w:t>혁신적이고</w:t>
      </w:r>
      <w:r w:rsidR="001B2696" w:rsidRPr="00B61948">
        <w:rPr>
          <w:rFonts w:eastAsia="나눔명조" w:hint="eastAsia"/>
          <w:sz w:val="20"/>
          <w:szCs w:val="22"/>
        </w:rPr>
        <w:t xml:space="preserve"> </w:t>
      </w:r>
      <w:r w:rsidR="001B2696" w:rsidRPr="00B61948">
        <w:rPr>
          <w:rFonts w:eastAsia="나눔명조" w:hint="eastAsia"/>
          <w:sz w:val="20"/>
          <w:szCs w:val="22"/>
        </w:rPr>
        <w:t>개방적인</w:t>
      </w:r>
      <w:r w:rsidR="001B2696" w:rsidRPr="00B61948">
        <w:rPr>
          <w:rFonts w:eastAsia="나눔명조" w:hint="eastAsia"/>
          <w:sz w:val="20"/>
          <w:szCs w:val="22"/>
        </w:rPr>
        <w:t xml:space="preserve"> </w:t>
      </w:r>
      <w:r w:rsidR="001B2696" w:rsidRPr="00B61948">
        <w:rPr>
          <w:rFonts w:eastAsia="나눔명조" w:hint="eastAsia"/>
          <w:sz w:val="20"/>
          <w:szCs w:val="22"/>
        </w:rPr>
        <w:t>문화</w:t>
      </w:r>
      <w:r w:rsidR="00C061E5" w:rsidRPr="00B61948">
        <w:rPr>
          <w:rFonts w:eastAsia="나눔명조" w:hint="eastAsia"/>
          <w:sz w:val="20"/>
          <w:szCs w:val="22"/>
        </w:rPr>
        <w:t>를</w:t>
      </w:r>
      <w:r w:rsidR="00C061E5" w:rsidRPr="00B61948">
        <w:rPr>
          <w:rFonts w:eastAsia="나눔명조" w:hint="eastAsia"/>
          <w:sz w:val="20"/>
          <w:szCs w:val="22"/>
        </w:rPr>
        <w:t xml:space="preserve"> </w:t>
      </w:r>
      <w:r w:rsidR="00C061E5" w:rsidRPr="00B61948">
        <w:rPr>
          <w:rFonts w:eastAsia="나눔명조" w:hint="eastAsia"/>
          <w:sz w:val="20"/>
          <w:szCs w:val="22"/>
        </w:rPr>
        <w:t>활성화하고</w:t>
      </w:r>
      <w:r w:rsidR="00C061E5" w:rsidRPr="00B61948">
        <w:rPr>
          <w:rFonts w:eastAsia="나눔명조" w:hint="eastAsia"/>
          <w:sz w:val="20"/>
          <w:szCs w:val="22"/>
        </w:rPr>
        <w:t xml:space="preserve"> </w:t>
      </w:r>
      <w:r w:rsidR="00C061E5" w:rsidRPr="00B61948">
        <w:rPr>
          <w:rFonts w:eastAsia="나눔명조" w:hint="eastAsia"/>
          <w:sz w:val="20"/>
          <w:szCs w:val="22"/>
        </w:rPr>
        <w:t>집단</w:t>
      </w:r>
      <w:r w:rsidR="00C061E5" w:rsidRPr="00B61948">
        <w:rPr>
          <w:rFonts w:eastAsia="나눔명조" w:hint="eastAsia"/>
          <w:sz w:val="20"/>
          <w:szCs w:val="22"/>
        </w:rPr>
        <w:t xml:space="preserve"> </w:t>
      </w:r>
      <w:r w:rsidR="00C061E5" w:rsidRPr="00B61948">
        <w:rPr>
          <w:rFonts w:eastAsia="나눔명조" w:hint="eastAsia"/>
          <w:sz w:val="20"/>
          <w:szCs w:val="22"/>
        </w:rPr>
        <w:t>내에서</w:t>
      </w:r>
      <w:r w:rsidR="00C061E5" w:rsidRPr="00B61948">
        <w:rPr>
          <w:rFonts w:eastAsia="나눔명조" w:hint="eastAsia"/>
          <w:sz w:val="20"/>
          <w:szCs w:val="22"/>
        </w:rPr>
        <w:t xml:space="preserve"> </w:t>
      </w:r>
      <w:r w:rsidR="001B2696" w:rsidRPr="00B61948">
        <w:rPr>
          <w:rFonts w:eastAsia="나눔명조" w:hint="eastAsia"/>
          <w:sz w:val="20"/>
          <w:szCs w:val="22"/>
        </w:rPr>
        <w:t>조직목표</w:t>
      </w:r>
      <w:r w:rsidR="001B2696" w:rsidRPr="00B61948">
        <w:rPr>
          <w:rFonts w:eastAsia="나눔명조" w:hint="eastAsia"/>
          <w:sz w:val="20"/>
          <w:szCs w:val="22"/>
        </w:rPr>
        <w:t xml:space="preserve"> </w:t>
      </w:r>
      <w:r w:rsidR="001B2696" w:rsidRPr="00B61948">
        <w:rPr>
          <w:rFonts w:eastAsia="나눔명조" w:hint="eastAsia"/>
          <w:sz w:val="20"/>
          <w:szCs w:val="22"/>
        </w:rPr>
        <w:t>일치성을</w:t>
      </w:r>
      <w:r w:rsidR="001B2696" w:rsidRPr="00B61948">
        <w:rPr>
          <w:rFonts w:eastAsia="나눔명조" w:hint="eastAsia"/>
          <w:sz w:val="20"/>
          <w:szCs w:val="22"/>
        </w:rPr>
        <w:t xml:space="preserve"> </w:t>
      </w:r>
      <w:r w:rsidR="00C061E5" w:rsidRPr="00B61948">
        <w:rPr>
          <w:rFonts w:eastAsia="나눔명조" w:hint="eastAsia"/>
          <w:sz w:val="20"/>
          <w:szCs w:val="22"/>
        </w:rPr>
        <w:t>강화하면</w:t>
      </w:r>
      <w:r w:rsidR="00A064FA" w:rsidRPr="00B61948">
        <w:rPr>
          <w:rFonts w:eastAsia="나눔명조" w:hint="eastAsia"/>
          <w:sz w:val="20"/>
          <w:szCs w:val="22"/>
        </w:rPr>
        <w:t xml:space="preserve"> </w:t>
      </w:r>
      <w:r w:rsidR="00A064FA" w:rsidRPr="00B61948">
        <w:rPr>
          <w:rFonts w:eastAsia="나눔명조" w:hint="eastAsia"/>
          <w:sz w:val="20"/>
          <w:szCs w:val="22"/>
        </w:rPr>
        <w:t>구성원들의</w:t>
      </w:r>
      <w:r w:rsidR="00C061E5" w:rsidRPr="00B61948">
        <w:rPr>
          <w:rFonts w:eastAsia="나눔명조" w:hint="eastAsia"/>
          <w:sz w:val="20"/>
          <w:szCs w:val="22"/>
        </w:rPr>
        <w:t xml:space="preserve"> </w:t>
      </w:r>
      <w:r w:rsidR="00012453" w:rsidRPr="00B61948">
        <w:rPr>
          <w:rFonts w:eastAsia="나눔명조" w:hint="eastAsia"/>
          <w:sz w:val="20"/>
          <w:szCs w:val="22"/>
        </w:rPr>
        <w:t>공공봉사동기</w:t>
      </w:r>
      <w:r w:rsidR="00A064FA" w:rsidRPr="00B61948">
        <w:rPr>
          <w:rFonts w:eastAsia="나눔명조" w:hint="eastAsia"/>
          <w:sz w:val="20"/>
          <w:szCs w:val="22"/>
        </w:rPr>
        <w:t>가</w:t>
      </w:r>
      <w:r w:rsidR="00A064FA" w:rsidRPr="00B61948">
        <w:rPr>
          <w:rFonts w:eastAsia="나눔명조" w:hint="eastAsia"/>
          <w:sz w:val="20"/>
          <w:szCs w:val="22"/>
        </w:rPr>
        <w:t xml:space="preserve"> </w:t>
      </w:r>
      <w:r w:rsidR="00A064FA" w:rsidRPr="00B61948">
        <w:rPr>
          <w:rFonts w:eastAsia="나눔명조" w:hint="eastAsia"/>
          <w:sz w:val="20"/>
          <w:szCs w:val="22"/>
        </w:rPr>
        <w:t>제고될</w:t>
      </w:r>
      <w:r w:rsidR="00A064FA" w:rsidRPr="00B61948">
        <w:rPr>
          <w:rFonts w:eastAsia="나눔명조" w:hint="eastAsia"/>
          <w:sz w:val="20"/>
          <w:szCs w:val="22"/>
        </w:rPr>
        <w:t xml:space="preserve"> </w:t>
      </w:r>
      <w:r w:rsidR="00A064FA" w:rsidRPr="00B61948">
        <w:rPr>
          <w:rFonts w:eastAsia="나눔명조" w:hint="eastAsia"/>
          <w:sz w:val="20"/>
          <w:szCs w:val="22"/>
        </w:rPr>
        <w:t>것이라</w:t>
      </w:r>
      <w:r w:rsidR="00A064FA" w:rsidRPr="00B61948">
        <w:rPr>
          <w:rFonts w:eastAsia="나눔명조" w:hint="eastAsia"/>
          <w:sz w:val="20"/>
          <w:szCs w:val="22"/>
        </w:rPr>
        <w:t xml:space="preserve"> </w:t>
      </w:r>
      <w:r w:rsidR="00A064FA" w:rsidRPr="00B61948">
        <w:rPr>
          <w:rFonts w:eastAsia="나눔명조" w:hint="eastAsia"/>
          <w:sz w:val="20"/>
          <w:szCs w:val="22"/>
        </w:rPr>
        <w:t>기대할</w:t>
      </w:r>
      <w:r w:rsidR="00A064FA" w:rsidRPr="00B61948">
        <w:rPr>
          <w:rFonts w:eastAsia="나눔명조" w:hint="eastAsia"/>
          <w:sz w:val="20"/>
          <w:szCs w:val="22"/>
        </w:rPr>
        <w:t xml:space="preserve"> </w:t>
      </w:r>
      <w:r w:rsidR="00A064FA" w:rsidRPr="00B61948">
        <w:rPr>
          <w:rFonts w:eastAsia="나눔명조" w:hint="eastAsia"/>
          <w:sz w:val="20"/>
          <w:szCs w:val="22"/>
        </w:rPr>
        <w:t>수</w:t>
      </w:r>
      <w:r w:rsidR="00A064FA" w:rsidRPr="00B61948">
        <w:rPr>
          <w:rFonts w:eastAsia="나눔명조" w:hint="eastAsia"/>
          <w:sz w:val="20"/>
          <w:szCs w:val="22"/>
        </w:rPr>
        <w:t xml:space="preserve"> </w:t>
      </w:r>
      <w:r w:rsidR="00A064FA" w:rsidRPr="00B61948">
        <w:rPr>
          <w:rFonts w:eastAsia="나눔명조" w:hint="eastAsia"/>
          <w:sz w:val="20"/>
          <w:szCs w:val="22"/>
        </w:rPr>
        <w:t>있다</w:t>
      </w:r>
      <w:r w:rsidR="00C061E5" w:rsidRPr="00B61948">
        <w:rPr>
          <w:rFonts w:eastAsia="나눔명조" w:hint="eastAsia"/>
          <w:sz w:val="20"/>
          <w:szCs w:val="22"/>
        </w:rPr>
        <w:t>.</w:t>
      </w:r>
      <w:r w:rsidR="001B2696" w:rsidRPr="00B61948">
        <w:rPr>
          <w:rFonts w:eastAsia="나눔명조" w:hint="eastAsia"/>
          <w:sz w:val="20"/>
          <w:szCs w:val="22"/>
        </w:rPr>
        <w:t xml:space="preserve"> </w:t>
      </w:r>
      <w:r w:rsidR="00C061E5" w:rsidRPr="00B61948">
        <w:rPr>
          <w:rFonts w:eastAsia="나눔명조" w:hint="eastAsia"/>
          <w:sz w:val="20"/>
          <w:szCs w:val="22"/>
        </w:rPr>
        <w:t>나아가</w:t>
      </w:r>
      <w:r w:rsidR="00C061E5" w:rsidRPr="00B61948">
        <w:rPr>
          <w:rFonts w:eastAsia="나눔명조" w:hint="eastAsia"/>
          <w:sz w:val="20"/>
          <w:szCs w:val="22"/>
        </w:rPr>
        <w:t xml:space="preserve"> </w:t>
      </w:r>
      <w:r w:rsidR="001B2696" w:rsidRPr="00B61948">
        <w:rPr>
          <w:rFonts w:eastAsia="나눔명조" w:hint="eastAsia"/>
          <w:sz w:val="20"/>
          <w:szCs w:val="22"/>
        </w:rPr>
        <w:t>리더</w:t>
      </w:r>
      <w:r w:rsidR="00A064FA" w:rsidRPr="00B61948">
        <w:rPr>
          <w:rFonts w:eastAsia="나눔명조" w:hint="eastAsia"/>
          <w:sz w:val="20"/>
          <w:szCs w:val="22"/>
        </w:rPr>
        <w:t>는</w:t>
      </w:r>
      <w:r w:rsidR="00C061E5" w:rsidRPr="00B61948">
        <w:rPr>
          <w:rFonts w:eastAsia="나눔명조" w:hint="eastAsia"/>
          <w:sz w:val="20"/>
          <w:szCs w:val="22"/>
        </w:rPr>
        <w:t xml:space="preserve"> </w:t>
      </w:r>
      <w:r w:rsidR="00C061E5" w:rsidRPr="00B61948">
        <w:rPr>
          <w:rFonts w:eastAsia="나눔명조" w:hint="eastAsia"/>
          <w:sz w:val="20"/>
          <w:szCs w:val="22"/>
        </w:rPr>
        <w:t>조직구성원에게</w:t>
      </w:r>
      <w:r w:rsidR="00C061E5" w:rsidRPr="00B61948">
        <w:rPr>
          <w:rFonts w:eastAsia="나눔명조" w:hint="eastAsia"/>
          <w:sz w:val="20"/>
          <w:szCs w:val="22"/>
        </w:rPr>
        <w:t xml:space="preserve"> </w:t>
      </w:r>
      <w:r w:rsidR="00C061E5" w:rsidRPr="00B61948">
        <w:rPr>
          <w:rFonts w:eastAsia="나눔명조" w:hint="eastAsia"/>
          <w:sz w:val="20"/>
          <w:szCs w:val="22"/>
        </w:rPr>
        <w:t>조직</w:t>
      </w:r>
      <w:r w:rsidR="00C061E5" w:rsidRPr="00B61948">
        <w:rPr>
          <w:rFonts w:eastAsia="나눔명조" w:hint="eastAsia"/>
          <w:sz w:val="20"/>
          <w:szCs w:val="22"/>
        </w:rPr>
        <w:t xml:space="preserve"> </w:t>
      </w:r>
      <w:r w:rsidR="00C061E5" w:rsidRPr="00B61948">
        <w:rPr>
          <w:rFonts w:eastAsia="나눔명조" w:hint="eastAsia"/>
          <w:sz w:val="20"/>
          <w:szCs w:val="22"/>
        </w:rPr>
        <w:t>내</w:t>
      </w:r>
      <w:r w:rsidR="00C061E5" w:rsidRPr="00B61948">
        <w:rPr>
          <w:rFonts w:eastAsia="나눔명조" w:hint="eastAsia"/>
          <w:sz w:val="20"/>
          <w:szCs w:val="22"/>
        </w:rPr>
        <w:t xml:space="preserve"> </w:t>
      </w:r>
      <w:r w:rsidR="00C061E5" w:rsidRPr="00B61948">
        <w:rPr>
          <w:rFonts w:eastAsia="나눔명조" w:hint="eastAsia"/>
          <w:sz w:val="20"/>
          <w:szCs w:val="22"/>
        </w:rPr>
        <w:t>역할</w:t>
      </w:r>
      <w:r w:rsidR="00C061E5" w:rsidRPr="00B61948">
        <w:rPr>
          <w:rFonts w:eastAsia="나눔명조" w:hint="eastAsia"/>
          <w:sz w:val="20"/>
          <w:szCs w:val="22"/>
        </w:rPr>
        <w:t xml:space="preserve"> </w:t>
      </w:r>
      <w:r w:rsidR="00A064FA" w:rsidRPr="00B61948">
        <w:rPr>
          <w:rFonts w:eastAsia="나눔명조" w:hint="eastAsia"/>
          <w:sz w:val="20"/>
          <w:szCs w:val="22"/>
        </w:rPr>
        <w:t>모델로서</w:t>
      </w:r>
      <w:r w:rsidR="001B2696" w:rsidRPr="00B61948">
        <w:rPr>
          <w:rFonts w:eastAsia="나눔명조" w:hint="eastAsia"/>
          <w:sz w:val="20"/>
          <w:szCs w:val="22"/>
        </w:rPr>
        <w:t xml:space="preserve"> </w:t>
      </w:r>
      <w:r w:rsidR="00C061E5" w:rsidRPr="00B61948">
        <w:rPr>
          <w:rFonts w:eastAsia="나눔명조" w:hint="eastAsia"/>
          <w:sz w:val="20"/>
          <w:szCs w:val="22"/>
        </w:rPr>
        <w:t>긍정적</w:t>
      </w:r>
      <w:r w:rsidR="00A064FA" w:rsidRPr="00B61948">
        <w:rPr>
          <w:rFonts w:eastAsia="나눔명조" w:hint="eastAsia"/>
          <w:sz w:val="20"/>
          <w:szCs w:val="22"/>
        </w:rPr>
        <w:t>인</w:t>
      </w:r>
      <w:r w:rsidR="00A064FA" w:rsidRPr="00B61948">
        <w:rPr>
          <w:rFonts w:eastAsia="나눔명조" w:hint="eastAsia"/>
          <w:sz w:val="20"/>
          <w:szCs w:val="22"/>
        </w:rPr>
        <w:t xml:space="preserve"> </w:t>
      </w:r>
      <w:r w:rsidR="00A064FA" w:rsidRPr="00B61948">
        <w:rPr>
          <w:rFonts w:eastAsia="나눔명조"/>
          <w:sz w:val="20"/>
          <w:szCs w:val="22"/>
        </w:rPr>
        <w:t>조직사회화</w:t>
      </w:r>
      <w:r w:rsidR="00A064FA" w:rsidRPr="00B61948">
        <w:rPr>
          <w:rFonts w:eastAsia="나눔명조" w:hint="eastAsia"/>
          <w:sz w:val="20"/>
          <w:szCs w:val="22"/>
        </w:rPr>
        <w:t xml:space="preserve"> </w:t>
      </w:r>
      <w:r w:rsidR="00A064FA" w:rsidRPr="00B61948">
        <w:rPr>
          <w:rFonts w:eastAsia="나눔명조" w:hint="eastAsia"/>
          <w:sz w:val="20"/>
          <w:szCs w:val="22"/>
        </w:rPr>
        <w:t>과정을</w:t>
      </w:r>
      <w:r w:rsidR="00A064FA" w:rsidRPr="00B61948">
        <w:rPr>
          <w:rFonts w:eastAsia="나눔명조" w:hint="eastAsia"/>
          <w:sz w:val="20"/>
          <w:szCs w:val="22"/>
        </w:rPr>
        <w:t xml:space="preserve"> </w:t>
      </w:r>
      <w:r w:rsidR="00A064FA" w:rsidRPr="00B61948">
        <w:rPr>
          <w:rFonts w:eastAsia="나눔명조" w:hint="eastAsia"/>
          <w:sz w:val="20"/>
          <w:szCs w:val="22"/>
        </w:rPr>
        <w:t>통해</w:t>
      </w:r>
      <w:r w:rsidR="00A064FA" w:rsidRPr="00B61948">
        <w:rPr>
          <w:rFonts w:eastAsia="나눔명조" w:hint="eastAsia"/>
          <w:sz w:val="20"/>
          <w:szCs w:val="22"/>
        </w:rPr>
        <w:t xml:space="preserve"> </w:t>
      </w:r>
      <w:r w:rsidR="00012453" w:rsidRPr="00B61948">
        <w:rPr>
          <w:rFonts w:eastAsia="나눔명조" w:hint="eastAsia"/>
          <w:sz w:val="20"/>
          <w:szCs w:val="22"/>
        </w:rPr>
        <w:t>공공봉사동기</w:t>
      </w:r>
      <w:r w:rsidR="00C061E5" w:rsidRPr="00B61948">
        <w:rPr>
          <w:rFonts w:eastAsia="나눔명조" w:hint="eastAsia"/>
          <w:sz w:val="20"/>
          <w:szCs w:val="22"/>
        </w:rPr>
        <w:t xml:space="preserve"> </w:t>
      </w:r>
      <w:r w:rsidR="001B2696" w:rsidRPr="00B61948">
        <w:rPr>
          <w:rFonts w:eastAsia="나눔명조" w:hint="eastAsia"/>
          <w:sz w:val="20"/>
          <w:szCs w:val="22"/>
        </w:rPr>
        <w:t>수준을</w:t>
      </w:r>
      <w:r w:rsidR="00C061E5" w:rsidRPr="00B61948">
        <w:rPr>
          <w:rFonts w:eastAsia="나눔명조" w:hint="eastAsia"/>
          <w:sz w:val="20"/>
          <w:szCs w:val="22"/>
        </w:rPr>
        <w:t xml:space="preserve"> </w:t>
      </w:r>
      <w:r w:rsidR="00C061E5" w:rsidRPr="00B61948">
        <w:rPr>
          <w:rFonts w:eastAsia="나눔명조" w:hint="eastAsia"/>
          <w:sz w:val="20"/>
          <w:szCs w:val="22"/>
        </w:rPr>
        <w:t>증가시킬</w:t>
      </w:r>
      <w:r w:rsidR="00C061E5" w:rsidRPr="00B61948">
        <w:rPr>
          <w:rFonts w:eastAsia="나눔명조" w:hint="eastAsia"/>
          <w:sz w:val="20"/>
          <w:szCs w:val="22"/>
        </w:rPr>
        <w:t xml:space="preserve"> </w:t>
      </w:r>
      <w:r w:rsidR="00C061E5" w:rsidRPr="00B61948">
        <w:rPr>
          <w:rFonts w:eastAsia="나눔명조" w:hint="eastAsia"/>
          <w:sz w:val="20"/>
          <w:szCs w:val="22"/>
        </w:rPr>
        <w:t>수</w:t>
      </w:r>
      <w:r w:rsidR="00C061E5" w:rsidRPr="00B61948">
        <w:rPr>
          <w:rFonts w:eastAsia="나눔명조" w:hint="eastAsia"/>
          <w:sz w:val="20"/>
          <w:szCs w:val="22"/>
        </w:rPr>
        <w:t xml:space="preserve"> </w:t>
      </w:r>
      <w:r w:rsidR="00C061E5" w:rsidRPr="00B61948">
        <w:rPr>
          <w:rFonts w:eastAsia="나눔명조" w:hint="eastAsia"/>
          <w:sz w:val="20"/>
          <w:szCs w:val="22"/>
        </w:rPr>
        <w:t>있다</w:t>
      </w:r>
      <w:r w:rsidR="00C061E5" w:rsidRPr="00B61948">
        <w:rPr>
          <w:rFonts w:eastAsia="나눔명조" w:hint="eastAsia"/>
          <w:sz w:val="20"/>
          <w:szCs w:val="22"/>
        </w:rPr>
        <w:t>.</w:t>
      </w:r>
      <w:r w:rsidR="001B2696" w:rsidRPr="00B61948">
        <w:rPr>
          <w:rFonts w:eastAsia="나눔명조" w:hint="eastAsia"/>
          <w:sz w:val="20"/>
          <w:szCs w:val="22"/>
        </w:rPr>
        <w:t xml:space="preserve"> </w:t>
      </w:r>
      <w:r w:rsidR="00C061E5" w:rsidRPr="00B61948">
        <w:rPr>
          <w:rFonts w:eastAsia="나눔명조" w:hint="eastAsia"/>
          <w:sz w:val="20"/>
          <w:szCs w:val="22"/>
        </w:rPr>
        <w:t>다시</w:t>
      </w:r>
      <w:r w:rsidR="00C061E5" w:rsidRPr="00B61948">
        <w:rPr>
          <w:rFonts w:eastAsia="나눔명조" w:hint="eastAsia"/>
          <w:sz w:val="20"/>
          <w:szCs w:val="22"/>
        </w:rPr>
        <w:t xml:space="preserve"> </w:t>
      </w:r>
      <w:r w:rsidR="00C061E5" w:rsidRPr="00B61948">
        <w:rPr>
          <w:rFonts w:eastAsia="나눔명조" w:hint="eastAsia"/>
          <w:sz w:val="20"/>
          <w:szCs w:val="22"/>
        </w:rPr>
        <w:t>말해서</w:t>
      </w:r>
      <w:r w:rsidR="00C061E5" w:rsidRPr="00B61948">
        <w:rPr>
          <w:rFonts w:eastAsia="나눔명조" w:hint="eastAsia"/>
          <w:sz w:val="20"/>
          <w:szCs w:val="22"/>
        </w:rPr>
        <w:t>,</w:t>
      </w:r>
      <w:r w:rsidR="001B2696" w:rsidRPr="00B61948">
        <w:rPr>
          <w:rFonts w:eastAsia="나눔명조" w:hint="eastAsia"/>
          <w:sz w:val="20"/>
          <w:szCs w:val="22"/>
        </w:rPr>
        <w:t xml:space="preserve"> </w:t>
      </w:r>
      <w:r w:rsidR="001B2696" w:rsidRPr="00B61948">
        <w:rPr>
          <w:rFonts w:eastAsia="나눔명조" w:hint="eastAsia"/>
          <w:sz w:val="20"/>
          <w:szCs w:val="22"/>
        </w:rPr>
        <w:t>리더십의</w:t>
      </w:r>
      <w:r w:rsidR="001B2696" w:rsidRPr="00B61948">
        <w:rPr>
          <w:rFonts w:eastAsia="나눔명조" w:hint="eastAsia"/>
          <w:sz w:val="20"/>
          <w:szCs w:val="22"/>
        </w:rPr>
        <w:t xml:space="preserve"> </w:t>
      </w:r>
      <w:r w:rsidR="001B2696" w:rsidRPr="00B61948">
        <w:rPr>
          <w:rFonts w:eastAsia="나눔명조" w:hint="eastAsia"/>
          <w:sz w:val="20"/>
          <w:szCs w:val="22"/>
        </w:rPr>
        <w:t>종류와</w:t>
      </w:r>
      <w:r w:rsidR="001B2696" w:rsidRPr="00B61948">
        <w:rPr>
          <w:rFonts w:eastAsia="나눔명조" w:hint="eastAsia"/>
          <w:sz w:val="20"/>
          <w:szCs w:val="22"/>
        </w:rPr>
        <w:t xml:space="preserve"> </w:t>
      </w:r>
      <w:r w:rsidR="001B2696" w:rsidRPr="00B61948">
        <w:rPr>
          <w:rFonts w:eastAsia="나눔명조" w:hint="eastAsia"/>
          <w:sz w:val="20"/>
          <w:szCs w:val="22"/>
        </w:rPr>
        <w:t>기능</w:t>
      </w:r>
      <w:r w:rsidR="001B2696" w:rsidRPr="00B61948">
        <w:rPr>
          <w:rFonts w:eastAsia="나눔명조" w:hint="eastAsia"/>
          <w:sz w:val="20"/>
          <w:szCs w:val="22"/>
        </w:rPr>
        <w:t xml:space="preserve">, </w:t>
      </w:r>
      <w:r w:rsidR="001B2696" w:rsidRPr="00B61948">
        <w:rPr>
          <w:rFonts w:eastAsia="나눔명조" w:hint="eastAsia"/>
          <w:sz w:val="20"/>
          <w:szCs w:val="22"/>
        </w:rPr>
        <w:t>그리고</w:t>
      </w:r>
      <w:r w:rsidR="001B2696" w:rsidRPr="00B61948">
        <w:rPr>
          <w:rFonts w:eastAsia="나눔명조" w:hint="eastAsia"/>
          <w:sz w:val="20"/>
          <w:szCs w:val="22"/>
        </w:rPr>
        <w:t xml:space="preserve"> </w:t>
      </w:r>
      <w:r w:rsidR="00C061E5" w:rsidRPr="00B61948">
        <w:rPr>
          <w:rFonts w:eastAsia="나눔명조" w:hint="eastAsia"/>
          <w:sz w:val="20"/>
          <w:szCs w:val="22"/>
        </w:rPr>
        <w:t>리더의</w:t>
      </w:r>
      <w:r w:rsidR="00C061E5" w:rsidRPr="00B61948">
        <w:rPr>
          <w:rFonts w:eastAsia="나눔명조" w:hint="eastAsia"/>
          <w:sz w:val="20"/>
          <w:szCs w:val="22"/>
        </w:rPr>
        <w:t xml:space="preserve"> </w:t>
      </w:r>
      <w:r w:rsidR="001B2696" w:rsidRPr="00B61948">
        <w:rPr>
          <w:rFonts w:eastAsia="나눔명조" w:hint="eastAsia"/>
          <w:sz w:val="20"/>
          <w:szCs w:val="22"/>
        </w:rPr>
        <w:t>행동에</w:t>
      </w:r>
      <w:r w:rsidR="001B2696" w:rsidRPr="00B61948">
        <w:rPr>
          <w:rFonts w:eastAsia="나눔명조" w:hint="eastAsia"/>
          <w:sz w:val="20"/>
          <w:szCs w:val="22"/>
        </w:rPr>
        <w:t xml:space="preserve"> </w:t>
      </w:r>
      <w:r w:rsidR="001B2696" w:rsidRPr="00B61948">
        <w:rPr>
          <w:rFonts w:eastAsia="나눔명조" w:hint="eastAsia"/>
          <w:sz w:val="20"/>
          <w:szCs w:val="22"/>
        </w:rPr>
        <w:t>따라</w:t>
      </w:r>
      <w:r w:rsidR="001B2696" w:rsidRPr="00B61948">
        <w:rPr>
          <w:rFonts w:eastAsia="나눔명조" w:hint="eastAsia"/>
          <w:sz w:val="20"/>
          <w:szCs w:val="22"/>
        </w:rPr>
        <w:t xml:space="preserve"> </w:t>
      </w:r>
      <w:r w:rsidR="001B2696" w:rsidRPr="00B61948">
        <w:rPr>
          <w:rFonts w:eastAsia="나눔명조" w:hint="eastAsia"/>
          <w:sz w:val="20"/>
          <w:szCs w:val="22"/>
        </w:rPr>
        <w:t>조직적</w:t>
      </w:r>
      <w:r w:rsidR="001B2696" w:rsidRPr="00B61948">
        <w:rPr>
          <w:rFonts w:eastAsia="나눔명조" w:hint="eastAsia"/>
          <w:sz w:val="20"/>
          <w:szCs w:val="22"/>
        </w:rPr>
        <w:t xml:space="preserve"> </w:t>
      </w:r>
      <w:r w:rsidR="001B2696" w:rsidRPr="00B61948">
        <w:rPr>
          <w:rFonts w:eastAsia="나눔명조" w:hint="eastAsia"/>
          <w:sz w:val="20"/>
          <w:szCs w:val="22"/>
        </w:rPr>
        <w:t>특성과</w:t>
      </w:r>
      <w:r w:rsidR="001B2696" w:rsidRPr="00B61948">
        <w:rPr>
          <w:rFonts w:eastAsia="나눔명조" w:hint="eastAsia"/>
          <w:sz w:val="20"/>
          <w:szCs w:val="22"/>
        </w:rPr>
        <w:t xml:space="preserve"> </w:t>
      </w:r>
      <w:r w:rsidR="001B2696" w:rsidRPr="00B61948">
        <w:rPr>
          <w:rFonts w:eastAsia="나눔명조" w:hint="eastAsia"/>
          <w:sz w:val="20"/>
          <w:szCs w:val="22"/>
        </w:rPr>
        <w:t>환경</w:t>
      </w:r>
      <w:r w:rsidR="001B2696" w:rsidRPr="00B61948">
        <w:rPr>
          <w:rFonts w:eastAsia="나눔명조" w:hint="eastAsia"/>
          <w:sz w:val="20"/>
          <w:szCs w:val="22"/>
        </w:rPr>
        <w:t>,</w:t>
      </w:r>
      <w:r w:rsidR="00C061E5" w:rsidRPr="00B61948">
        <w:rPr>
          <w:rFonts w:eastAsia="나눔명조"/>
          <w:sz w:val="20"/>
          <w:szCs w:val="22"/>
        </w:rPr>
        <w:t xml:space="preserve"> </w:t>
      </w:r>
      <w:r w:rsidR="00C061E5" w:rsidRPr="00B61948">
        <w:rPr>
          <w:rFonts w:eastAsia="나눔명조" w:hint="eastAsia"/>
          <w:sz w:val="20"/>
          <w:szCs w:val="22"/>
        </w:rPr>
        <w:t>그리고</w:t>
      </w:r>
      <w:r w:rsidR="00C061E5" w:rsidRPr="00B61948">
        <w:rPr>
          <w:rFonts w:eastAsia="나눔명조" w:hint="eastAsia"/>
          <w:sz w:val="20"/>
          <w:szCs w:val="22"/>
        </w:rPr>
        <w:t xml:space="preserve"> </w:t>
      </w:r>
      <w:r w:rsidR="001B2696" w:rsidRPr="00B61948">
        <w:rPr>
          <w:rFonts w:eastAsia="나눔명조" w:hint="eastAsia"/>
          <w:sz w:val="20"/>
          <w:szCs w:val="22"/>
        </w:rPr>
        <w:t>개인의</w:t>
      </w:r>
      <w:r w:rsidR="001B2696" w:rsidRPr="00B61948">
        <w:rPr>
          <w:rFonts w:eastAsia="나눔명조" w:hint="eastAsia"/>
          <w:sz w:val="20"/>
          <w:szCs w:val="22"/>
        </w:rPr>
        <w:t xml:space="preserve"> </w:t>
      </w:r>
      <w:r w:rsidR="001B2696" w:rsidRPr="00B61948">
        <w:rPr>
          <w:rFonts w:eastAsia="나눔명조" w:hint="eastAsia"/>
          <w:sz w:val="20"/>
          <w:szCs w:val="22"/>
        </w:rPr>
        <w:t>성향이</w:t>
      </w:r>
      <w:r w:rsidR="001B2696" w:rsidRPr="00B61948">
        <w:rPr>
          <w:rFonts w:eastAsia="나눔명조" w:hint="eastAsia"/>
          <w:sz w:val="20"/>
          <w:szCs w:val="22"/>
        </w:rPr>
        <w:t xml:space="preserve"> </w:t>
      </w:r>
      <w:r w:rsidR="001B2696" w:rsidRPr="00B61948">
        <w:rPr>
          <w:rFonts w:eastAsia="나눔명조" w:hint="eastAsia"/>
          <w:sz w:val="20"/>
          <w:szCs w:val="22"/>
        </w:rPr>
        <w:t>변화할</w:t>
      </w:r>
      <w:r w:rsidR="001B2696" w:rsidRPr="00B61948">
        <w:rPr>
          <w:rFonts w:eastAsia="나눔명조" w:hint="eastAsia"/>
          <w:sz w:val="20"/>
          <w:szCs w:val="22"/>
        </w:rPr>
        <w:t xml:space="preserve"> </w:t>
      </w:r>
      <w:r w:rsidR="001B2696" w:rsidRPr="00B61948">
        <w:rPr>
          <w:rFonts w:eastAsia="나눔명조" w:hint="eastAsia"/>
          <w:sz w:val="20"/>
          <w:szCs w:val="22"/>
        </w:rPr>
        <w:t>수</w:t>
      </w:r>
      <w:r w:rsidR="001B2696" w:rsidRPr="00B61948">
        <w:rPr>
          <w:rFonts w:eastAsia="나눔명조" w:hint="eastAsia"/>
          <w:sz w:val="20"/>
          <w:szCs w:val="22"/>
        </w:rPr>
        <w:t xml:space="preserve"> </w:t>
      </w:r>
      <w:r w:rsidR="001B2696" w:rsidRPr="00B61948">
        <w:rPr>
          <w:rFonts w:eastAsia="나눔명조" w:hint="eastAsia"/>
          <w:sz w:val="20"/>
          <w:szCs w:val="22"/>
        </w:rPr>
        <w:t>있으며</w:t>
      </w:r>
      <w:r w:rsidR="001B2696" w:rsidRPr="00B61948">
        <w:rPr>
          <w:rFonts w:eastAsia="나눔명조" w:hint="eastAsia"/>
          <w:sz w:val="20"/>
          <w:szCs w:val="22"/>
        </w:rPr>
        <w:t xml:space="preserve">, </w:t>
      </w:r>
      <w:r w:rsidR="001B2696" w:rsidRPr="00B61948">
        <w:rPr>
          <w:rFonts w:eastAsia="나눔명조" w:hint="eastAsia"/>
          <w:sz w:val="20"/>
          <w:szCs w:val="22"/>
        </w:rPr>
        <w:t>직간접적으로</w:t>
      </w:r>
      <w:r w:rsidR="001B2696" w:rsidRPr="00B61948">
        <w:rPr>
          <w:rFonts w:eastAsia="나눔명조" w:hint="eastAsia"/>
          <w:sz w:val="20"/>
          <w:szCs w:val="22"/>
        </w:rPr>
        <w:t xml:space="preserve"> </w:t>
      </w:r>
      <w:r w:rsidR="001B2696" w:rsidRPr="00B61948">
        <w:rPr>
          <w:rFonts w:eastAsia="나눔명조" w:hint="eastAsia"/>
          <w:sz w:val="20"/>
          <w:szCs w:val="22"/>
        </w:rPr>
        <w:t>공직종사자들의</w:t>
      </w:r>
      <w:r w:rsidR="001B2696" w:rsidRPr="00B61948">
        <w:rPr>
          <w:rFonts w:eastAsia="나눔명조" w:hint="eastAsia"/>
          <w:sz w:val="20"/>
          <w:szCs w:val="22"/>
        </w:rPr>
        <w:t xml:space="preserve"> </w:t>
      </w:r>
      <w:r w:rsidR="001B2696" w:rsidRPr="00B61948">
        <w:rPr>
          <w:rFonts w:eastAsia="나눔명조" w:hint="eastAsia"/>
          <w:sz w:val="20"/>
          <w:szCs w:val="22"/>
        </w:rPr>
        <w:t>공공봉사동기</w:t>
      </w:r>
      <w:r w:rsidR="001B2696" w:rsidRPr="00B61948">
        <w:rPr>
          <w:rFonts w:eastAsia="나눔명조" w:hint="eastAsia"/>
          <w:sz w:val="20"/>
          <w:szCs w:val="22"/>
        </w:rPr>
        <w:t xml:space="preserve"> </w:t>
      </w:r>
      <w:r w:rsidR="00C061E5" w:rsidRPr="00B61948">
        <w:rPr>
          <w:rFonts w:eastAsia="나눔명조" w:hint="eastAsia"/>
          <w:sz w:val="20"/>
          <w:szCs w:val="22"/>
        </w:rPr>
        <w:t>형성</w:t>
      </w:r>
      <w:r w:rsidR="00C061E5" w:rsidRPr="00B61948">
        <w:rPr>
          <w:rFonts w:eastAsia="나눔명조" w:hint="eastAsia"/>
          <w:sz w:val="20"/>
          <w:szCs w:val="22"/>
        </w:rPr>
        <w:t xml:space="preserve"> </w:t>
      </w:r>
      <w:r w:rsidR="00C061E5" w:rsidRPr="00B61948">
        <w:rPr>
          <w:rFonts w:eastAsia="나눔명조" w:hint="eastAsia"/>
          <w:sz w:val="20"/>
          <w:szCs w:val="22"/>
        </w:rPr>
        <w:t>및</w:t>
      </w:r>
      <w:r w:rsidR="00C061E5" w:rsidRPr="00B61948">
        <w:rPr>
          <w:rFonts w:eastAsia="나눔명조" w:hint="eastAsia"/>
          <w:sz w:val="20"/>
          <w:szCs w:val="22"/>
        </w:rPr>
        <w:t xml:space="preserve"> </w:t>
      </w:r>
      <w:r w:rsidR="001B2696" w:rsidRPr="00B61948">
        <w:rPr>
          <w:rFonts w:eastAsia="나눔명조" w:hint="eastAsia"/>
          <w:sz w:val="20"/>
          <w:szCs w:val="22"/>
        </w:rPr>
        <w:t>강화에</w:t>
      </w:r>
      <w:r w:rsidR="001B2696" w:rsidRPr="00B61948">
        <w:rPr>
          <w:rFonts w:eastAsia="나눔명조" w:hint="eastAsia"/>
          <w:sz w:val="20"/>
          <w:szCs w:val="22"/>
        </w:rPr>
        <w:t xml:space="preserve"> </w:t>
      </w:r>
      <w:r w:rsidR="001B2696" w:rsidRPr="00B61948">
        <w:rPr>
          <w:rFonts w:eastAsia="나눔명조" w:hint="eastAsia"/>
          <w:sz w:val="20"/>
          <w:szCs w:val="22"/>
        </w:rPr>
        <w:t>영향</w:t>
      </w:r>
      <w:r w:rsidR="00C061E5" w:rsidRPr="00B61948">
        <w:rPr>
          <w:rFonts w:eastAsia="나눔명조" w:hint="eastAsia"/>
          <w:sz w:val="20"/>
          <w:szCs w:val="22"/>
        </w:rPr>
        <w:t>을</w:t>
      </w:r>
      <w:r w:rsidR="00C061E5" w:rsidRPr="00B61948">
        <w:rPr>
          <w:rFonts w:eastAsia="나눔명조" w:hint="eastAsia"/>
          <w:sz w:val="20"/>
          <w:szCs w:val="22"/>
        </w:rPr>
        <w:t xml:space="preserve"> </w:t>
      </w:r>
      <w:r w:rsidR="00C061E5" w:rsidRPr="00B61948">
        <w:rPr>
          <w:rFonts w:eastAsia="나눔명조" w:hint="eastAsia"/>
          <w:sz w:val="20"/>
          <w:szCs w:val="22"/>
        </w:rPr>
        <w:t>미칠</w:t>
      </w:r>
      <w:r w:rsidR="00C061E5" w:rsidRPr="00B61948">
        <w:rPr>
          <w:rFonts w:eastAsia="나눔명조" w:hint="eastAsia"/>
          <w:sz w:val="20"/>
          <w:szCs w:val="22"/>
        </w:rPr>
        <w:t xml:space="preserve"> </w:t>
      </w:r>
      <w:r w:rsidR="00C061E5" w:rsidRPr="00B61948">
        <w:rPr>
          <w:rFonts w:eastAsia="나눔명조" w:hint="eastAsia"/>
          <w:sz w:val="20"/>
          <w:szCs w:val="22"/>
        </w:rPr>
        <w:t>가능성이</w:t>
      </w:r>
      <w:r w:rsidR="00C061E5" w:rsidRPr="00B61948">
        <w:rPr>
          <w:rFonts w:eastAsia="나눔명조" w:hint="eastAsia"/>
          <w:sz w:val="20"/>
          <w:szCs w:val="22"/>
        </w:rPr>
        <w:t xml:space="preserve"> </w:t>
      </w:r>
      <w:r w:rsidR="00C061E5" w:rsidRPr="00B61948">
        <w:rPr>
          <w:rFonts w:eastAsia="나눔명조" w:hint="eastAsia"/>
          <w:sz w:val="20"/>
          <w:szCs w:val="22"/>
        </w:rPr>
        <w:t>있다</w:t>
      </w:r>
      <w:r w:rsidR="001B2696" w:rsidRPr="00B61948">
        <w:rPr>
          <w:rFonts w:eastAsia="나눔명조" w:hint="eastAsia"/>
          <w:sz w:val="20"/>
          <w:szCs w:val="22"/>
        </w:rPr>
        <w:t xml:space="preserve">. </w:t>
      </w:r>
      <w:r w:rsidR="001B2696" w:rsidRPr="00B61948">
        <w:rPr>
          <w:rFonts w:eastAsia="나눔명조" w:hint="eastAsia"/>
          <w:sz w:val="20"/>
          <w:szCs w:val="22"/>
        </w:rPr>
        <w:t>그러므로</w:t>
      </w:r>
      <w:r w:rsidR="001B2696" w:rsidRPr="00B61948">
        <w:rPr>
          <w:rFonts w:eastAsia="나눔명조" w:hint="eastAsia"/>
          <w:sz w:val="20"/>
          <w:szCs w:val="22"/>
        </w:rPr>
        <w:t xml:space="preserve"> </w:t>
      </w:r>
      <w:r w:rsidR="001B2696" w:rsidRPr="00B61948">
        <w:rPr>
          <w:rFonts w:eastAsia="나눔명조" w:hint="eastAsia"/>
          <w:sz w:val="20"/>
          <w:szCs w:val="22"/>
        </w:rPr>
        <w:t>향후</w:t>
      </w:r>
      <w:r w:rsidR="001B2696" w:rsidRPr="00B61948">
        <w:rPr>
          <w:rFonts w:eastAsia="나눔명조" w:hint="eastAsia"/>
          <w:sz w:val="20"/>
          <w:szCs w:val="22"/>
        </w:rPr>
        <w:t xml:space="preserve"> </w:t>
      </w:r>
      <w:r w:rsidR="001B2696" w:rsidRPr="00B61948">
        <w:rPr>
          <w:rFonts w:eastAsia="나눔명조" w:hint="eastAsia"/>
          <w:sz w:val="20"/>
          <w:szCs w:val="22"/>
        </w:rPr>
        <w:t>본</w:t>
      </w:r>
      <w:r w:rsidR="001B2696" w:rsidRPr="00B61948">
        <w:rPr>
          <w:rFonts w:eastAsia="나눔명조" w:hint="eastAsia"/>
          <w:sz w:val="20"/>
          <w:szCs w:val="22"/>
        </w:rPr>
        <w:t xml:space="preserve"> </w:t>
      </w:r>
      <w:r w:rsidR="001B2696" w:rsidRPr="00B61948">
        <w:rPr>
          <w:rFonts w:eastAsia="나눔명조" w:hint="eastAsia"/>
          <w:sz w:val="20"/>
          <w:szCs w:val="22"/>
        </w:rPr>
        <w:t>연구에서는</w:t>
      </w:r>
      <w:r w:rsidR="001B2696" w:rsidRPr="00B61948">
        <w:rPr>
          <w:rFonts w:eastAsia="나눔명조" w:hint="eastAsia"/>
          <w:sz w:val="20"/>
          <w:szCs w:val="22"/>
        </w:rPr>
        <w:t xml:space="preserve"> </w:t>
      </w:r>
      <w:r w:rsidR="001B2696" w:rsidRPr="00B61948">
        <w:rPr>
          <w:rFonts w:eastAsia="나눔명조" w:hint="eastAsia"/>
          <w:sz w:val="20"/>
          <w:szCs w:val="22"/>
        </w:rPr>
        <w:t>리더십과</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A064FA" w:rsidRPr="00B61948">
        <w:rPr>
          <w:rFonts w:eastAsia="나눔명조" w:hint="eastAsia"/>
          <w:sz w:val="20"/>
          <w:szCs w:val="22"/>
        </w:rPr>
        <w:t>의</w:t>
      </w:r>
      <w:r w:rsidR="00A064FA" w:rsidRPr="00B61948">
        <w:rPr>
          <w:rFonts w:eastAsia="나눔명조" w:hint="eastAsia"/>
          <w:sz w:val="20"/>
          <w:szCs w:val="22"/>
        </w:rPr>
        <w:t xml:space="preserve"> </w:t>
      </w:r>
      <w:r w:rsidR="00A064FA" w:rsidRPr="00B61948">
        <w:rPr>
          <w:rFonts w:eastAsia="나눔명조" w:hint="eastAsia"/>
          <w:sz w:val="20"/>
          <w:szCs w:val="22"/>
        </w:rPr>
        <w:t>관계양상을</w:t>
      </w:r>
      <w:r w:rsidR="00A064FA" w:rsidRPr="00B61948">
        <w:rPr>
          <w:rFonts w:eastAsia="나눔명조" w:hint="eastAsia"/>
          <w:sz w:val="20"/>
          <w:szCs w:val="22"/>
        </w:rPr>
        <w:t xml:space="preserve"> </w:t>
      </w:r>
      <w:r w:rsidR="00A064FA" w:rsidRPr="00B61948">
        <w:rPr>
          <w:rFonts w:eastAsia="나눔명조" w:hint="eastAsia"/>
          <w:sz w:val="20"/>
          <w:szCs w:val="22"/>
        </w:rPr>
        <w:t>탐색하고</w:t>
      </w:r>
      <w:r w:rsidR="00A064FA" w:rsidRPr="00B61948">
        <w:rPr>
          <w:rFonts w:eastAsia="나눔명조" w:hint="eastAsia"/>
          <w:sz w:val="20"/>
          <w:szCs w:val="22"/>
        </w:rPr>
        <w:t>,</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001B2696" w:rsidRPr="00B61948">
        <w:rPr>
          <w:rFonts w:eastAsia="나눔명조" w:hint="eastAsia"/>
          <w:sz w:val="20"/>
          <w:szCs w:val="22"/>
        </w:rPr>
        <w:t xml:space="preserve"> </w:t>
      </w:r>
      <w:r w:rsidR="001B2696" w:rsidRPr="00B61948">
        <w:rPr>
          <w:rFonts w:eastAsia="나눔명조" w:hint="eastAsia"/>
          <w:sz w:val="20"/>
          <w:szCs w:val="22"/>
        </w:rPr>
        <w:t>형성하고</w:t>
      </w:r>
      <w:r w:rsidR="001B2696" w:rsidRPr="00B61948">
        <w:rPr>
          <w:rFonts w:eastAsia="나눔명조" w:hint="eastAsia"/>
          <w:sz w:val="20"/>
          <w:szCs w:val="22"/>
        </w:rPr>
        <w:t xml:space="preserve"> </w:t>
      </w:r>
      <w:r w:rsidR="001B2696" w:rsidRPr="00B61948">
        <w:rPr>
          <w:rFonts w:eastAsia="나눔명조" w:hint="eastAsia"/>
          <w:sz w:val="20"/>
          <w:szCs w:val="22"/>
        </w:rPr>
        <w:t>강화할</w:t>
      </w:r>
      <w:r w:rsidR="001B2696" w:rsidRPr="00B61948">
        <w:rPr>
          <w:rFonts w:eastAsia="나눔명조" w:hint="eastAsia"/>
          <w:sz w:val="20"/>
          <w:szCs w:val="22"/>
        </w:rPr>
        <w:t xml:space="preserve"> </w:t>
      </w:r>
      <w:r w:rsidR="001B2696" w:rsidRPr="00B61948">
        <w:rPr>
          <w:rFonts w:eastAsia="나눔명조" w:hint="eastAsia"/>
          <w:sz w:val="20"/>
          <w:szCs w:val="22"/>
        </w:rPr>
        <w:t>수</w:t>
      </w:r>
      <w:r w:rsidR="001B2696" w:rsidRPr="00B61948">
        <w:rPr>
          <w:rFonts w:eastAsia="나눔명조" w:hint="eastAsia"/>
          <w:sz w:val="20"/>
          <w:szCs w:val="22"/>
        </w:rPr>
        <w:t xml:space="preserve"> </w:t>
      </w:r>
      <w:r w:rsidR="001B2696" w:rsidRPr="00B61948">
        <w:rPr>
          <w:rFonts w:eastAsia="나눔명조" w:hint="eastAsia"/>
          <w:sz w:val="20"/>
          <w:szCs w:val="22"/>
        </w:rPr>
        <w:t>있는</w:t>
      </w:r>
      <w:r w:rsidR="001B2696" w:rsidRPr="00B61948">
        <w:rPr>
          <w:rFonts w:eastAsia="나눔명조" w:hint="eastAsia"/>
          <w:sz w:val="20"/>
          <w:szCs w:val="22"/>
        </w:rPr>
        <w:t xml:space="preserve"> </w:t>
      </w:r>
      <w:r w:rsidR="001B2696" w:rsidRPr="00B61948">
        <w:rPr>
          <w:rFonts w:eastAsia="나눔명조" w:hint="eastAsia"/>
          <w:sz w:val="20"/>
          <w:szCs w:val="22"/>
        </w:rPr>
        <w:t>리더십이</w:t>
      </w:r>
      <w:r w:rsidR="001B2696" w:rsidRPr="00B61948">
        <w:rPr>
          <w:rFonts w:eastAsia="나눔명조" w:hint="eastAsia"/>
          <w:sz w:val="20"/>
          <w:szCs w:val="22"/>
        </w:rPr>
        <w:t xml:space="preserve"> </w:t>
      </w:r>
      <w:r w:rsidR="001B2696" w:rsidRPr="00B61948">
        <w:rPr>
          <w:rFonts w:eastAsia="나눔명조" w:hint="eastAsia"/>
          <w:sz w:val="20"/>
          <w:szCs w:val="22"/>
        </w:rPr>
        <w:t>무엇인지</w:t>
      </w:r>
      <w:r w:rsidR="001B2696" w:rsidRPr="00B61948">
        <w:rPr>
          <w:rFonts w:eastAsia="나눔명조" w:hint="eastAsia"/>
          <w:sz w:val="20"/>
          <w:szCs w:val="22"/>
        </w:rPr>
        <w:t xml:space="preserve"> </w:t>
      </w:r>
      <w:r w:rsidR="00A064FA" w:rsidRPr="00B61948">
        <w:rPr>
          <w:rFonts w:eastAsia="나눔명조" w:hint="eastAsia"/>
          <w:sz w:val="20"/>
          <w:szCs w:val="22"/>
        </w:rPr>
        <w:t>경험적으로</w:t>
      </w:r>
      <w:r w:rsidR="00A064FA" w:rsidRPr="00B61948">
        <w:rPr>
          <w:rFonts w:eastAsia="나눔명조" w:hint="eastAsia"/>
          <w:sz w:val="20"/>
          <w:szCs w:val="22"/>
        </w:rPr>
        <w:t xml:space="preserve"> </w:t>
      </w:r>
      <w:r w:rsidR="001B2696" w:rsidRPr="00B61948">
        <w:rPr>
          <w:rFonts w:eastAsia="나눔명조" w:hint="eastAsia"/>
          <w:sz w:val="20"/>
          <w:szCs w:val="22"/>
        </w:rPr>
        <w:t>확인하고자</w:t>
      </w:r>
      <w:r w:rsidR="001B2696" w:rsidRPr="00B61948">
        <w:rPr>
          <w:rFonts w:eastAsia="나눔명조" w:hint="eastAsia"/>
          <w:sz w:val="20"/>
          <w:szCs w:val="22"/>
        </w:rPr>
        <w:t xml:space="preserve"> </w:t>
      </w:r>
      <w:r w:rsidR="001B2696" w:rsidRPr="00B61948">
        <w:rPr>
          <w:rFonts w:eastAsia="나눔명조" w:hint="eastAsia"/>
          <w:sz w:val="20"/>
          <w:szCs w:val="22"/>
        </w:rPr>
        <w:t>한다</w:t>
      </w:r>
      <w:r w:rsidR="001B2696" w:rsidRPr="00B61948">
        <w:rPr>
          <w:rFonts w:eastAsia="나눔명조" w:hint="eastAsia"/>
          <w:sz w:val="20"/>
          <w:szCs w:val="22"/>
        </w:rPr>
        <w:t>.</w:t>
      </w:r>
    </w:p>
    <w:p w14:paraId="0F2EF664" w14:textId="77777777" w:rsidR="0005167B" w:rsidRPr="00B61948" w:rsidRDefault="0005167B" w:rsidP="00265BC3">
      <w:pPr>
        <w:widowControl/>
        <w:wordWrap/>
        <w:autoSpaceDE/>
        <w:autoSpaceDN/>
        <w:spacing w:before="120" w:after="120" w:line="276" w:lineRule="auto"/>
        <w:rPr>
          <w:rFonts w:eastAsia="나눔명조"/>
          <w:sz w:val="20"/>
          <w:szCs w:val="22"/>
        </w:rPr>
      </w:pPr>
    </w:p>
    <w:p w14:paraId="729D22D0" w14:textId="008F5602" w:rsidR="0005167B" w:rsidRPr="003820D2" w:rsidRDefault="0005167B" w:rsidP="006A2C1F">
      <w:pPr>
        <w:pStyle w:val="2"/>
        <w:rPr>
          <w:color w:val="auto"/>
        </w:rPr>
      </w:pPr>
      <w:r w:rsidRPr="003820D2">
        <w:rPr>
          <w:rFonts w:hint="eastAsia"/>
          <w:color w:val="auto"/>
        </w:rPr>
        <w:t>2</w:t>
      </w:r>
      <w:r w:rsidR="001B2696" w:rsidRPr="003820D2">
        <w:rPr>
          <w:color w:val="auto"/>
        </w:rPr>
        <w:t>.</w:t>
      </w:r>
      <w:r w:rsidR="00C663A6" w:rsidRPr="003820D2">
        <w:rPr>
          <w:color w:val="auto"/>
        </w:rPr>
        <w:t xml:space="preserve"> </w:t>
      </w:r>
      <w:r w:rsidRPr="003820D2">
        <w:rPr>
          <w:rFonts w:hint="eastAsia"/>
          <w:color w:val="auto"/>
        </w:rPr>
        <w:t>리더</w:t>
      </w:r>
      <w:r w:rsidR="00C663A6" w:rsidRPr="003820D2">
        <w:rPr>
          <w:rFonts w:hint="eastAsia"/>
          <w:color w:val="auto"/>
        </w:rPr>
        <w:t>십의</w:t>
      </w:r>
      <w:r w:rsidR="00C663A6" w:rsidRPr="003820D2">
        <w:rPr>
          <w:rFonts w:hint="eastAsia"/>
          <w:color w:val="auto"/>
        </w:rPr>
        <w:t xml:space="preserve"> </w:t>
      </w:r>
      <w:r w:rsidR="00C663A6" w:rsidRPr="003820D2">
        <w:rPr>
          <w:rFonts w:hint="eastAsia"/>
          <w:color w:val="auto"/>
        </w:rPr>
        <w:t>역할</w:t>
      </w:r>
    </w:p>
    <w:p w14:paraId="15E33B5C" w14:textId="4A5CB3BF" w:rsidR="00C663A6" w:rsidRPr="00B61948" w:rsidRDefault="00C663A6" w:rsidP="006A2C1F">
      <w:pPr>
        <w:pStyle w:val="3"/>
        <w:rPr>
          <w:lang w:eastAsia="ko-KR"/>
        </w:rPr>
      </w:pPr>
      <w:r w:rsidRPr="00B61948">
        <w:rPr>
          <w:lang w:eastAsia="ko-KR"/>
        </w:rPr>
        <w:t>2.1</w:t>
      </w:r>
      <w:r w:rsidRPr="00B61948">
        <w:rPr>
          <w:rFonts w:hint="eastAsia"/>
          <w:lang w:eastAsia="ko-KR"/>
        </w:rPr>
        <w:t>목표지향적</w:t>
      </w:r>
      <w:r w:rsidRPr="00B61948">
        <w:rPr>
          <w:rFonts w:hint="eastAsia"/>
          <w:lang w:eastAsia="ko-KR"/>
        </w:rPr>
        <w:t xml:space="preserve"> </w:t>
      </w:r>
      <w:r w:rsidRPr="00B61948">
        <w:rPr>
          <w:rFonts w:hint="eastAsia"/>
          <w:lang w:eastAsia="ko-KR"/>
        </w:rPr>
        <w:t>리더십</w:t>
      </w:r>
      <w:r w:rsidR="00292A32" w:rsidRPr="00B61948">
        <w:rPr>
          <w:rFonts w:hint="eastAsia"/>
          <w:lang w:eastAsia="ko-KR"/>
        </w:rPr>
        <w:t>(</w:t>
      </w:r>
      <w:r w:rsidR="00292A32" w:rsidRPr="00B61948">
        <w:rPr>
          <w:lang w:eastAsia="ko-KR"/>
        </w:rPr>
        <w:t>Goal-oriented leadership)</w:t>
      </w:r>
    </w:p>
    <w:p w14:paraId="143B2EFC" w14:textId="13D821B6" w:rsidR="00302307" w:rsidRPr="00B61948" w:rsidRDefault="00500E34" w:rsidP="00265BC3">
      <w:pPr>
        <w:widowControl/>
        <w:wordWrap/>
        <w:autoSpaceDE/>
        <w:autoSpaceDN/>
        <w:spacing w:before="120" w:after="120" w:line="276" w:lineRule="auto"/>
        <w:rPr>
          <w:rFonts w:eastAsia="나눔명조"/>
          <w:sz w:val="20"/>
          <w:szCs w:val="20"/>
        </w:rPr>
      </w:pPr>
      <w:r w:rsidRPr="00B61948">
        <w:rPr>
          <w:rFonts w:eastAsia="나눔명조" w:hint="eastAsia"/>
          <w:sz w:val="20"/>
          <w:szCs w:val="20"/>
        </w:rPr>
        <w:t>기존에는</w:t>
      </w:r>
      <w:r w:rsidRPr="00B61948">
        <w:rPr>
          <w:rFonts w:eastAsia="나눔명조"/>
          <w:sz w:val="20"/>
          <w:szCs w:val="20"/>
        </w:rPr>
        <w:t xml:space="preserve"> </w:t>
      </w:r>
      <w:r w:rsidRPr="00B61948">
        <w:rPr>
          <w:rFonts w:eastAsia="나눔명조" w:hint="eastAsia"/>
          <w:sz w:val="20"/>
          <w:szCs w:val="20"/>
        </w:rPr>
        <w:t>주로</w:t>
      </w:r>
      <w:r w:rsidRPr="00B61948">
        <w:rPr>
          <w:rFonts w:eastAsia="나눔명조" w:hint="eastAsia"/>
          <w:sz w:val="20"/>
          <w:szCs w:val="20"/>
        </w:rPr>
        <w:t xml:space="preserve"> </w:t>
      </w:r>
      <w:r w:rsidRPr="00B61948">
        <w:rPr>
          <w:rFonts w:eastAsia="나눔명조" w:hint="eastAsia"/>
          <w:sz w:val="20"/>
          <w:szCs w:val="20"/>
        </w:rPr>
        <w:t>기업</w:t>
      </w:r>
      <w:r w:rsidRPr="00B61948">
        <w:rPr>
          <w:rFonts w:eastAsia="나눔명조" w:hint="eastAsia"/>
          <w:sz w:val="20"/>
          <w:szCs w:val="20"/>
        </w:rPr>
        <w:t xml:space="preserve"> </w:t>
      </w:r>
      <w:r w:rsidRPr="00B61948">
        <w:rPr>
          <w:rFonts w:eastAsia="나눔명조" w:hint="eastAsia"/>
          <w:sz w:val="20"/>
          <w:szCs w:val="20"/>
        </w:rPr>
        <w:t>등과</w:t>
      </w:r>
      <w:r w:rsidRPr="00B61948">
        <w:rPr>
          <w:rFonts w:eastAsia="나눔명조" w:hint="eastAsia"/>
          <w:sz w:val="20"/>
          <w:szCs w:val="20"/>
        </w:rPr>
        <w:t xml:space="preserve"> </w:t>
      </w:r>
      <w:r w:rsidRPr="00B61948">
        <w:rPr>
          <w:rFonts w:eastAsia="나눔명조" w:hint="eastAsia"/>
          <w:sz w:val="20"/>
          <w:szCs w:val="20"/>
        </w:rPr>
        <w:t>같은</w:t>
      </w:r>
      <w:r w:rsidRPr="00B61948">
        <w:rPr>
          <w:rFonts w:eastAsia="나눔명조" w:hint="eastAsia"/>
          <w:sz w:val="20"/>
          <w:szCs w:val="20"/>
        </w:rPr>
        <w:t xml:space="preserve"> </w:t>
      </w:r>
      <w:r w:rsidRPr="00B61948">
        <w:rPr>
          <w:rFonts w:eastAsia="나눔명조" w:hint="eastAsia"/>
          <w:sz w:val="20"/>
          <w:szCs w:val="20"/>
        </w:rPr>
        <w:t>민간기관에서</w:t>
      </w:r>
      <w:r w:rsidRPr="00B61948">
        <w:rPr>
          <w:rFonts w:eastAsia="나눔명조" w:hint="eastAsia"/>
          <w:sz w:val="20"/>
          <w:szCs w:val="20"/>
        </w:rPr>
        <w:t xml:space="preserve"> </w:t>
      </w:r>
      <w:r w:rsidRPr="00B61948">
        <w:rPr>
          <w:rFonts w:eastAsia="나눔명조" w:hint="eastAsia"/>
          <w:sz w:val="20"/>
          <w:szCs w:val="20"/>
        </w:rPr>
        <w:t>리더십</w:t>
      </w:r>
      <w:r w:rsidRPr="00B61948">
        <w:rPr>
          <w:rFonts w:eastAsia="나눔명조" w:hint="eastAsia"/>
          <w:sz w:val="20"/>
          <w:szCs w:val="20"/>
        </w:rPr>
        <w:t xml:space="preserve"> </w:t>
      </w:r>
      <w:r w:rsidRPr="00B61948">
        <w:rPr>
          <w:rFonts w:eastAsia="나눔명조" w:hint="eastAsia"/>
          <w:sz w:val="20"/>
          <w:szCs w:val="20"/>
        </w:rPr>
        <w:t>연구를</w:t>
      </w:r>
      <w:r w:rsidRPr="00B61948">
        <w:rPr>
          <w:rFonts w:eastAsia="나눔명조" w:hint="eastAsia"/>
          <w:sz w:val="20"/>
          <w:szCs w:val="20"/>
        </w:rPr>
        <w:t xml:space="preserve"> </w:t>
      </w:r>
      <w:r w:rsidRPr="00B61948">
        <w:rPr>
          <w:rFonts w:eastAsia="나눔명조" w:hint="eastAsia"/>
          <w:sz w:val="20"/>
          <w:szCs w:val="20"/>
        </w:rPr>
        <w:t>활발히</w:t>
      </w:r>
      <w:r w:rsidRPr="00B61948">
        <w:rPr>
          <w:rFonts w:eastAsia="나눔명조" w:hint="eastAsia"/>
          <w:sz w:val="20"/>
          <w:szCs w:val="20"/>
        </w:rPr>
        <w:t xml:space="preserve"> </w:t>
      </w:r>
      <w:r w:rsidRPr="00B61948">
        <w:rPr>
          <w:rFonts w:eastAsia="나눔명조" w:hint="eastAsia"/>
          <w:sz w:val="20"/>
          <w:szCs w:val="20"/>
        </w:rPr>
        <w:t>했지만</w:t>
      </w:r>
      <w:r w:rsidRPr="00B61948">
        <w:rPr>
          <w:rFonts w:eastAsia="나눔명조" w:hint="eastAsia"/>
          <w:sz w:val="20"/>
          <w:szCs w:val="20"/>
        </w:rPr>
        <w:t>,</w:t>
      </w:r>
      <w:r w:rsidRPr="00B61948">
        <w:rPr>
          <w:rFonts w:eastAsia="나눔명조"/>
          <w:sz w:val="20"/>
          <w:szCs w:val="20"/>
        </w:rPr>
        <w:t xml:space="preserve"> </w:t>
      </w:r>
      <w:r w:rsidRPr="00B61948">
        <w:rPr>
          <w:rFonts w:eastAsia="나눔명조" w:hint="eastAsia"/>
          <w:sz w:val="20"/>
          <w:szCs w:val="20"/>
        </w:rPr>
        <w:t>최근에는</w:t>
      </w:r>
      <w:r w:rsidR="00965EB0" w:rsidRPr="00B61948">
        <w:rPr>
          <w:rFonts w:eastAsia="나눔명조" w:hint="eastAsia"/>
          <w:sz w:val="20"/>
          <w:szCs w:val="20"/>
        </w:rPr>
        <w:t xml:space="preserve"> </w:t>
      </w:r>
      <w:r w:rsidRPr="00B61948">
        <w:rPr>
          <w:rFonts w:eastAsia="나눔명조" w:hint="eastAsia"/>
          <w:sz w:val="20"/>
          <w:szCs w:val="20"/>
        </w:rPr>
        <w:t>공공</w:t>
      </w:r>
      <w:r w:rsidR="00965EB0" w:rsidRPr="00B61948">
        <w:rPr>
          <w:rFonts w:eastAsia="나눔명조" w:hint="eastAsia"/>
          <w:sz w:val="20"/>
          <w:szCs w:val="20"/>
        </w:rPr>
        <w:t>부문에서</w:t>
      </w:r>
      <w:r w:rsidR="00965EB0" w:rsidRPr="00B61948">
        <w:rPr>
          <w:rFonts w:eastAsia="나눔명조" w:hint="eastAsia"/>
          <w:sz w:val="20"/>
          <w:szCs w:val="20"/>
        </w:rPr>
        <w:t xml:space="preserve"> </w:t>
      </w:r>
      <w:r w:rsidR="00965EB0" w:rsidRPr="00B61948">
        <w:rPr>
          <w:rFonts w:eastAsia="나눔명조" w:hint="eastAsia"/>
          <w:sz w:val="20"/>
          <w:szCs w:val="20"/>
        </w:rPr>
        <w:t>리더십으로</w:t>
      </w:r>
      <w:r w:rsidR="00965EB0" w:rsidRPr="00B61948">
        <w:rPr>
          <w:rFonts w:eastAsia="나눔명조" w:hint="eastAsia"/>
          <w:sz w:val="20"/>
          <w:szCs w:val="20"/>
        </w:rPr>
        <w:t xml:space="preserve"> </w:t>
      </w:r>
      <w:r w:rsidR="00965EB0" w:rsidRPr="00B61948">
        <w:rPr>
          <w:rFonts w:eastAsia="나눔명조" w:hint="eastAsia"/>
          <w:sz w:val="20"/>
          <w:szCs w:val="20"/>
        </w:rPr>
        <w:t>연구의</w:t>
      </w:r>
      <w:r w:rsidR="00965EB0" w:rsidRPr="00B61948">
        <w:rPr>
          <w:rFonts w:eastAsia="나눔명조" w:hint="eastAsia"/>
          <w:sz w:val="20"/>
          <w:szCs w:val="20"/>
        </w:rPr>
        <w:t xml:space="preserve"> </w:t>
      </w:r>
      <w:r w:rsidR="00965EB0" w:rsidRPr="00B61948">
        <w:rPr>
          <w:rFonts w:eastAsia="나눔명조" w:hint="eastAsia"/>
          <w:sz w:val="20"/>
          <w:szCs w:val="20"/>
        </w:rPr>
        <w:t>관심사가</w:t>
      </w:r>
      <w:r w:rsidR="00965EB0" w:rsidRPr="00B61948">
        <w:rPr>
          <w:rFonts w:eastAsia="나눔명조" w:hint="eastAsia"/>
          <w:sz w:val="20"/>
          <w:szCs w:val="20"/>
        </w:rPr>
        <w:t xml:space="preserve"> </w:t>
      </w:r>
      <w:r w:rsidR="00965EB0" w:rsidRPr="00B61948">
        <w:rPr>
          <w:rFonts w:eastAsia="나눔명조" w:hint="eastAsia"/>
          <w:sz w:val="20"/>
          <w:szCs w:val="20"/>
        </w:rPr>
        <w:t>확장되고</w:t>
      </w:r>
      <w:r w:rsidR="00965EB0" w:rsidRPr="00B61948">
        <w:rPr>
          <w:rFonts w:eastAsia="나눔명조" w:hint="eastAsia"/>
          <w:sz w:val="20"/>
          <w:szCs w:val="20"/>
        </w:rPr>
        <w:t xml:space="preserve"> </w:t>
      </w:r>
      <w:r w:rsidR="00965EB0" w:rsidRPr="00B61948">
        <w:rPr>
          <w:rFonts w:eastAsia="나눔명조" w:hint="eastAsia"/>
          <w:sz w:val="20"/>
          <w:szCs w:val="20"/>
        </w:rPr>
        <w:t>있다</w:t>
      </w:r>
      <w:r w:rsidR="00965EB0"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uAXPt2h5","properties":{"formattedCitation":"(Van Wart 2013; Vogel, Rick, and Masal 2015)","plainCitation":"(Van Wart 2013; Vogel, Rick, and Masal 2015)","noteIndex":0},"citationItems":[{"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B61948">
        <w:rPr>
          <w:rFonts w:eastAsia="나눔명조"/>
          <w:sz w:val="20"/>
          <w:szCs w:val="20"/>
        </w:rPr>
        <w:fldChar w:fldCharType="separate"/>
      </w:r>
      <w:r w:rsidR="00965EB0" w:rsidRPr="00B61948">
        <w:rPr>
          <w:sz w:val="20"/>
        </w:rPr>
        <w:t>(Van Wart</w:t>
      </w:r>
      <w:r w:rsidR="00966105">
        <w:rPr>
          <w:sz w:val="20"/>
        </w:rPr>
        <w:t>,</w:t>
      </w:r>
      <w:r w:rsidR="00965EB0" w:rsidRPr="00B61948">
        <w:rPr>
          <w:sz w:val="20"/>
        </w:rPr>
        <w:t xml:space="preserve"> 2013; </w:t>
      </w:r>
      <w:r w:rsidR="00966105">
        <w:rPr>
          <w:sz w:val="20"/>
        </w:rPr>
        <w:t>Vogel et al.,</w:t>
      </w:r>
      <w:r w:rsidR="00965EB0" w:rsidRPr="00B61948">
        <w:rPr>
          <w:sz w:val="20"/>
        </w:rPr>
        <w:t xml:space="preserve"> 2015)</w:t>
      </w:r>
      <w:r w:rsidR="00965EB0" w:rsidRPr="00B61948">
        <w:rPr>
          <w:rFonts w:eastAsia="나눔명조"/>
          <w:sz w:val="20"/>
          <w:szCs w:val="20"/>
        </w:rPr>
        <w:fldChar w:fldCharType="end"/>
      </w:r>
      <w:r w:rsidRPr="00B61948">
        <w:rPr>
          <w:rFonts w:eastAsia="나눔명조" w:hint="eastAsia"/>
          <w:sz w:val="20"/>
          <w:szCs w:val="20"/>
        </w:rPr>
        <w:t>.</w:t>
      </w:r>
      <w:r w:rsidRPr="00B61948">
        <w:rPr>
          <w:rFonts w:eastAsia="나눔명조"/>
          <w:sz w:val="20"/>
          <w:szCs w:val="20"/>
        </w:rPr>
        <w:t xml:space="preserve"> </w:t>
      </w:r>
      <w:commentRangeStart w:id="2"/>
      <w:commentRangeStart w:id="3"/>
      <w:commentRangeStart w:id="4"/>
      <w:r w:rsidRPr="00B61948">
        <w:rPr>
          <w:rFonts w:eastAsia="나눔명조" w:hint="eastAsia"/>
          <w:sz w:val="20"/>
          <w:szCs w:val="20"/>
        </w:rPr>
        <w:t>하지만</w:t>
      </w:r>
      <w:r w:rsidRPr="00B61948">
        <w:rPr>
          <w:rFonts w:eastAsia="나눔명조"/>
          <w:sz w:val="20"/>
          <w:szCs w:val="20"/>
        </w:rPr>
        <w:t xml:space="preserve"> </w:t>
      </w:r>
      <w:r w:rsidR="004217F4" w:rsidRPr="003820D2">
        <w:rPr>
          <w:rFonts w:eastAsia="나눔명조" w:hint="eastAsia"/>
          <w:sz w:val="20"/>
          <w:szCs w:val="20"/>
        </w:rPr>
        <w:t>기존</w:t>
      </w:r>
      <w:r w:rsidR="004217F4" w:rsidRPr="003820D2">
        <w:rPr>
          <w:rFonts w:eastAsia="나눔명조"/>
          <w:sz w:val="20"/>
          <w:szCs w:val="20"/>
        </w:rPr>
        <w:t xml:space="preserve"> </w:t>
      </w:r>
      <w:r w:rsidR="004217F4" w:rsidRPr="003820D2">
        <w:rPr>
          <w:rFonts w:eastAsia="나눔명조" w:hint="eastAsia"/>
          <w:sz w:val="20"/>
          <w:szCs w:val="20"/>
        </w:rPr>
        <w:t>연구들은</w:t>
      </w:r>
      <w:r w:rsidR="004217F4" w:rsidRPr="003820D2">
        <w:rPr>
          <w:rFonts w:eastAsia="나눔명조"/>
          <w:sz w:val="20"/>
          <w:szCs w:val="20"/>
        </w:rPr>
        <w:t xml:space="preserve"> </w:t>
      </w:r>
      <w:r w:rsidR="00965EB0" w:rsidRPr="00B61948">
        <w:rPr>
          <w:rFonts w:eastAsia="나눔명조" w:hint="eastAsia"/>
          <w:sz w:val="20"/>
          <w:szCs w:val="20"/>
        </w:rPr>
        <w:t>공공부문의</w:t>
      </w:r>
      <w:r w:rsidR="00965EB0" w:rsidRPr="00B61948">
        <w:rPr>
          <w:rFonts w:eastAsia="나눔명조"/>
          <w:sz w:val="20"/>
          <w:szCs w:val="20"/>
        </w:rPr>
        <w:t xml:space="preserve"> </w:t>
      </w:r>
      <w:r w:rsidR="00302307" w:rsidRPr="00B61948">
        <w:rPr>
          <w:rFonts w:eastAsia="나눔명조" w:hint="eastAsia"/>
          <w:sz w:val="20"/>
          <w:szCs w:val="20"/>
        </w:rPr>
        <w:t>리더십</w:t>
      </w:r>
      <w:r w:rsidR="00965EB0" w:rsidRPr="00B61948">
        <w:rPr>
          <w:rFonts w:eastAsia="나눔명조" w:hint="eastAsia"/>
          <w:sz w:val="20"/>
          <w:szCs w:val="20"/>
        </w:rPr>
        <w:t>에</w:t>
      </w:r>
      <w:r w:rsidR="00965EB0" w:rsidRPr="00B61948">
        <w:rPr>
          <w:rFonts w:eastAsia="나눔명조"/>
          <w:sz w:val="20"/>
          <w:szCs w:val="20"/>
        </w:rPr>
        <w:t xml:space="preserve"> </w:t>
      </w:r>
      <w:r w:rsidR="00965EB0" w:rsidRPr="00B61948">
        <w:rPr>
          <w:rFonts w:eastAsia="나눔명조" w:hint="eastAsia"/>
          <w:sz w:val="20"/>
          <w:szCs w:val="20"/>
        </w:rPr>
        <w:t>관한</w:t>
      </w:r>
      <w:r w:rsidR="00965EB0" w:rsidRPr="00B61948">
        <w:rPr>
          <w:rFonts w:eastAsia="나눔명조"/>
          <w:sz w:val="20"/>
          <w:szCs w:val="20"/>
        </w:rPr>
        <w:t xml:space="preserve"> </w:t>
      </w:r>
      <w:r w:rsidR="00965EB0" w:rsidRPr="00B61948">
        <w:rPr>
          <w:rFonts w:eastAsia="나눔명조" w:hint="eastAsia"/>
          <w:sz w:val="20"/>
          <w:szCs w:val="20"/>
        </w:rPr>
        <w:t>연구들은</w:t>
      </w:r>
      <w:r w:rsidR="00965EB0" w:rsidRPr="00B61948">
        <w:rPr>
          <w:rFonts w:eastAsia="나눔명조"/>
          <w:sz w:val="20"/>
          <w:szCs w:val="20"/>
        </w:rPr>
        <w:t xml:space="preserve"> </w:t>
      </w:r>
      <w:r w:rsidR="00302307" w:rsidRPr="00B61948">
        <w:rPr>
          <w:rFonts w:eastAsia="나눔명조" w:hint="eastAsia"/>
          <w:sz w:val="20"/>
          <w:szCs w:val="20"/>
        </w:rPr>
        <w:t>리더십</w:t>
      </w:r>
      <w:r w:rsidR="00302307" w:rsidRPr="00B61948">
        <w:rPr>
          <w:rFonts w:eastAsia="나눔명조"/>
          <w:sz w:val="20"/>
          <w:szCs w:val="20"/>
        </w:rPr>
        <w:t xml:space="preserve"> </w:t>
      </w:r>
      <w:r w:rsidR="00302307" w:rsidRPr="00B61948">
        <w:rPr>
          <w:rFonts w:eastAsia="나눔명조" w:hint="eastAsia"/>
          <w:sz w:val="20"/>
          <w:szCs w:val="20"/>
        </w:rPr>
        <w:t>개념을</w:t>
      </w:r>
      <w:r w:rsidR="00302307" w:rsidRPr="00B61948">
        <w:rPr>
          <w:rFonts w:eastAsia="나눔명조"/>
          <w:sz w:val="20"/>
          <w:szCs w:val="20"/>
        </w:rPr>
        <w:t xml:space="preserve"> </w:t>
      </w:r>
      <w:r w:rsidR="00302307" w:rsidRPr="00B61948">
        <w:rPr>
          <w:rFonts w:eastAsia="나눔명조" w:hint="eastAsia"/>
          <w:sz w:val="20"/>
          <w:szCs w:val="20"/>
        </w:rPr>
        <w:t>통합적으로</w:t>
      </w:r>
      <w:r w:rsidR="00302307" w:rsidRPr="00B61948">
        <w:rPr>
          <w:rFonts w:eastAsia="나눔명조"/>
          <w:sz w:val="20"/>
          <w:szCs w:val="20"/>
        </w:rPr>
        <w:t xml:space="preserve"> </w:t>
      </w:r>
      <w:r w:rsidR="00302307" w:rsidRPr="00B61948">
        <w:rPr>
          <w:rFonts w:eastAsia="나눔명조" w:hint="eastAsia"/>
          <w:sz w:val="20"/>
          <w:szCs w:val="20"/>
        </w:rPr>
        <w:t>보고</w:t>
      </w:r>
      <w:r w:rsidR="00302307" w:rsidRPr="00B61948">
        <w:rPr>
          <w:rFonts w:eastAsia="나눔명조"/>
          <w:sz w:val="20"/>
          <w:szCs w:val="20"/>
        </w:rPr>
        <w:t xml:space="preserve"> </w:t>
      </w:r>
      <w:r w:rsidR="00302307" w:rsidRPr="00B61948">
        <w:rPr>
          <w:rFonts w:eastAsia="나눔명조" w:hint="eastAsia"/>
          <w:sz w:val="20"/>
          <w:szCs w:val="20"/>
        </w:rPr>
        <w:t>있다</w:t>
      </w:r>
      <w:commentRangeEnd w:id="2"/>
      <w:r w:rsidR="00965EB0" w:rsidRPr="00B61948">
        <w:rPr>
          <w:rStyle w:val="aa"/>
        </w:rPr>
        <w:commentReference w:id="2"/>
      </w:r>
      <w:commentRangeEnd w:id="3"/>
      <w:r w:rsidR="000643CA" w:rsidRPr="00B61948">
        <w:rPr>
          <w:rStyle w:val="aa"/>
        </w:rPr>
        <w:commentReference w:id="3"/>
      </w:r>
      <w:commentRangeEnd w:id="4"/>
      <w:r w:rsidR="00B61948" w:rsidRPr="00B61948">
        <w:rPr>
          <w:rStyle w:val="aa"/>
        </w:rPr>
        <w:commentReference w:id="4"/>
      </w:r>
      <w:r w:rsidR="00965EB0" w:rsidRPr="003820D2">
        <w:rPr>
          <w:rFonts w:eastAsia="나눔명조"/>
          <w:sz w:val="20"/>
          <w:szCs w:val="20"/>
        </w:rPr>
        <w:fldChar w:fldCharType="begin"/>
      </w:r>
      <w:r w:rsidR="005302F9" w:rsidRPr="003820D2">
        <w:rPr>
          <w:rFonts w:eastAsia="나눔명조"/>
          <w:sz w:val="20"/>
          <w:szCs w:val="20"/>
        </w:rPr>
        <w:instrText xml:space="preserve"> ADDIN ZOTERO_ITEM CSL_CITATION {"citationID":"AnRBoL9L","properties":{"formattedCitation":"(Ospina 2017; Van Wart 2013; Vogel, Rick, and Masal 2015)","plainCitation":"(Ospina 2017; Van Wart 2013; Vogel, Rick, and Masal 2015)","noteIndex":0},"citationItems":[{"id":1505,"uris":["http://zotero.org/users/5210800/items/GNKYWG25"],"uri":["http://zotero.org/users/5210800/items/GNKYWG25"],"itemData":{"id":1505,"type":"article-journal","container-title":"Public Administration Review","issue":"2","note":"Citation Key: Ospina2017\ntex.date-added: 2021-09-30 15:35:29 -0400\ntex.date-modified: 2021-09-30 15:36:25 -0400","page":"275-287","title":"Collective leadership and context in public administration: Bridging public leadership research and leadership studies","volume":"77","author":[{"family":"Ospina","given":"Sonia M."}],"issued":{"date-parts":[["2017"]]}}},{"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3820D2">
        <w:rPr>
          <w:rFonts w:eastAsia="나눔명조"/>
          <w:sz w:val="20"/>
          <w:szCs w:val="20"/>
        </w:rPr>
        <w:fldChar w:fldCharType="separate"/>
      </w:r>
      <w:r w:rsidR="00965EB0" w:rsidRPr="00B61948">
        <w:rPr>
          <w:sz w:val="20"/>
        </w:rPr>
        <w:t>(Ospina</w:t>
      </w:r>
      <w:r w:rsidR="00966105">
        <w:rPr>
          <w:sz w:val="20"/>
        </w:rPr>
        <w:t>,</w:t>
      </w:r>
      <w:r w:rsidR="00965EB0" w:rsidRPr="00B61948">
        <w:rPr>
          <w:sz w:val="20"/>
        </w:rPr>
        <w:t xml:space="preserve"> 2017; Van Wart</w:t>
      </w:r>
      <w:r w:rsidR="00966105">
        <w:rPr>
          <w:sz w:val="20"/>
        </w:rPr>
        <w:t>,</w:t>
      </w:r>
      <w:r w:rsidR="00965EB0" w:rsidRPr="00B61948">
        <w:rPr>
          <w:sz w:val="20"/>
        </w:rPr>
        <w:t xml:space="preserve"> 2013; </w:t>
      </w:r>
      <w:r w:rsidR="00966105">
        <w:rPr>
          <w:sz w:val="20"/>
        </w:rPr>
        <w:t>Vogel et al.,</w:t>
      </w:r>
      <w:r w:rsidR="00965EB0" w:rsidRPr="00B61948">
        <w:rPr>
          <w:sz w:val="20"/>
        </w:rPr>
        <w:t xml:space="preserve"> 2015)</w:t>
      </w:r>
      <w:r w:rsidR="00965EB0" w:rsidRPr="003820D2">
        <w:rPr>
          <w:rFonts w:eastAsia="나눔명조"/>
          <w:sz w:val="20"/>
          <w:szCs w:val="20"/>
        </w:rPr>
        <w:fldChar w:fldCharType="end"/>
      </w:r>
      <w:r w:rsidR="006B4B86" w:rsidRPr="00B61948">
        <w:rPr>
          <w:rFonts w:eastAsia="나눔명조"/>
          <w:sz w:val="20"/>
          <w:szCs w:val="20"/>
        </w:rPr>
        <w:t>.</w:t>
      </w:r>
      <w:r w:rsidR="34D5D6E7" w:rsidRPr="00B61948">
        <w:rPr>
          <w:rFonts w:eastAsia="나눔명조"/>
          <w:sz w:val="20"/>
          <w:szCs w:val="20"/>
        </w:rPr>
        <w:t xml:space="preserve"> </w:t>
      </w:r>
      <w:r w:rsidR="004217F4" w:rsidRPr="00B61948">
        <w:rPr>
          <w:rFonts w:eastAsia="나눔명조" w:hint="eastAsia"/>
          <w:sz w:val="20"/>
          <w:szCs w:val="20"/>
        </w:rPr>
        <w:t>이렇</w:t>
      </w:r>
      <w:r w:rsidR="00671F4A" w:rsidRPr="00B61948">
        <w:rPr>
          <w:rFonts w:eastAsia="나눔명조" w:hint="eastAsia"/>
          <w:sz w:val="20"/>
          <w:szCs w:val="20"/>
        </w:rPr>
        <w:t>게</w:t>
      </w:r>
      <w:r w:rsidR="00671F4A" w:rsidRPr="00B61948">
        <w:rPr>
          <w:rFonts w:eastAsia="나눔명조"/>
          <w:sz w:val="20"/>
          <w:szCs w:val="20"/>
        </w:rPr>
        <w:t xml:space="preserve"> </w:t>
      </w:r>
      <w:r w:rsidR="00671F4A" w:rsidRPr="00B61948">
        <w:rPr>
          <w:rFonts w:eastAsia="나눔명조" w:hint="eastAsia"/>
          <w:sz w:val="20"/>
          <w:szCs w:val="20"/>
        </w:rPr>
        <w:t>추상적인</w:t>
      </w:r>
      <w:r w:rsidR="00671F4A" w:rsidRPr="00B61948">
        <w:rPr>
          <w:rFonts w:eastAsia="나눔명조"/>
          <w:sz w:val="20"/>
          <w:szCs w:val="20"/>
        </w:rPr>
        <w:t xml:space="preserve"> </w:t>
      </w:r>
      <w:r w:rsidR="00671F4A" w:rsidRPr="00B61948">
        <w:rPr>
          <w:rFonts w:eastAsia="나눔명조" w:hint="eastAsia"/>
          <w:sz w:val="20"/>
          <w:szCs w:val="20"/>
        </w:rPr>
        <w:t>개념을</w:t>
      </w:r>
      <w:r w:rsidR="00671F4A" w:rsidRPr="00B61948">
        <w:rPr>
          <w:rFonts w:eastAsia="나눔명조"/>
          <w:sz w:val="20"/>
          <w:szCs w:val="20"/>
        </w:rPr>
        <w:t xml:space="preserve"> </w:t>
      </w:r>
      <w:r w:rsidR="00671F4A" w:rsidRPr="00B61948">
        <w:rPr>
          <w:rFonts w:eastAsia="나눔명조" w:hint="eastAsia"/>
          <w:sz w:val="20"/>
          <w:szCs w:val="20"/>
        </w:rPr>
        <w:t>통합적으로</w:t>
      </w:r>
      <w:r w:rsidR="00671F4A" w:rsidRPr="00B61948">
        <w:rPr>
          <w:rFonts w:eastAsia="나눔명조"/>
          <w:sz w:val="20"/>
          <w:szCs w:val="20"/>
        </w:rPr>
        <w:t xml:space="preserve"> </w:t>
      </w:r>
      <w:r w:rsidR="00671F4A" w:rsidRPr="00B61948">
        <w:rPr>
          <w:rFonts w:eastAsia="나눔명조" w:hint="eastAsia"/>
          <w:sz w:val="20"/>
          <w:szCs w:val="20"/>
        </w:rPr>
        <w:t>정의하는</w:t>
      </w:r>
      <w:r w:rsidR="00671F4A" w:rsidRPr="00B61948">
        <w:rPr>
          <w:rFonts w:eastAsia="나눔명조"/>
          <w:sz w:val="20"/>
          <w:szCs w:val="20"/>
        </w:rPr>
        <w:t xml:space="preserve"> </w:t>
      </w:r>
      <w:r w:rsidR="00671F4A" w:rsidRPr="00B61948">
        <w:rPr>
          <w:rFonts w:eastAsia="나눔명조" w:hint="eastAsia"/>
          <w:sz w:val="20"/>
          <w:szCs w:val="20"/>
        </w:rPr>
        <w:t>것은</w:t>
      </w:r>
      <w:r w:rsidR="00671F4A" w:rsidRPr="00B61948">
        <w:rPr>
          <w:rFonts w:eastAsia="나눔명조"/>
          <w:sz w:val="20"/>
          <w:szCs w:val="20"/>
        </w:rPr>
        <w:t xml:space="preserve"> </w:t>
      </w:r>
      <w:r w:rsidR="00671F4A" w:rsidRPr="00B61948">
        <w:rPr>
          <w:rFonts w:eastAsia="나눔명조" w:hint="eastAsia"/>
          <w:sz w:val="20"/>
          <w:szCs w:val="20"/>
        </w:rPr>
        <w:t>개념의</w:t>
      </w:r>
      <w:r w:rsidR="00671F4A" w:rsidRPr="00B61948">
        <w:rPr>
          <w:rFonts w:eastAsia="나눔명조"/>
          <w:sz w:val="20"/>
          <w:szCs w:val="20"/>
        </w:rPr>
        <w:t xml:space="preserve"> </w:t>
      </w:r>
      <w:r w:rsidR="00671F4A" w:rsidRPr="00B61948">
        <w:rPr>
          <w:rFonts w:eastAsia="나눔명조" w:hint="eastAsia"/>
          <w:sz w:val="20"/>
          <w:szCs w:val="20"/>
        </w:rPr>
        <w:t>모호성이</w:t>
      </w:r>
      <w:r w:rsidR="00671F4A" w:rsidRPr="00B61948">
        <w:rPr>
          <w:rFonts w:eastAsia="나눔명조"/>
          <w:sz w:val="20"/>
          <w:szCs w:val="20"/>
        </w:rPr>
        <w:t xml:space="preserve"> </w:t>
      </w:r>
      <w:r w:rsidR="00671F4A" w:rsidRPr="00B61948">
        <w:rPr>
          <w:rFonts w:eastAsia="나눔명조" w:hint="eastAsia"/>
          <w:sz w:val="20"/>
          <w:szCs w:val="20"/>
        </w:rPr>
        <w:t>커지면서</w:t>
      </w:r>
      <w:r w:rsidR="00671F4A" w:rsidRPr="00B61948">
        <w:rPr>
          <w:rFonts w:eastAsia="나눔명조"/>
          <w:sz w:val="20"/>
          <w:szCs w:val="20"/>
        </w:rPr>
        <w:t xml:space="preserve"> </w:t>
      </w:r>
      <w:r w:rsidR="00671F4A" w:rsidRPr="00B61948">
        <w:rPr>
          <w:rFonts w:eastAsia="나눔명조" w:hint="eastAsia"/>
          <w:sz w:val="20"/>
          <w:szCs w:val="20"/>
        </w:rPr>
        <w:t>유사한</w:t>
      </w:r>
      <w:r w:rsidR="00671F4A" w:rsidRPr="00B61948">
        <w:rPr>
          <w:rFonts w:eastAsia="나눔명조"/>
          <w:sz w:val="20"/>
          <w:szCs w:val="20"/>
        </w:rPr>
        <w:t xml:space="preserve"> </w:t>
      </w:r>
      <w:r w:rsidR="00671F4A" w:rsidRPr="00B61948">
        <w:rPr>
          <w:rFonts w:eastAsia="나눔명조" w:hint="eastAsia"/>
          <w:sz w:val="20"/>
          <w:szCs w:val="20"/>
        </w:rPr>
        <w:t>다른</w:t>
      </w:r>
      <w:r w:rsidR="00671F4A" w:rsidRPr="00B61948">
        <w:rPr>
          <w:rFonts w:eastAsia="나눔명조"/>
          <w:sz w:val="20"/>
          <w:szCs w:val="20"/>
        </w:rPr>
        <w:t xml:space="preserve"> </w:t>
      </w:r>
      <w:r w:rsidR="00671F4A" w:rsidRPr="00B61948">
        <w:rPr>
          <w:rFonts w:eastAsia="나눔명조" w:hint="eastAsia"/>
          <w:sz w:val="20"/>
          <w:szCs w:val="20"/>
        </w:rPr>
        <w:t>개념과</w:t>
      </w:r>
      <w:r w:rsidR="00671F4A" w:rsidRPr="00B61948">
        <w:rPr>
          <w:rFonts w:eastAsia="나눔명조"/>
          <w:sz w:val="20"/>
          <w:szCs w:val="20"/>
        </w:rPr>
        <w:t xml:space="preserve"> </w:t>
      </w:r>
      <w:r w:rsidR="00671F4A" w:rsidRPr="00B61948">
        <w:rPr>
          <w:rFonts w:eastAsia="나눔명조" w:hint="eastAsia"/>
          <w:sz w:val="20"/>
          <w:szCs w:val="20"/>
        </w:rPr>
        <w:t>구분하기</w:t>
      </w:r>
      <w:r w:rsidR="00671F4A" w:rsidRPr="00B61948">
        <w:rPr>
          <w:rFonts w:eastAsia="나눔명조"/>
          <w:sz w:val="20"/>
          <w:szCs w:val="20"/>
        </w:rPr>
        <w:t xml:space="preserve"> </w:t>
      </w:r>
      <w:r w:rsidR="00671F4A" w:rsidRPr="00B61948">
        <w:rPr>
          <w:rFonts w:eastAsia="나눔명조" w:hint="eastAsia"/>
          <w:sz w:val="20"/>
          <w:szCs w:val="20"/>
        </w:rPr>
        <w:t>힘들고</w:t>
      </w:r>
      <w:r w:rsidR="00671F4A" w:rsidRPr="00B61948">
        <w:rPr>
          <w:rFonts w:eastAsia="나눔명조"/>
          <w:sz w:val="20"/>
          <w:szCs w:val="20"/>
        </w:rPr>
        <w:t xml:space="preserve">, </w:t>
      </w:r>
      <w:r w:rsidR="00671F4A" w:rsidRPr="00B61948">
        <w:rPr>
          <w:rFonts w:eastAsia="나눔명조" w:hint="eastAsia"/>
          <w:sz w:val="20"/>
          <w:szCs w:val="20"/>
        </w:rPr>
        <w:t>연구를</w:t>
      </w:r>
      <w:r w:rsidR="00671F4A" w:rsidRPr="00B61948">
        <w:rPr>
          <w:rFonts w:eastAsia="나눔명조"/>
          <w:sz w:val="20"/>
          <w:szCs w:val="20"/>
        </w:rPr>
        <w:t xml:space="preserve"> </w:t>
      </w:r>
      <w:r w:rsidR="00671F4A" w:rsidRPr="00B61948">
        <w:rPr>
          <w:rFonts w:eastAsia="나눔명조" w:hint="eastAsia"/>
          <w:sz w:val="20"/>
          <w:szCs w:val="20"/>
        </w:rPr>
        <w:t>위한</w:t>
      </w:r>
      <w:r w:rsidR="00671F4A" w:rsidRPr="00B61948">
        <w:rPr>
          <w:rFonts w:eastAsia="나눔명조"/>
          <w:sz w:val="20"/>
          <w:szCs w:val="20"/>
        </w:rPr>
        <w:t xml:space="preserve"> </w:t>
      </w:r>
      <w:r w:rsidR="00671F4A" w:rsidRPr="00B61948">
        <w:rPr>
          <w:rFonts w:eastAsia="나눔명조" w:hint="eastAsia"/>
          <w:sz w:val="20"/>
          <w:szCs w:val="20"/>
        </w:rPr>
        <w:t>개념</w:t>
      </w:r>
      <w:r w:rsidR="00671F4A" w:rsidRPr="00B61948">
        <w:rPr>
          <w:rFonts w:eastAsia="나눔명조"/>
          <w:sz w:val="20"/>
          <w:szCs w:val="20"/>
        </w:rPr>
        <w:t xml:space="preserve"> </w:t>
      </w:r>
      <w:r w:rsidR="00671F4A" w:rsidRPr="00B61948">
        <w:rPr>
          <w:rFonts w:eastAsia="나눔명조" w:hint="eastAsia"/>
          <w:sz w:val="20"/>
          <w:szCs w:val="20"/>
        </w:rPr>
        <w:t>조작화가</w:t>
      </w:r>
      <w:r w:rsidR="00671F4A" w:rsidRPr="00B61948">
        <w:rPr>
          <w:rFonts w:eastAsia="나눔명조"/>
          <w:sz w:val="20"/>
          <w:szCs w:val="20"/>
        </w:rPr>
        <w:t xml:space="preserve"> </w:t>
      </w:r>
      <w:r w:rsidR="00671F4A" w:rsidRPr="00B61948">
        <w:rPr>
          <w:rFonts w:eastAsia="나눔명조" w:hint="eastAsia"/>
          <w:sz w:val="20"/>
          <w:szCs w:val="20"/>
        </w:rPr>
        <w:t>어려워질</w:t>
      </w:r>
      <w:r w:rsidR="00671F4A" w:rsidRPr="00B61948">
        <w:rPr>
          <w:rFonts w:eastAsia="나눔명조"/>
          <w:sz w:val="20"/>
          <w:szCs w:val="20"/>
        </w:rPr>
        <w:t xml:space="preserve"> </w:t>
      </w:r>
      <w:r w:rsidR="00671F4A" w:rsidRPr="00B61948">
        <w:rPr>
          <w:rFonts w:eastAsia="나눔명조" w:hint="eastAsia"/>
          <w:sz w:val="20"/>
          <w:szCs w:val="20"/>
        </w:rPr>
        <w:t>수</w:t>
      </w:r>
      <w:r w:rsidR="00671F4A" w:rsidRPr="00B61948">
        <w:rPr>
          <w:rFonts w:eastAsia="나눔명조"/>
          <w:sz w:val="20"/>
          <w:szCs w:val="20"/>
        </w:rPr>
        <w:t xml:space="preserve"> </w:t>
      </w:r>
      <w:r w:rsidR="00671F4A" w:rsidRPr="00B61948">
        <w:rPr>
          <w:rFonts w:eastAsia="나눔명조" w:hint="eastAsia"/>
          <w:sz w:val="20"/>
          <w:szCs w:val="20"/>
        </w:rPr>
        <w:t>있다</w:t>
      </w:r>
      <w:r w:rsidR="006D5AFD">
        <w:rPr>
          <w:rFonts w:eastAsia="나눔명조"/>
          <w:sz w:val="20"/>
          <w:szCs w:val="20"/>
        </w:rPr>
        <w:fldChar w:fldCharType="begin"/>
      </w:r>
      <w:r w:rsidR="006D5AFD">
        <w:rPr>
          <w:rFonts w:eastAsia="나눔명조"/>
          <w:sz w:val="20"/>
          <w:szCs w:val="20"/>
        </w:rPr>
        <w:instrText xml:space="preserve"> ADDIN ZOTERO_ITEM CSL_CITATION {"citationID":"iqeAnH2n","properties":{"formattedCitation":"(Gerring 1999)","plainCitation":"(Gerring 1999)","noteIndex":0},"citationItems":[{"id":1543,"uris":["http://zotero.org/users/5210800/items/J6CCADHN"],"uri":["http://zotero.org/users/5210800/items/J6CCADHN"],"itemData":{"id":1543,"type":"article-journal","container-title":"Polity","DOI":"10.2307/3235246","ISSN":"0032-3497, 1744-1684","issue":"3","journalAbbreviation":"Polity","language":"en","page":"357-393","source":"DOI.org (Crossref)","title":"What Makes a Concept Good? A Criterial Framework for Understanding Concept Formation in the Social Sciences","title-short":"What Makes a Concept Good?","volume":"31","author":[{"family":"Gerring","given":"John"}],"issued":{"date-parts":[["1999",3]]}}}],"schema":"https://github.com/citation-style-language/schema/raw/master/csl-citation.json"} </w:instrText>
      </w:r>
      <w:r w:rsidR="006D5AFD">
        <w:rPr>
          <w:rFonts w:eastAsia="나눔명조"/>
          <w:sz w:val="20"/>
          <w:szCs w:val="20"/>
        </w:rPr>
        <w:fldChar w:fldCharType="separate"/>
      </w:r>
      <w:r w:rsidR="006D5AFD" w:rsidRPr="006D5AFD">
        <w:rPr>
          <w:sz w:val="20"/>
        </w:rPr>
        <w:t>(Gerring</w:t>
      </w:r>
      <w:r w:rsidR="00966105">
        <w:rPr>
          <w:sz w:val="20"/>
        </w:rPr>
        <w:t>,</w:t>
      </w:r>
      <w:r w:rsidR="006D5AFD" w:rsidRPr="006D5AFD">
        <w:rPr>
          <w:sz w:val="20"/>
        </w:rPr>
        <w:t xml:space="preserve"> 1999)</w:t>
      </w:r>
      <w:r w:rsidR="006D5AFD">
        <w:rPr>
          <w:rFonts w:eastAsia="나눔명조"/>
          <w:sz w:val="20"/>
          <w:szCs w:val="20"/>
        </w:rPr>
        <w:fldChar w:fldCharType="end"/>
      </w:r>
      <w:r w:rsidR="00671F4A" w:rsidRPr="00B61948">
        <w:rPr>
          <w:rFonts w:eastAsia="나눔명조"/>
          <w:sz w:val="20"/>
          <w:szCs w:val="20"/>
        </w:rPr>
        <w:t xml:space="preserve">. </w:t>
      </w:r>
      <w:r w:rsidR="00671F4A" w:rsidRPr="00B61948">
        <w:rPr>
          <w:rFonts w:eastAsia="나눔명조" w:hint="eastAsia"/>
          <w:sz w:val="20"/>
          <w:szCs w:val="20"/>
        </w:rPr>
        <w:t>따라서</w:t>
      </w:r>
      <w:r w:rsidR="00671F4A" w:rsidRPr="00B61948">
        <w:rPr>
          <w:rFonts w:eastAsia="나눔명조"/>
          <w:sz w:val="20"/>
          <w:szCs w:val="20"/>
        </w:rPr>
        <w:t xml:space="preserve"> </w:t>
      </w:r>
      <w:r w:rsidR="00671F4A" w:rsidRPr="00B61948">
        <w:rPr>
          <w:rFonts w:eastAsia="나눔명조" w:hint="eastAsia"/>
          <w:sz w:val="20"/>
          <w:szCs w:val="20"/>
        </w:rPr>
        <w:t>리더십을</w:t>
      </w:r>
      <w:r w:rsidR="00671F4A" w:rsidRPr="00B61948">
        <w:rPr>
          <w:rFonts w:eastAsia="나눔명조"/>
          <w:sz w:val="20"/>
          <w:szCs w:val="20"/>
        </w:rPr>
        <w:t xml:space="preserve"> </w:t>
      </w:r>
      <w:r w:rsidR="00671F4A" w:rsidRPr="00B61948">
        <w:rPr>
          <w:rFonts w:eastAsia="나눔명조" w:hint="eastAsia"/>
          <w:sz w:val="20"/>
          <w:szCs w:val="20"/>
        </w:rPr>
        <w:t>통합적으로</w:t>
      </w:r>
      <w:r w:rsidR="00671F4A" w:rsidRPr="00B61948">
        <w:rPr>
          <w:rFonts w:eastAsia="나눔명조"/>
          <w:sz w:val="20"/>
          <w:szCs w:val="20"/>
        </w:rPr>
        <w:t xml:space="preserve"> </w:t>
      </w:r>
      <w:r w:rsidR="00671F4A" w:rsidRPr="00B61948">
        <w:rPr>
          <w:rFonts w:eastAsia="나눔명조" w:hint="eastAsia"/>
          <w:sz w:val="20"/>
          <w:szCs w:val="20"/>
        </w:rPr>
        <w:t>활용하는</w:t>
      </w:r>
      <w:r w:rsidR="00671F4A" w:rsidRPr="00B61948">
        <w:rPr>
          <w:rFonts w:eastAsia="나눔명조"/>
          <w:sz w:val="20"/>
          <w:szCs w:val="20"/>
        </w:rPr>
        <w:t xml:space="preserve"> </w:t>
      </w:r>
      <w:r w:rsidR="00671F4A" w:rsidRPr="00B61948">
        <w:rPr>
          <w:rFonts w:eastAsia="나눔명조" w:hint="eastAsia"/>
          <w:sz w:val="20"/>
          <w:szCs w:val="20"/>
        </w:rPr>
        <w:t>것은</w:t>
      </w:r>
      <w:r w:rsidR="00671F4A" w:rsidRPr="00B61948">
        <w:rPr>
          <w:rFonts w:eastAsia="나눔명조"/>
          <w:sz w:val="20"/>
          <w:szCs w:val="20"/>
        </w:rPr>
        <w:t xml:space="preserve"> </w:t>
      </w:r>
      <w:r w:rsidR="00671F4A" w:rsidRPr="00B61948">
        <w:rPr>
          <w:rFonts w:eastAsia="나눔명조" w:hint="eastAsia"/>
          <w:sz w:val="20"/>
          <w:szCs w:val="20"/>
        </w:rPr>
        <w:t>오히려</w:t>
      </w:r>
      <w:r w:rsidR="00671F4A" w:rsidRPr="00B61948">
        <w:rPr>
          <w:rFonts w:eastAsia="나눔명조"/>
          <w:sz w:val="20"/>
          <w:szCs w:val="20"/>
        </w:rPr>
        <w:t xml:space="preserve"> </w:t>
      </w:r>
      <w:r w:rsidR="00671F4A" w:rsidRPr="00B61948">
        <w:rPr>
          <w:rFonts w:eastAsia="나눔명조" w:hint="eastAsia"/>
          <w:sz w:val="20"/>
          <w:szCs w:val="20"/>
        </w:rPr>
        <w:t>리더십</w:t>
      </w:r>
      <w:r w:rsidR="00671F4A" w:rsidRPr="00B61948">
        <w:rPr>
          <w:rFonts w:eastAsia="나눔명조"/>
          <w:sz w:val="20"/>
          <w:szCs w:val="20"/>
        </w:rPr>
        <w:t xml:space="preserve"> </w:t>
      </w:r>
      <w:r w:rsidR="00671F4A" w:rsidRPr="00B61948">
        <w:rPr>
          <w:rFonts w:eastAsia="나눔명조" w:hint="eastAsia"/>
          <w:sz w:val="20"/>
          <w:szCs w:val="20"/>
        </w:rPr>
        <w:t>개념을</w:t>
      </w:r>
      <w:r w:rsidR="00671F4A" w:rsidRPr="00B61948">
        <w:rPr>
          <w:rFonts w:eastAsia="나눔명조"/>
          <w:sz w:val="20"/>
          <w:szCs w:val="20"/>
        </w:rPr>
        <w:t xml:space="preserve"> </w:t>
      </w:r>
      <w:r w:rsidR="00671F4A" w:rsidRPr="00B61948">
        <w:rPr>
          <w:rFonts w:eastAsia="나눔명조" w:hint="eastAsia"/>
          <w:sz w:val="20"/>
          <w:szCs w:val="20"/>
        </w:rPr>
        <w:lastRenderedPageBreak/>
        <w:t>모호하게</w:t>
      </w:r>
      <w:r w:rsidR="00671F4A" w:rsidRPr="00B61948">
        <w:rPr>
          <w:rFonts w:eastAsia="나눔명조"/>
          <w:sz w:val="20"/>
          <w:szCs w:val="20"/>
        </w:rPr>
        <w:t xml:space="preserve"> </w:t>
      </w:r>
      <w:r w:rsidR="00671F4A" w:rsidRPr="00B61948">
        <w:rPr>
          <w:rFonts w:eastAsia="나눔명조" w:hint="eastAsia"/>
          <w:sz w:val="20"/>
          <w:szCs w:val="20"/>
        </w:rPr>
        <w:t>만들</w:t>
      </w:r>
      <w:r w:rsidR="00B61948" w:rsidRPr="003820D2">
        <w:rPr>
          <w:rFonts w:eastAsia="나눔명조" w:hint="eastAsia"/>
          <w:sz w:val="20"/>
          <w:szCs w:val="20"/>
        </w:rPr>
        <w:t>어</w:t>
      </w:r>
      <w:r w:rsidR="00B61948" w:rsidRPr="003820D2">
        <w:rPr>
          <w:rFonts w:eastAsia="나눔명조" w:hint="eastAsia"/>
          <w:sz w:val="20"/>
          <w:szCs w:val="20"/>
        </w:rPr>
        <w:t xml:space="preserve"> </w:t>
      </w:r>
      <w:r w:rsidR="00671F4A" w:rsidRPr="00B61948">
        <w:rPr>
          <w:rFonts w:eastAsia="나눔명조" w:hint="eastAsia"/>
          <w:sz w:val="20"/>
          <w:szCs w:val="20"/>
        </w:rPr>
        <w:t>변수</w:t>
      </w:r>
      <w:r w:rsidR="000643CA" w:rsidRPr="00B61948">
        <w:rPr>
          <w:rFonts w:eastAsia="나눔명조" w:hint="eastAsia"/>
          <w:sz w:val="20"/>
          <w:szCs w:val="20"/>
        </w:rPr>
        <w:t>의</w:t>
      </w:r>
      <w:r w:rsidR="000643CA" w:rsidRPr="00B61948">
        <w:rPr>
          <w:rFonts w:eastAsia="나눔명조"/>
          <w:sz w:val="20"/>
          <w:szCs w:val="20"/>
        </w:rPr>
        <w:t xml:space="preserve"> </w:t>
      </w:r>
      <w:r w:rsidR="00B61948" w:rsidRPr="003820D2">
        <w:rPr>
          <w:rFonts w:eastAsia="나눔명조" w:hint="eastAsia"/>
          <w:sz w:val="20"/>
          <w:szCs w:val="20"/>
        </w:rPr>
        <w:t>추정된</w:t>
      </w:r>
      <w:r w:rsidR="00B61948" w:rsidRPr="003820D2">
        <w:rPr>
          <w:rFonts w:eastAsia="나눔명조" w:hint="eastAsia"/>
          <w:sz w:val="20"/>
          <w:szCs w:val="20"/>
        </w:rPr>
        <w:t xml:space="preserve"> </w:t>
      </w:r>
      <w:r w:rsidR="00B61948" w:rsidRPr="003820D2">
        <w:rPr>
          <w:rFonts w:eastAsia="나눔명조" w:hint="eastAsia"/>
          <w:sz w:val="20"/>
          <w:szCs w:val="20"/>
        </w:rPr>
        <w:t>효과를</w:t>
      </w:r>
      <w:r w:rsidR="00B61948" w:rsidRPr="003820D2">
        <w:rPr>
          <w:rFonts w:eastAsia="나눔명조"/>
          <w:sz w:val="20"/>
          <w:szCs w:val="20"/>
        </w:rPr>
        <w:t xml:space="preserve"> </w:t>
      </w:r>
      <w:r w:rsidR="000643CA" w:rsidRPr="00B61948">
        <w:rPr>
          <w:rFonts w:eastAsia="나눔명조" w:hint="eastAsia"/>
          <w:sz w:val="20"/>
          <w:szCs w:val="20"/>
        </w:rPr>
        <w:t>부정확하게</w:t>
      </w:r>
      <w:r w:rsidR="000643CA" w:rsidRPr="00B61948">
        <w:rPr>
          <w:rFonts w:eastAsia="나눔명조"/>
          <w:sz w:val="20"/>
          <w:szCs w:val="20"/>
        </w:rPr>
        <w:t xml:space="preserve"> </w:t>
      </w:r>
      <w:r w:rsidR="000643CA" w:rsidRPr="00B61948">
        <w:rPr>
          <w:rFonts w:eastAsia="나눔명조" w:hint="eastAsia"/>
          <w:sz w:val="20"/>
          <w:szCs w:val="20"/>
        </w:rPr>
        <w:t>만들</w:t>
      </w:r>
      <w:r w:rsidR="000643CA" w:rsidRPr="00B61948">
        <w:rPr>
          <w:rFonts w:eastAsia="나눔명조"/>
          <w:sz w:val="20"/>
          <w:szCs w:val="20"/>
        </w:rPr>
        <w:t xml:space="preserve"> </w:t>
      </w:r>
      <w:r w:rsidR="000643CA" w:rsidRPr="00B61948">
        <w:rPr>
          <w:rFonts w:eastAsia="나눔명조" w:hint="eastAsia"/>
          <w:sz w:val="20"/>
          <w:szCs w:val="20"/>
        </w:rPr>
        <w:t>수</w:t>
      </w:r>
      <w:r w:rsidR="000643CA" w:rsidRPr="00B61948">
        <w:rPr>
          <w:rFonts w:eastAsia="나눔명조"/>
          <w:sz w:val="20"/>
          <w:szCs w:val="20"/>
        </w:rPr>
        <w:t xml:space="preserve"> </w:t>
      </w:r>
      <w:r w:rsidR="000643CA" w:rsidRPr="00B61948">
        <w:rPr>
          <w:rFonts w:eastAsia="나눔명조" w:hint="eastAsia"/>
          <w:sz w:val="20"/>
          <w:szCs w:val="20"/>
        </w:rPr>
        <w:t>있다</w:t>
      </w:r>
      <w:r w:rsidR="000643CA" w:rsidRPr="00B61948">
        <w:rPr>
          <w:rFonts w:eastAsia="나눔명조"/>
          <w:sz w:val="20"/>
          <w:szCs w:val="20"/>
        </w:rPr>
        <w:t xml:space="preserve">. </w:t>
      </w:r>
      <w:r w:rsidR="000643CA" w:rsidRPr="00B61948">
        <w:rPr>
          <w:rFonts w:eastAsia="나눔명조" w:hint="eastAsia"/>
          <w:sz w:val="20"/>
          <w:szCs w:val="20"/>
        </w:rPr>
        <w:t>그러므로</w:t>
      </w:r>
      <w:r w:rsidR="000643CA" w:rsidRPr="00B61948">
        <w:rPr>
          <w:rFonts w:eastAsia="나눔명조"/>
          <w:sz w:val="20"/>
          <w:szCs w:val="20"/>
        </w:rPr>
        <w:t xml:space="preserve"> </w:t>
      </w:r>
      <w:r w:rsidR="000643CA" w:rsidRPr="00B61948">
        <w:rPr>
          <w:rFonts w:eastAsia="나눔명조" w:hint="eastAsia"/>
          <w:sz w:val="20"/>
          <w:szCs w:val="20"/>
        </w:rPr>
        <w:t>본</w:t>
      </w:r>
      <w:r w:rsidR="000643CA" w:rsidRPr="00B61948">
        <w:rPr>
          <w:rFonts w:eastAsia="나눔명조"/>
          <w:sz w:val="20"/>
          <w:szCs w:val="20"/>
        </w:rPr>
        <w:t xml:space="preserve"> </w:t>
      </w:r>
      <w:r w:rsidR="000643CA" w:rsidRPr="00B61948">
        <w:rPr>
          <w:rFonts w:eastAsia="나눔명조" w:hint="eastAsia"/>
          <w:sz w:val="20"/>
          <w:szCs w:val="20"/>
        </w:rPr>
        <w:t>연구에서는</w:t>
      </w:r>
      <w:r w:rsidR="000643CA" w:rsidRPr="00B61948">
        <w:rPr>
          <w:rFonts w:eastAsia="나눔명조"/>
          <w:sz w:val="20"/>
          <w:szCs w:val="20"/>
        </w:rPr>
        <w:t xml:space="preserve"> </w:t>
      </w:r>
      <w:r w:rsidR="000643CA" w:rsidRPr="00B61948">
        <w:rPr>
          <w:rFonts w:eastAsia="나눔명조" w:hint="eastAsia"/>
          <w:sz w:val="20"/>
          <w:szCs w:val="20"/>
        </w:rPr>
        <w:t>리더십의</w:t>
      </w:r>
      <w:r w:rsidR="000643CA" w:rsidRPr="00B61948">
        <w:rPr>
          <w:rFonts w:eastAsia="나눔명조"/>
          <w:sz w:val="20"/>
          <w:szCs w:val="20"/>
        </w:rPr>
        <w:t xml:space="preserve"> </w:t>
      </w:r>
      <w:r w:rsidR="000643CA" w:rsidRPr="00B61948">
        <w:rPr>
          <w:rFonts w:eastAsia="나눔명조" w:hint="eastAsia"/>
          <w:sz w:val="20"/>
          <w:szCs w:val="20"/>
        </w:rPr>
        <w:t>유형을</w:t>
      </w:r>
      <w:r w:rsidR="000643CA" w:rsidRPr="00B61948">
        <w:rPr>
          <w:rFonts w:eastAsia="나눔명조"/>
          <w:sz w:val="20"/>
          <w:szCs w:val="20"/>
        </w:rPr>
        <w:t xml:space="preserve"> </w:t>
      </w:r>
      <w:r w:rsidR="000643CA" w:rsidRPr="00B61948">
        <w:rPr>
          <w:rFonts w:eastAsia="나눔명조" w:hint="eastAsia"/>
          <w:sz w:val="20"/>
          <w:szCs w:val="20"/>
        </w:rPr>
        <w:t>세분화하여</w:t>
      </w:r>
      <w:r w:rsidR="000643CA" w:rsidRPr="00B61948">
        <w:rPr>
          <w:rFonts w:eastAsia="나눔명조"/>
          <w:sz w:val="20"/>
          <w:szCs w:val="20"/>
        </w:rPr>
        <w:t xml:space="preserve"> </w:t>
      </w:r>
      <w:r w:rsidR="00B61948" w:rsidRPr="003820D2">
        <w:rPr>
          <w:rFonts w:eastAsia="나눔명조" w:hint="eastAsia"/>
          <w:sz w:val="20"/>
          <w:szCs w:val="20"/>
        </w:rPr>
        <w:t>살펴보고자</w:t>
      </w:r>
      <w:r w:rsidR="00B61948" w:rsidRPr="003820D2">
        <w:rPr>
          <w:rFonts w:eastAsia="나눔명조" w:hint="eastAsia"/>
          <w:sz w:val="20"/>
          <w:szCs w:val="20"/>
        </w:rPr>
        <w:t xml:space="preserve"> </w:t>
      </w:r>
      <w:r w:rsidR="00B61948" w:rsidRPr="003820D2">
        <w:rPr>
          <w:rFonts w:eastAsia="나눔명조" w:hint="eastAsia"/>
          <w:sz w:val="20"/>
          <w:szCs w:val="20"/>
        </w:rPr>
        <w:t>한다</w:t>
      </w:r>
      <w:r w:rsidR="000643CA" w:rsidRPr="00B61948">
        <w:rPr>
          <w:rFonts w:eastAsia="나눔명조"/>
          <w:sz w:val="20"/>
          <w:szCs w:val="20"/>
        </w:rPr>
        <w:t>.</w:t>
      </w:r>
    </w:p>
    <w:p w14:paraId="5975A502" w14:textId="3AC90E92" w:rsidR="00487680" w:rsidRPr="00B61948" w:rsidRDefault="00302307" w:rsidP="00265BC3">
      <w:pPr>
        <w:widowControl/>
        <w:wordWrap/>
        <w:autoSpaceDE/>
        <w:autoSpaceDN/>
        <w:spacing w:before="120" w:after="120" w:line="276" w:lineRule="auto"/>
        <w:rPr>
          <w:rFonts w:eastAsia="나눔명조"/>
          <w:sz w:val="20"/>
          <w:szCs w:val="20"/>
        </w:rPr>
      </w:pPr>
      <w:r w:rsidRPr="00B61948">
        <w:rPr>
          <w:rFonts w:eastAsia="나눔명조" w:hint="eastAsia"/>
          <w:sz w:val="20"/>
          <w:szCs w:val="20"/>
        </w:rPr>
        <w:t>리더십은</w:t>
      </w:r>
      <w:r w:rsidR="34D5D6E7" w:rsidRPr="00B61948">
        <w:rPr>
          <w:rFonts w:eastAsia="나눔명조"/>
          <w:sz w:val="20"/>
          <w:szCs w:val="20"/>
        </w:rPr>
        <w:t xml:space="preserve"> </w:t>
      </w:r>
      <w:r w:rsidR="34D5D6E7" w:rsidRPr="00B61948">
        <w:rPr>
          <w:rFonts w:eastAsia="나눔명조"/>
          <w:sz w:val="20"/>
          <w:szCs w:val="20"/>
        </w:rPr>
        <w:t>관계지향적</w:t>
      </w:r>
      <w:r w:rsidR="34D5D6E7" w:rsidRPr="00B61948">
        <w:rPr>
          <w:rFonts w:eastAsia="나눔명조"/>
          <w:sz w:val="20"/>
          <w:szCs w:val="20"/>
        </w:rPr>
        <w:t xml:space="preserve"> </w:t>
      </w:r>
      <w:r w:rsidR="34D5D6E7" w:rsidRPr="00B61948">
        <w:rPr>
          <w:rFonts w:eastAsia="나눔명조"/>
          <w:sz w:val="20"/>
          <w:szCs w:val="20"/>
        </w:rPr>
        <w:t>리더십</w:t>
      </w:r>
      <w:r w:rsidR="34D5D6E7" w:rsidRPr="00B61948">
        <w:rPr>
          <w:rFonts w:eastAsia="나눔명조"/>
          <w:sz w:val="20"/>
          <w:szCs w:val="20"/>
        </w:rPr>
        <w:t>(Process-oriented leadership or relation-oriented leadership)</w:t>
      </w:r>
      <w:r w:rsidR="34D5D6E7" w:rsidRPr="00B61948">
        <w:rPr>
          <w:rFonts w:eastAsia="나눔명조"/>
          <w:sz w:val="20"/>
          <w:szCs w:val="20"/>
        </w:rPr>
        <w:t>과</w:t>
      </w:r>
      <w:r w:rsidR="34D5D6E7" w:rsidRPr="00B61948">
        <w:rPr>
          <w:rFonts w:eastAsia="나눔명조"/>
          <w:sz w:val="20"/>
          <w:szCs w:val="20"/>
        </w:rPr>
        <w:t xml:space="preserve"> </w:t>
      </w:r>
      <w:r w:rsidR="34D5D6E7" w:rsidRPr="00B61948">
        <w:rPr>
          <w:rFonts w:eastAsia="나눔명조"/>
          <w:sz w:val="20"/>
          <w:szCs w:val="20"/>
        </w:rPr>
        <w:t>목표지향적</w:t>
      </w:r>
      <w:r w:rsidR="34D5D6E7" w:rsidRPr="00B61948">
        <w:rPr>
          <w:rFonts w:eastAsia="나눔명조"/>
          <w:sz w:val="20"/>
          <w:szCs w:val="20"/>
        </w:rPr>
        <w:t xml:space="preserve"> </w:t>
      </w:r>
      <w:r w:rsidR="34D5D6E7" w:rsidRPr="00B61948">
        <w:rPr>
          <w:rFonts w:eastAsia="나눔명조"/>
          <w:sz w:val="20"/>
          <w:szCs w:val="20"/>
        </w:rPr>
        <w:t>리더십</w:t>
      </w:r>
      <w:r w:rsidR="34D5D6E7" w:rsidRPr="00B61948">
        <w:rPr>
          <w:rFonts w:eastAsia="나눔명조"/>
          <w:sz w:val="20"/>
          <w:szCs w:val="20"/>
        </w:rPr>
        <w:t>(Goal-oriented leadership)</w:t>
      </w:r>
      <w:r w:rsidR="34D5D6E7" w:rsidRPr="00B61948">
        <w:rPr>
          <w:rFonts w:eastAsia="나눔명조"/>
          <w:sz w:val="20"/>
          <w:szCs w:val="20"/>
        </w:rPr>
        <w:t>으로</w:t>
      </w:r>
      <w:r w:rsidR="34D5D6E7" w:rsidRPr="00B61948">
        <w:rPr>
          <w:rFonts w:eastAsia="나눔명조"/>
          <w:sz w:val="20"/>
          <w:szCs w:val="20"/>
        </w:rPr>
        <w:t xml:space="preserve"> </w:t>
      </w:r>
      <w:r w:rsidR="34D5D6E7" w:rsidRPr="00B61948">
        <w:rPr>
          <w:rFonts w:eastAsia="나눔명조"/>
          <w:sz w:val="20"/>
          <w:szCs w:val="20"/>
        </w:rPr>
        <w:t>나눌</w:t>
      </w:r>
      <w:r w:rsidR="34D5D6E7" w:rsidRPr="00B61948">
        <w:rPr>
          <w:rFonts w:eastAsia="나눔명조"/>
          <w:sz w:val="20"/>
          <w:szCs w:val="20"/>
        </w:rPr>
        <w:t xml:space="preserve"> </w:t>
      </w:r>
      <w:r w:rsidR="34D5D6E7" w:rsidRPr="00B61948">
        <w:rPr>
          <w:rFonts w:eastAsia="나눔명조"/>
          <w:sz w:val="20"/>
          <w:szCs w:val="20"/>
        </w:rPr>
        <w:t>수</w:t>
      </w:r>
      <w:r w:rsidR="34D5D6E7" w:rsidRPr="00B61948">
        <w:rPr>
          <w:rFonts w:eastAsia="나눔명조"/>
          <w:sz w:val="20"/>
          <w:szCs w:val="20"/>
        </w:rPr>
        <w:t xml:space="preserve"> </w:t>
      </w:r>
      <w:r w:rsidR="34D5D6E7" w:rsidRPr="00B61948">
        <w:rPr>
          <w:rFonts w:eastAsia="나눔명조"/>
          <w:sz w:val="20"/>
          <w:szCs w:val="20"/>
        </w:rPr>
        <w:t>있</w:t>
      </w:r>
      <w:r w:rsidRPr="00B61948">
        <w:rPr>
          <w:rFonts w:eastAsia="나눔명조" w:hint="eastAsia"/>
          <w:sz w:val="20"/>
          <w:szCs w:val="20"/>
        </w:rPr>
        <w:t>다</w:t>
      </w:r>
      <w:r w:rsidR="007354E2"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TkM54uHA","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B61948">
        <w:rPr>
          <w:rFonts w:eastAsia="나눔명조"/>
          <w:sz w:val="20"/>
          <w:szCs w:val="20"/>
        </w:rPr>
        <w:fldChar w:fldCharType="separate"/>
      </w:r>
      <w:r w:rsidR="007354E2" w:rsidRPr="003820D2">
        <w:rPr>
          <w:rFonts w:eastAsia="나눔명조"/>
          <w:sz w:val="20"/>
          <w:szCs w:val="20"/>
        </w:rPr>
        <w:t>(</w:t>
      </w:r>
      <w:r w:rsidR="00966105">
        <w:rPr>
          <w:rFonts w:eastAsia="나눔명조"/>
          <w:sz w:val="20"/>
          <w:szCs w:val="20"/>
        </w:rPr>
        <w:t>Jensen et al.,</w:t>
      </w:r>
      <w:r w:rsidR="007354E2" w:rsidRPr="003820D2">
        <w:rPr>
          <w:rFonts w:eastAsia="나눔명조"/>
          <w:sz w:val="20"/>
          <w:szCs w:val="20"/>
        </w:rPr>
        <w:t xml:space="preserve"> 2019)</w:t>
      </w:r>
      <w:r w:rsidR="007354E2" w:rsidRPr="00B61948">
        <w:rPr>
          <w:rFonts w:eastAsia="나눔명조"/>
          <w:sz w:val="20"/>
          <w:szCs w:val="20"/>
        </w:rPr>
        <w:fldChar w:fldCharType="end"/>
      </w:r>
      <w:r w:rsidRPr="00B61948">
        <w:rPr>
          <w:rFonts w:eastAsia="나눔명조" w:hint="eastAsia"/>
          <w:sz w:val="20"/>
          <w:szCs w:val="20"/>
        </w:rPr>
        <w:t>.</w:t>
      </w:r>
      <w:r w:rsidR="34D5D6E7" w:rsidRPr="00B61948">
        <w:rPr>
          <w:rFonts w:eastAsia="나눔명조"/>
          <w:sz w:val="20"/>
          <w:szCs w:val="20"/>
        </w:rPr>
        <w:t xml:space="preserve"> </w:t>
      </w:r>
      <w:r w:rsidR="34D5D6E7" w:rsidRPr="00B61948">
        <w:rPr>
          <w:rFonts w:eastAsia="나눔명조"/>
          <w:sz w:val="20"/>
          <w:szCs w:val="20"/>
        </w:rPr>
        <w:t>관계지향적</w:t>
      </w:r>
      <w:r w:rsidR="34D5D6E7" w:rsidRPr="00B61948">
        <w:rPr>
          <w:rFonts w:eastAsia="나눔명조"/>
          <w:sz w:val="20"/>
          <w:szCs w:val="20"/>
        </w:rPr>
        <w:t xml:space="preserve"> </w:t>
      </w:r>
      <w:r w:rsidR="34D5D6E7" w:rsidRPr="00B61948">
        <w:rPr>
          <w:rFonts w:eastAsia="나눔명조"/>
          <w:sz w:val="20"/>
          <w:szCs w:val="20"/>
        </w:rPr>
        <w:t>리더십은</w:t>
      </w:r>
      <w:r w:rsidR="34D5D6E7" w:rsidRPr="00B61948">
        <w:rPr>
          <w:rFonts w:eastAsia="나눔명조"/>
          <w:sz w:val="20"/>
          <w:szCs w:val="20"/>
        </w:rPr>
        <w:t xml:space="preserve"> </w:t>
      </w:r>
      <w:r w:rsidR="34D5D6E7" w:rsidRPr="00B61948">
        <w:rPr>
          <w:rFonts w:eastAsia="나눔명조"/>
          <w:sz w:val="20"/>
          <w:szCs w:val="20"/>
        </w:rPr>
        <w:t>집단목표</w:t>
      </w:r>
      <w:r w:rsidR="34D5D6E7" w:rsidRPr="00B61948">
        <w:rPr>
          <w:rFonts w:eastAsia="나눔명조"/>
          <w:sz w:val="20"/>
          <w:szCs w:val="20"/>
        </w:rPr>
        <w:t xml:space="preserve"> </w:t>
      </w:r>
      <w:r w:rsidR="34D5D6E7" w:rsidRPr="00B61948">
        <w:rPr>
          <w:rFonts w:eastAsia="나눔명조"/>
          <w:sz w:val="20"/>
          <w:szCs w:val="20"/>
        </w:rPr>
        <w:t>달성을</w:t>
      </w:r>
      <w:r w:rsidR="34D5D6E7" w:rsidRPr="00B61948">
        <w:rPr>
          <w:rFonts w:eastAsia="나눔명조"/>
          <w:sz w:val="20"/>
          <w:szCs w:val="20"/>
        </w:rPr>
        <w:t xml:space="preserve"> </w:t>
      </w:r>
      <w:r w:rsidR="34D5D6E7" w:rsidRPr="00B61948">
        <w:rPr>
          <w:rFonts w:eastAsia="나눔명조"/>
          <w:sz w:val="20"/>
          <w:szCs w:val="20"/>
        </w:rPr>
        <w:t>위한</w:t>
      </w:r>
      <w:r w:rsidR="34D5D6E7" w:rsidRPr="00B61948">
        <w:rPr>
          <w:rFonts w:eastAsia="나눔명조"/>
          <w:sz w:val="20"/>
          <w:szCs w:val="20"/>
        </w:rPr>
        <w:t xml:space="preserve"> </w:t>
      </w:r>
      <w:r w:rsidR="34D5D6E7" w:rsidRPr="00B61948">
        <w:rPr>
          <w:rFonts w:eastAsia="나눔명조"/>
          <w:sz w:val="20"/>
          <w:szCs w:val="20"/>
        </w:rPr>
        <w:t>과정과</w:t>
      </w:r>
      <w:r w:rsidR="34D5D6E7" w:rsidRPr="00B61948">
        <w:rPr>
          <w:rFonts w:eastAsia="나눔명조"/>
          <w:sz w:val="20"/>
          <w:szCs w:val="20"/>
        </w:rPr>
        <w:t xml:space="preserve"> </w:t>
      </w:r>
      <w:r w:rsidR="34D5D6E7" w:rsidRPr="00B61948">
        <w:rPr>
          <w:rFonts w:eastAsia="나눔명조"/>
          <w:sz w:val="20"/>
          <w:szCs w:val="20"/>
        </w:rPr>
        <w:t>구성원</w:t>
      </w:r>
      <w:r w:rsidRPr="00B61948">
        <w:rPr>
          <w:rFonts w:eastAsia="나눔명조" w:hint="eastAsia"/>
          <w:sz w:val="20"/>
          <w:szCs w:val="20"/>
        </w:rPr>
        <w:t xml:space="preserve"> </w:t>
      </w:r>
      <w:r w:rsidR="34D5D6E7" w:rsidRPr="00B61948">
        <w:rPr>
          <w:rFonts w:eastAsia="나눔명조"/>
          <w:sz w:val="20"/>
          <w:szCs w:val="20"/>
        </w:rPr>
        <w:t>간의</w:t>
      </w:r>
      <w:r w:rsidR="34D5D6E7" w:rsidRPr="00B61948">
        <w:rPr>
          <w:rFonts w:eastAsia="나눔명조"/>
          <w:sz w:val="20"/>
          <w:szCs w:val="20"/>
        </w:rPr>
        <w:t xml:space="preserve"> </w:t>
      </w:r>
      <w:r w:rsidR="34D5D6E7" w:rsidRPr="00B61948">
        <w:rPr>
          <w:rFonts w:eastAsia="나눔명조"/>
          <w:sz w:val="20"/>
          <w:szCs w:val="20"/>
        </w:rPr>
        <w:t>상호관계를</w:t>
      </w:r>
      <w:r w:rsidR="34D5D6E7" w:rsidRPr="00B61948">
        <w:rPr>
          <w:rFonts w:eastAsia="나눔명조"/>
          <w:sz w:val="20"/>
          <w:szCs w:val="20"/>
        </w:rPr>
        <w:t xml:space="preserve"> </w:t>
      </w:r>
      <w:r w:rsidR="34D5D6E7" w:rsidRPr="00B61948">
        <w:rPr>
          <w:rFonts w:eastAsia="나눔명조"/>
          <w:sz w:val="20"/>
          <w:szCs w:val="20"/>
        </w:rPr>
        <w:t>엮어주는</w:t>
      </w:r>
      <w:r w:rsidR="34D5D6E7" w:rsidRPr="00B61948">
        <w:rPr>
          <w:rFonts w:eastAsia="나눔명조"/>
          <w:sz w:val="20"/>
          <w:szCs w:val="20"/>
        </w:rPr>
        <w:t xml:space="preserve"> </w:t>
      </w:r>
      <w:r w:rsidR="34D5D6E7" w:rsidRPr="00B61948">
        <w:rPr>
          <w:rFonts w:eastAsia="나눔명조"/>
          <w:sz w:val="20"/>
          <w:szCs w:val="20"/>
        </w:rPr>
        <w:t>것을</w:t>
      </w:r>
      <w:r w:rsidR="34D5D6E7" w:rsidRPr="00B61948">
        <w:rPr>
          <w:rFonts w:eastAsia="나눔명조"/>
          <w:sz w:val="20"/>
          <w:szCs w:val="20"/>
        </w:rPr>
        <w:t xml:space="preserve"> </w:t>
      </w:r>
      <w:r w:rsidR="34D5D6E7" w:rsidRPr="00B61948">
        <w:rPr>
          <w:rFonts w:eastAsia="나눔명조"/>
          <w:sz w:val="20"/>
          <w:szCs w:val="20"/>
        </w:rPr>
        <w:t>강조</w:t>
      </w:r>
      <w:r w:rsidR="007354E2" w:rsidRPr="00B61948">
        <w:rPr>
          <w:rFonts w:eastAsia="나눔명조" w:hint="eastAsia"/>
          <w:sz w:val="20"/>
          <w:szCs w:val="20"/>
        </w:rPr>
        <w:t>하는</w:t>
      </w:r>
      <w:r w:rsidR="007354E2" w:rsidRPr="00B61948">
        <w:rPr>
          <w:rFonts w:eastAsia="나눔명조" w:hint="eastAsia"/>
          <w:sz w:val="20"/>
          <w:szCs w:val="20"/>
        </w:rPr>
        <w:t xml:space="preserve"> </w:t>
      </w:r>
      <w:r w:rsidR="007354E2" w:rsidRPr="00B61948">
        <w:rPr>
          <w:rFonts w:eastAsia="나눔명조" w:hint="eastAsia"/>
          <w:sz w:val="20"/>
          <w:szCs w:val="20"/>
        </w:rPr>
        <w:t>한편</w:t>
      </w:r>
      <w:r w:rsidR="007354E2" w:rsidRPr="00B61948">
        <w:rPr>
          <w:rFonts w:eastAsia="나눔명조" w:hint="eastAsia"/>
          <w:sz w:val="20"/>
          <w:szCs w:val="20"/>
        </w:rPr>
        <w:t>,</w:t>
      </w:r>
      <w:r w:rsidR="34D5D6E7" w:rsidRPr="00B61948">
        <w:rPr>
          <w:rFonts w:eastAsia="나눔명조"/>
          <w:sz w:val="20"/>
          <w:szCs w:val="20"/>
        </w:rPr>
        <w:t xml:space="preserve"> </w:t>
      </w:r>
      <w:r w:rsidR="34D5D6E7" w:rsidRPr="00B61948">
        <w:rPr>
          <w:rFonts w:eastAsia="나눔명조"/>
          <w:sz w:val="20"/>
          <w:szCs w:val="20"/>
        </w:rPr>
        <w:t>목표지향적</w:t>
      </w:r>
      <w:r w:rsidR="34D5D6E7" w:rsidRPr="00B61948">
        <w:rPr>
          <w:rFonts w:eastAsia="나눔명조"/>
          <w:sz w:val="20"/>
          <w:szCs w:val="20"/>
        </w:rPr>
        <w:t xml:space="preserve"> </w:t>
      </w:r>
      <w:r w:rsidR="34D5D6E7" w:rsidRPr="00B61948">
        <w:rPr>
          <w:rFonts w:eastAsia="나눔명조"/>
          <w:sz w:val="20"/>
          <w:szCs w:val="20"/>
        </w:rPr>
        <w:t>리더십은</w:t>
      </w:r>
      <w:r w:rsidRPr="00B61948">
        <w:rPr>
          <w:rFonts w:eastAsia="나눔명조" w:hint="eastAsia"/>
          <w:sz w:val="20"/>
          <w:szCs w:val="20"/>
        </w:rPr>
        <w:t xml:space="preserve"> </w:t>
      </w:r>
      <w:r w:rsidR="34D5D6E7" w:rsidRPr="00B61948">
        <w:rPr>
          <w:rFonts w:eastAsia="나눔명조"/>
          <w:sz w:val="20"/>
          <w:szCs w:val="20"/>
        </w:rPr>
        <w:t>목표설정과</w:t>
      </w:r>
      <w:r w:rsidR="34D5D6E7" w:rsidRPr="00B61948">
        <w:rPr>
          <w:rFonts w:eastAsia="나눔명조"/>
          <w:sz w:val="20"/>
          <w:szCs w:val="20"/>
        </w:rPr>
        <w:t xml:space="preserve"> </w:t>
      </w:r>
      <w:r w:rsidR="34D5D6E7" w:rsidRPr="00B61948">
        <w:rPr>
          <w:rFonts w:eastAsia="나눔명조"/>
          <w:sz w:val="20"/>
          <w:szCs w:val="20"/>
        </w:rPr>
        <w:t>목표</w:t>
      </w:r>
      <w:r w:rsidR="34D5D6E7" w:rsidRPr="00B61948">
        <w:rPr>
          <w:rFonts w:eastAsia="나눔명조"/>
          <w:sz w:val="20"/>
          <w:szCs w:val="20"/>
        </w:rPr>
        <w:t xml:space="preserve"> </w:t>
      </w:r>
      <w:r w:rsidR="34D5D6E7" w:rsidRPr="00B61948">
        <w:rPr>
          <w:rFonts w:eastAsia="나눔명조"/>
          <w:sz w:val="20"/>
          <w:szCs w:val="20"/>
        </w:rPr>
        <w:t>달성을</w:t>
      </w:r>
      <w:r w:rsidR="34D5D6E7" w:rsidRPr="00B61948">
        <w:rPr>
          <w:rFonts w:eastAsia="나눔명조"/>
          <w:sz w:val="20"/>
          <w:szCs w:val="20"/>
        </w:rPr>
        <w:t xml:space="preserve"> </w:t>
      </w:r>
      <w:r w:rsidR="34D5D6E7" w:rsidRPr="00B61948">
        <w:rPr>
          <w:rFonts w:eastAsia="나눔명조"/>
          <w:sz w:val="20"/>
          <w:szCs w:val="20"/>
        </w:rPr>
        <w:t>지향하고</w:t>
      </w:r>
      <w:r w:rsidR="34D5D6E7" w:rsidRPr="00B61948">
        <w:rPr>
          <w:rFonts w:eastAsia="나눔명조"/>
          <w:sz w:val="20"/>
          <w:szCs w:val="20"/>
        </w:rPr>
        <w:t xml:space="preserve"> </w:t>
      </w:r>
      <w:r w:rsidR="34D5D6E7" w:rsidRPr="00B61948">
        <w:rPr>
          <w:rFonts w:eastAsia="나눔명조"/>
          <w:sz w:val="20"/>
          <w:szCs w:val="20"/>
        </w:rPr>
        <w:t>이를</w:t>
      </w:r>
      <w:r w:rsidR="34D5D6E7" w:rsidRPr="00B61948">
        <w:rPr>
          <w:rFonts w:eastAsia="나눔명조"/>
          <w:sz w:val="20"/>
          <w:szCs w:val="20"/>
        </w:rPr>
        <w:t xml:space="preserve"> </w:t>
      </w:r>
      <w:r w:rsidR="34D5D6E7" w:rsidRPr="00B61948">
        <w:rPr>
          <w:rFonts w:eastAsia="나눔명조"/>
          <w:sz w:val="20"/>
          <w:szCs w:val="20"/>
        </w:rPr>
        <w:t>위해</w:t>
      </w:r>
      <w:r w:rsidR="34D5D6E7" w:rsidRPr="00B61948">
        <w:rPr>
          <w:rFonts w:eastAsia="나눔명조"/>
          <w:sz w:val="20"/>
          <w:szCs w:val="20"/>
        </w:rPr>
        <w:t xml:space="preserve"> </w:t>
      </w:r>
      <w:r w:rsidR="34D5D6E7" w:rsidRPr="00B61948">
        <w:rPr>
          <w:rFonts w:eastAsia="나눔명조"/>
          <w:sz w:val="20"/>
          <w:szCs w:val="20"/>
        </w:rPr>
        <w:t>집단에</w:t>
      </w:r>
      <w:r w:rsidR="34D5D6E7" w:rsidRPr="00B61948">
        <w:rPr>
          <w:rFonts w:eastAsia="나눔명조"/>
          <w:sz w:val="20"/>
          <w:szCs w:val="20"/>
        </w:rPr>
        <w:t xml:space="preserve"> </w:t>
      </w:r>
      <w:r w:rsidR="34D5D6E7" w:rsidRPr="00B61948">
        <w:rPr>
          <w:rFonts w:eastAsia="나눔명조"/>
          <w:sz w:val="20"/>
          <w:szCs w:val="20"/>
        </w:rPr>
        <w:t>영향력을</w:t>
      </w:r>
      <w:r w:rsidR="34D5D6E7" w:rsidRPr="00B61948">
        <w:rPr>
          <w:rFonts w:eastAsia="나눔명조"/>
          <w:sz w:val="20"/>
          <w:szCs w:val="20"/>
        </w:rPr>
        <w:t xml:space="preserve"> </w:t>
      </w:r>
      <w:r w:rsidR="34D5D6E7" w:rsidRPr="00B61948">
        <w:rPr>
          <w:rFonts w:eastAsia="나눔명조"/>
          <w:sz w:val="20"/>
          <w:szCs w:val="20"/>
        </w:rPr>
        <w:t>행사하고자</w:t>
      </w:r>
      <w:r w:rsidRPr="00B61948">
        <w:rPr>
          <w:rFonts w:eastAsia="나눔명조" w:hint="eastAsia"/>
          <w:sz w:val="20"/>
          <w:szCs w:val="20"/>
        </w:rPr>
        <w:t xml:space="preserve"> </w:t>
      </w:r>
      <w:r w:rsidRPr="00B61948">
        <w:rPr>
          <w:rFonts w:eastAsia="나눔명조" w:hint="eastAsia"/>
          <w:sz w:val="20"/>
          <w:szCs w:val="20"/>
        </w:rPr>
        <w:t>하는</w:t>
      </w:r>
      <w:r w:rsidRPr="00B61948">
        <w:rPr>
          <w:rFonts w:eastAsia="나눔명조" w:hint="eastAsia"/>
          <w:sz w:val="20"/>
          <w:szCs w:val="20"/>
        </w:rPr>
        <w:t xml:space="preserve"> </w:t>
      </w:r>
      <w:r w:rsidRPr="00B61948">
        <w:rPr>
          <w:rFonts w:eastAsia="나눔명조" w:hint="eastAsia"/>
          <w:sz w:val="20"/>
          <w:szCs w:val="20"/>
        </w:rPr>
        <w:t>성향을</w:t>
      </w:r>
      <w:r w:rsidRPr="00B61948">
        <w:rPr>
          <w:rFonts w:eastAsia="나눔명조" w:hint="eastAsia"/>
          <w:sz w:val="20"/>
          <w:szCs w:val="20"/>
        </w:rPr>
        <w:t xml:space="preserve"> </w:t>
      </w:r>
      <w:r w:rsidRPr="00B61948">
        <w:rPr>
          <w:rFonts w:eastAsia="나눔명조" w:hint="eastAsia"/>
          <w:sz w:val="20"/>
          <w:szCs w:val="20"/>
        </w:rPr>
        <w:t>보인다</w:t>
      </w:r>
      <w:r w:rsidR="007354E2"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iQAb9WRG","properties":{"formattedCitation":"(\\uc0\\u47928{}\\uc0\\u44228{}\\uc0\\u50756{}, \\uc0\\u52572{}\\uc0\\u49437{}\\uc0\\u48393{}, and \\uc0\\u47928{}\\uc0\\u51116{}\\uc0\\u49849{} 2009)","plainCitat</w:instrText>
      </w:r>
      <w:r w:rsidR="005302F9" w:rsidRPr="00B61948">
        <w:rPr>
          <w:rFonts w:eastAsia="나눔명조" w:hint="eastAsia"/>
          <w:sz w:val="20"/>
          <w:szCs w:val="20"/>
        </w:rPr>
        <w:instrText>ion":"(</w:instrText>
      </w:r>
      <w:r w:rsidR="005302F9" w:rsidRPr="00B61948">
        <w:rPr>
          <w:rFonts w:eastAsia="나눔명조" w:hint="eastAsia"/>
          <w:sz w:val="20"/>
          <w:szCs w:val="20"/>
        </w:rPr>
        <w:instrText>문계완</w:instrText>
      </w:r>
      <w:r w:rsidR="005302F9" w:rsidRPr="00B61948">
        <w:rPr>
          <w:rFonts w:eastAsia="나눔명조" w:hint="eastAsia"/>
          <w:sz w:val="20"/>
          <w:szCs w:val="20"/>
        </w:rPr>
        <w:instrText xml:space="preserve">, </w:instrText>
      </w:r>
      <w:r w:rsidR="005302F9" w:rsidRPr="00B61948">
        <w:rPr>
          <w:rFonts w:eastAsia="나눔명조" w:hint="eastAsia"/>
          <w:sz w:val="20"/>
          <w:szCs w:val="20"/>
        </w:rPr>
        <w:instrText>최석봉</w:instrText>
      </w:r>
      <w:r w:rsidR="005302F9" w:rsidRPr="00B61948">
        <w:rPr>
          <w:rFonts w:eastAsia="나눔명조" w:hint="eastAsia"/>
          <w:sz w:val="20"/>
          <w:szCs w:val="20"/>
        </w:rPr>
        <w:instrText xml:space="preserve">, and </w:instrText>
      </w:r>
      <w:r w:rsidR="005302F9" w:rsidRPr="00B61948">
        <w:rPr>
          <w:rFonts w:eastAsia="나눔명조" w:hint="eastAsia"/>
          <w:sz w:val="20"/>
          <w:szCs w:val="20"/>
        </w:rPr>
        <w:instrText>문재승</w:instrText>
      </w:r>
      <w:r w:rsidR="005302F9" w:rsidRPr="00B61948">
        <w:rPr>
          <w:rFonts w:eastAsia="나눔명조" w:hint="eastAsia"/>
          <w:sz w:val="20"/>
          <w:szCs w:val="20"/>
        </w:rPr>
        <w:instrText xml:space="preserve"> 2009)","noteIndex":0},"citationItems":[{"id":1449,"uris":["http://zotero.org/users/5210800/items/5Y9FUQ5X"],"uri":["http://zotero.org/users/5210800/items/5Y9FUQ5X"],"itemData":{"id":1449,"type":"article-journal","container-title":"</w:instrText>
      </w:r>
      <w:r w:rsidR="005302F9" w:rsidRPr="00B61948">
        <w:rPr>
          <w:rFonts w:eastAsia="나눔명조" w:hint="eastAsia"/>
          <w:sz w:val="20"/>
          <w:szCs w:val="20"/>
        </w:rPr>
        <w:instrText>산업경제연구</w:instrText>
      </w:r>
      <w:r w:rsidR="005302F9" w:rsidRPr="00B61948">
        <w:rPr>
          <w:rFonts w:eastAsia="나눔명조" w:hint="eastAsia"/>
          <w:sz w:val="20"/>
          <w:szCs w:val="20"/>
        </w:rPr>
        <w:instrText>","issue":"6","note":"Citation Key: moon:2009","page":"3289</w:instrText>
      </w:r>
      <w:r w:rsidR="005302F9" w:rsidRPr="00B61948">
        <w:rPr>
          <w:rFonts w:eastAsia="나눔명조" w:hint="eastAsia"/>
          <w:sz w:val="20"/>
          <w:szCs w:val="20"/>
        </w:rPr>
        <w:instrText>–</w:instrText>
      </w:r>
      <w:r w:rsidR="005302F9" w:rsidRPr="00B61948">
        <w:rPr>
          <w:rFonts w:eastAsia="나눔명조" w:hint="eastAsia"/>
          <w:sz w:val="20"/>
          <w:szCs w:val="20"/>
        </w:rPr>
        <w:instrText>3320","title":"</w:instrText>
      </w:r>
      <w:r w:rsidR="005302F9" w:rsidRPr="00B61948">
        <w:rPr>
          <w:rFonts w:eastAsia="나눔명조" w:hint="eastAsia"/>
          <w:sz w:val="20"/>
          <w:szCs w:val="20"/>
        </w:rPr>
        <w:instrText>리더십</w:instrText>
      </w:r>
      <w:r w:rsidR="005302F9" w:rsidRPr="00B61948">
        <w:rPr>
          <w:rFonts w:eastAsia="나눔명조" w:hint="eastAsia"/>
          <w:sz w:val="20"/>
          <w:szCs w:val="20"/>
        </w:rPr>
        <w:instrText xml:space="preserve"> </w:instrText>
      </w:r>
      <w:r w:rsidR="005302F9" w:rsidRPr="00B61948">
        <w:rPr>
          <w:rFonts w:eastAsia="나눔명조" w:hint="eastAsia"/>
          <w:sz w:val="20"/>
          <w:szCs w:val="20"/>
        </w:rPr>
        <w:instrText>유형과</w:instrText>
      </w:r>
      <w:r w:rsidR="005302F9" w:rsidRPr="00B61948">
        <w:rPr>
          <w:rFonts w:eastAsia="나눔명조" w:hint="eastAsia"/>
          <w:sz w:val="20"/>
          <w:szCs w:val="20"/>
        </w:rPr>
        <w:instrText xml:space="preserve"> </w:instrText>
      </w:r>
      <w:r w:rsidR="005302F9" w:rsidRPr="00B61948">
        <w:rPr>
          <w:rFonts w:eastAsia="나눔명조" w:hint="eastAsia"/>
          <w:sz w:val="20"/>
          <w:szCs w:val="20"/>
        </w:rPr>
        <w:instrText>조직문화가</w:instrText>
      </w:r>
      <w:r w:rsidR="005302F9" w:rsidRPr="00B61948">
        <w:rPr>
          <w:rFonts w:eastAsia="나눔명조" w:hint="eastAsia"/>
          <w:sz w:val="20"/>
          <w:szCs w:val="20"/>
        </w:rPr>
        <w:instrText xml:space="preserve"> </w:instrText>
      </w:r>
      <w:r w:rsidR="005302F9" w:rsidRPr="00B61948">
        <w:rPr>
          <w:rFonts w:eastAsia="나눔명조" w:hint="eastAsia"/>
          <w:sz w:val="20"/>
          <w:szCs w:val="20"/>
        </w:rPr>
        <w:instrText>혁신행동에</w:instrText>
      </w:r>
      <w:r w:rsidR="005302F9" w:rsidRPr="00B61948">
        <w:rPr>
          <w:rFonts w:eastAsia="나눔명조" w:hint="eastAsia"/>
          <w:sz w:val="20"/>
          <w:szCs w:val="20"/>
        </w:rPr>
        <w:instrText xml:space="preserve"> </w:instrText>
      </w:r>
      <w:r w:rsidR="005302F9" w:rsidRPr="00B61948">
        <w:rPr>
          <w:rFonts w:eastAsia="나눔명조" w:hint="eastAsia"/>
          <w:sz w:val="20"/>
          <w:szCs w:val="20"/>
        </w:rPr>
        <w:instrText>미치는</w:instrText>
      </w:r>
      <w:r w:rsidR="005302F9" w:rsidRPr="00B61948">
        <w:rPr>
          <w:rFonts w:eastAsia="나눔명조" w:hint="eastAsia"/>
          <w:sz w:val="20"/>
          <w:szCs w:val="20"/>
        </w:rPr>
        <w:instrText xml:space="preserve"> </w:instrText>
      </w:r>
      <w:r w:rsidR="005302F9" w:rsidRPr="00B61948">
        <w:rPr>
          <w:rFonts w:eastAsia="나눔명조" w:hint="eastAsia"/>
          <w:sz w:val="20"/>
          <w:szCs w:val="20"/>
        </w:rPr>
        <w:instrText>영향</w:instrText>
      </w:r>
      <w:r w:rsidR="005302F9" w:rsidRPr="00B61948">
        <w:rPr>
          <w:rFonts w:eastAsia="나눔명조" w:hint="eastAsia"/>
          <w:sz w:val="20"/>
          <w:szCs w:val="20"/>
        </w:rPr>
        <w:instrText>","volume":"22","author":[{"family":"</w:instrText>
      </w:r>
      <w:r w:rsidR="005302F9" w:rsidRPr="00B61948">
        <w:rPr>
          <w:rFonts w:eastAsia="나눔명조" w:hint="eastAsia"/>
          <w:sz w:val="20"/>
          <w:szCs w:val="20"/>
        </w:rPr>
        <w:instrText>문계완</w:instrText>
      </w:r>
      <w:r w:rsidR="005302F9" w:rsidRPr="00B61948">
        <w:rPr>
          <w:rFonts w:eastAsia="나눔명조" w:hint="eastAsia"/>
          <w:sz w:val="20"/>
          <w:szCs w:val="20"/>
        </w:rPr>
        <w:instrText>","given":""},{"family":"</w:instrText>
      </w:r>
      <w:r w:rsidR="005302F9" w:rsidRPr="00B61948">
        <w:rPr>
          <w:rFonts w:eastAsia="나눔명조" w:hint="eastAsia"/>
          <w:sz w:val="20"/>
          <w:szCs w:val="20"/>
        </w:rPr>
        <w:instrText>최석봉</w:instrText>
      </w:r>
      <w:r w:rsidR="005302F9" w:rsidRPr="00B61948">
        <w:rPr>
          <w:rFonts w:eastAsia="나눔명조" w:hint="eastAsia"/>
          <w:sz w:val="20"/>
          <w:szCs w:val="20"/>
        </w:rPr>
        <w:instrText>","given":""},{"family":"</w:instrText>
      </w:r>
      <w:r w:rsidR="005302F9" w:rsidRPr="00B61948">
        <w:rPr>
          <w:rFonts w:eastAsia="나눔명조" w:hint="eastAsia"/>
          <w:sz w:val="20"/>
          <w:szCs w:val="20"/>
        </w:rPr>
        <w:instrText>문재승</w:instrText>
      </w:r>
      <w:r w:rsidR="005302F9" w:rsidRPr="00B61948">
        <w:rPr>
          <w:rFonts w:eastAsia="나눔명조" w:hint="eastAsia"/>
          <w:sz w:val="20"/>
          <w:szCs w:val="20"/>
        </w:rPr>
        <w:instrText>","given":""}],"issued":{"date-parts":[["2009"]]}}}</w:instrText>
      </w:r>
      <w:r w:rsidR="005302F9" w:rsidRPr="00B61948">
        <w:rPr>
          <w:rFonts w:eastAsia="나눔명조"/>
          <w:sz w:val="20"/>
          <w:szCs w:val="20"/>
        </w:rPr>
        <w:instrText xml:space="preserve">],"schema":"https://github.com/citation-style-language/schema/raw/master/csl-citation.json"} </w:instrText>
      </w:r>
      <w:r w:rsidR="007354E2" w:rsidRPr="00B61948">
        <w:rPr>
          <w:rFonts w:eastAsia="나눔명조"/>
          <w:sz w:val="20"/>
          <w:szCs w:val="20"/>
        </w:rPr>
        <w:fldChar w:fldCharType="separate"/>
      </w:r>
      <w:r w:rsidR="007354E2" w:rsidRPr="003820D2">
        <w:rPr>
          <w:rFonts w:eastAsia="나눔명조"/>
          <w:sz w:val="20"/>
          <w:szCs w:val="20"/>
        </w:rPr>
        <w:t>(</w:t>
      </w:r>
      <w:r w:rsidR="007354E2" w:rsidRPr="003820D2">
        <w:rPr>
          <w:rFonts w:eastAsia="나눔명조" w:hint="eastAsia"/>
          <w:sz w:val="20"/>
          <w:szCs w:val="20"/>
        </w:rPr>
        <w:t>문계완</w:t>
      </w:r>
      <w:r w:rsidR="00512F0D">
        <w:rPr>
          <w:rFonts w:eastAsia="나눔명조" w:hint="eastAsia"/>
          <w:sz w:val="20"/>
          <w:szCs w:val="20"/>
        </w:rPr>
        <w:t xml:space="preserve"> </w:t>
      </w:r>
      <w:r w:rsidR="00512F0D">
        <w:rPr>
          <w:rFonts w:eastAsia="나눔명조" w:hint="eastAsia"/>
          <w:sz w:val="20"/>
          <w:szCs w:val="20"/>
        </w:rPr>
        <w:t>외</w:t>
      </w:r>
      <w:r w:rsidR="00512F0D">
        <w:rPr>
          <w:rFonts w:eastAsia="나눔명조" w:hint="eastAsia"/>
          <w:sz w:val="20"/>
          <w:szCs w:val="20"/>
        </w:rPr>
        <w:t>,</w:t>
      </w:r>
      <w:r w:rsidR="007354E2" w:rsidRPr="003820D2">
        <w:rPr>
          <w:rFonts w:eastAsia="나눔명조"/>
          <w:sz w:val="20"/>
          <w:szCs w:val="20"/>
        </w:rPr>
        <w:t xml:space="preserve"> 2009)</w:t>
      </w:r>
      <w:r w:rsidR="007354E2" w:rsidRPr="00B61948">
        <w:rPr>
          <w:rFonts w:eastAsia="나눔명조"/>
          <w:sz w:val="20"/>
          <w:szCs w:val="20"/>
        </w:rPr>
        <w:fldChar w:fldCharType="end"/>
      </w:r>
      <w:r w:rsidR="34D5D6E7" w:rsidRPr="00B61948">
        <w:rPr>
          <w:rFonts w:eastAsia="나눔명조"/>
          <w:sz w:val="20"/>
          <w:szCs w:val="20"/>
        </w:rPr>
        <w:t xml:space="preserve">. </w:t>
      </w:r>
      <w:r w:rsidRPr="00B61948">
        <w:rPr>
          <w:rFonts w:eastAsia="나눔명조" w:hint="eastAsia"/>
          <w:sz w:val="20"/>
          <w:szCs w:val="20"/>
        </w:rPr>
        <w:t>또한</w:t>
      </w:r>
      <w:r w:rsidRPr="00B61948">
        <w:rPr>
          <w:rFonts w:eastAsia="나눔명조" w:hint="eastAsia"/>
          <w:sz w:val="20"/>
          <w:szCs w:val="20"/>
        </w:rPr>
        <w:t xml:space="preserve"> </w:t>
      </w:r>
      <w:r w:rsidRPr="00B61948">
        <w:rPr>
          <w:rFonts w:eastAsia="나눔명조" w:hint="eastAsia"/>
          <w:sz w:val="20"/>
          <w:szCs w:val="20"/>
        </w:rPr>
        <w:t>목표지향적</w:t>
      </w:r>
      <w:r w:rsidRPr="00B61948">
        <w:rPr>
          <w:rFonts w:eastAsia="나눔명조" w:hint="eastAsia"/>
          <w:sz w:val="20"/>
          <w:szCs w:val="20"/>
        </w:rPr>
        <w:t xml:space="preserve"> </w:t>
      </w:r>
      <w:r w:rsidRPr="00B61948">
        <w:rPr>
          <w:rFonts w:eastAsia="나눔명조" w:hint="eastAsia"/>
          <w:sz w:val="20"/>
          <w:szCs w:val="20"/>
        </w:rPr>
        <w:t>리더십은</w:t>
      </w:r>
      <w:r w:rsidRPr="00B61948">
        <w:rPr>
          <w:rFonts w:eastAsia="나눔명조" w:hint="eastAsia"/>
          <w:sz w:val="20"/>
          <w:szCs w:val="20"/>
        </w:rPr>
        <w:t xml:space="preserve"> </w:t>
      </w:r>
      <w:r w:rsidRPr="00B61948">
        <w:rPr>
          <w:rFonts w:eastAsia="나눔명조" w:hint="eastAsia"/>
          <w:sz w:val="20"/>
          <w:szCs w:val="20"/>
        </w:rPr>
        <w:t>구성원이</w:t>
      </w:r>
      <w:r w:rsidRPr="00B61948">
        <w:rPr>
          <w:rFonts w:eastAsia="나눔명조" w:hint="eastAsia"/>
          <w:sz w:val="20"/>
          <w:szCs w:val="20"/>
        </w:rPr>
        <w:t xml:space="preserve"> </w:t>
      </w:r>
      <w:r w:rsidRPr="00B61948">
        <w:rPr>
          <w:rFonts w:eastAsia="나눔명조" w:hint="eastAsia"/>
          <w:sz w:val="20"/>
          <w:szCs w:val="20"/>
        </w:rPr>
        <w:t>업무를</w:t>
      </w:r>
      <w:r w:rsidRPr="00B61948">
        <w:rPr>
          <w:rFonts w:eastAsia="나눔명조" w:hint="eastAsia"/>
          <w:sz w:val="20"/>
          <w:szCs w:val="20"/>
        </w:rPr>
        <w:t xml:space="preserve"> </w:t>
      </w:r>
      <w:r w:rsidRPr="00B61948">
        <w:rPr>
          <w:rFonts w:eastAsia="나눔명조" w:hint="eastAsia"/>
          <w:sz w:val="20"/>
          <w:szCs w:val="20"/>
        </w:rPr>
        <w:t>이행하도록</w:t>
      </w:r>
      <w:r w:rsidRPr="00B61948">
        <w:rPr>
          <w:rFonts w:eastAsia="나눔명조" w:hint="eastAsia"/>
          <w:sz w:val="20"/>
          <w:szCs w:val="20"/>
        </w:rPr>
        <w:t xml:space="preserve"> </w:t>
      </w:r>
      <w:r w:rsidRPr="00B61948">
        <w:rPr>
          <w:rFonts w:eastAsia="나눔명조" w:hint="eastAsia"/>
          <w:sz w:val="20"/>
          <w:szCs w:val="20"/>
        </w:rPr>
        <w:t>동기부여</w:t>
      </w:r>
      <w:r w:rsidR="007D0A6E" w:rsidRPr="00B61948">
        <w:rPr>
          <w:rFonts w:eastAsia="나눔명조" w:hint="eastAsia"/>
          <w:sz w:val="20"/>
          <w:szCs w:val="20"/>
        </w:rPr>
        <w:t>를</w:t>
      </w:r>
      <w:r w:rsidR="007D0A6E" w:rsidRPr="00B61948">
        <w:rPr>
          <w:rFonts w:eastAsia="나눔명조" w:hint="eastAsia"/>
          <w:sz w:val="20"/>
          <w:szCs w:val="20"/>
        </w:rPr>
        <w:t xml:space="preserve"> </w:t>
      </w:r>
      <w:r w:rsidR="007D0A6E" w:rsidRPr="00B61948">
        <w:rPr>
          <w:rFonts w:eastAsia="나눔명조" w:hint="eastAsia"/>
          <w:sz w:val="20"/>
          <w:szCs w:val="20"/>
        </w:rPr>
        <w:t>유발할</w:t>
      </w:r>
      <w:r w:rsidR="007D0A6E" w:rsidRPr="00B61948">
        <w:rPr>
          <w:rFonts w:eastAsia="나눔명조" w:hint="eastAsia"/>
          <w:sz w:val="20"/>
          <w:szCs w:val="20"/>
        </w:rPr>
        <w:t xml:space="preserve"> </w:t>
      </w:r>
      <w:r w:rsidR="007D0A6E" w:rsidRPr="00B61948">
        <w:rPr>
          <w:rFonts w:eastAsia="나눔명조" w:hint="eastAsia"/>
          <w:sz w:val="20"/>
          <w:szCs w:val="20"/>
        </w:rPr>
        <w:t>수</w:t>
      </w:r>
      <w:r w:rsidR="007D0A6E" w:rsidRPr="00B61948">
        <w:rPr>
          <w:rFonts w:eastAsia="나눔명조" w:hint="eastAsia"/>
          <w:sz w:val="20"/>
          <w:szCs w:val="20"/>
        </w:rPr>
        <w:t xml:space="preserve"> </w:t>
      </w:r>
      <w:r w:rsidR="007D0A6E" w:rsidRPr="00B61948">
        <w:rPr>
          <w:rFonts w:eastAsia="나눔명조" w:hint="eastAsia"/>
          <w:sz w:val="20"/>
          <w:szCs w:val="20"/>
        </w:rPr>
        <w:t>있다</w:t>
      </w:r>
      <w:r w:rsidR="007354E2"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Vna3OeOr","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B61948">
        <w:rPr>
          <w:rFonts w:eastAsia="나눔명조"/>
          <w:sz w:val="20"/>
          <w:szCs w:val="20"/>
        </w:rPr>
        <w:fldChar w:fldCharType="separate"/>
      </w:r>
      <w:r w:rsidR="007354E2" w:rsidRPr="003820D2">
        <w:rPr>
          <w:rFonts w:eastAsia="나눔명조"/>
          <w:sz w:val="20"/>
          <w:szCs w:val="20"/>
        </w:rPr>
        <w:t>(</w:t>
      </w:r>
      <w:r w:rsidR="00966105">
        <w:rPr>
          <w:rFonts w:eastAsia="나눔명조"/>
          <w:sz w:val="20"/>
          <w:szCs w:val="20"/>
        </w:rPr>
        <w:t>Jensen et al.,</w:t>
      </w:r>
      <w:r w:rsidR="007354E2" w:rsidRPr="003820D2">
        <w:rPr>
          <w:rFonts w:eastAsia="나눔명조"/>
          <w:sz w:val="20"/>
          <w:szCs w:val="20"/>
        </w:rPr>
        <w:t xml:space="preserve"> 2019)</w:t>
      </w:r>
      <w:r w:rsidR="007354E2" w:rsidRPr="00B61948">
        <w:rPr>
          <w:rFonts w:eastAsia="나눔명조"/>
          <w:sz w:val="20"/>
          <w:szCs w:val="20"/>
        </w:rPr>
        <w:fldChar w:fldCharType="end"/>
      </w:r>
      <w:r w:rsidRPr="00B61948">
        <w:rPr>
          <w:rFonts w:eastAsia="나눔명조"/>
          <w:sz w:val="20"/>
          <w:szCs w:val="20"/>
        </w:rPr>
        <w:t xml:space="preserve">. </w:t>
      </w:r>
      <w:r w:rsidR="00487680" w:rsidRPr="00B61948">
        <w:rPr>
          <w:rFonts w:eastAsia="나눔명조" w:hint="eastAsia"/>
          <w:sz w:val="20"/>
          <w:szCs w:val="20"/>
        </w:rPr>
        <w:t>본</w:t>
      </w:r>
      <w:r w:rsidR="00487680" w:rsidRPr="00B61948">
        <w:rPr>
          <w:rFonts w:eastAsia="나눔명조" w:hint="eastAsia"/>
          <w:sz w:val="20"/>
          <w:szCs w:val="20"/>
        </w:rPr>
        <w:t xml:space="preserve"> </w:t>
      </w:r>
      <w:r w:rsidR="00487680" w:rsidRPr="00B61948">
        <w:rPr>
          <w:rFonts w:eastAsia="나눔명조" w:hint="eastAsia"/>
          <w:sz w:val="20"/>
          <w:szCs w:val="20"/>
        </w:rPr>
        <w:t>연구는</w:t>
      </w:r>
      <w:r w:rsidR="007354E2" w:rsidRPr="00B61948">
        <w:rPr>
          <w:rFonts w:eastAsia="나눔명조" w:hint="eastAsia"/>
          <w:sz w:val="20"/>
          <w:szCs w:val="20"/>
        </w:rPr>
        <w:t xml:space="preserve"> </w:t>
      </w:r>
      <w:r w:rsidR="007354E2" w:rsidRPr="00B61948">
        <w:rPr>
          <w:rFonts w:eastAsia="나눔명조" w:hint="eastAsia"/>
          <w:sz w:val="20"/>
          <w:szCs w:val="20"/>
        </w:rPr>
        <w:t>목표지향적</w:t>
      </w:r>
      <w:r w:rsidR="007354E2" w:rsidRPr="00B61948">
        <w:rPr>
          <w:rFonts w:eastAsia="나눔명조" w:hint="eastAsia"/>
          <w:sz w:val="20"/>
          <w:szCs w:val="20"/>
        </w:rPr>
        <w:t xml:space="preserve"> </w:t>
      </w:r>
      <w:r w:rsidR="007354E2" w:rsidRPr="00B61948">
        <w:rPr>
          <w:rFonts w:eastAsia="나눔명조" w:hint="eastAsia"/>
          <w:sz w:val="20"/>
          <w:szCs w:val="20"/>
        </w:rPr>
        <w:t>리더십이</w:t>
      </w:r>
      <w:r w:rsidR="007354E2" w:rsidRPr="00B61948">
        <w:rPr>
          <w:rFonts w:eastAsia="나눔명조" w:hint="eastAsia"/>
          <w:sz w:val="20"/>
          <w:szCs w:val="20"/>
        </w:rPr>
        <w:t xml:space="preserve"> </w:t>
      </w:r>
      <w:r w:rsidR="007354E2" w:rsidRPr="00B61948">
        <w:rPr>
          <w:rFonts w:eastAsia="나눔명조" w:hint="eastAsia"/>
          <w:sz w:val="20"/>
          <w:szCs w:val="20"/>
        </w:rPr>
        <w:t>공공봉사동기라는</w:t>
      </w:r>
      <w:r w:rsidR="007354E2" w:rsidRPr="00B61948">
        <w:rPr>
          <w:rFonts w:eastAsia="나눔명조" w:hint="eastAsia"/>
          <w:sz w:val="20"/>
          <w:szCs w:val="20"/>
        </w:rPr>
        <w:t xml:space="preserve"> </w:t>
      </w:r>
      <w:r w:rsidR="007354E2" w:rsidRPr="00B61948">
        <w:rPr>
          <w:rFonts w:eastAsia="나눔명조" w:hint="eastAsia"/>
          <w:sz w:val="20"/>
          <w:szCs w:val="20"/>
        </w:rPr>
        <w:t>심리적</w:t>
      </w:r>
      <w:r w:rsidR="007354E2" w:rsidRPr="00B61948">
        <w:rPr>
          <w:rFonts w:eastAsia="나눔명조" w:hint="eastAsia"/>
          <w:sz w:val="20"/>
          <w:szCs w:val="20"/>
        </w:rPr>
        <w:t xml:space="preserve"> </w:t>
      </w:r>
      <w:r w:rsidR="007354E2" w:rsidRPr="00B61948">
        <w:rPr>
          <w:rFonts w:eastAsia="나눔명조" w:hint="eastAsia"/>
          <w:sz w:val="20"/>
          <w:szCs w:val="20"/>
        </w:rPr>
        <w:t>동기를</w:t>
      </w:r>
      <w:r w:rsidR="007354E2" w:rsidRPr="00B61948">
        <w:rPr>
          <w:rFonts w:eastAsia="나눔명조" w:hint="eastAsia"/>
          <w:sz w:val="20"/>
          <w:szCs w:val="20"/>
        </w:rPr>
        <w:t xml:space="preserve"> </w:t>
      </w:r>
      <w:r w:rsidR="007354E2" w:rsidRPr="00B61948">
        <w:rPr>
          <w:rFonts w:eastAsia="나눔명조" w:hint="eastAsia"/>
          <w:sz w:val="20"/>
          <w:szCs w:val="20"/>
        </w:rPr>
        <w:t>야기할</w:t>
      </w:r>
      <w:r w:rsidR="007354E2" w:rsidRPr="00B61948">
        <w:rPr>
          <w:rFonts w:eastAsia="나눔명조" w:hint="eastAsia"/>
          <w:sz w:val="20"/>
          <w:szCs w:val="20"/>
        </w:rPr>
        <w:t xml:space="preserve"> </w:t>
      </w:r>
      <w:r w:rsidR="007354E2" w:rsidRPr="00B61948">
        <w:rPr>
          <w:rFonts w:eastAsia="나눔명조" w:hint="eastAsia"/>
          <w:sz w:val="20"/>
          <w:szCs w:val="20"/>
        </w:rPr>
        <w:t>것이라고</w:t>
      </w:r>
      <w:r w:rsidR="007354E2" w:rsidRPr="00B61948">
        <w:rPr>
          <w:rFonts w:eastAsia="나눔명조" w:hint="eastAsia"/>
          <w:sz w:val="20"/>
          <w:szCs w:val="20"/>
        </w:rPr>
        <w:t xml:space="preserve"> </w:t>
      </w:r>
      <w:r w:rsidR="007354E2" w:rsidRPr="00B61948">
        <w:rPr>
          <w:rFonts w:eastAsia="나눔명조" w:hint="eastAsia"/>
          <w:sz w:val="20"/>
          <w:szCs w:val="20"/>
        </w:rPr>
        <w:t>기대한다</w:t>
      </w:r>
      <w:r w:rsidR="007354E2" w:rsidRPr="00B61948">
        <w:rPr>
          <w:rFonts w:eastAsia="나눔명조" w:hint="eastAsia"/>
          <w:sz w:val="20"/>
          <w:szCs w:val="20"/>
        </w:rPr>
        <w:t>.</w:t>
      </w:r>
      <w:r w:rsidR="00487680" w:rsidRPr="00B61948">
        <w:rPr>
          <w:rFonts w:eastAsia="나눔명조"/>
          <w:sz w:val="20"/>
          <w:szCs w:val="20"/>
        </w:rPr>
        <w:t xml:space="preserve"> </w:t>
      </w:r>
    </w:p>
    <w:p w14:paraId="2934A733" w14:textId="3FF9089A" w:rsidR="00C663A6" w:rsidRPr="00B61948" w:rsidRDefault="00AB445F"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0"/>
        </w:rPr>
        <w:t>목표지향적</w:t>
      </w:r>
      <w:r w:rsidRPr="00B61948">
        <w:rPr>
          <w:rFonts w:eastAsia="나눔명조" w:hint="eastAsia"/>
          <w:sz w:val="20"/>
          <w:szCs w:val="20"/>
        </w:rPr>
        <w:t xml:space="preserve"> </w:t>
      </w:r>
      <w:r w:rsidRPr="00B61948">
        <w:rPr>
          <w:rFonts w:eastAsia="나눔명조" w:hint="eastAsia"/>
          <w:sz w:val="20"/>
          <w:szCs w:val="20"/>
        </w:rPr>
        <w:t>리더십에서</w:t>
      </w:r>
      <w:r w:rsidRPr="00B61948">
        <w:rPr>
          <w:rFonts w:eastAsia="나눔명조" w:hint="eastAsia"/>
          <w:sz w:val="20"/>
          <w:szCs w:val="20"/>
        </w:rPr>
        <w:t xml:space="preserve"> </w:t>
      </w:r>
      <w:r w:rsidRPr="00B61948">
        <w:rPr>
          <w:rFonts w:eastAsia="나눔명조" w:hint="eastAsia"/>
          <w:sz w:val="20"/>
          <w:szCs w:val="20"/>
        </w:rPr>
        <w:t>가장</w:t>
      </w:r>
      <w:r w:rsidRPr="00B61948">
        <w:rPr>
          <w:rFonts w:eastAsia="나눔명조" w:hint="eastAsia"/>
          <w:sz w:val="20"/>
          <w:szCs w:val="20"/>
        </w:rPr>
        <w:t xml:space="preserve"> </w:t>
      </w:r>
      <w:r w:rsidRPr="00B61948">
        <w:rPr>
          <w:rFonts w:eastAsia="나눔명조" w:hint="eastAsia"/>
          <w:sz w:val="20"/>
          <w:szCs w:val="20"/>
        </w:rPr>
        <w:t>중요한</w:t>
      </w:r>
      <w:r w:rsidRPr="00B61948">
        <w:rPr>
          <w:rFonts w:eastAsia="나눔명조" w:hint="eastAsia"/>
          <w:sz w:val="20"/>
          <w:szCs w:val="20"/>
        </w:rPr>
        <w:t xml:space="preserve"> </w:t>
      </w:r>
      <w:r w:rsidRPr="00B61948">
        <w:rPr>
          <w:rFonts w:eastAsia="나눔명조" w:hint="eastAsia"/>
          <w:sz w:val="20"/>
          <w:szCs w:val="20"/>
        </w:rPr>
        <w:t>리더십</w:t>
      </w:r>
      <w:r w:rsidRPr="00B61948">
        <w:rPr>
          <w:rFonts w:eastAsia="나눔명조" w:hint="eastAsia"/>
          <w:sz w:val="20"/>
          <w:szCs w:val="20"/>
        </w:rPr>
        <w:t xml:space="preserve"> </w:t>
      </w:r>
      <w:r w:rsidRPr="00B61948">
        <w:rPr>
          <w:rFonts w:eastAsia="나눔명조" w:hint="eastAsia"/>
          <w:sz w:val="20"/>
          <w:szCs w:val="20"/>
        </w:rPr>
        <w:t>종류는</w:t>
      </w:r>
      <w:r w:rsidRPr="00B61948">
        <w:rPr>
          <w:rFonts w:eastAsia="나눔명조" w:hint="eastAsia"/>
          <w:sz w:val="20"/>
          <w:szCs w:val="20"/>
        </w:rPr>
        <w:t xml:space="preserve"> </w:t>
      </w:r>
      <w:r w:rsidR="34D5D6E7" w:rsidRPr="00B61948">
        <w:rPr>
          <w:rFonts w:eastAsia="나눔명조"/>
          <w:sz w:val="20"/>
          <w:szCs w:val="20"/>
        </w:rPr>
        <w:t>변혁적</w:t>
      </w:r>
      <w:r w:rsidR="34D5D6E7" w:rsidRPr="00B61948">
        <w:rPr>
          <w:rFonts w:eastAsia="나눔명조"/>
          <w:sz w:val="20"/>
          <w:szCs w:val="20"/>
        </w:rPr>
        <w:t xml:space="preserve"> </w:t>
      </w:r>
      <w:r w:rsidR="34D5D6E7" w:rsidRPr="00B61948">
        <w:rPr>
          <w:rFonts w:eastAsia="나눔명조"/>
          <w:sz w:val="20"/>
          <w:szCs w:val="20"/>
        </w:rPr>
        <w:t>리더십</w:t>
      </w:r>
      <w:r w:rsidR="34D5D6E7" w:rsidRPr="00B61948">
        <w:rPr>
          <w:rFonts w:eastAsia="나눔명조"/>
          <w:sz w:val="20"/>
          <w:szCs w:val="20"/>
        </w:rPr>
        <w:t>(transformational leadership)</w:t>
      </w:r>
      <w:r w:rsidR="34D5D6E7" w:rsidRPr="00B61948">
        <w:rPr>
          <w:rFonts w:eastAsia="나눔명조"/>
          <w:sz w:val="20"/>
          <w:szCs w:val="20"/>
        </w:rPr>
        <w:t>과</w:t>
      </w:r>
      <w:r w:rsidR="34D5D6E7" w:rsidRPr="00B61948">
        <w:rPr>
          <w:rFonts w:eastAsia="나눔명조"/>
          <w:sz w:val="20"/>
          <w:szCs w:val="20"/>
        </w:rPr>
        <w:t xml:space="preserve"> </w:t>
      </w:r>
      <w:r w:rsidR="34D5D6E7" w:rsidRPr="00B61948">
        <w:rPr>
          <w:rFonts w:eastAsia="나눔명조"/>
          <w:sz w:val="20"/>
          <w:szCs w:val="20"/>
        </w:rPr>
        <w:t>거래적</w:t>
      </w:r>
      <w:r w:rsidR="34D5D6E7" w:rsidRPr="00B61948">
        <w:rPr>
          <w:rFonts w:eastAsia="나눔명조"/>
          <w:sz w:val="20"/>
          <w:szCs w:val="20"/>
        </w:rPr>
        <w:t xml:space="preserve"> </w:t>
      </w:r>
      <w:r w:rsidR="34D5D6E7" w:rsidRPr="00B61948">
        <w:rPr>
          <w:rFonts w:eastAsia="나눔명조"/>
          <w:sz w:val="20"/>
          <w:szCs w:val="20"/>
        </w:rPr>
        <w:t>리더십</w:t>
      </w:r>
      <w:r w:rsidR="34D5D6E7" w:rsidRPr="00B61948">
        <w:rPr>
          <w:rFonts w:eastAsia="나눔명조"/>
          <w:sz w:val="20"/>
          <w:szCs w:val="20"/>
        </w:rPr>
        <w:t>(transactional leadership)</w:t>
      </w:r>
      <w:r w:rsidR="34D5D6E7" w:rsidRPr="00B61948">
        <w:rPr>
          <w:rFonts w:eastAsia="나눔명조"/>
          <w:sz w:val="20"/>
          <w:szCs w:val="20"/>
        </w:rPr>
        <w:t>이다</w:t>
      </w:r>
      <w:r w:rsidR="007354E2" w:rsidRPr="00B61948">
        <w:rPr>
          <w:rFonts w:eastAsia="나눔명조"/>
          <w:sz w:val="20"/>
          <w:szCs w:val="20"/>
        </w:rPr>
        <w:fldChar w:fldCharType="begin"/>
      </w:r>
      <w:r w:rsidR="005302F9" w:rsidRPr="00B61948">
        <w:rPr>
          <w:rFonts w:eastAsia="나눔명조"/>
          <w:sz w:val="20"/>
          <w:szCs w:val="20"/>
        </w:rPr>
        <w:instrText xml:space="preserve"> ADDIN ZOTERO_ITEM CSL_CITATION {"citationID":"yFYBVPxE","properties":{"formattedCitation":"(Bass 1998; Burns 1978)","plainCitation":"(Bass 1998; Burns 1978)","noteIndex":0},"citationItems":[{"id":1518,"uris":["http://zotero.org/users/5210800/items/KJDVXUIK"],"uri":["http://zotero.org/users/5210800/items/KJDVXUIK"],"itemData":{"id":1518,"type":"book","event-place":"Mahwah, NJ","note":"Citation Key: Bass1998\ntex.date-added: 2021-09-30 15:19:10 -0400\ntex.date-modified: 2021-09-30 15:19:54 -0400","publisher":"Lawrence Erlbaum.","publisher-place":"Mahwah, NJ","title":"Transformational leadership: Industrial, military, and educational impact.","author":[{"family":"Bass","given":"Bernard M."}],"issued":{"date-parts":[["1998"]]}}},{"id":1516,"uris":["http://zotero.org/users/5210800/items/TP628TD8"],"uri":["http://zotero.org/users/5210800/items/TP628TD8"],"itemData":{"id":1516,"type":"book","event-place":"New York","note":"Citation Key: Burns1978\ntex.date-added: 2021-09-30 15:21:42 -0400\ntex.date-modified: 2021-09-30 15:22:23 -0400","publisher":"Harper &amp; Row","publisher-place":"New York","title":"Leadership","author":[{"family":"Burns","given":"James MacGregor"}],"issued":{"date-parts":[["1978"]]}}}],"schema":"https://github.com/citation-style-language/schema/raw/master/csl-citation.json"} </w:instrText>
      </w:r>
      <w:r w:rsidR="007354E2" w:rsidRPr="00B61948">
        <w:rPr>
          <w:rFonts w:eastAsia="나눔명조"/>
          <w:sz w:val="20"/>
          <w:szCs w:val="20"/>
        </w:rPr>
        <w:fldChar w:fldCharType="separate"/>
      </w:r>
      <w:r w:rsidR="007354E2" w:rsidRPr="00B61948">
        <w:rPr>
          <w:sz w:val="20"/>
        </w:rPr>
        <w:t>(Bass</w:t>
      </w:r>
      <w:r w:rsidR="003874A5">
        <w:rPr>
          <w:sz w:val="20"/>
        </w:rPr>
        <w:t>,</w:t>
      </w:r>
      <w:r w:rsidR="007354E2" w:rsidRPr="00B61948">
        <w:rPr>
          <w:sz w:val="20"/>
        </w:rPr>
        <w:t xml:space="preserve"> 1998; Burns</w:t>
      </w:r>
      <w:r w:rsidR="003874A5">
        <w:rPr>
          <w:sz w:val="20"/>
        </w:rPr>
        <w:t>,</w:t>
      </w:r>
      <w:r w:rsidR="007354E2" w:rsidRPr="00B61948">
        <w:rPr>
          <w:sz w:val="20"/>
        </w:rPr>
        <w:t xml:space="preserve"> 1978)</w:t>
      </w:r>
      <w:r w:rsidR="007354E2" w:rsidRPr="00B61948">
        <w:rPr>
          <w:rFonts w:eastAsia="나눔명조"/>
          <w:sz w:val="20"/>
          <w:szCs w:val="20"/>
        </w:rPr>
        <w:fldChar w:fldCharType="end"/>
      </w:r>
      <w:r w:rsidR="34D5D6E7" w:rsidRPr="00B61948">
        <w:rPr>
          <w:rFonts w:eastAsia="나눔명조"/>
          <w:sz w:val="20"/>
          <w:szCs w:val="20"/>
        </w:rPr>
        <w:t>.</w:t>
      </w:r>
      <w:r w:rsidRPr="00B61948">
        <w:rPr>
          <w:rFonts w:eastAsia="나눔명조"/>
          <w:sz w:val="20"/>
          <w:szCs w:val="20"/>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이미</w:t>
      </w:r>
      <w:r w:rsidR="00C663A6" w:rsidRPr="00B61948">
        <w:rPr>
          <w:rFonts w:eastAsia="나눔명조" w:hint="eastAsia"/>
          <w:sz w:val="20"/>
          <w:szCs w:val="22"/>
        </w:rPr>
        <w:t xml:space="preserve"> </w:t>
      </w:r>
      <w:r w:rsidR="00C663A6" w:rsidRPr="00B61948">
        <w:rPr>
          <w:rFonts w:eastAsia="나눔명조" w:hint="eastAsia"/>
          <w:sz w:val="20"/>
          <w:szCs w:val="22"/>
        </w:rPr>
        <w:t>공공</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연구와</w:t>
      </w:r>
      <w:r w:rsidRPr="00B61948">
        <w:rPr>
          <w:rFonts w:eastAsia="나눔명조" w:hint="eastAsia"/>
          <w:sz w:val="20"/>
          <w:szCs w:val="22"/>
        </w:rPr>
        <w:t xml:space="preserve"> </w:t>
      </w:r>
      <w:r w:rsidRPr="00B61948">
        <w:rPr>
          <w:rFonts w:eastAsia="나눔명조" w:hint="eastAsia"/>
          <w:sz w:val="20"/>
          <w:szCs w:val="22"/>
        </w:rPr>
        <w:t>공공관리</w:t>
      </w:r>
      <w:r w:rsidR="00AC17C9" w:rsidRPr="00B61948">
        <w:rPr>
          <w:rFonts w:eastAsia="나눔명조"/>
          <w:sz w:val="20"/>
          <w:szCs w:val="22"/>
        </w:rPr>
        <w:t xml:space="preserve"> </w:t>
      </w:r>
      <w:r w:rsidR="00C663A6" w:rsidRPr="00B61948">
        <w:rPr>
          <w:rFonts w:eastAsia="나눔명조" w:hint="eastAsia"/>
          <w:sz w:val="20"/>
          <w:szCs w:val="22"/>
        </w:rPr>
        <w:t>연구</w:t>
      </w:r>
      <w:r w:rsidRPr="00B61948">
        <w:rPr>
          <w:rFonts w:eastAsia="나눔명조" w:hint="eastAsia"/>
          <w:sz w:val="20"/>
          <w:szCs w:val="22"/>
        </w:rPr>
        <w:t>에서</w:t>
      </w:r>
      <w:r w:rsidR="00C663A6" w:rsidRPr="00B61948">
        <w:rPr>
          <w:rFonts w:eastAsia="나눔명조" w:hint="eastAsia"/>
          <w:sz w:val="20"/>
          <w:szCs w:val="22"/>
        </w:rPr>
        <w:t xml:space="preserve"> </w:t>
      </w:r>
      <w:r w:rsidR="00C663A6" w:rsidRPr="00B61948">
        <w:rPr>
          <w:rFonts w:eastAsia="나눔명조" w:hint="eastAsia"/>
          <w:sz w:val="20"/>
          <w:szCs w:val="22"/>
        </w:rPr>
        <w:t>핵심</w:t>
      </w:r>
      <w:r w:rsidR="00C663A6" w:rsidRPr="00B61948">
        <w:rPr>
          <w:rFonts w:eastAsia="나눔명조" w:hint="eastAsia"/>
          <w:sz w:val="20"/>
          <w:szCs w:val="22"/>
        </w:rPr>
        <w:t xml:space="preserve"> </w:t>
      </w:r>
      <w:r w:rsidR="00C663A6" w:rsidRPr="00B61948">
        <w:rPr>
          <w:rFonts w:eastAsia="나눔명조" w:hint="eastAsia"/>
          <w:sz w:val="20"/>
          <w:szCs w:val="22"/>
        </w:rPr>
        <w:t>주제로</w:t>
      </w:r>
      <w:r w:rsidR="00C663A6" w:rsidRPr="00B61948">
        <w:rPr>
          <w:rFonts w:eastAsia="나눔명조" w:hint="eastAsia"/>
          <w:sz w:val="20"/>
          <w:szCs w:val="22"/>
        </w:rPr>
        <w:t xml:space="preserve"> </w:t>
      </w:r>
      <w:r w:rsidR="00C663A6" w:rsidRPr="00B61948">
        <w:rPr>
          <w:rFonts w:eastAsia="나눔명조" w:hint="eastAsia"/>
          <w:sz w:val="20"/>
          <w:szCs w:val="22"/>
        </w:rPr>
        <w:t>자리</w:t>
      </w:r>
      <w:r w:rsidR="00C663A6" w:rsidRPr="00B61948">
        <w:rPr>
          <w:rFonts w:eastAsia="나눔명조" w:hint="eastAsia"/>
          <w:sz w:val="20"/>
          <w:szCs w:val="22"/>
        </w:rPr>
        <w:t xml:space="preserve"> </w:t>
      </w:r>
      <w:r w:rsidR="00C663A6" w:rsidRPr="00B61948">
        <w:rPr>
          <w:rFonts w:eastAsia="나눔명조" w:hint="eastAsia"/>
          <w:sz w:val="20"/>
          <w:szCs w:val="22"/>
        </w:rPr>
        <w:t>잡았다</w:t>
      </w:r>
      <w:r w:rsidR="007354E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0xG1XWB","properties":{"formattedCitation":"(Ogorzalek, Piston, and Puig 2020; Van Wart 2013; Vogel, Rick, and Masal 2015)","plainCitation":"(Ogorzalek, Piston, and Puig 2020; Van Wart 2013; Vogel, Rick, and Masal 2015)","noteIndex":0},"citationItems":[{"id":913,"uris":["http://zotero.org/users/5210800/items/2L524PEY"],"uri":["http://zotero.org/users/5210800/items/2L524PEY"],"itemData":{"id":913,"type":"article-journal","abstract":"When social scientists examine relationships between income and voting decisions, their measures implicitly compare people to others in the national economic distribution. Yet an absolute income level (e.g., $57,617 per year, the 2016 national median) does not have the same meaning in Clay County, Georgia, where the 2016 median income was $22,100, as it does in Old Greenwich, Connecticut, where the median income was $224,000. We address this limitation by incorporating a measure of one's place in her ZIP code's income distribution. We apply this approach to the question of the relationship between income and whites' voting decisions in the 2016 presidential election, and test for generalizability in elections since 2000. The results show that Trump's support was concentrated among nationally poor whites but also among locally affluent whites, complicating claims about the role of income in that election. This pattern suggests that social scientists would do well to conceive of income in relative terms: relative to one's neighbors.","container-title":"Electoral Studies","DOI":"10.1016/j.electstud.2019.102068","ISSN":"02613794","journalAbbreviation":"Electoral Studies","language":"en","page":"102068","source":"DOI.org (Crossref)","title":"Nationally poor, locally rich: Income and local context in the 2016 presidential election","title-short":"Nationally poor, locally rich","volume":"67","author":[{"family":"Ogorzalek","given":"Thomas"},{"family":"Piston","given":"Spencer"},{"family":"Puig","given":"Luisa Godinez"}],"issued":{"date-parts":[["2020",10]]}}},{"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7354E2" w:rsidRPr="00B61948">
        <w:rPr>
          <w:rFonts w:eastAsia="나눔명조"/>
          <w:sz w:val="20"/>
          <w:szCs w:val="22"/>
        </w:rPr>
        <w:fldChar w:fldCharType="separate"/>
      </w:r>
      <w:r w:rsidR="007354E2" w:rsidRPr="00B61948">
        <w:rPr>
          <w:sz w:val="20"/>
        </w:rPr>
        <w:t>(Ogorzalek</w:t>
      </w:r>
      <w:r w:rsidR="003874A5">
        <w:rPr>
          <w:sz w:val="20"/>
        </w:rPr>
        <w:t xml:space="preserve"> et al.,</w:t>
      </w:r>
      <w:r w:rsidR="007354E2" w:rsidRPr="00B61948">
        <w:rPr>
          <w:sz w:val="20"/>
        </w:rPr>
        <w:t xml:space="preserve"> 2020; Van Wart</w:t>
      </w:r>
      <w:r w:rsidR="003874A5">
        <w:rPr>
          <w:sz w:val="20"/>
        </w:rPr>
        <w:t>,</w:t>
      </w:r>
      <w:r w:rsidR="007354E2" w:rsidRPr="00B61948">
        <w:rPr>
          <w:sz w:val="20"/>
        </w:rPr>
        <w:t xml:space="preserve"> 2013; </w:t>
      </w:r>
      <w:r w:rsidR="00966105">
        <w:rPr>
          <w:sz w:val="20"/>
        </w:rPr>
        <w:t>Vogel et al.,</w:t>
      </w:r>
      <w:r w:rsidR="007354E2" w:rsidRPr="00B61948">
        <w:rPr>
          <w:sz w:val="20"/>
        </w:rPr>
        <w:t xml:space="preserve"> 2015)</w:t>
      </w:r>
      <w:r w:rsidR="007354E2" w:rsidRPr="00B61948">
        <w:rPr>
          <w:rFonts w:eastAsia="나눔명조"/>
          <w:sz w:val="20"/>
          <w:szCs w:val="22"/>
        </w:rPr>
        <w:fldChar w:fldCharType="end"/>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이란</w:t>
      </w:r>
      <w:r w:rsidR="00C663A6" w:rsidRPr="00B61948">
        <w:rPr>
          <w:rFonts w:eastAsia="나눔명조" w:hint="eastAsia"/>
          <w:sz w:val="20"/>
          <w:szCs w:val="22"/>
        </w:rPr>
        <w:t xml:space="preserve"> </w:t>
      </w:r>
      <w:r w:rsidR="00C663A6" w:rsidRPr="00B61948">
        <w:rPr>
          <w:rFonts w:eastAsia="나눔명조" w:hint="eastAsia"/>
          <w:sz w:val="20"/>
          <w:szCs w:val="22"/>
        </w:rPr>
        <w:t>조</w:t>
      </w:r>
      <w:r w:rsidRPr="00B61948">
        <w:rPr>
          <w:rFonts w:eastAsia="나눔명조" w:hint="eastAsia"/>
          <w:sz w:val="20"/>
          <w:szCs w:val="22"/>
        </w:rPr>
        <w:t>직</w:t>
      </w:r>
      <w:r w:rsidR="00C663A6" w:rsidRPr="00B61948">
        <w:rPr>
          <w:rFonts w:eastAsia="나눔명조" w:hint="eastAsia"/>
          <w:sz w:val="20"/>
          <w:szCs w:val="22"/>
        </w:rPr>
        <w:t xml:space="preserve"> </w:t>
      </w:r>
      <w:r w:rsidR="00C663A6" w:rsidRPr="00B61948">
        <w:rPr>
          <w:rFonts w:eastAsia="나눔명조" w:hint="eastAsia"/>
          <w:sz w:val="20"/>
          <w:szCs w:val="22"/>
        </w:rPr>
        <w:t>성과를</w:t>
      </w:r>
      <w:r w:rsidR="00C663A6" w:rsidRPr="00B61948">
        <w:rPr>
          <w:rFonts w:eastAsia="나눔명조" w:hint="eastAsia"/>
          <w:sz w:val="20"/>
          <w:szCs w:val="22"/>
        </w:rPr>
        <w:t xml:space="preserve"> </w:t>
      </w:r>
      <w:r w:rsidR="00C663A6" w:rsidRPr="00B61948">
        <w:rPr>
          <w:rFonts w:eastAsia="나눔명조" w:hint="eastAsia"/>
          <w:sz w:val="20"/>
          <w:szCs w:val="22"/>
        </w:rPr>
        <w:t>달성하기</w:t>
      </w:r>
      <w:r w:rsidR="00C663A6" w:rsidRPr="00B61948">
        <w:rPr>
          <w:rFonts w:eastAsia="나눔명조" w:hint="eastAsia"/>
          <w:sz w:val="20"/>
          <w:szCs w:val="22"/>
        </w:rPr>
        <w:t xml:space="preserve"> </w:t>
      </w:r>
      <w:r w:rsidR="00C663A6" w:rsidRPr="00B61948">
        <w:rPr>
          <w:rFonts w:eastAsia="나눔명조" w:hint="eastAsia"/>
          <w:sz w:val="20"/>
          <w:szCs w:val="22"/>
        </w:rPr>
        <w:t>위해</w:t>
      </w:r>
      <w:r w:rsidR="00C663A6" w:rsidRPr="00B61948">
        <w:rPr>
          <w:rFonts w:eastAsia="나눔명조" w:hint="eastAsia"/>
          <w:sz w:val="20"/>
          <w:szCs w:val="22"/>
        </w:rPr>
        <w:t xml:space="preserve"> </w:t>
      </w:r>
      <w:r w:rsidR="00C663A6" w:rsidRPr="00B61948">
        <w:rPr>
          <w:rFonts w:eastAsia="나눔명조" w:hint="eastAsia"/>
          <w:sz w:val="20"/>
          <w:szCs w:val="22"/>
        </w:rPr>
        <w:t>구성원을</w:t>
      </w:r>
      <w:r w:rsidR="00C663A6" w:rsidRPr="00B61948">
        <w:rPr>
          <w:rFonts w:eastAsia="나눔명조" w:hint="eastAsia"/>
          <w:sz w:val="20"/>
          <w:szCs w:val="22"/>
        </w:rPr>
        <w:t xml:space="preserve"> </w:t>
      </w:r>
      <w:r w:rsidR="00C663A6" w:rsidRPr="00B61948">
        <w:rPr>
          <w:rFonts w:eastAsia="나눔명조" w:hint="eastAsia"/>
          <w:sz w:val="20"/>
          <w:szCs w:val="22"/>
        </w:rPr>
        <w:t>자극하고</w:t>
      </w:r>
      <w:r w:rsidR="00C663A6" w:rsidRPr="00B61948">
        <w:rPr>
          <w:rFonts w:eastAsia="나눔명조" w:hint="eastAsia"/>
          <w:sz w:val="20"/>
          <w:szCs w:val="22"/>
        </w:rPr>
        <w:t xml:space="preserve"> </w:t>
      </w:r>
      <w:r w:rsidR="00C663A6" w:rsidRPr="00B61948">
        <w:rPr>
          <w:rFonts w:eastAsia="나눔명조" w:hint="eastAsia"/>
          <w:sz w:val="20"/>
          <w:szCs w:val="22"/>
        </w:rPr>
        <w:t>고무</w:t>
      </w:r>
      <w:r w:rsidR="005E4888" w:rsidRPr="00B61948">
        <w:rPr>
          <w:rFonts w:eastAsia="나눔명조" w:hint="eastAsia"/>
          <w:sz w:val="20"/>
          <w:szCs w:val="22"/>
        </w:rPr>
        <w:t>시키는</w:t>
      </w:r>
      <w:r w:rsidR="00C663A6" w:rsidRPr="00B61948">
        <w:rPr>
          <w:rFonts w:eastAsia="나눔명조" w:hint="eastAsia"/>
          <w:sz w:val="20"/>
          <w:szCs w:val="22"/>
        </w:rPr>
        <w:t xml:space="preserve"> </w:t>
      </w:r>
      <w:r w:rsidR="00C663A6" w:rsidRPr="00B61948">
        <w:rPr>
          <w:rFonts w:eastAsia="나눔명조" w:hint="eastAsia"/>
          <w:sz w:val="20"/>
          <w:szCs w:val="22"/>
        </w:rPr>
        <w:t>리더십이</w:t>
      </w:r>
      <w:r w:rsidR="005E4888" w:rsidRPr="00B61948">
        <w:rPr>
          <w:rFonts w:eastAsia="나눔명조" w:hint="eastAsia"/>
          <w:sz w:val="20"/>
          <w:szCs w:val="22"/>
        </w:rPr>
        <w:t>며</w:t>
      </w:r>
      <w:r w:rsidR="005E4888" w:rsidRPr="00B61948">
        <w:rPr>
          <w:rFonts w:eastAsia="나눔명조" w:hint="eastAsia"/>
          <w:sz w:val="20"/>
          <w:szCs w:val="22"/>
        </w:rPr>
        <w:t>,</w:t>
      </w:r>
      <w:r w:rsidR="005E4888" w:rsidRPr="00B61948">
        <w:rPr>
          <w:rFonts w:eastAsia="나눔명조"/>
          <w:sz w:val="20"/>
          <w:szCs w:val="22"/>
        </w:rPr>
        <w:t xml:space="preserve"> </w:t>
      </w:r>
      <w:r w:rsidR="00613E8F" w:rsidRPr="00B61948">
        <w:rPr>
          <w:rFonts w:eastAsia="나눔명조" w:hint="eastAsia"/>
          <w:sz w:val="20"/>
          <w:szCs w:val="22"/>
        </w:rPr>
        <w:t>카리스마</w:t>
      </w:r>
      <w:r w:rsidR="00613E8F" w:rsidRPr="00B61948">
        <w:rPr>
          <w:rFonts w:eastAsia="나눔명조" w:hint="eastAsia"/>
          <w:sz w:val="20"/>
          <w:szCs w:val="22"/>
        </w:rPr>
        <w:t>(</w:t>
      </w:r>
      <w:r w:rsidR="00613E8F" w:rsidRPr="00B61948">
        <w:rPr>
          <w:rFonts w:eastAsia="나눔명조"/>
          <w:sz w:val="20"/>
          <w:szCs w:val="22"/>
        </w:rPr>
        <w:t>charisma)</w:t>
      </w:r>
      <w:r w:rsidR="005E4888" w:rsidRPr="00B61948">
        <w:rPr>
          <w:rFonts w:eastAsia="나눔명조" w:hint="eastAsia"/>
          <w:sz w:val="20"/>
          <w:szCs w:val="22"/>
        </w:rPr>
        <w:t xml:space="preserve">, </w:t>
      </w:r>
      <w:r w:rsidR="005E4888" w:rsidRPr="00B61948">
        <w:rPr>
          <w:rFonts w:eastAsia="나눔명조" w:hint="eastAsia"/>
          <w:sz w:val="20"/>
          <w:szCs w:val="22"/>
        </w:rPr>
        <w:t>지적</w:t>
      </w:r>
      <w:r w:rsidR="005E4888" w:rsidRPr="00B61948">
        <w:rPr>
          <w:rFonts w:eastAsia="나눔명조" w:hint="eastAsia"/>
          <w:sz w:val="20"/>
          <w:szCs w:val="22"/>
        </w:rPr>
        <w:t xml:space="preserve"> </w:t>
      </w:r>
      <w:r w:rsidR="005E4888" w:rsidRPr="00B61948">
        <w:rPr>
          <w:rFonts w:eastAsia="나눔명조" w:hint="eastAsia"/>
          <w:sz w:val="20"/>
          <w:szCs w:val="22"/>
        </w:rPr>
        <w:t>자극</w:t>
      </w:r>
      <w:r w:rsidR="00613E8F" w:rsidRPr="00B61948">
        <w:rPr>
          <w:rFonts w:eastAsia="나눔명조" w:hint="eastAsia"/>
          <w:sz w:val="20"/>
          <w:szCs w:val="22"/>
        </w:rPr>
        <w:t>(</w:t>
      </w:r>
      <w:r w:rsidR="00613E8F" w:rsidRPr="00B61948">
        <w:rPr>
          <w:rFonts w:eastAsia="나눔명조"/>
          <w:sz w:val="20"/>
          <w:szCs w:val="22"/>
        </w:rPr>
        <w:t>intellectual stimulation)</w:t>
      </w:r>
      <w:r w:rsidR="005E4888" w:rsidRPr="00B61948">
        <w:rPr>
          <w:rFonts w:eastAsia="나눔명조" w:hint="eastAsia"/>
          <w:sz w:val="20"/>
          <w:szCs w:val="22"/>
        </w:rPr>
        <w:t xml:space="preserve">, </w:t>
      </w:r>
      <w:r w:rsidR="005E4888" w:rsidRPr="00B61948">
        <w:rPr>
          <w:rFonts w:eastAsia="나눔명조" w:hint="eastAsia"/>
          <w:sz w:val="20"/>
          <w:szCs w:val="22"/>
        </w:rPr>
        <w:t>개</w:t>
      </w:r>
      <w:r w:rsidR="00613E8F" w:rsidRPr="00B61948">
        <w:rPr>
          <w:rFonts w:eastAsia="나눔명조" w:hint="eastAsia"/>
          <w:sz w:val="20"/>
          <w:szCs w:val="22"/>
        </w:rPr>
        <w:t>별적</w:t>
      </w:r>
      <w:r w:rsidR="00613E8F" w:rsidRPr="00B61948">
        <w:rPr>
          <w:rFonts w:eastAsia="나눔명조"/>
          <w:sz w:val="20"/>
          <w:szCs w:val="22"/>
        </w:rPr>
        <w:t xml:space="preserve"> </w:t>
      </w:r>
      <w:r w:rsidR="00613E8F" w:rsidRPr="00B61948">
        <w:rPr>
          <w:rFonts w:eastAsia="나눔명조" w:hint="eastAsia"/>
          <w:sz w:val="20"/>
          <w:szCs w:val="22"/>
        </w:rPr>
        <w:t>고려</w:t>
      </w:r>
      <w:r w:rsidR="00613E8F" w:rsidRPr="00B61948">
        <w:rPr>
          <w:rFonts w:eastAsia="나눔명조" w:hint="eastAsia"/>
          <w:sz w:val="20"/>
          <w:szCs w:val="22"/>
        </w:rPr>
        <w:t>(</w:t>
      </w:r>
      <w:r w:rsidR="00613E8F" w:rsidRPr="00B61948">
        <w:rPr>
          <w:rFonts w:eastAsia="나눔명조"/>
          <w:sz w:val="20"/>
          <w:szCs w:val="22"/>
        </w:rPr>
        <w:t>individual consideration)</w:t>
      </w:r>
      <w:r w:rsidR="005E4888" w:rsidRPr="00B61948">
        <w:rPr>
          <w:rFonts w:eastAsia="나눔명조" w:hint="eastAsia"/>
          <w:sz w:val="20"/>
          <w:szCs w:val="22"/>
        </w:rPr>
        <w:t xml:space="preserve">, </w:t>
      </w:r>
      <w:r w:rsidR="00613E8F" w:rsidRPr="00B61948">
        <w:rPr>
          <w:rFonts w:eastAsia="나눔명조" w:hint="eastAsia"/>
          <w:sz w:val="20"/>
          <w:szCs w:val="22"/>
        </w:rPr>
        <w:t>그리고</w:t>
      </w:r>
      <w:r w:rsidR="00613E8F" w:rsidRPr="00B61948">
        <w:rPr>
          <w:rFonts w:eastAsia="나눔명조" w:hint="eastAsia"/>
          <w:sz w:val="20"/>
          <w:szCs w:val="22"/>
        </w:rPr>
        <w:t xml:space="preserve"> </w:t>
      </w:r>
      <w:r w:rsidR="005E4888" w:rsidRPr="00B61948">
        <w:rPr>
          <w:rFonts w:eastAsia="나눔명조" w:hint="eastAsia"/>
          <w:sz w:val="20"/>
          <w:szCs w:val="22"/>
        </w:rPr>
        <w:t>영감</w:t>
      </w:r>
      <w:r w:rsidR="00613E8F" w:rsidRPr="00B61948">
        <w:rPr>
          <w:rFonts w:eastAsia="나눔명조" w:hint="eastAsia"/>
          <w:sz w:val="20"/>
          <w:szCs w:val="22"/>
        </w:rPr>
        <w:t>을</w:t>
      </w:r>
      <w:r w:rsidR="00613E8F" w:rsidRPr="00B61948">
        <w:rPr>
          <w:rFonts w:eastAsia="나눔명조" w:hint="eastAsia"/>
          <w:sz w:val="20"/>
          <w:szCs w:val="22"/>
        </w:rPr>
        <w:t xml:space="preserve"> </w:t>
      </w:r>
      <w:r w:rsidR="00613E8F" w:rsidRPr="00B61948">
        <w:rPr>
          <w:rFonts w:eastAsia="나눔명조" w:hint="eastAsia"/>
          <w:sz w:val="20"/>
          <w:szCs w:val="22"/>
        </w:rPr>
        <w:t>주는</w:t>
      </w:r>
      <w:r w:rsidR="00613E8F" w:rsidRPr="00B61948">
        <w:rPr>
          <w:rFonts w:eastAsia="나눔명조" w:hint="eastAsia"/>
          <w:sz w:val="20"/>
          <w:szCs w:val="22"/>
        </w:rPr>
        <w:t xml:space="preserve"> </w:t>
      </w:r>
      <w:r w:rsidR="00613E8F" w:rsidRPr="00B61948">
        <w:rPr>
          <w:rFonts w:eastAsia="나눔명조" w:hint="eastAsia"/>
          <w:sz w:val="20"/>
          <w:szCs w:val="22"/>
        </w:rPr>
        <w:t>동기</w:t>
      </w:r>
      <w:r w:rsidR="00613E8F" w:rsidRPr="00B61948">
        <w:rPr>
          <w:rFonts w:eastAsia="나눔명조" w:hint="eastAsia"/>
          <w:sz w:val="20"/>
          <w:szCs w:val="22"/>
        </w:rPr>
        <w:t>(</w:t>
      </w:r>
      <w:r w:rsidR="00613E8F" w:rsidRPr="00B61948">
        <w:rPr>
          <w:rFonts w:eastAsia="나눔명조"/>
          <w:sz w:val="20"/>
          <w:szCs w:val="22"/>
        </w:rPr>
        <w:t>inspirational motivation)</w:t>
      </w:r>
      <w:r w:rsidR="005E4888" w:rsidRPr="00B61948">
        <w:rPr>
          <w:rFonts w:eastAsia="나눔명조"/>
          <w:sz w:val="20"/>
          <w:szCs w:val="22"/>
        </w:rPr>
        <w:t xml:space="preserve"> </w:t>
      </w:r>
      <w:r w:rsidR="005E4888" w:rsidRPr="00B61948">
        <w:rPr>
          <w:rFonts w:eastAsia="나눔명조" w:hint="eastAsia"/>
          <w:sz w:val="20"/>
          <w:szCs w:val="22"/>
        </w:rPr>
        <w:t>등</w:t>
      </w:r>
      <w:r w:rsidR="005E4888" w:rsidRPr="00B61948">
        <w:rPr>
          <w:rFonts w:eastAsia="나눔명조" w:hint="eastAsia"/>
          <w:sz w:val="20"/>
          <w:szCs w:val="22"/>
        </w:rPr>
        <w:t xml:space="preserve"> </w:t>
      </w:r>
      <w:r w:rsidR="005E4888" w:rsidRPr="00B61948">
        <w:rPr>
          <w:rFonts w:eastAsia="나눔명조" w:hint="eastAsia"/>
          <w:sz w:val="20"/>
          <w:szCs w:val="22"/>
        </w:rPr>
        <w:t>네가지</w:t>
      </w:r>
      <w:r w:rsidR="005E4888" w:rsidRPr="00B61948">
        <w:rPr>
          <w:rFonts w:eastAsia="나눔명조" w:hint="eastAsia"/>
          <w:sz w:val="20"/>
          <w:szCs w:val="22"/>
        </w:rPr>
        <w:t xml:space="preserve"> </w:t>
      </w:r>
      <w:r w:rsidR="00613E8F" w:rsidRPr="00B61948">
        <w:rPr>
          <w:rFonts w:eastAsia="나눔명조" w:hint="eastAsia"/>
          <w:sz w:val="20"/>
          <w:szCs w:val="22"/>
        </w:rPr>
        <w:t>구성</w:t>
      </w:r>
      <w:r w:rsidR="00613E8F" w:rsidRPr="00B61948">
        <w:rPr>
          <w:rFonts w:eastAsia="나눔명조"/>
          <w:sz w:val="20"/>
          <w:szCs w:val="22"/>
        </w:rPr>
        <w:t xml:space="preserve"> </w:t>
      </w:r>
      <w:r w:rsidR="00613E8F" w:rsidRPr="00B61948">
        <w:rPr>
          <w:rFonts w:eastAsia="나눔명조" w:hint="eastAsia"/>
          <w:sz w:val="20"/>
          <w:szCs w:val="22"/>
        </w:rPr>
        <w:t>요소가</w:t>
      </w:r>
      <w:r w:rsidR="00613E8F" w:rsidRPr="00B61948">
        <w:rPr>
          <w:rFonts w:eastAsia="나눔명조" w:hint="eastAsia"/>
          <w:sz w:val="20"/>
          <w:szCs w:val="22"/>
        </w:rPr>
        <w:t xml:space="preserve"> </w:t>
      </w:r>
      <w:r w:rsidR="00613E8F" w:rsidRPr="00B61948">
        <w:rPr>
          <w:rFonts w:eastAsia="나눔명조" w:hint="eastAsia"/>
          <w:sz w:val="20"/>
          <w:szCs w:val="22"/>
        </w:rPr>
        <w:t>있다</w:t>
      </w:r>
      <w:r w:rsidR="007354E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2DBXxaGf","properties":{"formattedCitation":"(Oberfield 2012; Robbins and Coulter 2007; Trottier, Tracey, and Wang 2008)","plainCitation":"(Oberfield 2012; Robbins and Coulter 2007; Trottier, Tracey, and Wang 2008)","noteIndex":0},"citationItems":[{"id":1508,"uris":["http://zotero.org/users/5210800/items/FVT8IR7U"],"uri":["http://zotero.org/users/5210800/items/FVT8IR7U"],"itemData":{"id":1508,"type":"article-journal","container-title":"Journal of Public Administration Research and Theory","issue":"2","note":"Citation Key: Oberfield2012\ntex.date-added: 2021-09-30 15:32:00 -0400\ntex.date-modified: 2021-09-30 15:32:40 -0400","page":"407-429","title":"Public management in time: A longitudinal examination of the full range of leadership theory","volume":"24","author":[{"family":"Oberfield","given":"Zachary W."}],"issued":{"date-parts":[["2012"]]}}},{"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id":1497,"uris":["http://zotero.org/users/5210800/items/QCUNVD85"],"uri":["http://zotero.org/users/5210800/items/QCUNVD85"],"itemData":{"id":1497,"type":"article-journal","container-title":"Public Administration Review","issue":"2","note":"Citation Key: Trottieretal2008\ntex.date-added: 2021-09-30 15:43:12 -0400\ntex.date-modified: 2021-09-30 15:43:52 -0400","page":"319-333","title":"Examining the nature and significance of leadership in government organizations","volume":"68","author":[{"literal":"Trottier"},{"family":"Tracey","given":"Montgomery Van Wart"},{"family":"Wang","given":"XiaoHu"}],"issued":{"date-parts":[["2008"]]}}}],"schema":"https://github.com/citation-style-language/schema/raw/master/csl-citation.json"} </w:instrText>
      </w:r>
      <w:r w:rsidR="007354E2" w:rsidRPr="00B61948">
        <w:rPr>
          <w:rFonts w:eastAsia="나눔명조"/>
          <w:sz w:val="20"/>
          <w:szCs w:val="22"/>
        </w:rPr>
        <w:fldChar w:fldCharType="separate"/>
      </w:r>
      <w:r w:rsidR="00D0563E" w:rsidRPr="00B61948">
        <w:rPr>
          <w:sz w:val="20"/>
        </w:rPr>
        <w:t>(Oberfield</w:t>
      </w:r>
      <w:r w:rsidR="003874A5">
        <w:rPr>
          <w:sz w:val="20"/>
        </w:rPr>
        <w:t>,</w:t>
      </w:r>
      <w:r w:rsidR="00D0563E" w:rsidRPr="00B61948">
        <w:rPr>
          <w:sz w:val="20"/>
        </w:rPr>
        <w:t xml:space="preserve"> 2012; Robbins </w:t>
      </w:r>
      <w:r w:rsidR="00A04BB2">
        <w:rPr>
          <w:sz w:val="20"/>
        </w:rPr>
        <w:t>&amp;</w:t>
      </w:r>
      <w:r w:rsidR="00D0563E" w:rsidRPr="00B61948">
        <w:rPr>
          <w:sz w:val="20"/>
        </w:rPr>
        <w:t xml:space="preserve"> Coulter</w:t>
      </w:r>
      <w:r w:rsidR="003874A5">
        <w:rPr>
          <w:sz w:val="20"/>
        </w:rPr>
        <w:t>,</w:t>
      </w:r>
      <w:r w:rsidR="00D0563E" w:rsidRPr="00B61948">
        <w:rPr>
          <w:sz w:val="20"/>
        </w:rPr>
        <w:t xml:space="preserve"> 2007; </w:t>
      </w:r>
      <w:r w:rsidR="003874A5">
        <w:rPr>
          <w:sz w:val="20"/>
        </w:rPr>
        <w:t>Trottier et al.,</w:t>
      </w:r>
      <w:r w:rsidR="00D0563E" w:rsidRPr="00B61948">
        <w:rPr>
          <w:sz w:val="20"/>
        </w:rPr>
        <w:t xml:space="preserve"> 2008)</w:t>
      </w:r>
      <w:r w:rsidR="007354E2" w:rsidRPr="00B61948">
        <w:rPr>
          <w:rFonts w:eastAsia="나눔명조"/>
          <w:sz w:val="20"/>
          <w:szCs w:val="22"/>
        </w:rPr>
        <w:fldChar w:fldCharType="end"/>
      </w:r>
      <w:r w:rsidR="007354E2"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존재하는</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리더가</w:t>
      </w:r>
      <w:r w:rsidR="00C663A6" w:rsidRPr="00B61948">
        <w:rPr>
          <w:rFonts w:eastAsia="나눔명조" w:hint="eastAsia"/>
          <w:sz w:val="20"/>
          <w:szCs w:val="22"/>
        </w:rPr>
        <w:t xml:space="preserve"> </w:t>
      </w:r>
      <w:r w:rsidRPr="00B61948">
        <w:rPr>
          <w:rFonts w:eastAsia="나눔명조" w:hint="eastAsia"/>
          <w:sz w:val="20"/>
          <w:szCs w:val="22"/>
        </w:rPr>
        <w:t>조직</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관심과</w:t>
      </w:r>
      <w:r w:rsidR="00C663A6" w:rsidRPr="00B61948">
        <w:rPr>
          <w:rFonts w:eastAsia="나눔명조" w:hint="eastAsia"/>
          <w:sz w:val="20"/>
          <w:szCs w:val="22"/>
        </w:rPr>
        <w:t xml:space="preserve"> </w:t>
      </w:r>
      <w:r w:rsidR="00C663A6" w:rsidRPr="00B61948">
        <w:rPr>
          <w:rFonts w:eastAsia="나눔명조" w:hint="eastAsia"/>
          <w:sz w:val="20"/>
          <w:szCs w:val="22"/>
        </w:rPr>
        <w:t>발전적</w:t>
      </w:r>
      <w:r w:rsidR="00C663A6" w:rsidRPr="00B61948">
        <w:rPr>
          <w:rFonts w:eastAsia="나눔명조" w:hint="eastAsia"/>
          <w:sz w:val="20"/>
          <w:szCs w:val="22"/>
        </w:rPr>
        <w:t xml:space="preserve"> </w:t>
      </w:r>
      <w:r w:rsidR="00C663A6" w:rsidRPr="00B61948">
        <w:rPr>
          <w:rFonts w:eastAsia="나눔명조" w:hint="eastAsia"/>
          <w:sz w:val="20"/>
          <w:szCs w:val="22"/>
        </w:rPr>
        <w:t>요구에</w:t>
      </w:r>
      <w:r w:rsidR="00C663A6" w:rsidRPr="00B61948">
        <w:rPr>
          <w:rFonts w:eastAsia="나눔명조" w:hint="eastAsia"/>
          <w:sz w:val="20"/>
          <w:szCs w:val="22"/>
        </w:rPr>
        <w:t xml:space="preserve"> </w:t>
      </w:r>
      <w:r w:rsidR="00C663A6" w:rsidRPr="00B61948">
        <w:rPr>
          <w:rFonts w:eastAsia="나눔명조" w:hint="eastAsia"/>
          <w:sz w:val="20"/>
          <w:szCs w:val="22"/>
        </w:rPr>
        <w:t>주목</w:t>
      </w:r>
      <w:r w:rsidR="00AC17C9" w:rsidRPr="00B61948">
        <w:rPr>
          <w:rFonts w:eastAsia="나눔명조" w:hint="eastAsia"/>
          <w:sz w:val="20"/>
          <w:szCs w:val="22"/>
        </w:rPr>
        <w:t>한다</w:t>
      </w:r>
      <w:r w:rsidR="00AC17C9" w:rsidRPr="00B61948">
        <w:rPr>
          <w:rFonts w:eastAsia="나눔명조"/>
          <w:sz w:val="20"/>
          <w:szCs w:val="22"/>
        </w:rPr>
        <w:t>.</w:t>
      </w:r>
      <w:r w:rsidR="00C663A6" w:rsidRPr="00B61948">
        <w:rPr>
          <w:rFonts w:eastAsia="나눔명조" w:hint="eastAsia"/>
          <w:sz w:val="20"/>
          <w:szCs w:val="22"/>
        </w:rPr>
        <w:t xml:space="preserve"> </w:t>
      </w:r>
      <w:r w:rsidR="00AC17C9" w:rsidRPr="00B61948">
        <w:rPr>
          <w:rFonts w:eastAsia="나눔명조" w:hint="eastAsia"/>
          <w:sz w:val="20"/>
          <w:szCs w:val="22"/>
        </w:rPr>
        <w:t>또한</w:t>
      </w:r>
      <w:r w:rsidR="00AC17C9" w:rsidRPr="00B61948">
        <w:rPr>
          <w:rFonts w:eastAsia="나눔명조" w:hint="eastAsia"/>
          <w:sz w:val="20"/>
          <w:szCs w:val="22"/>
        </w:rPr>
        <w:t xml:space="preserve"> </w:t>
      </w:r>
      <w:r w:rsidR="00C663A6" w:rsidRPr="00B61948">
        <w:rPr>
          <w:rFonts w:eastAsia="나눔명조" w:hint="eastAsia"/>
          <w:sz w:val="20"/>
          <w:szCs w:val="22"/>
        </w:rPr>
        <w:t>기존</w:t>
      </w:r>
      <w:r w:rsidR="00C663A6" w:rsidRPr="00B61948">
        <w:rPr>
          <w:rFonts w:eastAsia="나눔명조" w:hint="eastAsia"/>
          <w:sz w:val="20"/>
          <w:szCs w:val="22"/>
        </w:rPr>
        <w:t xml:space="preserve"> </w:t>
      </w:r>
      <w:r w:rsidR="00C663A6" w:rsidRPr="00B61948">
        <w:rPr>
          <w:rFonts w:eastAsia="나눔명조" w:hint="eastAsia"/>
          <w:sz w:val="20"/>
          <w:szCs w:val="22"/>
        </w:rPr>
        <w:t>문제를</w:t>
      </w:r>
      <w:r w:rsidR="00C663A6" w:rsidRPr="00B61948">
        <w:rPr>
          <w:rFonts w:eastAsia="나눔명조" w:hint="eastAsia"/>
          <w:sz w:val="20"/>
          <w:szCs w:val="22"/>
        </w:rPr>
        <w:t xml:space="preserve"> </w:t>
      </w:r>
      <w:r w:rsidR="00C663A6" w:rsidRPr="00B61948">
        <w:rPr>
          <w:rFonts w:eastAsia="나눔명조" w:hint="eastAsia"/>
          <w:sz w:val="20"/>
          <w:szCs w:val="22"/>
        </w:rPr>
        <w:t>타개하고</w:t>
      </w:r>
      <w:r w:rsidR="00C663A6" w:rsidRPr="00B61948">
        <w:rPr>
          <w:rFonts w:eastAsia="나눔명조" w:hint="eastAsia"/>
          <w:sz w:val="20"/>
          <w:szCs w:val="22"/>
        </w:rPr>
        <w:t xml:space="preserve"> </w:t>
      </w:r>
      <w:r w:rsidR="00C663A6" w:rsidRPr="00B61948">
        <w:rPr>
          <w:rFonts w:eastAsia="나눔명조" w:hint="eastAsia"/>
          <w:sz w:val="20"/>
          <w:szCs w:val="22"/>
        </w:rPr>
        <w:t>상황을</w:t>
      </w:r>
      <w:r w:rsidR="00C663A6" w:rsidRPr="00B61948">
        <w:rPr>
          <w:rFonts w:eastAsia="나눔명조" w:hint="eastAsia"/>
          <w:sz w:val="20"/>
          <w:szCs w:val="22"/>
        </w:rPr>
        <w:t xml:space="preserve"> </w:t>
      </w:r>
      <w:r w:rsidR="00C663A6" w:rsidRPr="00B61948">
        <w:rPr>
          <w:rFonts w:eastAsia="나눔명조" w:hint="eastAsia"/>
          <w:sz w:val="20"/>
          <w:szCs w:val="22"/>
        </w:rPr>
        <w:t>변화시</w:t>
      </w:r>
      <w:r w:rsidR="00AC17C9" w:rsidRPr="00B61948">
        <w:rPr>
          <w:rFonts w:eastAsia="나눔명조" w:hint="eastAsia"/>
          <w:sz w:val="20"/>
          <w:szCs w:val="22"/>
        </w:rPr>
        <w:t>켜</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문제의식</w:t>
      </w:r>
      <w:r w:rsidR="005E4888" w:rsidRPr="00B61948">
        <w:rPr>
          <w:rFonts w:eastAsia="나눔명조" w:hint="eastAsia"/>
          <w:sz w:val="20"/>
          <w:szCs w:val="22"/>
        </w:rPr>
        <w:t>을</w:t>
      </w:r>
      <w:r w:rsidR="005E4888" w:rsidRPr="00B61948">
        <w:rPr>
          <w:rFonts w:eastAsia="나눔명조" w:hint="eastAsia"/>
          <w:sz w:val="20"/>
          <w:szCs w:val="22"/>
        </w:rPr>
        <w:t xml:space="preserve"> </w:t>
      </w:r>
      <w:r w:rsidR="005E4888" w:rsidRPr="00B61948">
        <w:rPr>
          <w:rFonts w:eastAsia="나눔명조" w:hint="eastAsia"/>
          <w:sz w:val="20"/>
          <w:szCs w:val="22"/>
        </w:rPr>
        <w:t>추동하고</w:t>
      </w:r>
      <w:r w:rsidR="005E4888" w:rsidRPr="00B61948">
        <w:rPr>
          <w:rFonts w:eastAsia="나눔명조" w:hint="eastAsia"/>
          <w:sz w:val="20"/>
          <w:szCs w:val="22"/>
        </w:rPr>
        <w:t>,</w:t>
      </w:r>
      <w:r w:rsidR="005E4888" w:rsidRPr="00B61948">
        <w:rPr>
          <w:rFonts w:eastAsia="나눔명조"/>
          <w:sz w:val="20"/>
          <w:szCs w:val="22"/>
        </w:rPr>
        <w:t xml:space="preserve"> </w:t>
      </w:r>
      <w:r w:rsidR="005E4888" w:rsidRPr="00B61948">
        <w:rPr>
          <w:rFonts w:eastAsia="나눔명조" w:hint="eastAsia"/>
          <w:sz w:val="20"/>
          <w:szCs w:val="22"/>
        </w:rPr>
        <w:t>나아가</w:t>
      </w:r>
      <w:r w:rsidR="005E4888" w:rsidRPr="00B61948">
        <w:rPr>
          <w:rFonts w:eastAsia="나눔명조" w:hint="eastAsia"/>
          <w:sz w:val="20"/>
          <w:szCs w:val="22"/>
        </w:rPr>
        <w:t xml:space="preserve"> </w:t>
      </w:r>
      <w:r w:rsidR="005E4888" w:rsidRPr="00B61948">
        <w:rPr>
          <w:rFonts w:eastAsia="나눔명조" w:hint="eastAsia"/>
          <w:sz w:val="20"/>
          <w:szCs w:val="22"/>
        </w:rPr>
        <w:t>문제의식</w:t>
      </w:r>
      <w:r w:rsidR="005E4888" w:rsidRPr="00B61948">
        <w:rPr>
          <w:rFonts w:eastAsia="나눔명조" w:hint="eastAsia"/>
          <w:sz w:val="20"/>
          <w:szCs w:val="22"/>
        </w:rPr>
        <w:t xml:space="preserve"> </w:t>
      </w:r>
      <w:r w:rsidR="005E4888" w:rsidRPr="00B61948">
        <w:rPr>
          <w:rFonts w:eastAsia="나눔명조" w:hint="eastAsia"/>
          <w:sz w:val="20"/>
          <w:szCs w:val="22"/>
        </w:rPr>
        <w:t>변화를</w:t>
      </w:r>
      <w:r w:rsidR="005E4888" w:rsidRPr="00B61948">
        <w:rPr>
          <w:rFonts w:eastAsia="나눔명조" w:hint="eastAsia"/>
          <w:sz w:val="20"/>
          <w:szCs w:val="22"/>
        </w:rPr>
        <w:t xml:space="preserve"> </w:t>
      </w:r>
      <w:r w:rsidR="005E4888" w:rsidRPr="00B61948">
        <w:rPr>
          <w:rFonts w:eastAsia="나눔명조" w:hint="eastAsia"/>
          <w:sz w:val="20"/>
          <w:szCs w:val="22"/>
        </w:rPr>
        <w:t>바탕으로</w:t>
      </w:r>
      <w:r w:rsidR="005E4888" w:rsidRPr="00B61948">
        <w:rPr>
          <w:rFonts w:eastAsia="나눔명조" w:hint="eastAsia"/>
          <w:sz w:val="20"/>
          <w:szCs w:val="22"/>
        </w:rPr>
        <w:t xml:space="preserve"> </w:t>
      </w:r>
      <w:r w:rsidR="005E4888" w:rsidRPr="00B61948">
        <w:rPr>
          <w:rFonts w:eastAsia="나눔명조" w:hint="eastAsia"/>
          <w:sz w:val="20"/>
          <w:szCs w:val="22"/>
        </w:rPr>
        <w:t>행동변화를</w:t>
      </w:r>
      <w:r w:rsidR="005E4888" w:rsidRPr="00B61948">
        <w:rPr>
          <w:rFonts w:eastAsia="나눔명조" w:hint="eastAsia"/>
          <w:sz w:val="20"/>
          <w:szCs w:val="22"/>
        </w:rPr>
        <w:t xml:space="preserve"> </w:t>
      </w:r>
      <w:r w:rsidR="005E4888" w:rsidRPr="00B61948">
        <w:rPr>
          <w:rFonts w:eastAsia="나눔명조" w:hint="eastAsia"/>
          <w:sz w:val="20"/>
          <w:szCs w:val="22"/>
        </w:rPr>
        <w:t>야기하고자</w:t>
      </w:r>
      <w:r w:rsidR="005E4888" w:rsidRPr="00B61948">
        <w:rPr>
          <w:rFonts w:eastAsia="나눔명조" w:hint="eastAsia"/>
          <w:sz w:val="20"/>
          <w:szCs w:val="22"/>
        </w:rPr>
        <w:t xml:space="preserve"> </w:t>
      </w:r>
      <w:r w:rsidR="005E4888" w:rsidRPr="00B61948">
        <w:rPr>
          <w:rFonts w:eastAsia="나눔명조" w:hint="eastAsia"/>
          <w:sz w:val="20"/>
          <w:szCs w:val="22"/>
        </w:rPr>
        <w:t>한다</w:t>
      </w:r>
      <w:r w:rsidR="00AC17C9" w:rsidRPr="00B61948">
        <w:rPr>
          <w:rFonts w:eastAsia="나눔명조" w:hint="eastAsia"/>
          <w:sz w:val="20"/>
          <w:szCs w:val="22"/>
        </w:rPr>
        <w:t xml:space="preserve">. </w:t>
      </w:r>
      <w:r w:rsidR="005E4888" w:rsidRPr="00B61948">
        <w:rPr>
          <w:rFonts w:eastAsia="나눔명조" w:hint="eastAsia"/>
          <w:sz w:val="20"/>
          <w:szCs w:val="22"/>
        </w:rPr>
        <w:t>따라서</w:t>
      </w:r>
      <w:r w:rsidR="005E4888"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00C663A6" w:rsidRPr="00B61948">
        <w:rPr>
          <w:rFonts w:eastAsia="나눔명조" w:hint="eastAsia"/>
          <w:sz w:val="20"/>
          <w:szCs w:val="22"/>
        </w:rPr>
        <w:t xml:space="preserve"> </w:t>
      </w:r>
      <w:r w:rsidR="00C663A6" w:rsidRPr="00B61948">
        <w:rPr>
          <w:rFonts w:eastAsia="나눔명조" w:hint="eastAsia"/>
          <w:sz w:val="20"/>
          <w:szCs w:val="22"/>
        </w:rPr>
        <w:t>구성원들에게</w:t>
      </w:r>
      <w:r w:rsidR="00C663A6" w:rsidRPr="00B61948">
        <w:rPr>
          <w:rFonts w:eastAsia="나눔명조" w:hint="eastAsia"/>
          <w:sz w:val="20"/>
          <w:szCs w:val="22"/>
        </w:rPr>
        <w:t xml:space="preserve"> </w:t>
      </w:r>
      <w:r w:rsidR="00C663A6" w:rsidRPr="00B61948">
        <w:rPr>
          <w:rFonts w:eastAsia="나눔명조" w:hint="eastAsia"/>
          <w:sz w:val="20"/>
          <w:szCs w:val="22"/>
        </w:rPr>
        <w:t>긍정적</w:t>
      </w:r>
      <w:r w:rsidR="00C663A6" w:rsidRPr="00B61948">
        <w:rPr>
          <w:rFonts w:eastAsia="나눔명조" w:hint="eastAsia"/>
          <w:sz w:val="20"/>
          <w:szCs w:val="22"/>
        </w:rPr>
        <w:t xml:space="preserve"> </w:t>
      </w:r>
      <w:r w:rsidR="00C663A6" w:rsidRPr="00B61948">
        <w:rPr>
          <w:rFonts w:eastAsia="나눔명조" w:hint="eastAsia"/>
          <w:sz w:val="20"/>
          <w:szCs w:val="22"/>
        </w:rPr>
        <w:t>변화를</w:t>
      </w:r>
      <w:r w:rsidR="00C663A6" w:rsidRPr="00B61948">
        <w:rPr>
          <w:rFonts w:eastAsia="나눔명조" w:hint="eastAsia"/>
          <w:sz w:val="20"/>
          <w:szCs w:val="22"/>
        </w:rPr>
        <w:t xml:space="preserve"> </w:t>
      </w:r>
      <w:r w:rsidR="005E4888" w:rsidRPr="00B61948">
        <w:rPr>
          <w:rFonts w:eastAsia="나눔명조" w:hint="eastAsia"/>
          <w:sz w:val="20"/>
          <w:szCs w:val="22"/>
        </w:rPr>
        <w:t>야기하고</w:t>
      </w:r>
      <w:r w:rsidR="00C663A6" w:rsidRPr="00B61948">
        <w:rPr>
          <w:rFonts w:eastAsia="나눔명조" w:hint="eastAsia"/>
          <w:sz w:val="20"/>
          <w:szCs w:val="22"/>
        </w:rPr>
        <w:t xml:space="preserve">, </w:t>
      </w:r>
      <w:r w:rsidR="005E4888" w:rsidRPr="00B61948">
        <w:rPr>
          <w:rFonts w:eastAsia="나눔명조" w:hint="eastAsia"/>
          <w:sz w:val="20"/>
          <w:szCs w:val="22"/>
        </w:rPr>
        <w:t>구성원</w:t>
      </w:r>
      <w:r w:rsidR="005E4888" w:rsidRPr="00B61948">
        <w:rPr>
          <w:rFonts w:eastAsia="나눔명조" w:hint="eastAsia"/>
          <w:sz w:val="20"/>
          <w:szCs w:val="22"/>
        </w:rPr>
        <w:t xml:space="preserve"> </w:t>
      </w:r>
      <w:r w:rsidR="005E4888" w:rsidRPr="00B61948">
        <w:rPr>
          <w:rFonts w:eastAsia="나눔명조" w:hint="eastAsia"/>
          <w:sz w:val="20"/>
          <w:szCs w:val="22"/>
        </w:rPr>
        <w:t>이익과</w:t>
      </w:r>
      <w:r w:rsidR="005E4888" w:rsidRPr="00B61948">
        <w:rPr>
          <w:rFonts w:eastAsia="나눔명조" w:hint="eastAsia"/>
          <w:sz w:val="20"/>
          <w:szCs w:val="22"/>
        </w:rPr>
        <w:t xml:space="preserve"> </w:t>
      </w:r>
      <w:r w:rsidR="005E4888" w:rsidRPr="00B61948">
        <w:rPr>
          <w:rFonts w:eastAsia="나눔명조" w:hint="eastAsia"/>
          <w:sz w:val="20"/>
          <w:szCs w:val="22"/>
        </w:rPr>
        <w:t>집단</w:t>
      </w:r>
      <w:r w:rsidR="005E4888" w:rsidRPr="00B61948">
        <w:rPr>
          <w:rFonts w:eastAsia="나눔명조" w:hint="eastAsia"/>
          <w:sz w:val="20"/>
          <w:szCs w:val="22"/>
        </w:rPr>
        <w:t xml:space="preserve"> </w:t>
      </w:r>
      <w:r w:rsidR="005E4888" w:rsidRPr="00B61948">
        <w:rPr>
          <w:rFonts w:eastAsia="나눔명조" w:hint="eastAsia"/>
          <w:sz w:val="20"/>
          <w:szCs w:val="22"/>
        </w:rPr>
        <w:t>전체의</w:t>
      </w:r>
      <w:r w:rsidR="005E4888" w:rsidRPr="00B61948">
        <w:rPr>
          <w:rFonts w:eastAsia="나눔명조" w:hint="eastAsia"/>
          <w:sz w:val="20"/>
          <w:szCs w:val="22"/>
        </w:rPr>
        <w:t xml:space="preserve"> </w:t>
      </w:r>
      <w:r w:rsidR="005E4888" w:rsidRPr="00B61948">
        <w:rPr>
          <w:rFonts w:eastAsia="나눔명조" w:hint="eastAsia"/>
          <w:sz w:val="20"/>
          <w:szCs w:val="22"/>
        </w:rPr>
        <w:t>이익을</w:t>
      </w:r>
      <w:r w:rsidR="005E4888" w:rsidRPr="00B61948">
        <w:rPr>
          <w:rFonts w:eastAsia="나눔명조" w:hint="eastAsia"/>
          <w:sz w:val="20"/>
          <w:szCs w:val="22"/>
        </w:rPr>
        <w:t xml:space="preserve"> </w:t>
      </w:r>
      <w:r w:rsidR="005E4888" w:rsidRPr="00B61948">
        <w:rPr>
          <w:rFonts w:eastAsia="나눔명조" w:hint="eastAsia"/>
          <w:sz w:val="20"/>
          <w:szCs w:val="22"/>
        </w:rPr>
        <w:t>모두</w:t>
      </w:r>
      <w:r w:rsidR="005E4888" w:rsidRPr="00B61948">
        <w:rPr>
          <w:rFonts w:eastAsia="나눔명조" w:hint="eastAsia"/>
          <w:sz w:val="20"/>
          <w:szCs w:val="22"/>
        </w:rPr>
        <w:t xml:space="preserve"> </w:t>
      </w:r>
      <w:r w:rsidR="005E4888" w:rsidRPr="00B61948">
        <w:rPr>
          <w:rFonts w:eastAsia="나눔명조" w:hint="eastAsia"/>
          <w:sz w:val="20"/>
          <w:szCs w:val="22"/>
        </w:rPr>
        <w:t>고취하는</w:t>
      </w:r>
      <w:r w:rsidR="005E4888" w:rsidRPr="00B61948">
        <w:rPr>
          <w:rFonts w:eastAsia="나눔명조" w:hint="eastAsia"/>
          <w:sz w:val="20"/>
          <w:szCs w:val="22"/>
        </w:rPr>
        <w:t xml:space="preserve"> </w:t>
      </w:r>
      <w:r w:rsidR="005E4888" w:rsidRPr="00B61948">
        <w:rPr>
          <w:rFonts w:eastAsia="나눔명조" w:hint="eastAsia"/>
          <w:sz w:val="20"/>
          <w:szCs w:val="22"/>
        </w:rPr>
        <w:t>행동을</w:t>
      </w:r>
      <w:r w:rsidR="005E4888" w:rsidRPr="00B61948">
        <w:rPr>
          <w:rFonts w:eastAsia="나눔명조" w:hint="eastAsia"/>
          <w:sz w:val="20"/>
          <w:szCs w:val="22"/>
        </w:rPr>
        <w:t xml:space="preserve"> </w:t>
      </w:r>
      <w:r w:rsidR="005E4888" w:rsidRPr="00B61948">
        <w:rPr>
          <w:rFonts w:eastAsia="나눔명조" w:hint="eastAsia"/>
          <w:sz w:val="20"/>
          <w:szCs w:val="22"/>
        </w:rPr>
        <w:t>하도록</w:t>
      </w:r>
      <w:r w:rsidR="005E4888" w:rsidRPr="00B61948">
        <w:rPr>
          <w:rFonts w:eastAsia="나눔명조" w:hint="eastAsia"/>
          <w:sz w:val="20"/>
          <w:szCs w:val="22"/>
        </w:rPr>
        <w:t xml:space="preserve"> </w:t>
      </w:r>
      <w:r w:rsidR="005E4888" w:rsidRPr="00B61948">
        <w:rPr>
          <w:rFonts w:eastAsia="나눔명조" w:hint="eastAsia"/>
          <w:sz w:val="20"/>
          <w:szCs w:val="22"/>
        </w:rPr>
        <w:t>자극하는</w:t>
      </w:r>
      <w:r w:rsidR="005E4888" w:rsidRPr="00B61948">
        <w:rPr>
          <w:rFonts w:eastAsia="나눔명조" w:hint="eastAsia"/>
          <w:sz w:val="20"/>
          <w:szCs w:val="22"/>
        </w:rPr>
        <w:t xml:space="preserve"> </w:t>
      </w:r>
      <w:r w:rsidR="005E4888" w:rsidRPr="00B61948">
        <w:rPr>
          <w:rFonts w:eastAsia="나눔명조" w:hint="eastAsia"/>
          <w:sz w:val="20"/>
          <w:szCs w:val="22"/>
        </w:rPr>
        <w:t>리더십이라고</w:t>
      </w:r>
      <w:r w:rsidR="005E4888" w:rsidRPr="00B61948">
        <w:rPr>
          <w:rFonts w:eastAsia="나눔명조" w:hint="eastAsia"/>
          <w:sz w:val="20"/>
          <w:szCs w:val="22"/>
        </w:rPr>
        <w:t xml:space="preserve"> </w:t>
      </w:r>
      <w:r w:rsidR="005E4888" w:rsidRPr="00B61948">
        <w:rPr>
          <w:rFonts w:eastAsia="나눔명조" w:hint="eastAsia"/>
          <w:sz w:val="20"/>
          <w:szCs w:val="22"/>
        </w:rPr>
        <w:t>정의할</w:t>
      </w:r>
      <w:r w:rsidR="005E4888" w:rsidRPr="00B61948">
        <w:rPr>
          <w:rFonts w:eastAsia="나눔명조" w:hint="eastAsia"/>
          <w:sz w:val="20"/>
          <w:szCs w:val="22"/>
        </w:rPr>
        <w:t xml:space="preserve"> </w:t>
      </w:r>
      <w:r w:rsidR="005E4888" w:rsidRPr="00B61948">
        <w:rPr>
          <w:rFonts w:eastAsia="나눔명조" w:hint="eastAsia"/>
          <w:sz w:val="20"/>
          <w:szCs w:val="22"/>
        </w:rPr>
        <w:t>수</w:t>
      </w:r>
      <w:r w:rsidR="005E4888" w:rsidRPr="00B61948">
        <w:rPr>
          <w:rFonts w:eastAsia="나눔명조" w:hint="eastAsia"/>
          <w:sz w:val="20"/>
          <w:szCs w:val="22"/>
        </w:rPr>
        <w:t xml:space="preserve"> </w:t>
      </w:r>
      <w:r w:rsidR="005E4888" w:rsidRPr="00B61948">
        <w:rPr>
          <w:rFonts w:eastAsia="나눔명조" w:hint="eastAsia"/>
          <w:sz w:val="20"/>
          <w:szCs w:val="22"/>
        </w:rPr>
        <w:t>있다</w:t>
      </w:r>
      <w:r w:rsidR="00271B69"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tOh4Dy6","properties":{"formattedCitation":"(Warrilow 2012)","plainCitation":"(Warrilow 2012)","noteIndex":0},"citationItems":[{"id":1528,"uris":["http://zotero.org/users/5210800/items/7AEP35KB"],"uri":["http://zotero.org/users/5210800/items/7AEP35KB"],"itemData":{"id":1528,"type":"article-journal","container-title":"Harvard Business Reviewe","issue":"3","page":"101-104","title":"Transformational leadership theory-The 4 key components in leading change &amp; managing change","volume":"2","author":[{"family":"Warrilow","given":"S."}],"issued":{"date-parts":[["2012"]]}}}],"schema":"https://github.com/citation-style-language/schema/raw/master/csl-citation.json"} </w:instrText>
      </w:r>
      <w:r w:rsidR="00271B69" w:rsidRPr="00B61948">
        <w:rPr>
          <w:rFonts w:eastAsia="나눔명조"/>
          <w:sz w:val="20"/>
          <w:szCs w:val="22"/>
        </w:rPr>
        <w:fldChar w:fldCharType="separate"/>
      </w:r>
      <w:r w:rsidR="00271B69" w:rsidRPr="00B61948">
        <w:rPr>
          <w:sz w:val="20"/>
        </w:rPr>
        <w:t>(Warrilow</w:t>
      </w:r>
      <w:r w:rsidR="003874A5">
        <w:rPr>
          <w:sz w:val="20"/>
        </w:rPr>
        <w:t>,</w:t>
      </w:r>
      <w:r w:rsidR="00271B69" w:rsidRPr="00B61948">
        <w:rPr>
          <w:sz w:val="20"/>
        </w:rPr>
        <w:t xml:space="preserve"> 2012)</w:t>
      </w:r>
      <w:r w:rsidR="00271B69" w:rsidRPr="00B61948">
        <w:rPr>
          <w:rFonts w:eastAsia="나눔명조"/>
          <w:sz w:val="20"/>
          <w:szCs w:val="22"/>
        </w:rPr>
        <w:fldChar w:fldCharType="end"/>
      </w:r>
      <w:r w:rsidR="00C663A6" w:rsidRPr="00B61948">
        <w:rPr>
          <w:rFonts w:eastAsia="나눔명조" w:hint="eastAsia"/>
          <w:sz w:val="20"/>
          <w:szCs w:val="22"/>
        </w:rPr>
        <w:t>.</w:t>
      </w:r>
      <w:r w:rsidR="005E4888" w:rsidRPr="00B61948">
        <w:rPr>
          <w:rFonts w:eastAsia="나눔명조"/>
          <w:sz w:val="20"/>
          <w:szCs w:val="22"/>
        </w:rPr>
        <w:t xml:space="preserve"> </w:t>
      </w:r>
    </w:p>
    <w:p w14:paraId="28855936" w14:textId="5BE35A06" w:rsidR="00C663A6" w:rsidRPr="00B61948" w:rsidRDefault="00C663A6"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00AC17C9" w:rsidRPr="00B61948">
        <w:rPr>
          <w:rFonts w:eastAsia="나눔명조" w:hint="eastAsia"/>
          <w:sz w:val="20"/>
          <w:szCs w:val="22"/>
        </w:rPr>
        <w:t>집단</w:t>
      </w:r>
      <w:r w:rsidRPr="00B61948">
        <w:rPr>
          <w:rFonts w:eastAsia="나눔명조" w:hint="eastAsia"/>
          <w:sz w:val="20"/>
          <w:szCs w:val="22"/>
        </w:rPr>
        <w:t xml:space="preserve"> </w:t>
      </w:r>
      <w:r w:rsidR="00AC17C9"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초점을</w:t>
      </w:r>
      <w:r w:rsidRPr="00B61948">
        <w:rPr>
          <w:rFonts w:eastAsia="나눔명조" w:hint="eastAsia"/>
          <w:sz w:val="20"/>
          <w:szCs w:val="22"/>
        </w:rPr>
        <w:t xml:space="preserve"> </w:t>
      </w:r>
      <w:r w:rsidRPr="00B61948">
        <w:rPr>
          <w:rFonts w:eastAsia="나눔명조" w:hint="eastAsia"/>
          <w:sz w:val="20"/>
          <w:szCs w:val="22"/>
        </w:rPr>
        <w:t>맞추는</w:t>
      </w:r>
      <w:r w:rsidRPr="00B61948">
        <w:rPr>
          <w:rFonts w:eastAsia="나눔명조" w:hint="eastAsia"/>
          <w:sz w:val="20"/>
          <w:szCs w:val="22"/>
        </w:rPr>
        <w:t xml:space="preserve"> </w:t>
      </w:r>
      <w:r w:rsidRPr="00B61948">
        <w:rPr>
          <w:rFonts w:eastAsia="나눔명조" w:hint="eastAsia"/>
          <w:sz w:val="20"/>
          <w:szCs w:val="22"/>
        </w:rPr>
        <w:t>리더십</w:t>
      </w:r>
      <w:r w:rsidR="00D0563E" w:rsidRPr="00B61948">
        <w:rPr>
          <w:rFonts w:eastAsia="나눔명조" w:hint="eastAsia"/>
          <w:sz w:val="20"/>
          <w:szCs w:val="22"/>
        </w:rPr>
        <w:t>으로</w:t>
      </w:r>
      <w:r w:rsidR="00D0563E" w:rsidRPr="00B61948">
        <w:rPr>
          <w:rFonts w:eastAsia="나눔명조" w:hint="eastAsia"/>
          <w:sz w:val="20"/>
          <w:szCs w:val="22"/>
        </w:rPr>
        <w:t>,</w:t>
      </w:r>
      <w:r w:rsidR="00D0563E"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과는</w:t>
      </w:r>
      <w:r w:rsidRPr="00B61948">
        <w:rPr>
          <w:rFonts w:eastAsia="나눔명조" w:hint="eastAsia"/>
          <w:sz w:val="20"/>
          <w:szCs w:val="22"/>
        </w:rPr>
        <w:t xml:space="preserve"> </w:t>
      </w:r>
      <w:r w:rsidRPr="00B61948">
        <w:rPr>
          <w:rFonts w:eastAsia="나눔명조" w:hint="eastAsia"/>
          <w:sz w:val="20"/>
          <w:szCs w:val="22"/>
        </w:rPr>
        <w:t>달리</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접근</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사용하여</w:t>
      </w:r>
      <w:r w:rsidRPr="00B61948">
        <w:rPr>
          <w:rFonts w:eastAsia="나눔명조" w:hint="eastAsia"/>
          <w:sz w:val="20"/>
          <w:szCs w:val="22"/>
        </w:rPr>
        <w:t xml:space="preserve"> </w:t>
      </w:r>
      <w:r w:rsidRPr="00B61948">
        <w:rPr>
          <w:rFonts w:eastAsia="나눔명조" w:hint="eastAsia"/>
          <w:sz w:val="20"/>
          <w:szCs w:val="22"/>
        </w:rPr>
        <w:t>미래지향적이기</w:t>
      </w:r>
      <w:r w:rsidRPr="00B61948">
        <w:rPr>
          <w:rFonts w:eastAsia="나눔명조" w:hint="eastAsia"/>
          <w:sz w:val="20"/>
          <w:szCs w:val="22"/>
        </w:rPr>
        <w:t xml:space="preserve"> </w:t>
      </w:r>
      <w:r w:rsidRPr="00B61948">
        <w:rPr>
          <w:rFonts w:eastAsia="나눔명조" w:hint="eastAsia"/>
          <w:sz w:val="20"/>
          <w:szCs w:val="22"/>
        </w:rPr>
        <w:t>보다는</w:t>
      </w:r>
      <w:r w:rsidRPr="00B61948">
        <w:rPr>
          <w:rFonts w:eastAsia="나눔명조"/>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hint="eastAsia"/>
          <w:sz w:val="20"/>
          <w:szCs w:val="22"/>
        </w:rPr>
        <w:t>상황의</w:t>
      </w:r>
      <w:r w:rsidRPr="00B61948">
        <w:rPr>
          <w:rFonts w:eastAsia="나눔명조" w:hint="eastAsia"/>
          <w:sz w:val="20"/>
          <w:szCs w:val="22"/>
        </w:rPr>
        <w:t xml:space="preserve"> </w:t>
      </w:r>
      <w:r w:rsidRPr="00B61948">
        <w:rPr>
          <w:rFonts w:eastAsia="나눔명조" w:hint="eastAsia"/>
          <w:sz w:val="20"/>
          <w:szCs w:val="22"/>
        </w:rPr>
        <w:t>안정을</w:t>
      </w:r>
      <w:r w:rsidRPr="00B61948">
        <w:rPr>
          <w:rFonts w:eastAsia="나눔명조" w:hint="eastAsia"/>
          <w:sz w:val="20"/>
          <w:szCs w:val="22"/>
        </w:rPr>
        <w:t xml:space="preserve"> </w:t>
      </w:r>
      <w:r w:rsidRPr="00B61948">
        <w:rPr>
          <w:rFonts w:eastAsia="나눔명조" w:hint="eastAsia"/>
          <w:sz w:val="20"/>
          <w:szCs w:val="22"/>
        </w:rPr>
        <w:t>유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중시한다</w:t>
      </w:r>
      <w:r w:rsidR="00D0563E"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XzN1tOuW","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0563E" w:rsidRPr="00B61948">
        <w:rPr>
          <w:rFonts w:eastAsia="나눔명조"/>
          <w:sz w:val="20"/>
          <w:szCs w:val="22"/>
        </w:rPr>
        <w:fldChar w:fldCharType="separate"/>
      </w:r>
      <w:r w:rsidR="00D0563E" w:rsidRPr="00B61948">
        <w:rPr>
          <w:sz w:val="20"/>
        </w:rPr>
        <w:t>(</w:t>
      </w:r>
      <w:bookmarkStart w:id="5" w:name="_Hlk84888729"/>
      <w:r w:rsidR="00D0563E" w:rsidRPr="00B61948">
        <w:rPr>
          <w:sz w:val="20"/>
        </w:rPr>
        <w:t xml:space="preserve">Odumeru </w:t>
      </w:r>
      <w:r w:rsidR="00A04BB2">
        <w:rPr>
          <w:sz w:val="20"/>
        </w:rPr>
        <w:t>&amp;</w:t>
      </w:r>
      <w:r w:rsidR="00D0563E" w:rsidRPr="00B61948">
        <w:rPr>
          <w:sz w:val="20"/>
        </w:rPr>
        <w:t xml:space="preserve"> Ogbonna</w:t>
      </w:r>
      <w:r w:rsidR="003874A5">
        <w:rPr>
          <w:sz w:val="20"/>
        </w:rPr>
        <w:t>,</w:t>
      </w:r>
      <w:r w:rsidR="00D0563E" w:rsidRPr="00B61948">
        <w:rPr>
          <w:sz w:val="20"/>
        </w:rPr>
        <w:t xml:space="preserve"> 2013</w:t>
      </w:r>
      <w:bookmarkEnd w:id="5"/>
      <w:r w:rsidR="00D0563E" w:rsidRPr="00B61948">
        <w:rPr>
          <w:sz w:val="20"/>
        </w:rPr>
        <w:t>)</w:t>
      </w:r>
      <w:r w:rsidR="00D0563E"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가진</w:t>
      </w:r>
      <w:r w:rsidRPr="00B61948">
        <w:rPr>
          <w:rFonts w:eastAsia="나눔명조" w:hint="eastAsia"/>
          <w:sz w:val="20"/>
          <w:szCs w:val="22"/>
        </w:rPr>
        <w:t xml:space="preserve"> </w:t>
      </w:r>
      <w:r w:rsidRPr="00B61948">
        <w:rPr>
          <w:rFonts w:eastAsia="나눔명조" w:hint="eastAsia"/>
          <w:sz w:val="20"/>
          <w:szCs w:val="22"/>
        </w:rPr>
        <w:t>리더는</w:t>
      </w:r>
      <w:r w:rsidRPr="00B61948">
        <w:rPr>
          <w:rFonts w:eastAsia="나눔명조" w:hint="eastAsia"/>
          <w:sz w:val="20"/>
          <w:szCs w:val="22"/>
        </w:rPr>
        <w:t xml:space="preserve"> </w:t>
      </w:r>
      <w:r w:rsidRPr="00B61948">
        <w:rPr>
          <w:rFonts w:eastAsia="나눔명조" w:hint="eastAsia"/>
          <w:sz w:val="20"/>
          <w:szCs w:val="22"/>
        </w:rPr>
        <w:t>결점과</w:t>
      </w:r>
      <w:r w:rsidRPr="00B61948">
        <w:rPr>
          <w:rFonts w:eastAsia="나눔명조" w:hint="eastAsia"/>
          <w:sz w:val="20"/>
          <w:szCs w:val="22"/>
        </w:rPr>
        <w:t xml:space="preserve"> </w:t>
      </w:r>
      <w:r w:rsidRPr="00B61948">
        <w:rPr>
          <w:rFonts w:eastAsia="나눔명조" w:hint="eastAsia"/>
          <w:sz w:val="20"/>
          <w:szCs w:val="22"/>
        </w:rPr>
        <w:t>편차를</w:t>
      </w:r>
      <w:r w:rsidRPr="00B61948">
        <w:rPr>
          <w:rFonts w:eastAsia="나눔명조" w:hint="eastAsia"/>
          <w:sz w:val="20"/>
          <w:szCs w:val="22"/>
        </w:rPr>
        <w:t xml:space="preserve"> </w:t>
      </w:r>
      <w:r w:rsidRPr="00B61948">
        <w:rPr>
          <w:rFonts w:eastAsia="나눔명조" w:hint="eastAsia"/>
          <w:sz w:val="20"/>
          <w:szCs w:val="22"/>
        </w:rPr>
        <w:t>찾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구성원</w:t>
      </w:r>
      <w:r w:rsidR="00AC17C9" w:rsidRPr="00B61948">
        <w:rPr>
          <w:rFonts w:eastAsia="나눔명조" w:hint="eastAsia"/>
          <w:sz w:val="20"/>
          <w:szCs w:val="22"/>
        </w:rPr>
        <w:t xml:space="preserve"> </w:t>
      </w:r>
      <w:r w:rsidRPr="00B61948">
        <w:rPr>
          <w:rFonts w:eastAsia="나눔명조" w:hint="eastAsia"/>
          <w:sz w:val="20"/>
          <w:szCs w:val="22"/>
        </w:rPr>
        <w:t>작업</w:t>
      </w:r>
      <w:r w:rsidR="00AC17C9" w:rsidRPr="00B61948">
        <w:rPr>
          <w:rFonts w:eastAsia="나눔명조" w:hint="eastAsia"/>
          <w:sz w:val="20"/>
          <w:szCs w:val="22"/>
        </w:rPr>
        <w:t>을</w:t>
      </w:r>
      <w:r w:rsidR="00AC17C9" w:rsidRPr="00B61948">
        <w:rPr>
          <w:rFonts w:eastAsia="나눔명조" w:hint="eastAsia"/>
          <w:sz w:val="20"/>
          <w:szCs w:val="22"/>
        </w:rPr>
        <w:t xml:space="preserve"> </w:t>
      </w:r>
      <w:r w:rsidR="00AC17C9" w:rsidRPr="00B61948">
        <w:rPr>
          <w:rFonts w:eastAsia="나눔명조" w:hint="eastAsia"/>
          <w:sz w:val="20"/>
          <w:szCs w:val="22"/>
        </w:rPr>
        <w:t>통제하고자</w:t>
      </w:r>
      <w:r w:rsidR="00AC17C9" w:rsidRPr="00B61948">
        <w:rPr>
          <w:rFonts w:eastAsia="나눔명조" w:hint="eastAsia"/>
          <w:sz w:val="20"/>
          <w:szCs w:val="22"/>
        </w:rPr>
        <w:t xml:space="preserve"> </w:t>
      </w:r>
      <w:r w:rsidR="00AC17C9" w:rsidRPr="00B61948">
        <w:rPr>
          <w:rFonts w:eastAsia="나눔명조" w:hint="eastAsia"/>
          <w:sz w:val="20"/>
          <w:szCs w:val="22"/>
        </w:rPr>
        <w:t>하며</w:t>
      </w:r>
      <w:r w:rsidRPr="00B61948">
        <w:rPr>
          <w:rFonts w:eastAsia="나눔명조" w:hint="eastAsia"/>
          <w:sz w:val="20"/>
          <w:szCs w:val="22"/>
        </w:rPr>
        <w:t xml:space="preserve">, </w:t>
      </w:r>
      <w:r w:rsidR="00D0563E" w:rsidRPr="00B61948">
        <w:rPr>
          <w:rFonts w:eastAsia="나눔명조" w:hint="eastAsia"/>
          <w:sz w:val="20"/>
          <w:szCs w:val="22"/>
        </w:rPr>
        <w:t>리더가</w:t>
      </w:r>
      <w:r w:rsidR="00D0563E" w:rsidRPr="00B61948">
        <w:rPr>
          <w:rFonts w:eastAsia="나눔명조" w:hint="eastAsia"/>
          <w:sz w:val="20"/>
          <w:szCs w:val="22"/>
        </w:rPr>
        <w:t xml:space="preserve"> </w:t>
      </w:r>
      <w:r w:rsidR="00D0563E" w:rsidRPr="00B61948">
        <w:rPr>
          <w:rFonts w:eastAsia="나눔명조" w:hint="eastAsia"/>
          <w:sz w:val="20"/>
          <w:szCs w:val="22"/>
        </w:rPr>
        <w:t>보상과</w:t>
      </w:r>
      <w:r w:rsidR="00D0563E" w:rsidRPr="00B61948">
        <w:rPr>
          <w:rFonts w:eastAsia="나눔명조" w:hint="eastAsia"/>
          <w:sz w:val="20"/>
          <w:szCs w:val="22"/>
        </w:rPr>
        <w:t xml:space="preserve"> </w:t>
      </w:r>
      <w:r w:rsidR="00D0563E" w:rsidRPr="00B61948">
        <w:rPr>
          <w:rFonts w:eastAsia="나눔명조" w:hint="eastAsia"/>
          <w:sz w:val="20"/>
          <w:szCs w:val="22"/>
        </w:rPr>
        <w:t>처벌을</w:t>
      </w:r>
      <w:r w:rsidR="00D0563E" w:rsidRPr="00B61948">
        <w:rPr>
          <w:rFonts w:eastAsia="나눔명조" w:hint="eastAsia"/>
          <w:sz w:val="20"/>
          <w:szCs w:val="22"/>
        </w:rPr>
        <w:t xml:space="preserve"> </w:t>
      </w:r>
      <w:r w:rsidR="00D0563E" w:rsidRPr="00B61948">
        <w:rPr>
          <w:rFonts w:eastAsia="나눔명조" w:hint="eastAsia"/>
          <w:sz w:val="20"/>
          <w:szCs w:val="22"/>
        </w:rPr>
        <w:t>통해</w:t>
      </w:r>
      <w:r w:rsidR="00D0563E" w:rsidRPr="00B61948">
        <w:rPr>
          <w:rFonts w:eastAsia="나눔명조" w:hint="eastAsia"/>
          <w:sz w:val="20"/>
          <w:szCs w:val="22"/>
        </w:rPr>
        <w:t xml:space="preserve"> </w:t>
      </w:r>
      <w:r w:rsidR="00D0563E" w:rsidRPr="00B61948">
        <w:rPr>
          <w:rFonts w:eastAsia="나눔명조" w:hint="eastAsia"/>
          <w:sz w:val="20"/>
          <w:szCs w:val="22"/>
        </w:rPr>
        <w:t>구성원의</w:t>
      </w:r>
      <w:r w:rsidR="00D0563E" w:rsidRPr="00B61948">
        <w:rPr>
          <w:rFonts w:eastAsia="나눔명조" w:hint="eastAsia"/>
          <w:sz w:val="20"/>
          <w:szCs w:val="22"/>
        </w:rPr>
        <w:t xml:space="preserve"> </w:t>
      </w:r>
      <w:r w:rsidR="00D0563E" w:rsidRPr="00B61948">
        <w:rPr>
          <w:rFonts w:eastAsia="나눔명조" w:hint="eastAsia"/>
          <w:sz w:val="20"/>
          <w:szCs w:val="22"/>
        </w:rPr>
        <w:t>순응을</w:t>
      </w:r>
      <w:r w:rsidR="00D0563E" w:rsidRPr="00B61948">
        <w:rPr>
          <w:rFonts w:eastAsia="나눔명조" w:hint="eastAsia"/>
          <w:sz w:val="20"/>
          <w:szCs w:val="22"/>
        </w:rPr>
        <w:t xml:space="preserve"> </w:t>
      </w:r>
      <w:r w:rsidR="00D0563E" w:rsidRPr="00B61948">
        <w:rPr>
          <w:rFonts w:eastAsia="나눔명조" w:hint="eastAsia"/>
          <w:sz w:val="20"/>
          <w:szCs w:val="22"/>
        </w:rPr>
        <w:t>촉진한다</w:t>
      </w:r>
      <w:r w:rsidR="00D0563E" w:rsidRPr="00B61948">
        <w:rPr>
          <w:rFonts w:eastAsia="나눔명조" w:hint="eastAsia"/>
          <w:sz w:val="20"/>
          <w:szCs w:val="22"/>
        </w:rPr>
        <w:t>.</w:t>
      </w:r>
      <w:r w:rsidR="00D0563E" w:rsidRPr="00B61948">
        <w:rPr>
          <w:rFonts w:eastAsia="나눔명조"/>
          <w:sz w:val="20"/>
          <w:szCs w:val="22"/>
        </w:rPr>
        <w:t xml:space="preserve"> </w:t>
      </w:r>
      <w:r w:rsidR="00D0563E" w:rsidRPr="00B61948">
        <w:rPr>
          <w:rFonts w:eastAsia="나눔명조" w:hint="eastAsia"/>
          <w:sz w:val="20"/>
          <w:szCs w:val="22"/>
        </w:rPr>
        <w:t>거래적</w:t>
      </w:r>
      <w:r w:rsidR="00D0563E" w:rsidRPr="00B61948">
        <w:rPr>
          <w:rFonts w:eastAsia="나눔명조"/>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위기</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비상</w:t>
      </w:r>
      <w:r w:rsidRPr="00B61948">
        <w:rPr>
          <w:rFonts w:eastAsia="나눔명조" w:hint="eastAsia"/>
          <w:sz w:val="20"/>
          <w:szCs w:val="22"/>
        </w:rPr>
        <w:t xml:space="preserve"> </w:t>
      </w:r>
      <w:proofErr w:type="spellStart"/>
      <w:r w:rsidR="000D5C07" w:rsidRPr="00B61948">
        <w:rPr>
          <w:rFonts w:eastAsia="나눔명조" w:hint="eastAsia"/>
          <w:sz w:val="20"/>
          <w:szCs w:val="22"/>
        </w:rPr>
        <w:t>상황</w:t>
      </w:r>
      <w:r w:rsidR="000D5C07" w:rsidRPr="00B61948">
        <w:rPr>
          <w:rFonts w:eastAsia="나눔명조"/>
          <w:sz w:val="20"/>
          <w:szCs w:val="22"/>
        </w:rPr>
        <w:t>뿐만</w:t>
      </w:r>
      <w:proofErr w:type="spellEnd"/>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hint="eastAsia"/>
          <w:sz w:val="20"/>
          <w:szCs w:val="22"/>
        </w:rPr>
        <w:t xml:space="preserve"> </w:t>
      </w:r>
      <w:r w:rsidR="00AC17C9" w:rsidRPr="00B61948">
        <w:rPr>
          <w:rFonts w:eastAsia="나눔명조" w:hint="eastAsia"/>
          <w:sz w:val="20"/>
          <w:szCs w:val="22"/>
        </w:rPr>
        <w:t>구체적이고</w:t>
      </w:r>
      <w:r w:rsidR="00AC17C9" w:rsidRPr="00B61948">
        <w:rPr>
          <w:rFonts w:eastAsia="나눔명조" w:hint="eastAsia"/>
          <w:sz w:val="20"/>
          <w:szCs w:val="22"/>
        </w:rPr>
        <w:t xml:space="preserve"> </w:t>
      </w:r>
      <w:r w:rsidR="00E068CD" w:rsidRPr="00B61948">
        <w:rPr>
          <w:rFonts w:eastAsia="나눔명조" w:hint="eastAsia"/>
          <w:sz w:val="20"/>
          <w:szCs w:val="22"/>
        </w:rPr>
        <w:t>특수한</w:t>
      </w:r>
      <w:r w:rsidR="00AC17C9" w:rsidRPr="00B61948">
        <w:rPr>
          <w:rFonts w:eastAsia="나눔명조" w:hint="eastAsia"/>
          <w:sz w:val="20"/>
          <w:szCs w:val="22"/>
        </w:rPr>
        <w:t xml:space="preserve"> </w:t>
      </w:r>
      <w:r w:rsidR="00AC17C9" w:rsidRPr="00B61948">
        <w:rPr>
          <w:rFonts w:eastAsia="나눔명조" w:hint="eastAsia"/>
          <w:sz w:val="20"/>
          <w:szCs w:val="22"/>
        </w:rPr>
        <w:t>목표와</w:t>
      </w:r>
      <w:r w:rsidR="00AC17C9" w:rsidRPr="00B61948">
        <w:rPr>
          <w:rFonts w:eastAsia="나눔명조" w:hint="eastAsia"/>
          <w:sz w:val="20"/>
          <w:szCs w:val="22"/>
        </w:rPr>
        <w:t xml:space="preserve"> </w:t>
      </w:r>
      <w:r w:rsidR="00AC17C9" w:rsidRPr="00B61948">
        <w:rPr>
          <w:rFonts w:eastAsia="나눔명조" w:hint="eastAsia"/>
          <w:sz w:val="20"/>
          <w:szCs w:val="22"/>
        </w:rPr>
        <w:t>방식을</w:t>
      </w:r>
      <w:r w:rsidR="00AC17C9" w:rsidRPr="00B61948">
        <w:rPr>
          <w:rFonts w:eastAsia="나눔명조" w:hint="eastAsia"/>
          <w:sz w:val="20"/>
          <w:szCs w:val="22"/>
        </w:rPr>
        <w:t xml:space="preserve"> </w:t>
      </w:r>
      <w:r w:rsidR="00AC17C9" w:rsidRPr="00B61948">
        <w:rPr>
          <w:rFonts w:eastAsia="나눔명조" w:hint="eastAsia"/>
          <w:sz w:val="20"/>
          <w:szCs w:val="22"/>
        </w:rPr>
        <w:t>추구하는</w:t>
      </w:r>
      <w:r w:rsidR="00AC17C9" w:rsidRPr="00B61948">
        <w:rPr>
          <w:rFonts w:eastAsia="나눔명조" w:hint="eastAsia"/>
          <w:sz w:val="20"/>
          <w:szCs w:val="22"/>
        </w:rPr>
        <w:t xml:space="preserve"> </w:t>
      </w:r>
      <w:r w:rsidRPr="00B61948">
        <w:rPr>
          <w:rFonts w:eastAsia="나눔명조" w:hint="eastAsia"/>
          <w:sz w:val="20"/>
          <w:szCs w:val="22"/>
        </w:rPr>
        <w:t>사업</w:t>
      </w:r>
      <w:r w:rsidR="00E068CD"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프로젝트</w:t>
      </w:r>
      <w:r w:rsidRPr="00B61948">
        <w:rPr>
          <w:rFonts w:eastAsia="나눔명조" w:hint="eastAsia"/>
          <w:sz w:val="20"/>
          <w:szCs w:val="22"/>
        </w:rPr>
        <w:t xml:space="preserve"> </w:t>
      </w:r>
      <w:r w:rsidRPr="00B61948">
        <w:rPr>
          <w:rFonts w:eastAsia="나눔명조" w:hint="eastAsia"/>
          <w:sz w:val="20"/>
          <w:szCs w:val="22"/>
        </w:rPr>
        <w:t>수행</w:t>
      </w:r>
      <w:r w:rsidR="00AC17C9"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효과적이다</w:t>
      </w:r>
      <w:r w:rsidR="00D0563E" w:rsidRPr="00B61948">
        <w:rPr>
          <w:rFonts w:eastAsia="나눔명조"/>
          <w:sz w:val="20"/>
          <w:szCs w:val="22"/>
        </w:rPr>
        <w:t>(</w:t>
      </w:r>
      <w:proofErr w:type="spellStart"/>
      <w:r w:rsidR="000643CA" w:rsidRPr="00B61948">
        <w:rPr>
          <w:rFonts w:eastAsia="나눔명조"/>
          <w:sz w:val="20"/>
          <w:szCs w:val="22"/>
        </w:rPr>
        <w:t>Odumeru</w:t>
      </w:r>
      <w:proofErr w:type="spellEnd"/>
      <w:r w:rsidR="000643CA" w:rsidRPr="00B61948">
        <w:rPr>
          <w:rFonts w:eastAsia="나눔명조"/>
          <w:sz w:val="20"/>
          <w:szCs w:val="22"/>
        </w:rPr>
        <w:t xml:space="preserve"> </w:t>
      </w:r>
      <w:r w:rsidR="00A04BB2">
        <w:rPr>
          <w:rFonts w:eastAsia="나눔명조"/>
          <w:sz w:val="20"/>
          <w:szCs w:val="22"/>
        </w:rPr>
        <w:t>&amp;</w:t>
      </w:r>
      <w:r w:rsidR="000643CA" w:rsidRPr="00B61948">
        <w:rPr>
          <w:rFonts w:eastAsia="나눔명조"/>
          <w:sz w:val="20"/>
          <w:szCs w:val="22"/>
        </w:rPr>
        <w:t xml:space="preserve"> Ogbonna</w:t>
      </w:r>
      <w:r w:rsidR="003874A5">
        <w:rPr>
          <w:rFonts w:eastAsia="나눔명조"/>
          <w:sz w:val="20"/>
          <w:szCs w:val="22"/>
        </w:rPr>
        <w:t>,</w:t>
      </w:r>
      <w:r w:rsidR="000643CA" w:rsidRPr="00B61948">
        <w:rPr>
          <w:rFonts w:eastAsia="나눔명조"/>
          <w:sz w:val="20"/>
          <w:szCs w:val="22"/>
        </w:rPr>
        <w:t xml:space="preserve"> 2013</w:t>
      </w:r>
      <w:r w:rsidR="00D0563E" w:rsidRPr="00B61948">
        <w:rPr>
          <w:rFonts w:eastAsia="나눔명조"/>
          <w:sz w:val="20"/>
          <w:szCs w:val="22"/>
        </w:rPr>
        <w:t>)</w:t>
      </w:r>
      <w:r w:rsidRPr="00B61948">
        <w:rPr>
          <w:rFonts w:eastAsia="나눔명조"/>
          <w:sz w:val="20"/>
          <w:szCs w:val="22"/>
        </w:rPr>
        <w:t>.</w:t>
      </w:r>
    </w:p>
    <w:p w14:paraId="6403A22E" w14:textId="3DD93CC5" w:rsidR="00C663A6" w:rsidRPr="00B61948" w:rsidRDefault="005370FC"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국내</w:t>
      </w:r>
      <w:r w:rsidRPr="00B61948">
        <w:rPr>
          <w:rFonts w:eastAsia="나눔명조" w:hint="eastAsia"/>
          <w:sz w:val="20"/>
          <w:szCs w:val="22"/>
        </w:rPr>
        <w:t xml:space="preserve"> </w:t>
      </w:r>
      <w:r w:rsidR="00C663A6" w:rsidRPr="00B61948">
        <w:rPr>
          <w:rFonts w:eastAsia="나눔명조" w:hint="eastAsia"/>
          <w:sz w:val="20"/>
          <w:szCs w:val="22"/>
        </w:rPr>
        <w:t>연구들</w:t>
      </w:r>
      <w:r w:rsidR="00271B69" w:rsidRPr="00B61948">
        <w:rPr>
          <w:rFonts w:eastAsia="나눔명조" w:hint="eastAsia"/>
          <w:sz w:val="20"/>
          <w:szCs w:val="22"/>
        </w:rPr>
        <w:t>은</w:t>
      </w:r>
      <w:r w:rsidR="00271B69" w:rsidRPr="00B61948">
        <w:rPr>
          <w:rFonts w:eastAsia="나눔명조" w:hint="eastAsia"/>
          <w:sz w:val="20"/>
          <w:szCs w:val="22"/>
        </w:rPr>
        <w:t xml:space="preserve"> </w:t>
      </w:r>
      <w:r w:rsidR="00271B69" w:rsidRPr="00B61948">
        <w:rPr>
          <w:rFonts w:eastAsia="나눔명조" w:hint="eastAsia"/>
          <w:sz w:val="20"/>
          <w:szCs w:val="22"/>
        </w:rPr>
        <w:t>주로</w:t>
      </w:r>
      <w:r w:rsidR="00271B69" w:rsidRPr="00B61948">
        <w:rPr>
          <w:rFonts w:eastAsia="나눔명조" w:hint="eastAsia"/>
          <w:sz w:val="20"/>
          <w:szCs w:val="22"/>
        </w:rPr>
        <w:t xml:space="preserve"> </w:t>
      </w:r>
      <w:r w:rsidR="00271B69" w:rsidRPr="00B61948">
        <w:rPr>
          <w:rFonts w:eastAsia="나눔명조" w:hint="eastAsia"/>
          <w:sz w:val="20"/>
          <w:szCs w:val="22"/>
        </w:rPr>
        <w:t>직무성과</w:t>
      </w:r>
      <w:r w:rsidR="00271B69" w:rsidRPr="00B61948">
        <w:rPr>
          <w:rFonts w:eastAsia="나눔명조" w:hint="eastAsia"/>
          <w:sz w:val="20"/>
          <w:szCs w:val="22"/>
        </w:rPr>
        <w:t xml:space="preserve"> </w:t>
      </w:r>
      <w:r w:rsidR="00271B69" w:rsidRPr="00B61948">
        <w:rPr>
          <w:rFonts w:eastAsia="나눔명조" w:hint="eastAsia"/>
          <w:sz w:val="20"/>
          <w:szCs w:val="22"/>
        </w:rPr>
        <w:t>혹은</w:t>
      </w:r>
      <w:r w:rsidR="00271B69" w:rsidRPr="00B61948">
        <w:rPr>
          <w:rFonts w:eastAsia="나눔명조" w:hint="eastAsia"/>
          <w:sz w:val="20"/>
          <w:szCs w:val="22"/>
        </w:rPr>
        <w:t xml:space="preserve"> </w:t>
      </w:r>
      <w:r w:rsidR="00271B69" w:rsidRPr="00B61948">
        <w:rPr>
          <w:rFonts w:eastAsia="나눔명조" w:hint="eastAsia"/>
          <w:sz w:val="20"/>
          <w:szCs w:val="22"/>
        </w:rPr>
        <w:t>직무효율성과</w:t>
      </w:r>
      <w:r w:rsidR="00271B69" w:rsidRPr="00B61948">
        <w:rPr>
          <w:rFonts w:eastAsia="나눔명조" w:hint="eastAsia"/>
          <w:sz w:val="20"/>
          <w:szCs w:val="22"/>
        </w:rPr>
        <w:t xml:space="preserve"> </w:t>
      </w:r>
      <w:r w:rsidR="00271B69" w:rsidRPr="00B61948">
        <w:rPr>
          <w:rFonts w:eastAsia="나눔명조" w:hint="eastAsia"/>
          <w:sz w:val="20"/>
          <w:szCs w:val="22"/>
        </w:rPr>
        <w:t>리더십</w:t>
      </w:r>
      <w:r w:rsidR="00271B69" w:rsidRPr="00B61948">
        <w:rPr>
          <w:rFonts w:eastAsia="나눔명조" w:hint="eastAsia"/>
          <w:sz w:val="20"/>
          <w:szCs w:val="22"/>
        </w:rPr>
        <w:t xml:space="preserve"> </w:t>
      </w:r>
      <w:r w:rsidR="00271B69" w:rsidRPr="00B61948">
        <w:rPr>
          <w:rFonts w:eastAsia="나눔명조" w:hint="eastAsia"/>
          <w:sz w:val="20"/>
          <w:szCs w:val="22"/>
        </w:rPr>
        <w:t>간의</w:t>
      </w:r>
      <w:r w:rsidR="00271B69" w:rsidRPr="00B61948">
        <w:rPr>
          <w:rFonts w:eastAsia="나눔명조" w:hint="eastAsia"/>
          <w:sz w:val="20"/>
          <w:szCs w:val="22"/>
        </w:rPr>
        <w:t xml:space="preserve"> </w:t>
      </w:r>
      <w:r w:rsidR="00271B69" w:rsidRPr="00B61948">
        <w:rPr>
          <w:rFonts w:eastAsia="나눔명조" w:hint="eastAsia"/>
          <w:sz w:val="20"/>
          <w:szCs w:val="22"/>
        </w:rPr>
        <w:t>관계에</w:t>
      </w:r>
      <w:r w:rsidR="00271B69" w:rsidRPr="00B61948">
        <w:rPr>
          <w:rFonts w:eastAsia="나눔명조" w:hint="eastAsia"/>
          <w:sz w:val="20"/>
          <w:szCs w:val="22"/>
        </w:rPr>
        <w:t xml:space="preserve"> </w:t>
      </w:r>
      <w:r w:rsidR="00271B69" w:rsidRPr="00B61948">
        <w:rPr>
          <w:rFonts w:eastAsia="나눔명조" w:hint="eastAsia"/>
          <w:sz w:val="20"/>
          <w:szCs w:val="22"/>
        </w:rPr>
        <w:t>주목하고</w:t>
      </w:r>
      <w:r w:rsidR="00271B69" w:rsidRPr="00B61948">
        <w:rPr>
          <w:rFonts w:eastAsia="나눔명조" w:hint="eastAsia"/>
          <w:sz w:val="20"/>
          <w:szCs w:val="22"/>
        </w:rPr>
        <w:t xml:space="preserve"> </w:t>
      </w:r>
      <w:r w:rsidR="00271B69" w:rsidRPr="00B61948">
        <w:rPr>
          <w:rFonts w:eastAsia="나눔명조" w:hint="eastAsia"/>
          <w:sz w:val="20"/>
          <w:szCs w:val="22"/>
        </w:rPr>
        <w:t>있으며</w:t>
      </w:r>
      <w:r w:rsidR="00271B69" w:rsidRPr="00B61948">
        <w:rPr>
          <w:rFonts w:eastAsia="나눔명조" w:hint="eastAsia"/>
          <w:sz w:val="20"/>
          <w:szCs w:val="22"/>
        </w:rPr>
        <w:t>,</w:t>
      </w:r>
      <w:r w:rsidR="00271B69" w:rsidRPr="00B61948">
        <w:rPr>
          <w:rFonts w:eastAsia="나눔명조"/>
          <w:sz w:val="20"/>
          <w:szCs w:val="22"/>
        </w:rPr>
        <w:t xml:space="preserve"> </w:t>
      </w:r>
      <w:r w:rsidR="00C663A6" w:rsidRPr="00B61948">
        <w:rPr>
          <w:rFonts w:eastAsia="나눔명조" w:hint="eastAsia"/>
          <w:sz w:val="20"/>
          <w:szCs w:val="22"/>
        </w:rPr>
        <w:t>조직몰입</w:t>
      </w:r>
      <w:r w:rsidR="00C663A6" w:rsidRPr="00B61948">
        <w:rPr>
          <w:rFonts w:eastAsia="나눔명조" w:hint="eastAsia"/>
          <w:sz w:val="20"/>
          <w:szCs w:val="22"/>
        </w:rPr>
        <w:t xml:space="preserve">, </w:t>
      </w:r>
      <w:r w:rsidR="00C663A6" w:rsidRPr="00B61948">
        <w:rPr>
          <w:rFonts w:eastAsia="나눔명조" w:hint="eastAsia"/>
          <w:sz w:val="20"/>
          <w:szCs w:val="22"/>
        </w:rPr>
        <w:t>직무만족</w:t>
      </w:r>
      <w:r w:rsidR="00C663A6" w:rsidRPr="00B61948">
        <w:rPr>
          <w:rFonts w:eastAsia="나눔명조" w:hint="eastAsia"/>
          <w:sz w:val="20"/>
          <w:szCs w:val="22"/>
        </w:rPr>
        <w:t xml:space="preserve">, </w:t>
      </w:r>
      <w:r w:rsidR="00C663A6" w:rsidRPr="00B61948">
        <w:rPr>
          <w:rFonts w:eastAsia="나눔명조" w:hint="eastAsia"/>
          <w:sz w:val="20"/>
          <w:szCs w:val="22"/>
        </w:rPr>
        <w:t>조직성과</w:t>
      </w:r>
      <w:r w:rsidR="00C663A6" w:rsidRPr="00B61948">
        <w:rPr>
          <w:rFonts w:eastAsia="나눔명조" w:hint="eastAsia"/>
          <w:sz w:val="20"/>
          <w:szCs w:val="22"/>
        </w:rPr>
        <w:t xml:space="preserve">, </w:t>
      </w:r>
      <w:r w:rsidR="00C663A6" w:rsidRPr="00B61948">
        <w:rPr>
          <w:rFonts w:eastAsia="나눔명조" w:hint="eastAsia"/>
          <w:sz w:val="20"/>
          <w:szCs w:val="22"/>
        </w:rPr>
        <w:t>혁신행동</w:t>
      </w:r>
      <w:r w:rsidR="00C663A6" w:rsidRPr="00B61948">
        <w:rPr>
          <w:rFonts w:eastAsia="나눔명조" w:hint="eastAsia"/>
          <w:sz w:val="20"/>
          <w:szCs w:val="22"/>
        </w:rPr>
        <w:t xml:space="preserve">, </w:t>
      </w:r>
      <w:r w:rsidR="00C663A6" w:rsidRPr="00B61948">
        <w:rPr>
          <w:rFonts w:eastAsia="나눔명조" w:hint="eastAsia"/>
          <w:sz w:val="20"/>
          <w:szCs w:val="22"/>
        </w:rPr>
        <w:t>조직시민행동</w:t>
      </w:r>
      <w:r w:rsidR="00C663A6" w:rsidRPr="00B61948">
        <w:rPr>
          <w:rFonts w:eastAsia="나눔명조" w:hint="eastAsia"/>
          <w:sz w:val="20"/>
          <w:szCs w:val="22"/>
        </w:rPr>
        <w:t xml:space="preserve"> </w:t>
      </w:r>
      <w:r w:rsidR="00C663A6" w:rsidRPr="00B61948">
        <w:rPr>
          <w:rFonts w:eastAsia="나눔명조" w:hint="eastAsia"/>
          <w:sz w:val="20"/>
          <w:szCs w:val="22"/>
        </w:rPr>
        <w:t>등</w:t>
      </w:r>
      <w:r w:rsidR="00271B69" w:rsidRPr="00B61948">
        <w:rPr>
          <w:rFonts w:eastAsia="나눔명조" w:hint="eastAsia"/>
          <w:sz w:val="20"/>
          <w:szCs w:val="22"/>
        </w:rPr>
        <w:t>을</w:t>
      </w:r>
      <w:r w:rsidR="00E068CD" w:rsidRPr="00B61948">
        <w:rPr>
          <w:rFonts w:eastAsia="나눔명조" w:hint="eastAsia"/>
          <w:sz w:val="20"/>
          <w:szCs w:val="22"/>
        </w:rPr>
        <w:t xml:space="preserve"> </w:t>
      </w:r>
      <w:r w:rsidR="00C663A6" w:rsidRPr="00B61948">
        <w:rPr>
          <w:rFonts w:eastAsia="나눔명조" w:hint="eastAsia"/>
          <w:sz w:val="20"/>
          <w:szCs w:val="22"/>
        </w:rPr>
        <w:t>함께</w:t>
      </w:r>
      <w:r w:rsidR="00E068CD" w:rsidRPr="00B61948">
        <w:rPr>
          <w:rFonts w:eastAsia="나눔명조" w:hint="eastAsia"/>
          <w:sz w:val="20"/>
          <w:szCs w:val="22"/>
        </w:rPr>
        <w:t xml:space="preserve"> </w:t>
      </w:r>
      <w:r w:rsidR="00271B69" w:rsidRPr="00B61948">
        <w:rPr>
          <w:rFonts w:eastAsia="나눔명조" w:hint="eastAsia"/>
          <w:sz w:val="20"/>
          <w:szCs w:val="22"/>
        </w:rPr>
        <w:t>고려하고</w:t>
      </w:r>
      <w:r w:rsidR="00271B69" w:rsidRPr="00B61948">
        <w:rPr>
          <w:rFonts w:eastAsia="나눔명조" w:hint="eastAsia"/>
          <w:sz w:val="20"/>
          <w:szCs w:val="22"/>
        </w:rPr>
        <w:t xml:space="preserve"> </w:t>
      </w:r>
      <w:r w:rsidR="00271B69" w:rsidRPr="00B61948">
        <w:rPr>
          <w:rFonts w:eastAsia="나눔명조" w:hint="eastAsia"/>
          <w:sz w:val="20"/>
          <w:szCs w:val="22"/>
        </w:rPr>
        <w:t>있다</w:t>
      </w:r>
      <w:r w:rsidR="00D0563E"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coSQbcS","properties":{"formattedCitation":"(\\uc0\\u44053{}\\uc0\\u49688{}\\uc0\\u46028{} 2010; \\uc0\\u44552{}\\uc0\\u50857{}\\uc0\\u51452{} and \\uc0\\u49569{}\\uc0\\u44148{}\\uc0\\u49453{} 2014; \\uc0\\u47448{}\\uc0\\u48337{}\\uc0\\u44260{} and \\uc0\\u47448{}\\uc0\\u51008{}\\uc0\\u50689{} 2013; \\uc0\\u48149{}\\uc0\\u54788{}\\uc0\\u50865{} 2020; \\uc0\\u51060{}\\uc0\\u44053{}\\uc0\\u50725{} and \\uc0\\u49552{}\\uc0\\u53468{}\\uc0\\u50896{} 2004)","plain</w:instrText>
      </w:r>
      <w:r w:rsidR="005302F9" w:rsidRPr="00B61948">
        <w:rPr>
          <w:rFonts w:eastAsia="나눔명조" w:hint="eastAsia"/>
          <w:sz w:val="20"/>
          <w:szCs w:val="22"/>
        </w:rPr>
        <w:instrText>Citation":"(</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 2010; </w:instrText>
      </w:r>
      <w:r w:rsidR="005302F9" w:rsidRPr="00B61948">
        <w:rPr>
          <w:rFonts w:eastAsia="나눔명조" w:hint="eastAsia"/>
          <w:sz w:val="20"/>
          <w:szCs w:val="22"/>
        </w:rPr>
        <w:instrText>금용주</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송건섭</w:instrText>
      </w:r>
      <w:r w:rsidR="005302F9" w:rsidRPr="00B61948">
        <w:rPr>
          <w:rFonts w:eastAsia="나눔명조" w:hint="eastAsia"/>
          <w:sz w:val="20"/>
          <w:szCs w:val="22"/>
        </w:rPr>
        <w:instrText xml:space="preserve"> 2014; </w:instrText>
      </w:r>
      <w:r w:rsidR="005302F9" w:rsidRPr="00B61948">
        <w:rPr>
          <w:rFonts w:eastAsia="나눔명조" w:hint="eastAsia"/>
          <w:sz w:val="20"/>
          <w:szCs w:val="22"/>
        </w:rPr>
        <w:instrText>류병곤</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류은영</w:instrText>
      </w:r>
      <w:r w:rsidR="005302F9" w:rsidRPr="00B61948">
        <w:rPr>
          <w:rFonts w:eastAsia="나눔명조" w:hint="eastAsia"/>
          <w:sz w:val="20"/>
          <w:szCs w:val="22"/>
        </w:rPr>
        <w:instrText xml:space="preserve"> 2013; </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이강옥</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손태원</w:instrText>
      </w:r>
      <w:r w:rsidR="005302F9" w:rsidRPr="00B61948">
        <w:rPr>
          <w:rFonts w:eastAsia="나눔명조" w:hint="eastAsia"/>
          <w:sz w:val="20"/>
          <w:szCs w:val="22"/>
        </w:rPr>
        <w:instrText xml:space="preserve"> 2004)","noteIndex":0},"citationItems":[{"id":1429,"uris":["http://zotero.org/users/5210800/items/AMN64CPR"],"uri":["http://zotero.org/users/5210800/items/AMN64CPR"],"itemData":{"id":1429,"type":"article-journal","container-title":"</w:instrText>
      </w:r>
      <w:r w:rsidR="005302F9" w:rsidRPr="00B61948">
        <w:rPr>
          <w:rFonts w:eastAsia="나눔명조" w:hint="eastAsia"/>
          <w:sz w:val="20"/>
          <w:szCs w:val="22"/>
        </w:rPr>
        <w:instrText>인적자원개발연구</w:instrText>
      </w:r>
      <w:r w:rsidR="005302F9" w:rsidRPr="00B61948">
        <w:rPr>
          <w:rFonts w:eastAsia="나눔명조" w:hint="eastAsia"/>
          <w:sz w:val="20"/>
          <w:szCs w:val="22"/>
        </w:rPr>
        <w:instrText>","issue":"2","note":"Citation Key: kang:2010","page":"21</w:instrText>
      </w:r>
      <w:r w:rsidR="005302F9" w:rsidRPr="00B61948">
        <w:rPr>
          <w:rFonts w:eastAsia="나눔명조" w:hint="eastAsia"/>
          <w:sz w:val="20"/>
          <w:szCs w:val="22"/>
        </w:rPr>
        <w:instrText>–</w:instrText>
      </w:r>
      <w:r w:rsidR="005302F9" w:rsidRPr="00B61948">
        <w:rPr>
          <w:rFonts w:eastAsia="나눔명조" w:hint="eastAsia"/>
          <w:sz w:val="20"/>
          <w:szCs w:val="22"/>
        </w:rPr>
        <w:instrText>40","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재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동기부여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given":""}],"issued":{"date-parts":[["2010",12]]}}},{"id":1433,"uris":["http://zotero.org/users/5210800/items/KVP4H4EP"],"uri":["http://zotero.org/users/5210800/items/KVP4H4EP"],"itemData":{"id":1433,"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issue":"1","note":"Citation Key: keum:song:2014","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6","title":"</w:instrText>
      </w:r>
      <w:r w:rsidR="005302F9" w:rsidRPr="00B61948">
        <w:rPr>
          <w:rFonts w:eastAsia="나눔명조" w:hint="eastAsia"/>
          <w:sz w:val="20"/>
          <w:szCs w:val="22"/>
        </w:rPr>
        <w:instrText>변혁적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금용주</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송건섭</w:instrText>
      </w:r>
      <w:r w:rsidR="005302F9" w:rsidRPr="00B61948">
        <w:rPr>
          <w:rFonts w:eastAsia="나눔명조" w:hint="eastAsia"/>
          <w:sz w:val="20"/>
          <w:szCs w:val="22"/>
        </w:rPr>
        <w:instrText xml:space="preserve">","given":""}],"issued":{"date-parts":[["2014"]]}}},{"id":1445,"uris":["http://zotero.org/users/5210800/items/YEW96G6H"],"uri":["http://zotero.org/users/5210800/items/YEW96G6H"],"itemData":{"id":1445,"type":"article-journal","container-title":"GRI </w:instrText>
      </w:r>
      <w:r w:rsidR="005302F9" w:rsidRPr="00B61948">
        <w:rPr>
          <w:rFonts w:eastAsia="나눔명조" w:hint="eastAsia"/>
          <w:sz w:val="20"/>
          <w:szCs w:val="22"/>
        </w:rPr>
        <w:instrText>연구논총</w:instrText>
      </w:r>
      <w:r w:rsidR="005302F9" w:rsidRPr="00B61948">
        <w:rPr>
          <w:rFonts w:eastAsia="나눔명조" w:hint="eastAsia"/>
          <w:sz w:val="20"/>
          <w:szCs w:val="22"/>
        </w:rPr>
        <w:instrText>","issue":"3","note":"Citation Key: ryu:2013","page":"239</w:instrText>
      </w:r>
      <w:r w:rsidR="005302F9" w:rsidRPr="00B61948">
        <w:rPr>
          <w:rFonts w:eastAsia="나눔명조" w:hint="eastAsia"/>
          <w:sz w:val="20"/>
          <w:szCs w:val="22"/>
        </w:rPr>
        <w:instrText>–</w:instrText>
      </w:r>
      <w:r w:rsidR="005302F9" w:rsidRPr="00B61948">
        <w:rPr>
          <w:rFonts w:eastAsia="나눔명조" w:hint="eastAsia"/>
          <w:sz w:val="20"/>
          <w:szCs w:val="22"/>
        </w:rPr>
        <w:instrText>262","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5","author":[{"family":"</w:instrText>
      </w:r>
      <w:r w:rsidR="005302F9" w:rsidRPr="00B61948">
        <w:rPr>
          <w:rFonts w:eastAsia="나눔명조" w:hint="eastAsia"/>
          <w:sz w:val="20"/>
          <w:szCs w:val="22"/>
        </w:rPr>
        <w:instrText>류병곤</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류은영</w:instrText>
      </w:r>
      <w:r w:rsidR="005302F9" w:rsidRPr="00B61948">
        <w:rPr>
          <w:rFonts w:eastAsia="나눔명조" w:hint="eastAsia"/>
          <w:sz w:val="20"/>
          <w:szCs w:val="22"/>
        </w:rPr>
        <w:instrText>","given":""}],"issued":{"date-parts":[["2013"]]}}},{"id":1413,"uris":["http://zotero.org/users/5210800/items/KY2Y57G6"],"uri":["http://zotero.org/users/5210800/items/KY2Y57G6"],"itemData":{"id":1413,"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DOI":"10.24145/KJPA.58.1.8","ISSN":"12296694","issue":"1","language":"ko","note":"Citation Key: park:2020","page":"215</w:instrText>
      </w:r>
      <w:r w:rsidR="005302F9" w:rsidRPr="00B61948">
        <w:rPr>
          <w:rFonts w:eastAsia="나눔명조" w:hint="eastAsia"/>
          <w:sz w:val="20"/>
          <w:szCs w:val="22"/>
        </w:rPr>
        <w:instrText>–</w:instrText>
      </w:r>
      <w:r w:rsidR="005302F9" w:rsidRPr="00B61948">
        <w:rPr>
          <w:rFonts w:eastAsia="나눔명조" w:hint="eastAsia"/>
          <w:sz w:val="20"/>
          <w:szCs w:val="22"/>
        </w:rPr>
        <w:instrText>243","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협력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The Link between Transformational Leadership and Organizational Performance","volume":"58","author":[{"family":"</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given":""}],"issued":{"date-parts":[["2020",3]]}}},{"id":1459,"uris":["http://zotero.org/users/5210800/items/IUXXIBJH"],"uri":["http://zotero.org/users/5210800/items/IUXXIBJH"],"itemData":{"id":1459,"type":"article-journal","container-title":"</w:instrText>
      </w:r>
      <w:r w:rsidR="005302F9" w:rsidRPr="00B61948">
        <w:rPr>
          <w:rFonts w:eastAsia="나눔명조" w:hint="eastAsia"/>
          <w:sz w:val="20"/>
          <w:szCs w:val="22"/>
        </w:rPr>
        <w:instrText>대한경영학회지</w:instrText>
      </w:r>
      <w:r w:rsidR="005302F9" w:rsidRPr="00B61948">
        <w:rPr>
          <w:rFonts w:eastAsia="나눔명조" w:hint="eastAsia"/>
          <w:sz w:val="20"/>
          <w:szCs w:val="22"/>
        </w:rPr>
        <w:instrText>","issue":"45","note":"Citation Key: lee:sohn:2004","page":"1571</w:instrText>
      </w:r>
      <w:r w:rsidR="005302F9" w:rsidRPr="00B61948">
        <w:rPr>
          <w:rFonts w:eastAsia="나눔명조" w:hint="eastAsia"/>
          <w:sz w:val="20"/>
          <w:szCs w:val="22"/>
        </w:rPr>
        <w:instrText>–</w:instrText>
      </w:r>
      <w:r w:rsidR="005302F9" w:rsidRPr="00B61948">
        <w:rPr>
          <w:rFonts w:eastAsia="나눔명조" w:hint="eastAsia"/>
          <w:sz w:val="20"/>
          <w:szCs w:val="22"/>
        </w:rPr>
        <w:instrText>159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author":[{"family":"</w:instrText>
      </w:r>
      <w:r w:rsidR="005302F9" w:rsidRPr="00B61948">
        <w:rPr>
          <w:rFonts w:eastAsia="나눔명조" w:hint="eastAsia"/>
          <w:sz w:val="20"/>
          <w:szCs w:val="22"/>
        </w:rPr>
        <w:instrText>이강옥</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손태원</w:instrText>
      </w:r>
      <w:r w:rsidR="005302F9" w:rsidRPr="00B61948">
        <w:rPr>
          <w:rFonts w:eastAsia="나눔명조" w:hint="eastAsia"/>
          <w:sz w:val="20"/>
          <w:szCs w:val="22"/>
        </w:rPr>
        <w:instrText>","give</w:instrText>
      </w:r>
      <w:r w:rsidR="005302F9" w:rsidRPr="00B61948">
        <w:rPr>
          <w:rFonts w:eastAsia="나눔명조"/>
          <w:sz w:val="20"/>
          <w:szCs w:val="22"/>
        </w:rPr>
        <w:instrText xml:space="preserve">n":""}],"issued":{"date-parts":[["2004"]]}}}],"schema":"https://github.com/citation-style-language/schema/raw/master/csl-citation.json"} </w:instrText>
      </w:r>
      <w:r w:rsidR="00D0563E"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강수돌</w:t>
      </w:r>
      <w:r w:rsidR="003874A5">
        <w:rPr>
          <w:rFonts w:eastAsia="나눔명조" w:hint="eastAsia"/>
          <w:sz w:val="20"/>
          <w:szCs w:val="22"/>
        </w:rPr>
        <w:t>,</w:t>
      </w:r>
      <w:r w:rsidR="00271B69" w:rsidRPr="003820D2">
        <w:rPr>
          <w:rFonts w:eastAsia="나눔명조"/>
          <w:sz w:val="20"/>
          <w:szCs w:val="22"/>
        </w:rPr>
        <w:t xml:space="preserve"> 2010; </w:t>
      </w:r>
      <w:r w:rsidR="00271B69" w:rsidRPr="003820D2">
        <w:rPr>
          <w:rFonts w:eastAsia="나눔명조" w:hint="eastAsia"/>
          <w:sz w:val="20"/>
          <w:szCs w:val="22"/>
        </w:rPr>
        <w:t>금용주</w:t>
      </w:r>
      <w:r w:rsidR="00512F0D">
        <w:rPr>
          <w:rFonts w:eastAsia="나눔명조"/>
          <w:sz w:val="20"/>
          <w:szCs w:val="22"/>
        </w:rPr>
        <w:t>‧</w:t>
      </w:r>
      <w:r w:rsidR="00271B69" w:rsidRPr="003820D2">
        <w:rPr>
          <w:rFonts w:eastAsia="나눔명조" w:hint="eastAsia"/>
          <w:sz w:val="20"/>
          <w:szCs w:val="22"/>
        </w:rPr>
        <w:t>송건섭</w:t>
      </w:r>
      <w:r w:rsidR="003874A5">
        <w:rPr>
          <w:rFonts w:eastAsia="나눔명조" w:hint="eastAsia"/>
          <w:sz w:val="20"/>
          <w:szCs w:val="22"/>
        </w:rPr>
        <w:t>,</w:t>
      </w:r>
      <w:r w:rsidR="00271B69" w:rsidRPr="003820D2">
        <w:rPr>
          <w:rFonts w:eastAsia="나눔명조"/>
          <w:sz w:val="20"/>
          <w:szCs w:val="22"/>
        </w:rPr>
        <w:t xml:space="preserve"> 2014; </w:t>
      </w:r>
      <w:r w:rsidR="00271B69" w:rsidRPr="003820D2">
        <w:rPr>
          <w:rFonts w:eastAsia="나눔명조" w:hint="eastAsia"/>
          <w:sz w:val="20"/>
          <w:szCs w:val="22"/>
        </w:rPr>
        <w:t>류병곤</w:t>
      </w:r>
      <w:r w:rsidR="00512F0D">
        <w:rPr>
          <w:rFonts w:eastAsia="나눔명조"/>
          <w:sz w:val="20"/>
          <w:szCs w:val="22"/>
        </w:rPr>
        <w:t>‧</w:t>
      </w:r>
      <w:r w:rsidR="00271B69" w:rsidRPr="003820D2">
        <w:rPr>
          <w:rFonts w:eastAsia="나눔명조" w:hint="eastAsia"/>
          <w:sz w:val="20"/>
          <w:szCs w:val="22"/>
        </w:rPr>
        <w:t>류은영</w:t>
      </w:r>
      <w:r w:rsidR="003874A5">
        <w:rPr>
          <w:rFonts w:eastAsia="나눔명조" w:hint="eastAsia"/>
          <w:sz w:val="20"/>
          <w:szCs w:val="22"/>
        </w:rPr>
        <w:t>,</w:t>
      </w:r>
      <w:r w:rsidR="00271B69" w:rsidRPr="003820D2">
        <w:rPr>
          <w:rFonts w:eastAsia="나눔명조"/>
          <w:sz w:val="20"/>
          <w:szCs w:val="22"/>
        </w:rPr>
        <w:t xml:space="preserve"> 2013; </w:t>
      </w:r>
      <w:r w:rsidR="00271B69" w:rsidRPr="003820D2">
        <w:rPr>
          <w:rFonts w:eastAsia="나눔명조" w:hint="eastAsia"/>
          <w:sz w:val="20"/>
          <w:szCs w:val="22"/>
        </w:rPr>
        <w:t>박현욱</w:t>
      </w:r>
      <w:r w:rsidR="003874A5">
        <w:rPr>
          <w:rFonts w:eastAsia="나눔명조" w:hint="eastAsia"/>
          <w:sz w:val="20"/>
          <w:szCs w:val="22"/>
        </w:rPr>
        <w:t>,</w:t>
      </w:r>
      <w:r w:rsidR="00271B69" w:rsidRPr="003820D2">
        <w:rPr>
          <w:rFonts w:eastAsia="나눔명조"/>
          <w:sz w:val="20"/>
          <w:szCs w:val="22"/>
        </w:rPr>
        <w:t xml:space="preserve"> 2020; </w:t>
      </w:r>
      <w:r w:rsidR="00271B69" w:rsidRPr="003820D2">
        <w:rPr>
          <w:rFonts w:eastAsia="나눔명조" w:hint="eastAsia"/>
          <w:sz w:val="20"/>
          <w:szCs w:val="22"/>
        </w:rPr>
        <w:t>이강옥</w:t>
      </w:r>
      <w:r w:rsidR="00512F0D">
        <w:rPr>
          <w:rFonts w:eastAsia="나눔명조"/>
          <w:sz w:val="20"/>
          <w:szCs w:val="22"/>
        </w:rPr>
        <w:t>‧</w:t>
      </w:r>
      <w:r w:rsidR="00271B69" w:rsidRPr="003820D2">
        <w:rPr>
          <w:rFonts w:eastAsia="나눔명조" w:hint="eastAsia"/>
          <w:sz w:val="20"/>
          <w:szCs w:val="22"/>
        </w:rPr>
        <w:t>손태원</w:t>
      </w:r>
      <w:r w:rsidR="003874A5">
        <w:rPr>
          <w:rFonts w:eastAsia="나눔명조" w:hint="eastAsia"/>
          <w:sz w:val="20"/>
          <w:szCs w:val="22"/>
        </w:rPr>
        <w:t>,</w:t>
      </w:r>
      <w:r w:rsidR="00271B69" w:rsidRPr="003820D2">
        <w:rPr>
          <w:rFonts w:eastAsia="나눔명조"/>
          <w:sz w:val="20"/>
          <w:szCs w:val="22"/>
        </w:rPr>
        <w:t xml:space="preserve"> 2004)</w:t>
      </w:r>
      <w:r w:rsidR="00D0563E" w:rsidRPr="00B61948">
        <w:rPr>
          <w:rFonts w:eastAsia="나눔명조"/>
          <w:sz w:val="20"/>
          <w:szCs w:val="22"/>
        </w:rPr>
        <w:fldChar w:fldCharType="end"/>
      </w:r>
      <w:r w:rsidR="00C663A6" w:rsidRPr="00B61948">
        <w:rPr>
          <w:rFonts w:eastAsia="나눔명조" w:hint="eastAsia"/>
          <w:sz w:val="20"/>
          <w:szCs w:val="22"/>
        </w:rPr>
        <w:t xml:space="preserve">. </w:t>
      </w:r>
      <w:r w:rsidR="00C663A6" w:rsidRPr="00B61948">
        <w:rPr>
          <w:rFonts w:eastAsia="나눔명조" w:hint="eastAsia"/>
          <w:sz w:val="20"/>
          <w:szCs w:val="22"/>
        </w:rPr>
        <w:t>이</w:t>
      </w:r>
      <w:r w:rsidR="00C663A6" w:rsidRPr="00B61948">
        <w:rPr>
          <w:rFonts w:eastAsia="나눔명조" w:hint="eastAsia"/>
          <w:sz w:val="20"/>
          <w:szCs w:val="22"/>
        </w:rPr>
        <w:t xml:space="preserve"> </w:t>
      </w:r>
      <w:r w:rsidR="00C663A6" w:rsidRPr="00B61948">
        <w:rPr>
          <w:rFonts w:eastAsia="나눔명조" w:hint="eastAsia"/>
          <w:sz w:val="20"/>
          <w:szCs w:val="22"/>
        </w:rPr>
        <w:t>연구들은</w:t>
      </w:r>
      <w:r w:rsidR="00C663A6" w:rsidRPr="00B61948">
        <w:rPr>
          <w:rFonts w:eastAsia="나눔명조" w:hint="eastAsia"/>
          <w:sz w:val="20"/>
          <w:szCs w:val="22"/>
        </w:rPr>
        <w:t xml:space="preserve"> </w:t>
      </w:r>
      <w:r w:rsidR="00C663A6" w:rsidRPr="00B61948">
        <w:rPr>
          <w:rFonts w:eastAsia="나눔명조" w:hint="eastAsia"/>
          <w:sz w:val="20"/>
          <w:szCs w:val="22"/>
        </w:rPr>
        <w:t>때때로</w:t>
      </w:r>
      <w:r w:rsidR="00C663A6" w:rsidRPr="00B61948">
        <w:rPr>
          <w:rFonts w:eastAsia="나눔명조" w:hint="eastAsia"/>
          <w:sz w:val="20"/>
          <w:szCs w:val="22"/>
        </w:rPr>
        <w:t xml:space="preserve"> </w:t>
      </w:r>
      <w:r w:rsidR="00C663A6" w:rsidRPr="00B61948">
        <w:rPr>
          <w:rFonts w:eastAsia="나눔명조" w:hint="eastAsia"/>
          <w:sz w:val="20"/>
          <w:szCs w:val="22"/>
        </w:rPr>
        <w:t>조직문화</w:t>
      </w:r>
      <w:r w:rsidR="00C663A6" w:rsidRPr="00B61948">
        <w:rPr>
          <w:rFonts w:eastAsia="나눔명조" w:hint="eastAsia"/>
          <w:sz w:val="20"/>
          <w:szCs w:val="22"/>
        </w:rPr>
        <w:t xml:space="preserve">, </w:t>
      </w:r>
      <w:r w:rsidR="00C663A6" w:rsidRPr="00B61948">
        <w:rPr>
          <w:rFonts w:eastAsia="나눔명조" w:hint="eastAsia"/>
          <w:sz w:val="20"/>
          <w:szCs w:val="22"/>
        </w:rPr>
        <w:t>내재적</w:t>
      </w:r>
      <w:r w:rsidR="00C663A6" w:rsidRPr="00B61948">
        <w:rPr>
          <w:rFonts w:eastAsia="나눔명조" w:hint="eastAsia"/>
          <w:sz w:val="20"/>
          <w:szCs w:val="22"/>
        </w:rPr>
        <w:t xml:space="preserve"> </w:t>
      </w:r>
      <w:r w:rsidR="00C663A6" w:rsidRPr="00B61948">
        <w:rPr>
          <w:rFonts w:eastAsia="나눔명조" w:hint="eastAsia"/>
          <w:sz w:val="20"/>
          <w:szCs w:val="22"/>
        </w:rPr>
        <w:t>동기부여</w:t>
      </w:r>
      <w:r w:rsidR="00C663A6" w:rsidRPr="00B61948">
        <w:rPr>
          <w:rFonts w:eastAsia="나눔명조" w:hint="eastAsia"/>
          <w:sz w:val="20"/>
          <w:szCs w:val="22"/>
        </w:rPr>
        <w:t xml:space="preserve">, </w:t>
      </w:r>
      <w:r w:rsidR="00C663A6" w:rsidRPr="00B61948">
        <w:rPr>
          <w:rFonts w:eastAsia="나눔명조" w:hint="eastAsia"/>
          <w:sz w:val="20"/>
          <w:szCs w:val="22"/>
        </w:rPr>
        <w:t>조직</w:t>
      </w:r>
      <w:r w:rsidR="00C663A6" w:rsidRPr="00B61948">
        <w:rPr>
          <w:rFonts w:eastAsia="나눔명조" w:hint="eastAsia"/>
          <w:sz w:val="20"/>
          <w:szCs w:val="22"/>
        </w:rPr>
        <w:t xml:space="preserve"> </w:t>
      </w:r>
      <w:r w:rsidR="00C663A6" w:rsidRPr="00B61948">
        <w:rPr>
          <w:rFonts w:eastAsia="나눔명조" w:hint="eastAsia"/>
          <w:sz w:val="20"/>
          <w:szCs w:val="22"/>
        </w:rPr>
        <w:t>내</w:t>
      </w:r>
      <w:r w:rsidR="00C663A6" w:rsidRPr="00B61948">
        <w:rPr>
          <w:rFonts w:eastAsia="나눔명조" w:hint="eastAsia"/>
          <w:sz w:val="20"/>
          <w:szCs w:val="22"/>
        </w:rPr>
        <w:t xml:space="preserve"> </w:t>
      </w:r>
      <w:r w:rsidR="00C663A6" w:rsidRPr="00B61948">
        <w:rPr>
          <w:rFonts w:eastAsia="나눔명조" w:hint="eastAsia"/>
          <w:sz w:val="20"/>
          <w:szCs w:val="22"/>
        </w:rPr>
        <w:t>협력</w:t>
      </w:r>
      <w:r w:rsidR="00C663A6" w:rsidRPr="00B61948">
        <w:rPr>
          <w:rFonts w:eastAsia="나눔명조" w:hint="eastAsia"/>
          <w:sz w:val="20"/>
          <w:szCs w:val="22"/>
        </w:rPr>
        <w:t xml:space="preserve"> </w:t>
      </w:r>
      <w:r w:rsidR="00C663A6" w:rsidRPr="00B61948">
        <w:rPr>
          <w:rFonts w:eastAsia="나눔명조" w:hint="eastAsia"/>
          <w:sz w:val="20"/>
          <w:szCs w:val="22"/>
        </w:rPr>
        <w:t>등과</w:t>
      </w:r>
      <w:r w:rsidR="00C663A6" w:rsidRPr="00B61948">
        <w:rPr>
          <w:rFonts w:eastAsia="나눔명조" w:hint="eastAsia"/>
          <w:sz w:val="20"/>
          <w:szCs w:val="22"/>
        </w:rPr>
        <w:t xml:space="preserve"> </w:t>
      </w:r>
      <w:r w:rsidR="00C663A6" w:rsidRPr="00B61948">
        <w:rPr>
          <w:rFonts w:eastAsia="나눔명조" w:hint="eastAsia"/>
          <w:sz w:val="20"/>
          <w:szCs w:val="22"/>
        </w:rPr>
        <w:t>같은</w:t>
      </w:r>
      <w:r w:rsidR="00C663A6" w:rsidRPr="00B61948">
        <w:rPr>
          <w:rFonts w:eastAsia="나눔명조" w:hint="eastAsia"/>
          <w:sz w:val="20"/>
          <w:szCs w:val="22"/>
        </w:rPr>
        <w:t xml:space="preserve"> </w:t>
      </w:r>
      <w:r w:rsidR="00C663A6" w:rsidRPr="00B61948">
        <w:rPr>
          <w:rFonts w:eastAsia="나눔명조" w:hint="eastAsia"/>
          <w:sz w:val="20"/>
          <w:szCs w:val="22"/>
        </w:rPr>
        <w:t>조절변수</w:t>
      </w:r>
      <w:r w:rsidR="00C663A6" w:rsidRPr="00B61948">
        <w:rPr>
          <w:rFonts w:eastAsia="나눔명조" w:hint="eastAsia"/>
          <w:sz w:val="20"/>
          <w:szCs w:val="22"/>
        </w:rPr>
        <w:t xml:space="preserve"> </w:t>
      </w:r>
      <w:r w:rsidR="00C663A6" w:rsidRPr="00B61948">
        <w:rPr>
          <w:rFonts w:eastAsia="나눔명조" w:hint="eastAsia"/>
          <w:sz w:val="20"/>
          <w:szCs w:val="22"/>
        </w:rPr>
        <w:t>혹은</w:t>
      </w:r>
      <w:r w:rsidR="00C663A6" w:rsidRPr="00B61948">
        <w:rPr>
          <w:rFonts w:eastAsia="나눔명조" w:hint="eastAsia"/>
          <w:sz w:val="20"/>
          <w:szCs w:val="22"/>
        </w:rPr>
        <w:t xml:space="preserve"> </w:t>
      </w:r>
      <w:r w:rsidR="00C663A6" w:rsidRPr="00B61948">
        <w:rPr>
          <w:rFonts w:eastAsia="나눔명조" w:hint="eastAsia"/>
          <w:sz w:val="20"/>
          <w:szCs w:val="22"/>
        </w:rPr>
        <w:t>매개변수를</w:t>
      </w:r>
      <w:r w:rsidR="00C663A6" w:rsidRPr="00B61948">
        <w:rPr>
          <w:rFonts w:eastAsia="나눔명조" w:hint="eastAsia"/>
          <w:sz w:val="20"/>
          <w:szCs w:val="22"/>
        </w:rPr>
        <w:t xml:space="preserve"> </w:t>
      </w:r>
      <w:r w:rsidR="00C663A6" w:rsidRPr="00B61948">
        <w:rPr>
          <w:rFonts w:eastAsia="나눔명조" w:hint="eastAsia"/>
          <w:sz w:val="20"/>
          <w:szCs w:val="22"/>
        </w:rPr>
        <w:t>활용하기도</w:t>
      </w:r>
      <w:r w:rsidR="00C663A6" w:rsidRPr="00B61948">
        <w:rPr>
          <w:rFonts w:eastAsia="나눔명조" w:hint="eastAsia"/>
          <w:sz w:val="20"/>
          <w:szCs w:val="22"/>
        </w:rPr>
        <w:t xml:space="preserve"> </w:t>
      </w:r>
      <w:r w:rsidR="00C663A6" w:rsidRPr="00B61948">
        <w:rPr>
          <w:rFonts w:eastAsia="나눔명조" w:hint="eastAsia"/>
          <w:sz w:val="20"/>
          <w:szCs w:val="22"/>
        </w:rPr>
        <w:t>하지만</w:t>
      </w:r>
      <w:r w:rsidR="00C663A6" w:rsidRPr="00B61948">
        <w:rPr>
          <w:rFonts w:eastAsia="나눔명조" w:hint="eastAsia"/>
          <w:sz w:val="20"/>
          <w:szCs w:val="22"/>
        </w:rPr>
        <w:t xml:space="preserve">, </w:t>
      </w:r>
      <w:r w:rsidR="00C663A6" w:rsidRPr="00B61948">
        <w:rPr>
          <w:rFonts w:eastAsia="나눔명조" w:hint="eastAsia"/>
          <w:sz w:val="20"/>
          <w:szCs w:val="22"/>
        </w:rPr>
        <w:t>조직성</w:t>
      </w:r>
      <w:r w:rsidR="00E068CD" w:rsidRPr="00B61948">
        <w:rPr>
          <w:rFonts w:eastAsia="나눔명조" w:hint="eastAsia"/>
          <w:sz w:val="20"/>
          <w:szCs w:val="22"/>
        </w:rPr>
        <w:t>과</w:t>
      </w:r>
      <w:r w:rsidR="00E068CD" w:rsidRPr="00B61948">
        <w:rPr>
          <w:rFonts w:eastAsia="나눔명조" w:hint="eastAsia"/>
          <w:sz w:val="20"/>
          <w:szCs w:val="22"/>
        </w:rPr>
        <w:t xml:space="preserve"> </w:t>
      </w:r>
      <w:r w:rsidR="00E068CD" w:rsidRPr="00B61948">
        <w:rPr>
          <w:rFonts w:eastAsia="나눔명조" w:hint="eastAsia"/>
          <w:sz w:val="20"/>
          <w:szCs w:val="22"/>
        </w:rPr>
        <w:t>등</w:t>
      </w:r>
      <w:r w:rsidR="00C663A6" w:rsidRPr="00B61948">
        <w:rPr>
          <w:rFonts w:eastAsia="나눔명조" w:hint="eastAsia"/>
          <w:sz w:val="20"/>
          <w:szCs w:val="22"/>
        </w:rPr>
        <w:t xml:space="preserve"> </w:t>
      </w:r>
      <w:r w:rsidR="00C663A6" w:rsidRPr="00B61948">
        <w:rPr>
          <w:rFonts w:eastAsia="나눔명조" w:hint="eastAsia"/>
          <w:sz w:val="20"/>
          <w:szCs w:val="22"/>
        </w:rPr>
        <w:t>종속변수에</w:t>
      </w:r>
      <w:r w:rsidR="00C663A6" w:rsidRPr="00B61948">
        <w:rPr>
          <w:rFonts w:eastAsia="나눔명조" w:hint="eastAsia"/>
          <w:sz w:val="20"/>
          <w:szCs w:val="22"/>
        </w:rPr>
        <w:t xml:space="preserve"> </w:t>
      </w:r>
      <w:r w:rsidR="00C663A6" w:rsidRPr="00B61948">
        <w:rPr>
          <w:rFonts w:eastAsia="나눔명조" w:hint="eastAsia"/>
          <w:sz w:val="20"/>
          <w:szCs w:val="22"/>
        </w:rPr>
        <w:t>대해</w:t>
      </w:r>
      <w:r w:rsidR="00C663A6" w:rsidRPr="00B61948">
        <w:rPr>
          <w:rFonts w:eastAsia="나눔명조" w:hint="eastAsia"/>
          <w:sz w:val="20"/>
          <w:szCs w:val="22"/>
        </w:rPr>
        <w:t xml:space="preserve"> </w:t>
      </w:r>
      <w:r w:rsidR="00C663A6" w:rsidRPr="00B61948">
        <w:rPr>
          <w:rFonts w:eastAsia="나눔명조" w:hint="eastAsia"/>
          <w:sz w:val="20"/>
          <w:szCs w:val="22"/>
        </w:rPr>
        <w:t>어떤</w:t>
      </w:r>
      <w:r w:rsidR="00C663A6" w:rsidRPr="00B61948">
        <w:rPr>
          <w:rFonts w:eastAsia="나눔명조" w:hint="eastAsia"/>
          <w:sz w:val="20"/>
          <w:szCs w:val="22"/>
        </w:rPr>
        <w:t xml:space="preserve"> </w:t>
      </w:r>
      <w:r w:rsidR="00C663A6" w:rsidRPr="00B61948">
        <w:rPr>
          <w:rFonts w:eastAsia="나눔명조" w:hint="eastAsia"/>
          <w:sz w:val="20"/>
          <w:szCs w:val="22"/>
        </w:rPr>
        <w:t>리더십이</w:t>
      </w:r>
      <w:r w:rsidR="00C663A6" w:rsidRPr="00B61948">
        <w:rPr>
          <w:rFonts w:eastAsia="나눔명조" w:hint="eastAsia"/>
          <w:sz w:val="20"/>
          <w:szCs w:val="22"/>
        </w:rPr>
        <w:t xml:space="preserve"> </w:t>
      </w:r>
      <w:r w:rsidR="00E068CD" w:rsidRPr="00B61948">
        <w:rPr>
          <w:rFonts w:eastAsia="나눔명조" w:hint="eastAsia"/>
          <w:sz w:val="20"/>
          <w:szCs w:val="22"/>
        </w:rPr>
        <w:t>보다</w:t>
      </w:r>
      <w:r w:rsidR="00C663A6" w:rsidRPr="00B61948">
        <w:rPr>
          <w:rFonts w:eastAsia="나눔명조" w:hint="eastAsia"/>
          <w:sz w:val="20"/>
          <w:szCs w:val="22"/>
        </w:rPr>
        <w:t xml:space="preserve"> </w:t>
      </w:r>
      <w:r w:rsidR="00C663A6" w:rsidRPr="00B61948">
        <w:rPr>
          <w:rFonts w:eastAsia="나눔명조" w:hint="eastAsia"/>
          <w:sz w:val="20"/>
          <w:szCs w:val="22"/>
        </w:rPr>
        <w:t>큰</w:t>
      </w:r>
      <w:r w:rsidR="00C663A6" w:rsidRPr="00B61948">
        <w:rPr>
          <w:rFonts w:eastAsia="나눔명조" w:hint="eastAsia"/>
          <w:sz w:val="20"/>
          <w:szCs w:val="22"/>
        </w:rPr>
        <w:t xml:space="preserve"> </w:t>
      </w:r>
      <w:r w:rsidR="00C663A6" w:rsidRPr="00B61948">
        <w:rPr>
          <w:rFonts w:eastAsia="나눔명조" w:hint="eastAsia"/>
          <w:sz w:val="20"/>
          <w:szCs w:val="22"/>
        </w:rPr>
        <w:t>긍정적</w:t>
      </w:r>
      <w:r w:rsidR="00C663A6" w:rsidRPr="00B61948">
        <w:rPr>
          <w:rFonts w:eastAsia="나눔명조" w:hint="eastAsia"/>
          <w:sz w:val="20"/>
          <w:szCs w:val="22"/>
        </w:rPr>
        <w:t xml:space="preserve"> </w:t>
      </w:r>
      <w:r w:rsidR="00C663A6" w:rsidRPr="00B61948">
        <w:rPr>
          <w:rFonts w:eastAsia="나눔명조" w:hint="eastAsia"/>
          <w:sz w:val="20"/>
          <w:szCs w:val="22"/>
        </w:rPr>
        <w:t>효과를</w:t>
      </w:r>
      <w:r w:rsidR="00C663A6" w:rsidRPr="00B61948">
        <w:rPr>
          <w:rFonts w:eastAsia="나눔명조" w:hint="eastAsia"/>
          <w:sz w:val="20"/>
          <w:szCs w:val="22"/>
        </w:rPr>
        <w:t xml:space="preserve"> </w:t>
      </w:r>
      <w:r w:rsidR="00C663A6" w:rsidRPr="00B61948">
        <w:rPr>
          <w:rFonts w:eastAsia="나눔명조" w:hint="eastAsia"/>
          <w:sz w:val="20"/>
          <w:szCs w:val="22"/>
        </w:rPr>
        <w:t>보여주는지를</w:t>
      </w:r>
      <w:r w:rsidR="00C663A6" w:rsidRPr="00B61948">
        <w:rPr>
          <w:rFonts w:eastAsia="나눔명조" w:hint="eastAsia"/>
          <w:sz w:val="20"/>
          <w:szCs w:val="22"/>
        </w:rPr>
        <w:t xml:space="preserve"> </w:t>
      </w:r>
      <w:r w:rsidR="00C663A6" w:rsidRPr="00B61948">
        <w:rPr>
          <w:rFonts w:eastAsia="나눔명조" w:hint="eastAsia"/>
          <w:sz w:val="20"/>
          <w:szCs w:val="22"/>
        </w:rPr>
        <w:t>중점적으로</w:t>
      </w:r>
      <w:r w:rsidR="00C663A6" w:rsidRPr="00B61948">
        <w:rPr>
          <w:rFonts w:eastAsia="나눔명조" w:hint="eastAsia"/>
          <w:sz w:val="20"/>
          <w:szCs w:val="22"/>
        </w:rPr>
        <w:t xml:space="preserve"> </w:t>
      </w:r>
      <w:r w:rsidR="00C663A6" w:rsidRPr="00B61948">
        <w:rPr>
          <w:rFonts w:eastAsia="나눔명조" w:hint="eastAsia"/>
          <w:sz w:val="20"/>
          <w:szCs w:val="22"/>
        </w:rPr>
        <w:t>설명</w:t>
      </w:r>
      <w:r w:rsidR="00271B69" w:rsidRPr="00B61948">
        <w:rPr>
          <w:rFonts w:eastAsia="나눔명조" w:hint="eastAsia"/>
          <w:sz w:val="20"/>
          <w:szCs w:val="22"/>
        </w:rPr>
        <w:t>하고</w:t>
      </w:r>
      <w:r w:rsidR="00271B69" w:rsidRPr="00B61948">
        <w:rPr>
          <w:rFonts w:eastAsia="나눔명조" w:hint="eastAsia"/>
          <w:sz w:val="20"/>
          <w:szCs w:val="22"/>
        </w:rPr>
        <w:t xml:space="preserve"> </w:t>
      </w:r>
      <w:r w:rsidR="00271B69" w:rsidRPr="00B61948">
        <w:rPr>
          <w:rFonts w:eastAsia="나눔명조" w:hint="eastAsia"/>
          <w:sz w:val="20"/>
          <w:szCs w:val="22"/>
        </w:rPr>
        <w:t>있</w:t>
      </w:r>
      <w:r w:rsidR="00C663A6" w:rsidRPr="00B61948">
        <w:rPr>
          <w:rFonts w:eastAsia="나눔명조" w:hint="eastAsia"/>
          <w:sz w:val="20"/>
          <w:szCs w:val="22"/>
        </w:rPr>
        <w:t>다</w:t>
      </w:r>
      <w:r w:rsidR="00C663A6" w:rsidRPr="00B61948">
        <w:rPr>
          <w:rFonts w:eastAsia="나눔명조" w:hint="eastAsia"/>
          <w:sz w:val="20"/>
          <w:szCs w:val="22"/>
        </w:rPr>
        <w:t>.</w:t>
      </w:r>
      <w:r w:rsidR="00271B69" w:rsidRPr="00B61948">
        <w:rPr>
          <w:rFonts w:eastAsia="나눔명조"/>
          <w:sz w:val="20"/>
          <w:szCs w:val="22"/>
        </w:rPr>
        <w:t xml:space="preserve"> </w:t>
      </w:r>
      <w:r w:rsidR="00E068CD" w:rsidRPr="00B61948">
        <w:rPr>
          <w:rFonts w:eastAsia="나눔명조" w:hint="eastAsia"/>
          <w:sz w:val="20"/>
          <w:szCs w:val="22"/>
        </w:rPr>
        <w:t>본</w:t>
      </w:r>
      <w:r w:rsidR="00E068CD" w:rsidRPr="00B61948">
        <w:rPr>
          <w:rFonts w:eastAsia="나눔명조" w:hint="eastAsia"/>
          <w:sz w:val="20"/>
          <w:szCs w:val="22"/>
        </w:rPr>
        <w:t xml:space="preserve"> </w:t>
      </w:r>
      <w:r w:rsidR="00E068CD" w:rsidRPr="00B61948">
        <w:rPr>
          <w:rFonts w:eastAsia="나눔명조" w:hint="eastAsia"/>
          <w:sz w:val="20"/>
          <w:szCs w:val="22"/>
        </w:rPr>
        <w:t>연구에서는</w:t>
      </w:r>
      <w:r w:rsidR="00271B69" w:rsidRPr="00B61948">
        <w:rPr>
          <w:rFonts w:eastAsia="나눔명조" w:hint="eastAsia"/>
          <w:sz w:val="20"/>
          <w:szCs w:val="22"/>
        </w:rPr>
        <w:t xml:space="preserve"> </w:t>
      </w:r>
      <w:r w:rsidR="00271B69" w:rsidRPr="00B61948">
        <w:rPr>
          <w:rFonts w:eastAsia="나눔명조" w:hint="eastAsia"/>
          <w:sz w:val="20"/>
          <w:szCs w:val="22"/>
        </w:rPr>
        <w:t>기존의</w:t>
      </w:r>
      <w:r w:rsidR="00271B69" w:rsidRPr="00B61948">
        <w:rPr>
          <w:rFonts w:eastAsia="나눔명조" w:hint="eastAsia"/>
          <w:sz w:val="20"/>
          <w:szCs w:val="22"/>
        </w:rPr>
        <w:t xml:space="preserve"> </w:t>
      </w:r>
      <w:r w:rsidR="00271B69" w:rsidRPr="00B61948">
        <w:rPr>
          <w:rFonts w:eastAsia="나눔명조" w:hint="eastAsia"/>
          <w:sz w:val="20"/>
          <w:szCs w:val="22"/>
        </w:rPr>
        <w:t>연구들이</w:t>
      </w:r>
      <w:r w:rsidR="00271B69" w:rsidRPr="00B61948">
        <w:rPr>
          <w:rFonts w:eastAsia="나눔명조" w:hint="eastAsia"/>
          <w:sz w:val="20"/>
          <w:szCs w:val="22"/>
        </w:rPr>
        <w:t xml:space="preserve"> </w:t>
      </w:r>
      <w:r w:rsidR="00271B69" w:rsidRPr="00B61948">
        <w:rPr>
          <w:rFonts w:eastAsia="나눔명조" w:hint="eastAsia"/>
          <w:sz w:val="20"/>
          <w:szCs w:val="22"/>
        </w:rPr>
        <w:t>미처</w:t>
      </w:r>
      <w:r w:rsidR="00271B69" w:rsidRPr="00B61948">
        <w:rPr>
          <w:rFonts w:eastAsia="나눔명조" w:hint="eastAsia"/>
          <w:sz w:val="20"/>
          <w:szCs w:val="22"/>
        </w:rPr>
        <w:t xml:space="preserve"> </w:t>
      </w:r>
      <w:r w:rsidR="00271B69" w:rsidRPr="00B61948">
        <w:rPr>
          <w:rFonts w:eastAsia="나눔명조" w:hint="eastAsia"/>
          <w:sz w:val="20"/>
          <w:szCs w:val="22"/>
        </w:rPr>
        <w:t>설명하지</w:t>
      </w:r>
      <w:r w:rsidR="00271B69" w:rsidRPr="00B61948">
        <w:rPr>
          <w:rFonts w:eastAsia="나눔명조" w:hint="eastAsia"/>
          <w:sz w:val="20"/>
          <w:szCs w:val="22"/>
        </w:rPr>
        <w:t xml:space="preserve"> </w:t>
      </w:r>
      <w:r w:rsidR="00271B69" w:rsidRPr="00B61948">
        <w:rPr>
          <w:rFonts w:eastAsia="나눔명조" w:hint="eastAsia"/>
          <w:sz w:val="20"/>
          <w:szCs w:val="22"/>
        </w:rPr>
        <w:t>않는</w:t>
      </w:r>
      <w:r w:rsidR="00E068CD" w:rsidRPr="00B61948">
        <w:rPr>
          <w:rFonts w:eastAsia="나눔명조" w:hint="eastAsia"/>
          <w:sz w:val="20"/>
          <w:szCs w:val="22"/>
        </w:rPr>
        <w:t xml:space="preserve"> </w:t>
      </w:r>
      <w:r w:rsidR="00271B69" w:rsidRPr="00B61948">
        <w:rPr>
          <w:rFonts w:eastAsia="나눔명조" w:hint="eastAsia"/>
          <w:sz w:val="20"/>
          <w:szCs w:val="22"/>
        </w:rPr>
        <w:t>서로</w:t>
      </w:r>
      <w:r w:rsidR="00271B69" w:rsidRPr="00B61948">
        <w:rPr>
          <w:rFonts w:eastAsia="나눔명조" w:hint="eastAsia"/>
          <w:sz w:val="20"/>
          <w:szCs w:val="22"/>
        </w:rPr>
        <w:t xml:space="preserve"> </w:t>
      </w:r>
      <w:r w:rsidR="00271B69" w:rsidRPr="00B61948">
        <w:rPr>
          <w:rFonts w:eastAsia="나눔명조" w:hint="eastAsia"/>
          <w:sz w:val="20"/>
          <w:szCs w:val="22"/>
        </w:rPr>
        <w:t>다른</w:t>
      </w:r>
      <w:r w:rsidR="00271B69" w:rsidRPr="00B61948">
        <w:rPr>
          <w:rFonts w:eastAsia="나눔명조" w:hint="eastAsia"/>
          <w:sz w:val="20"/>
          <w:szCs w:val="22"/>
        </w:rPr>
        <w:t xml:space="preserve"> </w:t>
      </w:r>
      <w:r w:rsidR="00271B69" w:rsidRPr="00B61948">
        <w:rPr>
          <w:rFonts w:eastAsia="나눔명조" w:hint="eastAsia"/>
          <w:sz w:val="20"/>
          <w:szCs w:val="22"/>
        </w:rPr>
        <w:t>목표지향적</w:t>
      </w:r>
      <w:r w:rsidR="00271B69" w:rsidRPr="00B61948">
        <w:rPr>
          <w:rFonts w:eastAsia="나눔명조" w:hint="eastAsia"/>
          <w:sz w:val="20"/>
          <w:szCs w:val="22"/>
        </w:rPr>
        <w:t xml:space="preserve"> </w:t>
      </w:r>
      <w:r w:rsidR="00E068CD" w:rsidRPr="00B61948">
        <w:rPr>
          <w:rFonts w:eastAsia="나눔명조" w:hint="eastAsia"/>
          <w:sz w:val="20"/>
          <w:szCs w:val="22"/>
        </w:rPr>
        <w:t>리더</w:t>
      </w:r>
      <w:r w:rsidR="00271B69" w:rsidRPr="00B61948">
        <w:rPr>
          <w:rFonts w:eastAsia="나눔명조" w:hint="eastAsia"/>
          <w:sz w:val="20"/>
          <w:szCs w:val="22"/>
        </w:rPr>
        <w:t>십이</w:t>
      </w:r>
      <w:r w:rsidR="00E068CD" w:rsidRPr="00B61948">
        <w:rPr>
          <w:rFonts w:eastAsia="나눔명조" w:hint="eastAsia"/>
          <w:sz w:val="20"/>
          <w:szCs w:val="22"/>
        </w:rPr>
        <w:t xml:space="preserve"> </w:t>
      </w:r>
      <w:r w:rsidR="00E068CD" w:rsidRPr="00B61948">
        <w:rPr>
          <w:rFonts w:eastAsia="나눔명조" w:hint="eastAsia"/>
          <w:sz w:val="20"/>
          <w:szCs w:val="22"/>
        </w:rPr>
        <w:t>공공봉사동기</w:t>
      </w:r>
      <w:r w:rsidR="00271B69" w:rsidRPr="00B61948">
        <w:rPr>
          <w:rFonts w:eastAsia="나눔명조" w:hint="eastAsia"/>
          <w:sz w:val="20"/>
          <w:szCs w:val="22"/>
        </w:rPr>
        <w:t>에</w:t>
      </w:r>
      <w:r w:rsidR="00271B69" w:rsidRPr="00B61948">
        <w:rPr>
          <w:rFonts w:eastAsia="나눔명조" w:hint="eastAsia"/>
          <w:sz w:val="20"/>
          <w:szCs w:val="22"/>
        </w:rPr>
        <w:t xml:space="preserve"> </w:t>
      </w:r>
      <w:r w:rsidR="00271B69" w:rsidRPr="00B61948">
        <w:rPr>
          <w:rFonts w:eastAsia="나눔명조" w:hint="eastAsia"/>
          <w:sz w:val="20"/>
          <w:szCs w:val="22"/>
        </w:rPr>
        <w:t>미치는</w:t>
      </w:r>
      <w:r w:rsidR="00271B69" w:rsidRPr="00B61948">
        <w:rPr>
          <w:rFonts w:eastAsia="나눔명조" w:hint="eastAsia"/>
          <w:sz w:val="20"/>
          <w:szCs w:val="22"/>
        </w:rPr>
        <w:t xml:space="preserve"> </w:t>
      </w:r>
      <w:r w:rsidR="00271B69" w:rsidRPr="00B61948">
        <w:rPr>
          <w:rFonts w:eastAsia="나눔명조" w:hint="eastAsia"/>
          <w:sz w:val="20"/>
          <w:szCs w:val="22"/>
        </w:rPr>
        <w:t>효과를</w:t>
      </w:r>
      <w:r w:rsidR="00271B69" w:rsidRPr="00B61948">
        <w:rPr>
          <w:rFonts w:eastAsia="나눔명조" w:hint="eastAsia"/>
          <w:sz w:val="20"/>
          <w:szCs w:val="22"/>
        </w:rPr>
        <w:t xml:space="preserve"> </w:t>
      </w:r>
      <w:r w:rsidR="00271B69" w:rsidRPr="00B61948">
        <w:rPr>
          <w:rFonts w:eastAsia="나눔명조" w:hint="eastAsia"/>
          <w:sz w:val="20"/>
          <w:szCs w:val="22"/>
        </w:rPr>
        <w:t>분석하고자</w:t>
      </w:r>
      <w:r w:rsidR="00271B69" w:rsidRPr="00B61948">
        <w:rPr>
          <w:rFonts w:eastAsia="나눔명조" w:hint="eastAsia"/>
          <w:sz w:val="20"/>
          <w:szCs w:val="22"/>
        </w:rPr>
        <w:t xml:space="preserve"> </w:t>
      </w:r>
      <w:r w:rsidR="00271B69" w:rsidRPr="00B61948">
        <w:rPr>
          <w:rFonts w:eastAsia="나눔명조" w:hint="eastAsia"/>
          <w:sz w:val="20"/>
          <w:szCs w:val="22"/>
        </w:rPr>
        <w:t>한다</w:t>
      </w:r>
      <w:r w:rsidR="00271B69" w:rsidRPr="00B61948">
        <w:rPr>
          <w:rFonts w:eastAsia="나눔명조" w:hint="eastAsia"/>
          <w:sz w:val="20"/>
          <w:szCs w:val="22"/>
        </w:rPr>
        <w:t>.</w:t>
      </w:r>
    </w:p>
    <w:p w14:paraId="388CD029" w14:textId="4A65556B" w:rsidR="009463D0" w:rsidRPr="00B61948" w:rsidRDefault="00645722"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또한</w:t>
      </w:r>
      <w:r w:rsidRPr="00B61948">
        <w:rPr>
          <w:rFonts w:eastAsia="나눔명조"/>
          <w:sz w:val="20"/>
          <w:szCs w:val="22"/>
        </w:rPr>
        <w:t xml:space="preserve">, </w:t>
      </w:r>
      <w:r w:rsidR="005370FC" w:rsidRPr="00B61948">
        <w:rPr>
          <w:rFonts w:eastAsia="나눔명조" w:hint="eastAsia"/>
          <w:sz w:val="20"/>
          <w:szCs w:val="22"/>
        </w:rPr>
        <w:t>거래적</w:t>
      </w:r>
      <w:r w:rsidR="005370FC" w:rsidRPr="00B61948">
        <w:rPr>
          <w:rFonts w:eastAsia="나눔명조" w:hint="eastAsia"/>
          <w:sz w:val="20"/>
          <w:szCs w:val="22"/>
        </w:rPr>
        <w:t xml:space="preserve"> </w:t>
      </w:r>
      <w:r w:rsidR="005370FC" w:rsidRPr="00B61948">
        <w:rPr>
          <w:rFonts w:eastAsia="나눔명조" w:hint="eastAsia"/>
          <w:sz w:val="20"/>
          <w:szCs w:val="22"/>
        </w:rPr>
        <w:t>리더십은</w:t>
      </w:r>
      <w:r w:rsidR="005370FC" w:rsidRPr="00B61948">
        <w:rPr>
          <w:rFonts w:eastAsia="나눔명조" w:hint="eastAsia"/>
          <w:sz w:val="20"/>
          <w:szCs w:val="22"/>
        </w:rPr>
        <w:t xml:space="preserve"> </w:t>
      </w:r>
      <w:r w:rsidR="005370FC" w:rsidRPr="00B61948">
        <w:rPr>
          <w:rFonts w:eastAsia="나눔명조" w:hint="eastAsia"/>
          <w:sz w:val="20"/>
          <w:szCs w:val="22"/>
        </w:rPr>
        <w:t>조건적</w:t>
      </w:r>
      <w:r w:rsidR="005370FC" w:rsidRPr="00B61948">
        <w:rPr>
          <w:rFonts w:eastAsia="나눔명조" w:hint="eastAsia"/>
          <w:sz w:val="20"/>
          <w:szCs w:val="22"/>
        </w:rPr>
        <w:t xml:space="preserve"> </w:t>
      </w:r>
      <w:r w:rsidR="005370FC" w:rsidRPr="00B61948">
        <w:rPr>
          <w:rFonts w:eastAsia="나눔명조" w:hint="eastAsia"/>
          <w:sz w:val="20"/>
          <w:szCs w:val="22"/>
        </w:rPr>
        <w:t>보상과</w:t>
      </w:r>
      <w:r w:rsidR="005370FC" w:rsidRPr="00B61948">
        <w:rPr>
          <w:rFonts w:eastAsia="나눔명조" w:hint="eastAsia"/>
          <w:sz w:val="20"/>
          <w:szCs w:val="22"/>
        </w:rPr>
        <w:t xml:space="preserve"> </w:t>
      </w:r>
      <w:r w:rsidR="005370FC" w:rsidRPr="00B61948">
        <w:rPr>
          <w:rFonts w:eastAsia="나눔명조" w:hint="eastAsia"/>
          <w:sz w:val="20"/>
          <w:szCs w:val="22"/>
        </w:rPr>
        <w:t>예외</w:t>
      </w:r>
      <w:r w:rsidR="005370FC" w:rsidRPr="00B61948">
        <w:rPr>
          <w:rFonts w:eastAsia="나눔명조" w:hint="eastAsia"/>
          <w:sz w:val="20"/>
          <w:szCs w:val="22"/>
        </w:rPr>
        <w:t xml:space="preserve"> </w:t>
      </w:r>
      <w:r w:rsidR="005370FC" w:rsidRPr="00B61948">
        <w:rPr>
          <w:rFonts w:eastAsia="나눔명조" w:hint="eastAsia"/>
          <w:sz w:val="20"/>
          <w:szCs w:val="22"/>
        </w:rPr>
        <w:t>관리</w:t>
      </w:r>
      <w:r w:rsidR="005370FC" w:rsidRPr="00B61948">
        <w:rPr>
          <w:rFonts w:eastAsia="나눔명조" w:hint="eastAsia"/>
          <w:sz w:val="20"/>
          <w:szCs w:val="22"/>
        </w:rPr>
        <w:t>,</w:t>
      </w:r>
      <w:r w:rsidR="005370FC" w:rsidRPr="00B61948">
        <w:rPr>
          <w:rFonts w:eastAsia="나눔명조"/>
          <w:sz w:val="20"/>
          <w:szCs w:val="22"/>
        </w:rPr>
        <w:t xml:space="preserve"> </w:t>
      </w:r>
      <w:r w:rsidR="005370FC" w:rsidRPr="00B61948">
        <w:rPr>
          <w:rFonts w:eastAsia="나눔명조" w:hint="eastAsia"/>
          <w:sz w:val="20"/>
          <w:szCs w:val="22"/>
        </w:rPr>
        <w:t>즉</w:t>
      </w:r>
      <w:r w:rsidR="005370FC" w:rsidRPr="00B61948">
        <w:rPr>
          <w:rFonts w:eastAsia="나눔명조" w:hint="eastAsia"/>
          <w:sz w:val="20"/>
          <w:szCs w:val="22"/>
        </w:rPr>
        <w:t xml:space="preserve"> </w:t>
      </w:r>
      <w:r w:rsidR="005370FC" w:rsidRPr="00B61948">
        <w:rPr>
          <w:rFonts w:eastAsia="나눔명조" w:hint="eastAsia"/>
          <w:sz w:val="20"/>
          <w:szCs w:val="22"/>
        </w:rPr>
        <w:t>성과에</w:t>
      </w:r>
      <w:r w:rsidR="005370FC" w:rsidRPr="00B61948">
        <w:rPr>
          <w:rFonts w:eastAsia="나눔명조" w:hint="eastAsia"/>
          <w:sz w:val="20"/>
          <w:szCs w:val="22"/>
        </w:rPr>
        <w:t xml:space="preserve"> </w:t>
      </w:r>
      <w:r w:rsidR="005370FC" w:rsidRPr="00B61948">
        <w:rPr>
          <w:rFonts w:eastAsia="나눔명조" w:hint="eastAsia"/>
          <w:sz w:val="20"/>
          <w:szCs w:val="22"/>
        </w:rPr>
        <w:t>대한</w:t>
      </w:r>
      <w:r w:rsidR="005370FC" w:rsidRPr="00B61948">
        <w:rPr>
          <w:rFonts w:eastAsia="나눔명조" w:hint="eastAsia"/>
          <w:sz w:val="20"/>
          <w:szCs w:val="22"/>
        </w:rPr>
        <w:t xml:space="preserve"> </w:t>
      </w:r>
      <w:r w:rsidR="005370FC" w:rsidRPr="00B61948">
        <w:rPr>
          <w:rFonts w:eastAsia="나눔명조" w:hint="eastAsia"/>
          <w:sz w:val="20"/>
          <w:szCs w:val="22"/>
        </w:rPr>
        <w:t>보상</w:t>
      </w:r>
      <w:r w:rsidR="005370FC" w:rsidRPr="00B61948">
        <w:rPr>
          <w:rFonts w:eastAsia="나눔명조" w:hint="eastAsia"/>
          <w:sz w:val="20"/>
          <w:szCs w:val="22"/>
        </w:rPr>
        <w:t xml:space="preserve"> </w:t>
      </w:r>
      <w:r w:rsidR="005370FC" w:rsidRPr="00B61948">
        <w:rPr>
          <w:rFonts w:eastAsia="나눔명조" w:hint="eastAsia"/>
          <w:sz w:val="20"/>
          <w:szCs w:val="22"/>
        </w:rPr>
        <w:t>및</w:t>
      </w:r>
      <w:r w:rsidR="005370FC" w:rsidRPr="00B61948">
        <w:rPr>
          <w:rFonts w:eastAsia="나눔명조" w:hint="eastAsia"/>
          <w:sz w:val="20"/>
          <w:szCs w:val="22"/>
        </w:rPr>
        <w:t xml:space="preserve"> </w:t>
      </w:r>
      <w:r w:rsidR="005370FC" w:rsidRPr="00B61948">
        <w:rPr>
          <w:rFonts w:eastAsia="나눔명조" w:hint="eastAsia"/>
          <w:sz w:val="20"/>
          <w:szCs w:val="22"/>
        </w:rPr>
        <w:t>사전</w:t>
      </w:r>
      <w:r w:rsidR="005370FC" w:rsidRPr="00B61948">
        <w:rPr>
          <w:rFonts w:eastAsia="나눔명조" w:hint="eastAsia"/>
          <w:sz w:val="20"/>
          <w:szCs w:val="22"/>
        </w:rPr>
        <w:t xml:space="preserve"> </w:t>
      </w:r>
      <w:r w:rsidR="005370FC" w:rsidRPr="00B61948">
        <w:rPr>
          <w:rFonts w:eastAsia="나눔명조" w:hint="eastAsia"/>
          <w:sz w:val="20"/>
          <w:szCs w:val="22"/>
        </w:rPr>
        <w:t>감독</w:t>
      </w:r>
      <w:r w:rsidR="005370FC" w:rsidRPr="00B61948">
        <w:rPr>
          <w:rFonts w:eastAsia="나눔명조" w:hint="eastAsia"/>
          <w:sz w:val="20"/>
          <w:szCs w:val="22"/>
        </w:rPr>
        <w:t xml:space="preserve"> </w:t>
      </w:r>
      <w:r w:rsidR="005370FC" w:rsidRPr="00B61948">
        <w:rPr>
          <w:rFonts w:eastAsia="나눔명조" w:hint="eastAsia"/>
          <w:sz w:val="20"/>
          <w:szCs w:val="22"/>
        </w:rPr>
        <w:t>등을</w:t>
      </w:r>
      <w:r w:rsidR="005370FC" w:rsidRPr="00B61948">
        <w:rPr>
          <w:rFonts w:eastAsia="나눔명조" w:hint="eastAsia"/>
          <w:sz w:val="20"/>
          <w:szCs w:val="22"/>
        </w:rPr>
        <w:t xml:space="preserve"> </w:t>
      </w:r>
      <w:r w:rsidR="005370FC" w:rsidRPr="00B61948">
        <w:rPr>
          <w:rFonts w:eastAsia="나눔명조" w:hint="eastAsia"/>
          <w:sz w:val="20"/>
          <w:szCs w:val="22"/>
        </w:rPr>
        <w:t>통한</w:t>
      </w:r>
      <w:r w:rsidR="005370FC" w:rsidRPr="00B61948">
        <w:rPr>
          <w:rFonts w:eastAsia="나눔명조" w:hint="eastAsia"/>
          <w:sz w:val="20"/>
          <w:szCs w:val="22"/>
        </w:rPr>
        <w:t xml:space="preserve"> </w:t>
      </w:r>
      <w:r w:rsidR="005370FC" w:rsidRPr="00B61948">
        <w:rPr>
          <w:rFonts w:eastAsia="나눔명조" w:hint="eastAsia"/>
          <w:sz w:val="20"/>
          <w:szCs w:val="22"/>
        </w:rPr>
        <w:t>성과</w:t>
      </w:r>
      <w:r w:rsidR="005370FC" w:rsidRPr="00B61948">
        <w:rPr>
          <w:rFonts w:eastAsia="나눔명조" w:hint="eastAsia"/>
          <w:sz w:val="20"/>
          <w:szCs w:val="22"/>
        </w:rPr>
        <w:t xml:space="preserve"> </w:t>
      </w:r>
      <w:r w:rsidR="005370FC" w:rsidRPr="00B61948">
        <w:rPr>
          <w:rFonts w:eastAsia="나눔명조" w:hint="eastAsia"/>
          <w:sz w:val="20"/>
          <w:szCs w:val="22"/>
        </w:rPr>
        <w:t>관리가</w:t>
      </w:r>
      <w:r w:rsidR="005370FC" w:rsidRPr="00B61948">
        <w:rPr>
          <w:rFonts w:eastAsia="나눔명조" w:hint="eastAsia"/>
          <w:sz w:val="20"/>
          <w:szCs w:val="22"/>
        </w:rPr>
        <w:t xml:space="preserve"> </w:t>
      </w:r>
      <w:r w:rsidR="005370FC" w:rsidRPr="00B61948">
        <w:rPr>
          <w:rFonts w:eastAsia="나눔명조" w:hint="eastAsia"/>
          <w:sz w:val="20"/>
          <w:szCs w:val="22"/>
        </w:rPr>
        <w:t>주요</w:t>
      </w:r>
      <w:r w:rsidR="005370FC" w:rsidRPr="00B61948">
        <w:rPr>
          <w:rFonts w:eastAsia="나눔명조" w:hint="eastAsia"/>
          <w:sz w:val="20"/>
          <w:szCs w:val="22"/>
        </w:rPr>
        <w:t xml:space="preserve"> </w:t>
      </w:r>
      <w:r w:rsidR="005370FC" w:rsidRPr="00B61948">
        <w:rPr>
          <w:rFonts w:eastAsia="나눔명조" w:hint="eastAsia"/>
          <w:sz w:val="20"/>
          <w:szCs w:val="22"/>
        </w:rPr>
        <w:t>구성</w:t>
      </w:r>
      <w:r w:rsidR="005370FC" w:rsidRPr="00B61948">
        <w:rPr>
          <w:rFonts w:eastAsia="나눔명조" w:hint="eastAsia"/>
          <w:sz w:val="20"/>
          <w:szCs w:val="22"/>
        </w:rPr>
        <w:t xml:space="preserve"> </w:t>
      </w:r>
      <w:r w:rsidR="005370FC" w:rsidRPr="00B61948">
        <w:rPr>
          <w:rFonts w:eastAsia="나눔명조" w:hint="eastAsia"/>
          <w:sz w:val="20"/>
          <w:szCs w:val="22"/>
        </w:rPr>
        <w:t>요소</w:t>
      </w:r>
      <w:r w:rsidRPr="00B61948">
        <w:rPr>
          <w:rFonts w:eastAsia="나눔명조" w:hint="eastAsia"/>
          <w:sz w:val="20"/>
          <w:szCs w:val="22"/>
        </w:rPr>
        <w:t>인</w:t>
      </w:r>
      <w:r w:rsidRPr="00B61948">
        <w:rPr>
          <w:rFonts w:eastAsia="나눔명조" w:hint="eastAsia"/>
          <w:sz w:val="20"/>
          <w:szCs w:val="22"/>
        </w:rPr>
        <w:t xml:space="preserve"> </w:t>
      </w:r>
      <w:r w:rsidR="005370FC" w:rsidRPr="00B61948">
        <w:rPr>
          <w:rFonts w:eastAsia="나눔명조" w:hint="eastAsia"/>
          <w:sz w:val="20"/>
          <w:szCs w:val="22"/>
        </w:rPr>
        <w:t>반면</w:t>
      </w:r>
      <w:r w:rsidRPr="00B61948">
        <w:rPr>
          <w:rFonts w:eastAsia="나눔명조" w:hint="eastAsia"/>
          <w:sz w:val="20"/>
          <w:szCs w:val="22"/>
        </w:rPr>
        <w:t>,</w:t>
      </w:r>
      <w:r w:rsidR="005370FC" w:rsidRPr="00B61948">
        <w:rPr>
          <w:rFonts w:eastAsia="나눔명조" w:hint="eastAsia"/>
          <w:sz w:val="20"/>
          <w:szCs w:val="22"/>
        </w:rPr>
        <w:t xml:space="preserve"> </w:t>
      </w:r>
      <w:r w:rsidR="005370FC" w:rsidRPr="00B61948">
        <w:rPr>
          <w:rFonts w:eastAsia="나눔명조" w:hint="eastAsia"/>
          <w:sz w:val="20"/>
          <w:szCs w:val="22"/>
        </w:rPr>
        <w:t>변혁적</w:t>
      </w:r>
      <w:r w:rsidR="005370FC" w:rsidRPr="00B61948">
        <w:rPr>
          <w:rFonts w:eastAsia="나눔명조" w:hint="eastAsia"/>
          <w:sz w:val="20"/>
          <w:szCs w:val="22"/>
        </w:rPr>
        <w:t xml:space="preserve"> </w:t>
      </w:r>
      <w:r w:rsidR="005370FC" w:rsidRPr="00B61948">
        <w:rPr>
          <w:rFonts w:eastAsia="나눔명조" w:hint="eastAsia"/>
          <w:sz w:val="20"/>
          <w:szCs w:val="22"/>
        </w:rPr>
        <w:t>리더십은</w:t>
      </w:r>
      <w:r w:rsidR="005370FC" w:rsidRPr="00B61948">
        <w:rPr>
          <w:rFonts w:eastAsia="나눔명조" w:hint="eastAsia"/>
          <w:sz w:val="20"/>
          <w:szCs w:val="22"/>
        </w:rPr>
        <w:t xml:space="preserve"> </w:t>
      </w:r>
      <w:r w:rsidR="005370FC" w:rsidRPr="00B61948">
        <w:rPr>
          <w:rFonts w:eastAsia="나눔명조" w:hint="eastAsia"/>
          <w:sz w:val="20"/>
          <w:szCs w:val="22"/>
        </w:rPr>
        <w:t>카리스마</w:t>
      </w:r>
      <w:r w:rsidR="005370FC" w:rsidRPr="00B61948">
        <w:rPr>
          <w:rFonts w:eastAsia="나눔명조" w:hint="eastAsia"/>
          <w:sz w:val="20"/>
          <w:szCs w:val="22"/>
        </w:rPr>
        <w:t>,</w:t>
      </w:r>
      <w:r w:rsidR="005370FC" w:rsidRPr="00B61948">
        <w:rPr>
          <w:rFonts w:eastAsia="나눔명조"/>
          <w:sz w:val="20"/>
          <w:szCs w:val="22"/>
        </w:rPr>
        <w:t xml:space="preserve"> </w:t>
      </w:r>
      <w:r w:rsidR="005370FC" w:rsidRPr="00B61948">
        <w:rPr>
          <w:rFonts w:eastAsia="나눔명조" w:hint="eastAsia"/>
          <w:sz w:val="20"/>
          <w:szCs w:val="22"/>
        </w:rPr>
        <w:t>구성원의</w:t>
      </w:r>
      <w:r w:rsidR="005370FC" w:rsidRPr="00B61948">
        <w:rPr>
          <w:rFonts w:eastAsia="나눔명조" w:hint="eastAsia"/>
          <w:sz w:val="20"/>
          <w:szCs w:val="22"/>
        </w:rPr>
        <w:t xml:space="preserve"> </w:t>
      </w:r>
      <w:r w:rsidR="005370FC" w:rsidRPr="00B61948">
        <w:rPr>
          <w:rFonts w:eastAsia="나눔명조" w:hint="eastAsia"/>
          <w:sz w:val="20"/>
          <w:szCs w:val="22"/>
        </w:rPr>
        <w:t>업무열의</w:t>
      </w:r>
      <w:r w:rsidR="005370FC" w:rsidRPr="00B61948">
        <w:rPr>
          <w:rFonts w:eastAsia="나눔명조" w:hint="eastAsia"/>
          <w:sz w:val="20"/>
          <w:szCs w:val="22"/>
        </w:rPr>
        <w:t xml:space="preserve"> </w:t>
      </w:r>
      <w:r w:rsidR="005370FC" w:rsidRPr="00B61948">
        <w:rPr>
          <w:rFonts w:eastAsia="나눔명조" w:hint="eastAsia"/>
          <w:sz w:val="20"/>
          <w:szCs w:val="22"/>
        </w:rPr>
        <w:t>고취</w:t>
      </w:r>
      <w:r w:rsidR="005370FC" w:rsidRPr="00B61948">
        <w:rPr>
          <w:rFonts w:eastAsia="나눔명조" w:hint="eastAsia"/>
          <w:sz w:val="20"/>
          <w:szCs w:val="22"/>
        </w:rPr>
        <w:t>,</w:t>
      </w:r>
      <w:r w:rsidR="005370FC" w:rsidRPr="00B61948">
        <w:rPr>
          <w:rFonts w:eastAsia="나눔명조"/>
          <w:sz w:val="20"/>
          <w:szCs w:val="22"/>
        </w:rPr>
        <w:t xml:space="preserve"> </w:t>
      </w:r>
      <w:r w:rsidR="005370FC" w:rsidRPr="00B61948">
        <w:rPr>
          <w:rFonts w:eastAsia="나눔명조" w:hint="eastAsia"/>
          <w:sz w:val="20"/>
          <w:szCs w:val="22"/>
        </w:rPr>
        <w:t>개개인의</w:t>
      </w:r>
      <w:r w:rsidR="005370FC" w:rsidRPr="00B61948">
        <w:rPr>
          <w:rFonts w:eastAsia="나눔명조" w:hint="eastAsia"/>
          <w:sz w:val="20"/>
          <w:szCs w:val="22"/>
        </w:rPr>
        <w:t xml:space="preserve"> </w:t>
      </w:r>
      <w:r w:rsidR="005370FC" w:rsidRPr="00B61948">
        <w:rPr>
          <w:rFonts w:eastAsia="나눔명조" w:hint="eastAsia"/>
          <w:sz w:val="20"/>
          <w:szCs w:val="22"/>
        </w:rPr>
        <w:t>개별</w:t>
      </w:r>
      <w:r w:rsidR="005370FC" w:rsidRPr="00B61948">
        <w:rPr>
          <w:rFonts w:eastAsia="나눔명조" w:hint="eastAsia"/>
          <w:sz w:val="20"/>
          <w:szCs w:val="22"/>
        </w:rPr>
        <w:t xml:space="preserve"> </w:t>
      </w:r>
      <w:r w:rsidR="005370FC" w:rsidRPr="00B61948">
        <w:rPr>
          <w:rFonts w:eastAsia="나눔명조" w:hint="eastAsia"/>
          <w:sz w:val="20"/>
          <w:szCs w:val="22"/>
        </w:rPr>
        <w:t>욕구</w:t>
      </w:r>
      <w:r w:rsidR="005370FC" w:rsidRPr="00B61948">
        <w:rPr>
          <w:rFonts w:eastAsia="나눔명조" w:hint="eastAsia"/>
          <w:sz w:val="20"/>
          <w:szCs w:val="22"/>
        </w:rPr>
        <w:t xml:space="preserve"> </w:t>
      </w:r>
      <w:r w:rsidR="005370FC" w:rsidRPr="00B61948">
        <w:rPr>
          <w:rFonts w:eastAsia="나눔명조" w:hint="eastAsia"/>
          <w:sz w:val="20"/>
          <w:szCs w:val="22"/>
        </w:rPr>
        <w:t>배려</w:t>
      </w:r>
      <w:r w:rsidR="005370FC" w:rsidRPr="00B61948">
        <w:rPr>
          <w:rFonts w:eastAsia="나눔명조" w:hint="eastAsia"/>
          <w:sz w:val="20"/>
          <w:szCs w:val="22"/>
        </w:rPr>
        <w:t xml:space="preserve">, </w:t>
      </w:r>
      <w:r w:rsidR="005370FC" w:rsidRPr="00B61948">
        <w:rPr>
          <w:rFonts w:eastAsia="나눔명조" w:hint="eastAsia"/>
          <w:sz w:val="20"/>
          <w:szCs w:val="22"/>
        </w:rPr>
        <w:t>창의성과</w:t>
      </w:r>
      <w:r w:rsidR="005370FC" w:rsidRPr="00B61948">
        <w:rPr>
          <w:rFonts w:eastAsia="나눔명조" w:hint="eastAsia"/>
          <w:sz w:val="20"/>
          <w:szCs w:val="22"/>
        </w:rPr>
        <w:t xml:space="preserve"> </w:t>
      </w:r>
      <w:r w:rsidR="005370FC" w:rsidRPr="00B61948">
        <w:rPr>
          <w:rFonts w:eastAsia="나눔명조" w:hint="eastAsia"/>
          <w:sz w:val="20"/>
          <w:szCs w:val="22"/>
        </w:rPr>
        <w:t>합리성을</w:t>
      </w:r>
      <w:r w:rsidR="005370FC" w:rsidRPr="00B61948">
        <w:rPr>
          <w:rFonts w:eastAsia="나눔명조" w:hint="eastAsia"/>
          <w:sz w:val="20"/>
          <w:szCs w:val="22"/>
        </w:rPr>
        <w:t xml:space="preserve"> </w:t>
      </w:r>
      <w:r w:rsidR="005370FC" w:rsidRPr="00B61948">
        <w:rPr>
          <w:rFonts w:eastAsia="나눔명조" w:hint="eastAsia"/>
          <w:sz w:val="20"/>
          <w:szCs w:val="22"/>
        </w:rPr>
        <w:t>고취하여</w:t>
      </w:r>
      <w:r w:rsidR="005370FC" w:rsidRPr="00B61948">
        <w:rPr>
          <w:rFonts w:eastAsia="나눔명조" w:hint="eastAsia"/>
          <w:sz w:val="20"/>
          <w:szCs w:val="22"/>
        </w:rPr>
        <w:t xml:space="preserve"> </w:t>
      </w:r>
      <w:r w:rsidR="005370FC" w:rsidRPr="00B61948">
        <w:rPr>
          <w:rFonts w:eastAsia="나눔명조" w:hint="eastAsia"/>
          <w:sz w:val="20"/>
          <w:szCs w:val="22"/>
        </w:rPr>
        <w:t>지적</w:t>
      </w:r>
      <w:r w:rsidR="005370FC" w:rsidRPr="00B61948">
        <w:rPr>
          <w:rFonts w:eastAsia="나눔명조" w:hint="eastAsia"/>
          <w:sz w:val="20"/>
          <w:szCs w:val="22"/>
        </w:rPr>
        <w:t xml:space="preserve"> </w:t>
      </w:r>
      <w:r w:rsidR="005370FC" w:rsidRPr="00B61948">
        <w:rPr>
          <w:rFonts w:eastAsia="나눔명조" w:hint="eastAsia"/>
          <w:sz w:val="20"/>
          <w:szCs w:val="22"/>
        </w:rPr>
        <w:t>자극을</w:t>
      </w:r>
      <w:r w:rsidR="005370FC" w:rsidRPr="00B61948">
        <w:rPr>
          <w:rFonts w:eastAsia="나눔명조" w:hint="eastAsia"/>
          <w:sz w:val="20"/>
          <w:szCs w:val="22"/>
        </w:rPr>
        <w:t xml:space="preserve"> </w:t>
      </w:r>
      <w:r w:rsidR="005370FC" w:rsidRPr="00B61948">
        <w:rPr>
          <w:rFonts w:eastAsia="나눔명조" w:hint="eastAsia"/>
          <w:sz w:val="20"/>
          <w:szCs w:val="22"/>
        </w:rPr>
        <w:t>제공하는</w:t>
      </w:r>
      <w:r w:rsidR="005370FC" w:rsidRPr="00B61948">
        <w:rPr>
          <w:rFonts w:eastAsia="나눔명조" w:hint="eastAsia"/>
          <w:sz w:val="20"/>
          <w:szCs w:val="22"/>
        </w:rPr>
        <w:t xml:space="preserve"> </w:t>
      </w:r>
      <w:r w:rsidR="005370FC" w:rsidRPr="00B61948">
        <w:rPr>
          <w:rFonts w:eastAsia="나눔명조" w:hint="eastAsia"/>
          <w:sz w:val="20"/>
          <w:szCs w:val="22"/>
        </w:rPr>
        <w:t>것이</w:t>
      </w:r>
      <w:r w:rsidR="005370FC" w:rsidRPr="00B61948">
        <w:rPr>
          <w:rFonts w:eastAsia="나눔명조" w:hint="eastAsia"/>
          <w:sz w:val="20"/>
          <w:szCs w:val="22"/>
        </w:rPr>
        <w:t xml:space="preserve"> </w:t>
      </w:r>
      <w:r w:rsidR="005370FC" w:rsidRPr="00B61948">
        <w:rPr>
          <w:rFonts w:eastAsia="나눔명조" w:hint="eastAsia"/>
          <w:sz w:val="20"/>
          <w:szCs w:val="22"/>
        </w:rPr>
        <w:t>주요</w:t>
      </w:r>
      <w:r w:rsidR="005370FC" w:rsidRPr="00B61948">
        <w:rPr>
          <w:rFonts w:eastAsia="나눔명조" w:hint="eastAsia"/>
          <w:sz w:val="20"/>
          <w:szCs w:val="22"/>
        </w:rPr>
        <w:t xml:space="preserve"> </w:t>
      </w:r>
      <w:r w:rsidR="005370FC" w:rsidRPr="00B61948">
        <w:rPr>
          <w:rFonts w:eastAsia="나눔명조" w:hint="eastAsia"/>
          <w:sz w:val="20"/>
          <w:szCs w:val="22"/>
        </w:rPr>
        <w:t>구성</w:t>
      </w:r>
      <w:r w:rsidR="005370FC" w:rsidRPr="00B61948">
        <w:rPr>
          <w:rFonts w:eastAsia="나눔명조" w:hint="eastAsia"/>
          <w:sz w:val="20"/>
          <w:szCs w:val="22"/>
        </w:rPr>
        <w:t xml:space="preserve"> </w:t>
      </w:r>
      <w:r w:rsidR="005370FC" w:rsidRPr="00B61948">
        <w:rPr>
          <w:rFonts w:eastAsia="나눔명조" w:hint="eastAsia"/>
          <w:sz w:val="20"/>
          <w:szCs w:val="22"/>
        </w:rPr>
        <w:t>요소이다</w:t>
      </w:r>
      <w:r w:rsidR="00271B6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Ojtjj2gC","properties":{"formattedCitation":"(\\uc0\\u44053{}\\uc0\\u49688{}\\uc0\\u46028{} 2010)","plainCitation":"(</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 2010)","noteIndex":0},"citationItems":[{"id":1429,"uris":["http://zotero.org/users/5210800/items/AMN64CPR"],"uri":["http://zotero.org/users/5210800/items/AMN64CPR"],"itemData":{"id":1429,"type":"article-journal","container-title":"</w:instrText>
      </w:r>
      <w:r w:rsidR="005302F9" w:rsidRPr="00B61948">
        <w:rPr>
          <w:rFonts w:eastAsia="나눔명조" w:hint="eastAsia"/>
          <w:sz w:val="20"/>
          <w:szCs w:val="22"/>
        </w:rPr>
        <w:instrText>인적자원개발연구</w:instrText>
      </w:r>
      <w:r w:rsidR="005302F9" w:rsidRPr="00B61948">
        <w:rPr>
          <w:rFonts w:eastAsia="나눔명조" w:hint="eastAsia"/>
          <w:sz w:val="20"/>
          <w:szCs w:val="22"/>
        </w:rPr>
        <w:instrText>","issue":"2","note":"Citation Key: kang:2010","page":"21</w:instrText>
      </w:r>
      <w:r w:rsidR="005302F9" w:rsidRPr="00B61948">
        <w:rPr>
          <w:rFonts w:eastAsia="나눔명조" w:hint="eastAsia"/>
          <w:sz w:val="20"/>
          <w:szCs w:val="22"/>
        </w:rPr>
        <w:instrText>–</w:instrText>
      </w:r>
      <w:r w:rsidR="005302F9" w:rsidRPr="00B61948">
        <w:rPr>
          <w:rFonts w:eastAsia="나눔명조" w:hint="eastAsia"/>
          <w:sz w:val="20"/>
          <w:szCs w:val="22"/>
        </w:rPr>
        <w:instrText>40","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재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동기부여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given":""}],"issued":{"date-parts":[["2010",12]]}}}],"schema":"https://github.com/citation-style-language/schema/raw/master/csl-citation.json"} </w:instrText>
      </w:r>
      <w:r w:rsidR="00271B69"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강수돌</w:t>
      </w:r>
      <w:r w:rsidR="003874A5">
        <w:rPr>
          <w:rFonts w:eastAsia="나눔명조" w:hint="eastAsia"/>
          <w:sz w:val="20"/>
          <w:szCs w:val="22"/>
        </w:rPr>
        <w:t>,</w:t>
      </w:r>
      <w:r w:rsidR="00271B69" w:rsidRPr="003820D2">
        <w:rPr>
          <w:rFonts w:eastAsia="나눔명조"/>
          <w:sz w:val="20"/>
          <w:szCs w:val="22"/>
        </w:rPr>
        <w:t xml:space="preserve"> 2010)</w:t>
      </w:r>
      <w:r w:rsidR="00271B69" w:rsidRPr="00B61948">
        <w:rPr>
          <w:rFonts w:eastAsia="나눔명조"/>
          <w:sz w:val="20"/>
          <w:szCs w:val="22"/>
        </w:rPr>
        <w:fldChar w:fldCharType="end"/>
      </w:r>
      <w:r w:rsidR="005370FC"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w:t>
      </w:r>
      <w:r w:rsidR="009463D0" w:rsidRPr="00B61948">
        <w:rPr>
          <w:rFonts w:eastAsia="나눔명조" w:hint="eastAsia"/>
          <w:sz w:val="20"/>
          <w:szCs w:val="22"/>
        </w:rPr>
        <w:t xml:space="preserve"> </w:t>
      </w:r>
      <w:r w:rsidR="009463D0" w:rsidRPr="00B61948">
        <w:rPr>
          <w:rFonts w:eastAsia="나눔명조" w:hint="eastAsia"/>
          <w:sz w:val="20"/>
          <w:szCs w:val="22"/>
        </w:rPr>
        <w:t>요소</w:t>
      </w:r>
      <w:r w:rsidRPr="00B61948">
        <w:rPr>
          <w:rFonts w:eastAsia="나눔명조" w:hint="eastAsia"/>
          <w:sz w:val="20"/>
          <w:szCs w:val="22"/>
        </w:rPr>
        <w:t xml:space="preserve"> </w:t>
      </w:r>
      <w:r w:rsidRPr="00B61948">
        <w:rPr>
          <w:rFonts w:eastAsia="나눔명조" w:hint="eastAsia"/>
          <w:sz w:val="20"/>
          <w:szCs w:val="22"/>
        </w:rPr>
        <w:t>차이</w:t>
      </w:r>
      <w:r w:rsidR="009463D0" w:rsidRPr="00B61948">
        <w:rPr>
          <w:rFonts w:eastAsia="나눔명조" w:hint="eastAsia"/>
          <w:sz w:val="20"/>
          <w:szCs w:val="22"/>
        </w:rPr>
        <w:t>에서</w:t>
      </w:r>
      <w:r w:rsidR="009463D0" w:rsidRPr="00B61948">
        <w:rPr>
          <w:rFonts w:eastAsia="나눔명조" w:hint="eastAsia"/>
          <w:sz w:val="20"/>
          <w:szCs w:val="22"/>
        </w:rPr>
        <w:t xml:space="preserve"> </w:t>
      </w:r>
      <w:r w:rsidR="009463D0" w:rsidRPr="00B61948">
        <w:rPr>
          <w:rFonts w:eastAsia="나눔명조" w:hint="eastAsia"/>
          <w:sz w:val="20"/>
          <w:szCs w:val="22"/>
        </w:rPr>
        <w:t>확인할</w:t>
      </w:r>
      <w:r w:rsidR="009463D0" w:rsidRPr="00B61948">
        <w:rPr>
          <w:rFonts w:eastAsia="나눔명조" w:hint="eastAsia"/>
          <w:sz w:val="20"/>
          <w:szCs w:val="22"/>
        </w:rPr>
        <w:t xml:space="preserve"> </w:t>
      </w:r>
      <w:r w:rsidR="009463D0" w:rsidRPr="00B61948">
        <w:rPr>
          <w:rFonts w:eastAsia="나눔명조" w:hint="eastAsia"/>
          <w:sz w:val="20"/>
          <w:szCs w:val="22"/>
        </w:rPr>
        <w:t>수</w:t>
      </w:r>
      <w:r w:rsidR="009463D0" w:rsidRPr="00B61948">
        <w:rPr>
          <w:rFonts w:eastAsia="나눔명조" w:hint="eastAsia"/>
          <w:sz w:val="20"/>
          <w:szCs w:val="22"/>
        </w:rPr>
        <w:t xml:space="preserve"> </w:t>
      </w:r>
      <w:r w:rsidR="009463D0" w:rsidRPr="00B61948">
        <w:rPr>
          <w:rFonts w:eastAsia="나눔명조" w:hint="eastAsia"/>
          <w:sz w:val="20"/>
          <w:szCs w:val="22"/>
        </w:rPr>
        <w:t>있듯이</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변혁적</w:t>
      </w:r>
      <w:r w:rsidR="009463D0" w:rsidRPr="00B61948">
        <w:rPr>
          <w:rFonts w:eastAsia="나눔명조" w:hint="eastAsia"/>
          <w:sz w:val="20"/>
          <w:szCs w:val="22"/>
        </w:rPr>
        <w:t xml:space="preserve"> </w:t>
      </w:r>
      <w:r w:rsidR="009463D0" w:rsidRPr="00B61948">
        <w:rPr>
          <w:rFonts w:eastAsia="나눔명조" w:hint="eastAsia"/>
          <w:sz w:val="20"/>
          <w:szCs w:val="22"/>
        </w:rPr>
        <w:t>리더십과</w:t>
      </w:r>
      <w:r w:rsidR="009463D0" w:rsidRPr="00B61948">
        <w:rPr>
          <w:rFonts w:eastAsia="나눔명조" w:hint="eastAsia"/>
          <w:sz w:val="20"/>
          <w:szCs w:val="22"/>
        </w:rPr>
        <w:t xml:space="preserve"> </w:t>
      </w:r>
      <w:r w:rsidR="009463D0" w:rsidRPr="00B61948">
        <w:rPr>
          <w:rFonts w:eastAsia="나눔명조" w:hint="eastAsia"/>
          <w:sz w:val="20"/>
          <w:szCs w:val="22"/>
        </w:rPr>
        <w:t>거래적</w:t>
      </w:r>
      <w:r w:rsidR="009463D0" w:rsidRPr="00B61948">
        <w:rPr>
          <w:rFonts w:eastAsia="나눔명조" w:hint="eastAsia"/>
          <w:sz w:val="20"/>
          <w:szCs w:val="22"/>
        </w:rPr>
        <w:t xml:space="preserve"> </w:t>
      </w:r>
      <w:r w:rsidR="009463D0" w:rsidRPr="00B61948">
        <w:rPr>
          <w:rFonts w:eastAsia="나눔명조" w:hint="eastAsia"/>
          <w:sz w:val="20"/>
          <w:szCs w:val="22"/>
        </w:rPr>
        <w:t>리더십은</w:t>
      </w:r>
      <w:r w:rsidR="009463D0" w:rsidRPr="00B61948">
        <w:rPr>
          <w:rFonts w:eastAsia="나눔명조" w:hint="eastAsia"/>
          <w:sz w:val="20"/>
          <w:szCs w:val="22"/>
        </w:rPr>
        <w:t xml:space="preserve"> </w:t>
      </w:r>
      <w:r w:rsidR="009463D0" w:rsidRPr="00B61948">
        <w:rPr>
          <w:rFonts w:eastAsia="나눔명조" w:hint="eastAsia"/>
          <w:sz w:val="20"/>
          <w:szCs w:val="22"/>
        </w:rPr>
        <w:t>추구하는</w:t>
      </w:r>
      <w:r w:rsidR="009463D0" w:rsidRPr="00B61948">
        <w:rPr>
          <w:rFonts w:eastAsia="나눔명조" w:hint="eastAsia"/>
          <w:sz w:val="20"/>
          <w:szCs w:val="22"/>
        </w:rPr>
        <w:t xml:space="preserve"> </w:t>
      </w:r>
      <w:r w:rsidR="009463D0" w:rsidRPr="00B61948">
        <w:rPr>
          <w:rFonts w:eastAsia="나눔명조" w:hint="eastAsia"/>
          <w:sz w:val="20"/>
          <w:szCs w:val="22"/>
        </w:rPr>
        <w:t>조직</w:t>
      </w:r>
      <w:r w:rsidR="009463D0" w:rsidRPr="00B61948">
        <w:rPr>
          <w:rFonts w:eastAsia="나눔명조" w:hint="eastAsia"/>
          <w:sz w:val="20"/>
          <w:szCs w:val="22"/>
        </w:rPr>
        <w:t xml:space="preserve"> </w:t>
      </w:r>
      <w:r w:rsidRPr="00B61948">
        <w:rPr>
          <w:rFonts w:eastAsia="나눔명조" w:hint="eastAsia"/>
          <w:sz w:val="20"/>
          <w:szCs w:val="22"/>
        </w:rPr>
        <w:t>환경과</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009463D0" w:rsidRPr="00B61948">
        <w:rPr>
          <w:rFonts w:eastAsia="나눔명조" w:hint="eastAsia"/>
          <w:sz w:val="20"/>
          <w:szCs w:val="22"/>
        </w:rPr>
        <w:t>방향</w:t>
      </w:r>
      <w:r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원</w:t>
      </w:r>
      <w:r w:rsidR="009463D0" w:rsidRPr="00B61948">
        <w:rPr>
          <w:rFonts w:eastAsia="나눔명조" w:hint="eastAsia"/>
          <w:sz w:val="20"/>
          <w:szCs w:val="22"/>
        </w:rPr>
        <w:t xml:space="preserve"> </w:t>
      </w:r>
      <w:r w:rsidR="009463D0" w:rsidRPr="00B61948">
        <w:rPr>
          <w:rFonts w:eastAsia="나눔명조" w:hint="eastAsia"/>
          <w:sz w:val="20"/>
          <w:szCs w:val="22"/>
        </w:rPr>
        <w:t>관리</w:t>
      </w:r>
      <w:r w:rsidR="009463D0" w:rsidRPr="00B61948">
        <w:rPr>
          <w:rFonts w:eastAsia="나눔명조" w:hint="eastAsia"/>
          <w:sz w:val="20"/>
          <w:szCs w:val="22"/>
        </w:rPr>
        <w:t xml:space="preserve"> </w:t>
      </w:r>
      <w:r w:rsidR="009463D0" w:rsidRPr="00B61948">
        <w:rPr>
          <w:rFonts w:eastAsia="나눔명조" w:hint="eastAsia"/>
          <w:sz w:val="20"/>
          <w:szCs w:val="22"/>
        </w:rPr>
        <w:t>방식</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목표</w:t>
      </w:r>
      <w:r w:rsidR="009463D0" w:rsidRPr="00B61948">
        <w:rPr>
          <w:rFonts w:eastAsia="나눔명조" w:hint="eastAsia"/>
          <w:sz w:val="20"/>
          <w:szCs w:val="22"/>
        </w:rPr>
        <w:t xml:space="preserve"> </w:t>
      </w:r>
      <w:r w:rsidR="009463D0" w:rsidRPr="00B61948">
        <w:rPr>
          <w:rFonts w:eastAsia="나눔명조" w:hint="eastAsia"/>
          <w:sz w:val="20"/>
          <w:szCs w:val="22"/>
        </w:rPr>
        <w:t>성취</w:t>
      </w:r>
      <w:r w:rsidR="009463D0" w:rsidRPr="00B61948">
        <w:rPr>
          <w:rFonts w:eastAsia="나눔명조" w:hint="eastAsia"/>
          <w:sz w:val="20"/>
          <w:szCs w:val="22"/>
        </w:rPr>
        <w:t xml:space="preserve"> </w:t>
      </w:r>
      <w:r w:rsidR="009463D0" w:rsidRPr="00B61948">
        <w:rPr>
          <w:rFonts w:eastAsia="나눔명조" w:hint="eastAsia"/>
          <w:sz w:val="20"/>
          <w:szCs w:val="22"/>
        </w:rPr>
        <w:t>과정까지</w:t>
      </w:r>
      <w:r w:rsidR="009463D0" w:rsidRPr="00B61948">
        <w:rPr>
          <w:rFonts w:eastAsia="나눔명조" w:hint="eastAsia"/>
          <w:sz w:val="20"/>
          <w:szCs w:val="22"/>
        </w:rPr>
        <w:t xml:space="preserve"> </w:t>
      </w:r>
      <w:r w:rsidR="009463D0" w:rsidRPr="00B61948">
        <w:rPr>
          <w:rFonts w:eastAsia="나눔명조" w:hint="eastAsia"/>
          <w:sz w:val="20"/>
          <w:szCs w:val="22"/>
        </w:rPr>
        <w:t>모두</w:t>
      </w:r>
      <w:r w:rsidR="009463D0" w:rsidRPr="00B61948">
        <w:rPr>
          <w:rFonts w:eastAsia="나눔명조" w:hint="eastAsia"/>
          <w:sz w:val="20"/>
          <w:szCs w:val="22"/>
        </w:rPr>
        <w:t xml:space="preserve"> </w:t>
      </w:r>
      <w:r w:rsidR="009463D0" w:rsidRPr="00B61948">
        <w:rPr>
          <w:rFonts w:eastAsia="나눔명조" w:hint="eastAsia"/>
          <w:sz w:val="20"/>
          <w:szCs w:val="22"/>
        </w:rPr>
        <w:t>상이하게</w:t>
      </w:r>
      <w:r w:rsidR="009463D0" w:rsidRPr="00B61948">
        <w:rPr>
          <w:rFonts w:eastAsia="나눔명조" w:hint="eastAsia"/>
          <w:sz w:val="20"/>
          <w:szCs w:val="22"/>
        </w:rPr>
        <w:t xml:space="preserve"> </w:t>
      </w:r>
      <w:r w:rsidR="009463D0" w:rsidRPr="00B61948">
        <w:rPr>
          <w:rFonts w:eastAsia="나눔명조" w:hint="eastAsia"/>
          <w:sz w:val="20"/>
          <w:szCs w:val="22"/>
        </w:rPr>
        <w:t>나타난다</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따라서</w:t>
      </w:r>
      <w:r w:rsidR="009463D0" w:rsidRPr="00B61948">
        <w:rPr>
          <w:rFonts w:eastAsia="나눔명조"/>
          <w:sz w:val="20"/>
          <w:szCs w:val="22"/>
        </w:rPr>
        <w:t xml:space="preserve"> </w:t>
      </w:r>
      <w:r w:rsidR="009463D0" w:rsidRPr="00B61948">
        <w:rPr>
          <w:rFonts w:eastAsia="나눔명조" w:hint="eastAsia"/>
          <w:sz w:val="20"/>
          <w:szCs w:val="22"/>
        </w:rPr>
        <w:t>이</w:t>
      </w:r>
      <w:r w:rsidR="009463D0" w:rsidRPr="00B61948">
        <w:rPr>
          <w:rFonts w:eastAsia="나눔명조" w:hint="eastAsia"/>
          <w:sz w:val="20"/>
          <w:szCs w:val="22"/>
        </w:rPr>
        <w:t xml:space="preserve"> </w:t>
      </w:r>
      <w:r w:rsidR="009463D0" w:rsidRPr="00B61948">
        <w:rPr>
          <w:rFonts w:eastAsia="나눔명조" w:hint="eastAsia"/>
          <w:sz w:val="20"/>
          <w:szCs w:val="22"/>
        </w:rPr>
        <w:t>두</w:t>
      </w:r>
      <w:r w:rsidR="009463D0" w:rsidRPr="00B61948">
        <w:rPr>
          <w:rFonts w:eastAsia="나눔명조"/>
          <w:sz w:val="20"/>
          <w:szCs w:val="22"/>
        </w:rPr>
        <w:t xml:space="preserve"> </w:t>
      </w:r>
      <w:r w:rsidR="009463D0" w:rsidRPr="00B61948">
        <w:rPr>
          <w:rFonts w:eastAsia="나눔명조" w:hint="eastAsia"/>
          <w:sz w:val="20"/>
          <w:szCs w:val="22"/>
        </w:rPr>
        <w:t>종류의</w:t>
      </w:r>
      <w:r w:rsidR="009463D0" w:rsidRPr="00B61948">
        <w:rPr>
          <w:rFonts w:eastAsia="나눔명조" w:hint="eastAsia"/>
          <w:sz w:val="20"/>
          <w:szCs w:val="22"/>
        </w:rPr>
        <w:t xml:space="preserve"> </w:t>
      </w:r>
      <w:r w:rsidR="009463D0" w:rsidRPr="00B61948">
        <w:rPr>
          <w:rFonts w:eastAsia="나눔명조" w:hint="eastAsia"/>
          <w:sz w:val="20"/>
          <w:szCs w:val="22"/>
        </w:rPr>
        <w:t>목표지향적</w:t>
      </w:r>
      <w:r w:rsidR="009463D0" w:rsidRPr="00B61948">
        <w:rPr>
          <w:rFonts w:eastAsia="나눔명조" w:hint="eastAsia"/>
          <w:sz w:val="20"/>
          <w:szCs w:val="22"/>
        </w:rPr>
        <w:t xml:space="preserve"> </w:t>
      </w:r>
      <w:r w:rsidR="009463D0" w:rsidRPr="00B61948">
        <w:rPr>
          <w:rFonts w:eastAsia="나눔명조" w:hint="eastAsia"/>
          <w:sz w:val="20"/>
          <w:szCs w:val="22"/>
        </w:rPr>
        <w:t>리더십이</w:t>
      </w:r>
      <w:r w:rsidR="009463D0" w:rsidRPr="00B61948">
        <w:rPr>
          <w:rFonts w:eastAsia="나눔명조" w:hint="eastAsia"/>
          <w:sz w:val="20"/>
          <w:szCs w:val="22"/>
        </w:rPr>
        <w:t xml:space="preserve"> </w:t>
      </w:r>
      <w:r w:rsidR="009463D0" w:rsidRPr="00B61948">
        <w:rPr>
          <w:rFonts w:eastAsia="나눔명조" w:hint="eastAsia"/>
          <w:sz w:val="20"/>
          <w:szCs w:val="22"/>
        </w:rPr>
        <w:t>상존하는</w:t>
      </w:r>
      <w:r w:rsidR="009463D0" w:rsidRPr="00B61948">
        <w:rPr>
          <w:rFonts w:eastAsia="나눔명조" w:hint="eastAsia"/>
          <w:sz w:val="20"/>
          <w:szCs w:val="22"/>
        </w:rPr>
        <w:t xml:space="preserve"> </w:t>
      </w:r>
      <w:r w:rsidR="009463D0" w:rsidRPr="00B61948">
        <w:rPr>
          <w:rFonts w:eastAsia="나눔명조" w:hint="eastAsia"/>
          <w:sz w:val="20"/>
          <w:szCs w:val="22"/>
        </w:rPr>
        <w:t>경우</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조직</w:t>
      </w:r>
      <w:r w:rsidRPr="00B61948">
        <w:rPr>
          <w:rFonts w:eastAsia="나눔명조" w:hint="eastAsia"/>
          <w:sz w:val="20"/>
          <w:szCs w:val="22"/>
        </w:rPr>
        <w:t xml:space="preserve"> </w:t>
      </w:r>
      <w:r w:rsidR="009463D0" w:rsidRPr="00B61948">
        <w:rPr>
          <w:rFonts w:eastAsia="나눔명조" w:hint="eastAsia"/>
          <w:sz w:val="20"/>
          <w:szCs w:val="22"/>
        </w:rPr>
        <w:t>내에서</w:t>
      </w:r>
      <w:r w:rsidR="009463D0" w:rsidRPr="00B61948">
        <w:rPr>
          <w:rFonts w:eastAsia="나눔명조"/>
          <w:sz w:val="20"/>
          <w:szCs w:val="22"/>
        </w:rPr>
        <w:t xml:space="preserve"> </w:t>
      </w:r>
      <w:r w:rsidR="009463D0" w:rsidRPr="00B61948">
        <w:rPr>
          <w:rFonts w:eastAsia="나눔명조" w:hint="eastAsia"/>
          <w:sz w:val="20"/>
          <w:szCs w:val="22"/>
        </w:rPr>
        <w:t>상충효과가</w:t>
      </w:r>
      <w:r w:rsidR="009463D0" w:rsidRPr="00B61948">
        <w:rPr>
          <w:rFonts w:eastAsia="나눔명조" w:hint="eastAsia"/>
          <w:sz w:val="20"/>
          <w:szCs w:val="22"/>
        </w:rPr>
        <w:t xml:space="preserve"> </w:t>
      </w:r>
      <w:r w:rsidR="009463D0" w:rsidRPr="00B61948">
        <w:rPr>
          <w:rFonts w:eastAsia="나눔명조" w:hint="eastAsia"/>
          <w:sz w:val="20"/>
          <w:szCs w:val="22"/>
        </w:rPr>
        <w:t>나타날</w:t>
      </w:r>
      <w:r w:rsidR="00BC5C4A" w:rsidRPr="00B61948">
        <w:rPr>
          <w:rFonts w:eastAsia="나눔명조" w:hint="eastAsia"/>
          <w:sz w:val="20"/>
          <w:szCs w:val="22"/>
        </w:rPr>
        <w:t xml:space="preserve"> </w:t>
      </w:r>
      <w:r w:rsidR="00BC5C4A" w:rsidRPr="00B61948">
        <w:rPr>
          <w:rFonts w:eastAsia="나눔명조" w:hint="eastAsia"/>
          <w:sz w:val="20"/>
          <w:szCs w:val="22"/>
        </w:rPr>
        <w:t>것으로</w:t>
      </w:r>
      <w:r w:rsidR="009463D0" w:rsidRPr="00B61948">
        <w:rPr>
          <w:rFonts w:eastAsia="나눔명조" w:hint="eastAsia"/>
          <w:sz w:val="20"/>
          <w:szCs w:val="22"/>
        </w:rPr>
        <w:t xml:space="preserve"> </w:t>
      </w:r>
      <w:r w:rsidR="00BC5C4A" w:rsidRPr="00B61948">
        <w:rPr>
          <w:rFonts w:eastAsia="나눔명조" w:hint="eastAsia"/>
          <w:sz w:val="20"/>
          <w:szCs w:val="22"/>
        </w:rPr>
        <w:t>기대한다</w:t>
      </w:r>
      <w:r w:rsidR="00BC5C4A" w:rsidRPr="00B61948">
        <w:rPr>
          <w:rFonts w:eastAsia="나눔명조" w:hint="eastAsia"/>
          <w:sz w:val="20"/>
          <w:szCs w:val="22"/>
        </w:rPr>
        <w:t>.</w:t>
      </w:r>
    </w:p>
    <w:p w14:paraId="0F9F577D" w14:textId="212EEA87" w:rsidR="005370FC" w:rsidRPr="00B61948" w:rsidRDefault="005370FC" w:rsidP="00265BC3">
      <w:pPr>
        <w:widowControl/>
        <w:wordWrap/>
        <w:autoSpaceDE/>
        <w:autoSpaceDN/>
        <w:spacing w:before="120" w:after="120" w:line="276" w:lineRule="auto"/>
        <w:rPr>
          <w:rFonts w:eastAsia="나눔명조"/>
          <w:sz w:val="20"/>
          <w:szCs w:val="22"/>
        </w:rPr>
      </w:pPr>
    </w:p>
    <w:p w14:paraId="4C54C007" w14:textId="70168F40" w:rsidR="0005167B" w:rsidRPr="00B61948" w:rsidRDefault="00C663A6" w:rsidP="006A2C1F">
      <w:pPr>
        <w:pStyle w:val="3"/>
        <w:rPr>
          <w:lang w:eastAsia="ko-KR"/>
        </w:rPr>
      </w:pPr>
      <w:r w:rsidRPr="00B61948">
        <w:rPr>
          <w:lang w:eastAsia="ko-KR"/>
        </w:rPr>
        <w:lastRenderedPageBreak/>
        <w:t>2.2</w:t>
      </w:r>
      <w:r w:rsidR="0005167B" w:rsidRPr="00B61948">
        <w:rPr>
          <w:rFonts w:hint="eastAsia"/>
          <w:lang w:eastAsia="ko-KR"/>
        </w:rPr>
        <w:t xml:space="preserve"> </w:t>
      </w:r>
      <w:r w:rsidR="0005167B" w:rsidRPr="00B61948">
        <w:rPr>
          <w:rFonts w:hint="eastAsia"/>
          <w:lang w:eastAsia="ko-KR"/>
        </w:rPr>
        <w:t>리더십과</w:t>
      </w:r>
      <w:r w:rsidR="0005167B" w:rsidRPr="00B61948">
        <w:rPr>
          <w:rFonts w:hint="eastAsia"/>
          <w:lang w:eastAsia="ko-KR"/>
        </w:rPr>
        <w:t xml:space="preserve"> </w:t>
      </w:r>
      <w:r w:rsidR="0005167B" w:rsidRPr="00B61948">
        <w:rPr>
          <w:rFonts w:hint="eastAsia"/>
          <w:lang w:eastAsia="ko-KR"/>
        </w:rPr>
        <w:t>공공봉사동기</w:t>
      </w:r>
    </w:p>
    <w:p w14:paraId="089A07CD" w14:textId="59BC73BC" w:rsidR="00A834DA" w:rsidRPr="00B61948" w:rsidRDefault="00EC431E"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특정</w:t>
      </w:r>
      <w:r w:rsidRPr="00B61948">
        <w:rPr>
          <w:rFonts w:eastAsia="나눔명조" w:hint="eastAsia"/>
          <w:sz w:val="20"/>
          <w:szCs w:val="22"/>
        </w:rPr>
        <w:t xml:space="preserve"> </w:t>
      </w:r>
      <w:r w:rsidRPr="00B61948">
        <w:rPr>
          <w:rFonts w:eastAsia="나눔명조" w:hint="eastAsia"/>
          <w:sz w:val="20"/>
          <w:szCs w:val="22"/>
        </w:rPr>
        <w:t>변수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sz w:val="20"/>
          <w:szCs w:val="22"/>
        </w:rPr>
        <w:t xml:space="preserve"> </w:t>
      </w:r>
      <w:r w:rsidRPr="00B61948">
        <w:rPr>
          <w:rFonts w:eastAsia="나눔명조" w:hint="eastAsia"/>
          <w:sz w:val="20"/>
          <w:szCs w:val="22"/>
        </w:rPr>
        <w:t>통로역할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매개변수</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0WpS6g5s","properties":{"formattedCitation":"(\\uc0\\u44608{}\\uc0\\u51116{}\\uc0\\u54805{} et al. 2020; \\uc0\\u44608{}\\uc0\\u51648{}\\uc0\\u49688{} and \\uc0\\u50980{}\\uc0\\u49688{}\\uc0\\u51116{} 2019; \</w:instrText>
      </w:r>
      <w:r w:rsidR="005302F9" w:rsidRPr="00B61948">
        <w:rPr>
          <w:rFonts w:eastAsia="나눔명조" w:hint="eastAsia"/>
          <w:sz w:val="20"/>
          <w:szCs w:val="22"/>
        </w:rPr>
        <w:instrText>\uc0\\u51221{}\\uc0\\u51648{}\\uc0\\u50857{} and \\uc0\\u44608{}\\uc0\\u51648{}\\uc0\\u49688{} 2020)","plainCitation":"(</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2020)","noteIndex":0},"citationItems":[{"id":1439,"uris":["http://zotero.org/users/5210800/items/7JZMTNPA"],"uri":["http://zotero.org/users/5210800/items/7JZMTNPA"],"itemData":{"id":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given":""}],"issued":{"date-parts":[["2020",11]]}}},{"id":1441,"uris":["http://zotero.org/users/5210800/items/J8N4EEUP"],"uri":["http://zotero.org/users/5210800/items/J8N4EEUP"],"itemData":{"id":1441,"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4","note":"Citation Key: kim:yoon:2019","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방자치단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19"]]}}},{"id":1423,"uris":["http://zotero.org/users/5210800/items/ACEI9L5A"],"uri":["http://zotero.org/users/5210800/items/ACEI9L5A"],"itemData":{"id":1423,"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20.17.1.63","issue":"1","language":"ko","note":"Citation Key: jeong:kim:2020","page":"63</w:instrText>
      </w:r>
      <w:r w:rsidR="005302F9" w:rsidRPr="00B61948">
        <w:rPr>
          <w:rFonts w:eastAsia="나눔명조" w:hint="eastAsia"/>
          <w:sz w:val="20"/>
          <w:szCs w:val="22"/>
        </w:rPr>
        <w:instrText>–</w:instrText>
      </w:r>
      <w:r w:rsidR="005302F9" w:rsidRPr="00B61948">
        <w:rPr>
          <w:rFonts w:eastAsia="나눔명조" w:hint="eastAsia"/>
          <w:sz w:val="20"/>
          <w:szCs w:val="22"/>
        </w:rPr>
        <w:instrText>86","title":"</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앙</w:instrText>
      </w:r>
      <w:r w:rsidR="005302F9" w:rsidRPr="00B61948">
        <w:rPr>
          <w:rFonts w:eastAsia="나눔명조" w:hint="eastAsia"/>
          <w:sz w:val="20"/>
          <w:szCs w:val="22"/>
        </w:rPr>
        <w:instrText>-</w:instrText>
      </w:r>
      <w:r w:rsidR="005302F9" w:rsidRPr="00B61948">
        <w:rPr>
          <w:rFonts w:eastAsia="나눔명조" w:hint="eastAsia"/>
          <w:sz w:val="20"/>
          <w:szCs w:val="22"/>
        </w:rPr>
        <w:instrText>지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issued":{"date-parts":[["2020",4]]}}}],"schema":"https://github.com/citation-style-l</w:instrText>
      </w:r>
      <w:r w:rsidR="005302F9" w:rsidRPr="00B61948">
        <w:rPr>
          <w:rFonts w:eastAsia="나눔명조"/>
          <w:sz w:val="20"/>
          <w:szCs w:val="22"/>
        </w:rPr>
        <w:instrText xml:space="preserve">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김재</w:t>
      </w:r>
      <w:r w:rsidR="003874A5">
        <w:rPr>
          <w:rFonts w:eastAsia="나눔명조" w:hint="eastAsia"/>
          <w:sz w:val="20"/>
          <w:szCs w:val="22"/>
        </w:rPr>
        <w:t>형</w:t>
      </w:r>
      <w:r w:rsidR="003874A5">
        <w:rPr>
          <w:rFonts w:eastAsia="나눔명조" w:hint="eastAsia"/>
          <w:sz w:val="20"/>
          <w:szCs w:val="22"/>
        </w:rPr>
        <w:t xml:space="preserve"> </w:t>
      </w:r>
      <w:r w:rsidR="003874A5">
        <w:rPr>
          <w:rFonts w:eastAsia="나눔명조" w:hint="eastAsia"/>
          <w:sz w:val="20"/>
          <w:szCs w:val="22"/>
        </w:rPr>
        <w:t>외</w:t>
      </w:r>
      <w:r w:rsidR="003874A5">
        <w:rPr>
          <w:rFonts w:eastAsia="나눔명조" w:hint="eastAsia"/>
          <w:sz w:val="20"/>
          <w:szCs w:val="22"/>
        </w:rPr>
        <w:t>,</w:t>
      </w:r>
      <w:r w:rsidR="005B5D8D" w:rsidRPr="003820D2">
        <w:rPr>
          <w:rFonts w:eastAsia="나눔명조"/>
          <w:sz w:val="20"/>
          <w:szCs w:val="22"/>
        </w:rPr>
        <w:t xml:space="preserve"> 2020; </w:t>
      </w:r>
      <w:r w:rsidR="005B5D8D" w:rsidRPr="003820D2">
        <w:rPr>
          <w:rFonts w:eastAsia="나눔명조" w:hint="eastAsia"/>
          <w:sz w:val="20"/>
          <w:szCs w:val="22"/>
        </w:rPr>
        <w:t>김지수</w:t>
      </w:r>
      <w:r w:rsidR="00512F0D">
        <w:rPr>
          <w:rFonts w:eastAsia="나눔명조"/>
          <w:sz w:val="20"/>
          <w:szCs w:val="22"/>
        </w:rPr>
        <w:t>‧</w:t>
      </w:r>
      <w:r w:rsidR="005B5D8D" w:rsidRPr="003820D2">
        <w:rPr>
          <w:rFonts w:eastAsia="나눔명조" w:hint="eastAsia"/>
          <w:sz w:val="20"/>
          <w:szCs w:val="22"/>
        </w:rPr>
        <w:t>윤수재</w:t>
      </w:r>
      <w:r w:rsidR="003874A5">
        <w:rPr>
          <w:rFonts w:eastAsia="나눔명조" w:hint="eastAsia"/>
          <w:sz w:val="20"/>
          <w:szCs w:val="22"/>
        </w:rPr>
        <w:t>,</w:t>
      </w:r>
      <w:r w:rsidR="005B5D8D" w:rsidRPr="003820D2">
        <w:rPr>
          <w:rFonts w:eastAsia="나눔명조"/>
          <w:sz w:val="20"/>
          <w:szCs w:val="22"/>
        </w:rPr>
        <w:t xml:space="preserve"> 2019; </w:t>
      </w:r>
      <w:r w:rsidR="005B5D8D" w:rsidRPr="003820D2">
        <w:rPr>
          <w:rFonts w:eastAsia="나눔명조" w:hint="eastAsia"/>
          <w:sz w:val="20"/>
          <w:szCs w:val="22"/>
        </w:rPr>
        <w:t>정지용</w:t>
      </w:r>
      <w:r w:rsidR="00512F0D">
        <w:rPr>
          <w:rFonts w:eastAsia="나눔명조"/>
          <w:sz w:val="20"/>
          <w:szCs w:val="22"/>
        </w:rPr>
        <w:t>‧</w:t>
      </w:r>
      <w:r w:rsidR="005B5D8D" w:rsidRPr="003820D2">
        <w:rPr>
          <w:rFonts w:eastAsia="나눔명조" w:hint="eastAsia"/>
          <w:sz w:val="20"/>
          <w:szCs w:val="22"/>
        </w:rPr>
        <w:t>김지수</w:t>
      </w:r>
      <w:r w:rsidR="003874A5">
        <w:rPr>
          <w:rFonts w:eastAsia="나눔명조" w:hint="eastAsia"/>
          <w:sz w:val="20"/>
          <w:szCs w:val="22"/>
        </w:rPr>
        <w:t>,</w:t>
      </w:r>
      <w:r w:rsidR="005B5D8D" w:rsidRPr="003820D2">
        <w:rPr>
          <w:rFonts w:eastAsia="나눔명조"/>
          <w:sz w:val="20"/>
          <w:szCs w:val="22"/>
        </w:rPr>
        <w:t xml:space="preserve"> 2020)</w:t>
      </w:r>
      <w:r w:rsidR="005B5D8D" w:rsidRPr="00B61948">
        <w:rPr>
          <w:rFonts w:eastAsia="나눔명조"/>
          <w:sz w:val="20"/>
          <w:szCs w:val="22"/>
        </w:rPr>
        <w:fldChar w:fldCharType="end"/>
      </w:r>
      <w:r w:rsidRPr="00B61948">
        <w:rPr>
          <w:rFonts w:eastAsia="나눔명조" w:hint="eastAsia"/>
          <w:sz w:val="20"/>
          <w:szCs w:val="22"/>
        </w:rPr>
        <w:t>로</w:t>
      </w:r>
      <w:r w:rsidRPr="00B61948">
        <w:rPr>
          <w:rFonts w:eastAsia="나눔명조" w:hint="eastAsia"/>
          <w:sz w:val="20"/>
          <w:szCs w:val="22"/>
        </w:rPr>
        <w:t xml:space="preserve"> </w:t>
      </w:r>
      <w:proofErr w:type="spellStart"/>
      <w:r w:rsidRPr="00B61948">
        <w:rPr>
          <w:rFonts w:eastAsia="나눔명조" w:hint="eastAsia"/>
          <w:sz w:val="20"/>
          <w:szCs w:val="22"/>
        </w:rPr>
        <w:t>다뤄지기도</w:t>
      </w:r>
      <w:proofErr w:type="spellEnd"/>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조정하는</w:t>
      </w:r>
      <w:r w:rsidRPr="00B61948">
        <w:rPr>
          <w:rFonts w:eastAsia="나눔명조" w:hint="eastAsia"/>
          <w:sz w:val="20"/>
          <w:szCs w:val="22"/>
        </w:rPr>
        <w:t xml:space="preserve"> </w:t>
      </w:r>
      <w:r w:rsidRPr="00B61948">
        <w:rPr>
          <w:rFonts w:eastAsia="나눔명조" w:hint="eastAsia"/>
          <w:sz w:val="20"/>
          <w:szCs w:val="22"/>
        </w:rPr>
        <w:t>조절변수</w:t>
      </w:r>
      <w:r w:rsidR="00271B6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ECOK0HM6","properties":{"formattedCitation":"(\\uc0\\u44053{}\\uc0\\u54812{}\\uc0\\u51652{} and \\uc0\\u52264{}\\uc0\\u49464{}\\uc0\\u50689{} 2021)","plainCitation":"(</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noteIndex":0},"citationItems":[{"id":1401,"uris":["http://zotero.org/users/5210800/items/6CF3S8KD"],"uri":["http://zotero.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given":""}],"issued":{"date-parts":[["2021",5]]}}}],"schema":"https://github.com/citation-style-language/schema/raw/master/csl-citation.json"} </w:instrText>
      </w:r>
      <w:r w:rsidR="00271B69"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강혜진</w:t>
      </w:r>
      <w:r w:rsidR="00512F0D">
        <w:rPr>
          <w:rFonts w:eastAsia="나눔명조"/>
          <w:sz w:val="20"/>
          <w:szCs w:val="22"/>
        </w:rPr>
        <w:t>‧</w:t>
      </w:r>
      <w:r w:rsidR="005B5D8D" w:rsidRPr="003820D2">
        <w:rPr>
          <w:rFonts w:eastAsia="나눔명조" w:hint="eastAsia"/>
          <w:sz w:val="20"/>
          <w:szCs w:val="22"/>
        </w:rPr>
        <w:t>차세영</w:t>
      </w:r>
      <w:r w:rsidR="003874A5">
        <w:rPr>
          <w:rFonts w:eastAsia="나눔명조" w:hint="eastAsia"/>
          <w:sz w:val="20"/>
          <w:szCs w:val="22"/>
        </w:rPr>
        <w:t>,</w:t>
      </w:r>
      <w:r w:rsidR="005B5D8D" w:rsidRPr="003820D2">
        <w:rPr>
          <w:rFonts w:eastAsia="나눔명조"/>
          <w:sz w:val="20"/>
          <w:szCs w:val="22"/>
        </w:rPr>
        <w:t xml:space="preserve"> 2021)</w:t>
      </w:r>
      <w:r w:rsidR="00271B69" w:rsidRPr="00B61948">
        <w:rPr>
          <w:rFonts w:eastAsia="나눔명조"/>
          <w:sz w:val="20"/>
          <w:szCs w:val="22"/>
        </w:rPr>
        <w:fldChar w:fldCharType="end"/>
      </w:r>
      <w:r w:rsidRPr="00B61948">
        <w:rPr>
          <w:rFonts w:eastAsia="나눔명조" w:hint="eastAsia"/>
          <w:sz w:val="20"/>
          <w:szCs w:val="22"/>
        </w:rPr>
        <w:t>로</w:t>
      </w:r>
      <w:r w:rsidRPr="00B61948">
        <w:rPr>
          <w:rFonts w:eastAsia="나눔명조" w:hint="eastAsia"/>
          <w:sz w:val="20"/>
          <w:szCs w:val="22"/>
        </w:rPr>
        <w:t xml:space="preserve"> </w:t>
      </w:r>
      <w:r w:rsidRPr="00B61948">
        <w:rPr>
          <w:rFonts w:eastAsia="나눔명조" w:hint="eastAsia"/>
          <w:sz w:val="20"/>
          <w:szCs w:val="22"/>
        </w:rPr>
        <w:t>활용되기도</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이때</w:t>
      </w:r>
      <w:r w:rsidRPr="00B61948">
        <w:rPr>
          <w:rFonts w:eastAsia="나눔명조"/>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공무원의</w:t>
      </w:r>
      <w:r w:rsidRPr="00B61948">
        <w:rPr>
          <w:rFonts w:eastAsia="나눔명조" w:hint="eastAsia"/>
          <w:sz w:val="20"/>
          <w:szCs w:val="22"/>
        </w:rPr>
        <w:t xml:space="preserve"> </w:t>
      </w:r>
      <w:r w:rsidRPr="00B61948">
        <w:rPr>
          <w:rFonts w:eastAsia="나눔명조" w:hint="eastAsia"/>
          <w:sz w:val="20"/>
          <w:szCs w:val="22"/>
        </w:rPr>
        <w:t>자발적이고</w:t>
      </w:r>
      <w:r w:rsidRPr="00B61948">
        <w:rPr>
          <w:rFonts w:eastAsia="나눔명조" w:hint="eastAsia"/>
          <w:sz w:val="20"/>
          <w:szCs w:val="22"/>
        </w:rPr>
        <w:t xml:space="preserve"> </w:t>
      </w:r>
      <w:r w:rsidRPr="00B61948">
        <w:rPr>
          <w:rFonts w:eastAsia="나눔명조" w:hint="eastAsia"/>
          <w:sz w:val="20"/>
          <w:szCs w:val="22"/>
        </w:rPr>
        <w:t>적극적인</w:t>
      </w:r>
      <w:r w:rsidRPr="00B61948">
        <w:rPr>
          <w:rFonts w:eastAsia="나눔명조" w:hint="eastAsia"/>
          <w:sz w:val="20"/>
          <w:szCs w:val="22"/>
        </w:rPr>
        <w:t xml:space="preserve"> </w:t>
      </w:r>
      <w:r w:rsidRPr="00B61948">
        <w:rPr>
          <w:rFonts w:eastAsia="나눔명조" w:hint="eastAsia"/>
          <w:sz w:val="20"/>
          <w:szCs w:val="22"/>
        </w:rPr>
        <w:t>혁신행동</w:t>
      </w:r>
      <w:r w:rsidR="00271B69"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FXY2Nbzd","properties":{"formattedCitation":"(\\uc0\\u44608{}\\uc0\\u51648{}\\uc0\\u49688{} and \\uc0\\u50980{}\\uc0\\u49688{}\\uc0\\u51116{} 2019; \\uc0\\u51221{}\\uc0\\u51648{}\\uc0\\u50857{} and \\uc0\\u44</w:instrText>
      </w:r>
      <w:r w:rsidR="005302F9" w:rsidRPr="00B61948">
        <w:rPr>
          <w:rFonts w:eastAsia="나눔명조" w:hint="eastAsia"/>
          <w:sz w:val="20"/>
          <w:szCs w:val="22"/>
        </w:rPr>
        <w:instrText>608{}\\uc0\\u51648{}\\uc0\\u49688{} 2020)","plainCitation":"(</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2020)","noteIndex":0},"citationItems":[{"id":1441,"uris":["http://zotero.org/users/5210800/items/J8N4EEUP"],"uri":["http://zotero.org/users/5210800/items/J8N4EEUP"],"itemData":{"id":1441,"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4","note":"Citation Key: kim:yoon:2019","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방자치단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19"]]}}},{"id":1423,"uris":["http://zotero.org/users/5210800/items/ACEI9L5A"],"uri":["http://zotero.org/users/5210800/items/ACEI9L5A"],"itemData":{"id":1423,"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20.17.1.63","issue":"1","language":"ko","note":"Citation Key: jeong:kim:2020","page":"63</w:instrText>
      </w:r>
      <w:r w:rsidR="005302F9" w:rsidRPr="00B61948">
        <w:rPr>
          <w:rFonts w:eastAsia="나눔명조" w:hint="eastAsia"/>
          <w:sz w:val="20"/>
          <w:szCs w:val="22"/>
        </w:rPr>
        <w:instrText>–</w:instrText>
      </w:r>
      <w:r w:rsidR="005302F9" w:rsidRPr="00B61948">
        <w:rPr>
          <w:rFonts w:eastAsia="나눔명조" w:hint="eastAsia"/>
          <w:sz w:val="20"/>
          <w:szCs w:val="22"/>
        </w:rPr>
        <w:instrText>86","title":"</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앙</w:instrText>
      </w:r>
      <w:r w:rsidR="005302F9" w:rsidRPr="00B61948">
        <w:rPr>
          <w:rFonts w:eastAsia="나눔명조" w:hint="eastAsia"/>
          <w:sz w:val="20"/>
          <w:szCs w:val="22"/>
        </w:rPr>
        <w:instrText>-</w:instrText>
      </w:r>
      <w:r w:rsidR="005302F9" w:rsidRPr="00B61948">
        <w:rPr>
          <w:rFonts w:eastAsia="나눔명조" w:hint="eastAsia"/>
          <w:sz w:val="20"/>
          <w:szCs w:val="22"/>
        </w:rPr>
        <w:instrText>지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given":""}],"issued":{"date-parts":[["2020",4]]}}}],"schema":"https://github.com/citation-style-language/schema/raw/master/csl-citation.json"} </w:instrText>
      </w:r>
      <w:r w:rsidR="00271B69"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김지수</w:t>
      </w:r>
      <w:r w:rsidR="00512F0D">
        <w:rPr>
          <w:rFonts w:eastAsia="나눔명조"/>
          <w:sz w:val="20"/>
          <w:szCs w:val="22"/>
        </w:rPr>
        <w:t>‧</w:t>
      </w:r>
      <w:r w:rsidR="00271B69" w:rsidRPr="003820D2">
        <w:rPr>
          <w:rFonts w:eastAsia="나눔명조" w:hint="eastAsia"/>
          <w:sz w:val="20"/>
          <w:szCs w:val="22"/>
        </w:rPr>
        <w:t>윤수재</w:t>
      </w:r>
      <w:r w:rsidR="003874A5">
        <w:rPr>
          <w:rFonts w:eastAsia="나눔명조" w:hint="eastAsia"/>
          <w:sz w:val="20"/>
          <w:szCs w:val="22"/>
        </w:rPr>
        <w:t>,</w:t>
      </w:r>
      <w:r w:rsidR="00271B69" w:rsidRPr="003820D2">
        <w:rPr>
          <w:rFonts w:eastAsia="나눔명조"/>
          <w:sz w:val="20"/>
          <w:szCs w:val="22"/>
        </w:rPr>
        <w:t xml:space="preserve"> 2019; </w:t>
      </w:r>
      <w:r w:rsidR="00271B69" w:rsidRPr="003820D2">
        <w:rPr>
          <w:rFonts w:eastAsia="나눔명조" w:hint="eastAsia"/>
          <w:sz w:val="20"/>
          <w:szCs w:val="22"/>
        </w:rPr>
        <w:t>정지용</w:t>
      </w:r>
      <w:r w:rsidR="00512F0D">
        <w:rPr>
          <w:rFonts w:eastAsia="나눔명조"/>
          <w:sz w:val="20"/>
          <w:szCs w:val="22"/>
        </w:rPr>
        <w:t>‧</w:t>
      </w:r>
      <w:r w:rsidR="00271B69" w:rsidRPr="003820D2">
        <w:rPr>
          <w:rFonts w:eastAsia="나눔명조" w:hint="eastAsia"/>
          <w:sz w:val="20"/>
          <w:szCs w:val="22"/>
        </w:rPr>
        <w:t>김지수</w:t>
      </w:r>
      <w:r w:rsidR="003874A5">
        <w:rPr>
          <w:rFonts w:eastAsia="나눔명조" w:hint="eastAsia"/>
          <w:sz w:val="20"/>
          <w:szCs w:val="22"/>
        </w:rPr>
        <w:t>,</w:t>
      </w:r>
      <w:r w:rsidR="00271B69" w:rsidRPr="003820D2">
        <w:rPr>
          <w:rFonts w:eastAsia="나눔명조"/>
          <w:sz w:val="20"/>
          <w:szCs w:val="22"/>
        </w:rPr>
        <w:t xml:space="preserve"> 2020)</w:t>
      </w:r>
      <w:r w:rsidR="00271B69" w:rsidRPr="00B61948">
        <w:rPr>
          <w:rFonts w:eastAsia="나눔명조"/>
          <w:sz w:val="20"/>
          <w:szCs w:val="22"/>
        </w:rPr>
        <w:fldChar w:fldCharType="end"/>
      </w:r>
      <w:r w:rsidRPr="00B61948">
        <w:rPr>
          <w:rFonts w:eastAsia="나눔명조" w:hint="eastAsia"/>
          <w:sz w:val="20"/>
          <w:szCs w:val="22"/>
        </w:rPr>
        <w:t>이나</w:t>
      </w:r>
      <w:r w:rsidRPr="00B61948">
        <w:rPr>
          <w:rFonts w:eastAsia="나눔명조" w:hint="eastAsia"/>
          <w:sz w:val="20"/>
          <w:szCs w:val="22"/>
        </w:rPr>
        <w:t xml:space="preserve"> </w:t>
      </w:r>
      <w:r w:rsidRPr="00B61948">
        <w:rPr>
          <w:rFonts w:eastAsia="나눔명조" w:hint="eastAsia"/>
          <w:sz w:val="20"/>
          <w:szCs w:val="22"/>
        </w:rPr>
        <w:t>조직구성원의</w:t>
      </w:r>
      <w:r w:rsidRPr="00B61948">
        <w:rPr>
          <w:rFonts w:eastAsia="나눔명조" w:hint="eastAsia"/>
          <w:sz w:val="20"/>
          <w:szCs w:val="22"/>
        </w:rPr>
        <w:t xml:space="preserve"> </w:t>
      </w:r>
      <w:r w:rsidRPr="00B61948">
        <w:rPr>
          <w:rFonts w:eastAsia="나눔명조" w:hint="eastAsia"/>
          <w:sz w:val="20"/>
          <w:szCs w:val="22"/>
        </w:rPr>
        <w:t>자기효능감</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학습지향성</w:t>
      </w:r>
      <w:r w:rsidRPr="00B61948">
        <w:rPr>
          <w:rFonts w:eastAsia="나눔명조"/>
          <w:sz w:val="20"/>
          <w:szCs w:val="22"/>
        </w:rPr>
        <w:t xml:space="preserve"> </w:t>
      </w:r>
      <w:r w:rsidRPr="00B61948">
        <w:rPr>
          <w:rFonts w:eastAsia="나눔명조" w:hint="eastAsia"/>
          <w:sz w:val="20"/>
          <w:szCs w:val="22"/>
        </w:rPr>
        <w:t>지수</w:t>
      </w:r>
      <w:r w:rsidRPr="00B61948">
        <w:rPr>
          <w:rFonts w:eastAsia="나눔명조" w:hint="eastAsia"/>
          <w:sz w:val="20"/>
          <w:szCs w:val="22"/>
        </w:rPr>
        <w:t xml:space="preserve"> </w:t>
      </w:r>
      <w:r w:rsidRPr="00B61948">
        <w:rPr>
          <w:rFonts w:eastAsia="나눔명조" w:hint="eastAsia"/>
          <w:sz w:val="20"/>
          <w:szCs w:val="22"/>
        </w:rPr>
        <w:t>증대</w:t>
      </w:r>
      <w:r w:rsidR="005B5D8D"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JDJatVNm","properties":{"formattedCitation":"(\\uc0\\u44608{}\\uc0\\u51116{}\\uc0\\u54805{} et al. 2020)","plainCitation":"(</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noteIndex":0},"citationItems":[{"id":1439,"uris":["http://zotero.org/users/5210800/items/7JZMTNPA"],"uri":["http://zotero.org/users/5210800/items/7JZMTNPA"],"itemData":{"id":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given":""}],"issued":{"date-parts":[["2020",11]]}}}],"schema":"https://gith</w:instrText>
      </w:r>
      <w:r w:rsidR="005302F9" w:rsidRPr="00B61948">
        <w:rPr>
          <w:rFonts w:eastAsia="나눔명조"/>
          <w:sz w:val="20"/>
          <w:szCs w:val="22"/>
        </w:rPr>
        <w:instrText xml:space="preserve">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김</w:t>
      </w:r>
      <w:r w:rsidR="003874A5">
        <w:rPr>
          <w:rFonts w:eastAsia="나눔명조" w:hint="eastAsia"/>
          <w:sz w:val="20"/>
          <w:szCs w:val="22"/>
        </w:rPr>
        <w:t>재형</w:t>
      </w:r>
      <w:r w:rsidR="003874A5">
        <w:rPr>
          <w:rFonts w:eastAsia="나눔명조" w:hint="eastAsia"/>
          <w:sz w:val="20"/>
          <w:szCs w:val="22"/>
        </w:rPr>
        <w:t xml:space="preserve"> </w:t>
      </w:r>
      <w:r w:rsidR="003874A5">
        <w:rPr>
          <w:rFonts w:eastAsia="나눔명조" w:hint="eastAsia"/>
          <w:sz w:val="20"/>
          <w:szCs w:val="22"/>
        </w:rPr>
        <w:t>외</w:t>
      </w:r>
      <w:r w:rsidR="003874A5">
        <w:rPr>
          <w:rFonts w:eastAsia="나눔명조" w:hint="eastAsia"/>
          <w:sz w:val="20"/>
          <w:szCs w:val="22"/>
        </w:rPr>
        <w:t>,</w:t>
      </w:r>
      <w:r w:rsidR="003874A5">
        <w:rPr>
          <w:rFonts w:eastAsia="나눔명조"/>
          <w:sz w:val="20"/>
          <w:szCs w:val="22"/>
        </w:rPr>
        <w:t xml:space="preserve"> </w:t>
      </w:r>
      <w:r w:rsidR="005B5D8D" w:rsidRPr="003820D2">
        <w:rPr>
          <w:rFonts w:eastAsia="나눔명조"/>
          <w:sz w:val="20"/>
          <w:szCs w:val="22"/>
        </w:rPr>
        <w:t>2020)</w:t>
      </w:r>
      <w:r w:rsidR="005B5D8D" w:rsidRPr="00B61948">
        <w:rPr>
          <w:rFonts w:eastAsia="나눔명조"/>
          <w:sz w:val="20"/>
          <w:szCs w:val="22"/>
        </w:rPr>
        <w:fldChar w:fldCharType="end"/>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또</w:t>
      </w:r>
      <w:r w:rsidRPr="00B61948">
        <w:rPr>
          <w:rFonts w:eastAsia="나눔명조" w:hint="eastAsia"/>
          <w:sz w:val="20"/>
          <w:szCs w:val="22"/>
        </w:rPr>
        <w:t xml:space="preserve"> </w:t>
      </w:r>
      <w:r w:rsidRPr="00B61948">
        <w:rPr>
          <w:rFonts w:eastAsia="나눔명조" w:hint="eastAsia"/>
          <w:sz w:val="20"/>
          <w:szCs w:val="22"/>
        </w:rPr>
        <w:t>때때로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경쟁적</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상정하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둘</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요인이</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조직시민행동</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자발적</w:t>
      </w:r>
      <w:r w:rsidRPr="00B61948">
        <w:rPr>
          <w:rFonts w:eastAsia="나눔명조" w:hint="eastAsia"/>
          <w:sz w:val="20"/>
          <w:szCs w:val="22"/>
        </w:rPr>
        <w:t xml:space="preserve"> </w:t>
      </w:r>
      <w:r w:rsidRPr="00B61948">
        <w:rPr>
          <w:rFonts w:eastAsia="나눔명조" w:hint="eastAsia"/>
          <w:sz w:val="20"/>
          <w:szCs w:val="22"/>
        </w:rPr>
        <w:t>행정</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proofErr w:type="spellStart"/>
      <w:r w:rsidRPr="00B61948">
        <w:rPr>
          <w:rFonts w:eastAsia="나눔명조" w:hint="eastAsia"/>
          <w:sz w:val="20"/>
          <w:szCs w:val="22"/>
        </w:rPr>
        <w:t>증대시키는</w:t>
      </w:r>
      <w:proofErr w:type="spellEnd"/>
      <w:r w:rsidRPr="00B61948">
        <w:rPr>
          <w:rFonts w:eastAsia="나눔명조" w:hint="eastAsia"/>
          <w:sz w:val="20"/>
          <w:szCs w:val="22"/>
        </w:rPr>
        <w:t xml:space="preserve"> </w:t>
      </w:r>
      <w:r w:rsidRPr="00B61948">
        <w:rPr>
          <w:rFonts w:eastAsia="나눔명조" w:hint="eastAsia"/>
          <w:sz w:val="20"/>
          <w:szCs w:val="22"/>
        </w:rPr>
        <w:t>독립변수인지</w:t>
      </w:r>
      <w:r w:rsidRPr="00B61948">
        <w:rPr>
          <w:rFonts w:eastAsia="나눔명조" w:hint="eastAsia"/>
          <w:sz w:val="20"/>
          <w:szCs w:val="22"/>
        </w:rPr>
        <w:t xml:space="preserve"> </w:t>
      </w:r>
      <w:r w:rsidRPr="00B61948">
        <w:rPr>
          <w:rFonts w:eastAsia="나눔명조" w:hint="eastAsia"/>
          <w:sz w:val="20"/>
          <w:szCs w:val="22"/>
        </w:rPr>
        <w:t>측정하기도</w:t>
      </w:r>
      <w:r w:rsidRPr="00B61948">
        <w:rPr>
          <w:rFonts w:eastAsia="나눔명조" w:hint="eastAsia"/>
          <w:sz w:val="20"/>
          <w:szCs w:val="22"/>
        </w:rPr>
        <w:t xml:space="preserve"> </w:t>
      </w:r>
      <w:r w:rsidRPr="00B61948">
        <w:rPr>
          <w:rFonts w:eastAsia="나눔명조" w:hint="eastAsia"/>
          <w:sz w:val="20"/>
          <w:szCs w:val="22"/>
        </w:rPr>
        <w:t>한다</w:t>
      </w:r>
      <w:r w:rsidR="005B5D8D"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s5Z12I6p","properties":{"formattedCitation":"(\\uc0\\u47448{}\\uc0\\u51333{}\\uc0\\u50857{} and \\uc0\\u51060{}\\uc0\\u52285{}\\uc0\\u50896{} 2016)","plainCitation":"(</w:instrText>
      </w:r>
      <w:r w:rsidR="005302F9" w:rsidRPr="00B61948">
        <w:rPr>
          <w:rFonts w:eastAsia="나눔명조" w:hint="eastAsia"/>
          <w:sz w:val="20"/>
          <w:szCs w:val="22"/>
        </w:rPr>
        <w:instrText>류종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창원</w:instrText>
      </w:r>
      <w:r w:rsidR="005302F9" w:rsidRPr="00B61948">
        <w:rPr>
          <w:rFonts w:eastAsia="나눔명조" w:hint="eastAsia"/>
          <w:sz w:val="20"/>
          <w:szCs w:val="22"/>
        </w:rPr>
        <w:instrText xml:space="preserve"> 2016)","noteIndex":0},"citationItems":[{"id":1447,"uris":["http://zotero.org/users/5210800/items/CIY6REW2"],"uri":["http://zotero.org/users/5210800/items/CIY6REW2"],"itemData":{"id":1447,"type":"article-journal","container-title":"</w:instrText>
      </w:r>
      <w:r w:rsidR="005302F9" w:rsidRPr="00B61948">
        <w:rPr>
          <w:rFonts w:eastAsia="나눔명조" w:hint="eastAsia"/>
          <w:sz w:val="20"/>
          <w:szCs w:val="22"/>
        </w:rPr>
        <w:instrText>정책분석평가학회보</w:instrText>
      </w:r>
      <w:r w:rsidR="005302F9" w:rsidRPr="00B61948">
        <w:rPr>
          <w:rFonts w:eastAsia="나눔명조" w:hint="eastAsia"/>
          <w:sz w:val="20"/>
          <w:szCs w:val="22"/>
        </w:rPr>
        <w:instrText>","issue":"3","note":"Citation Key: ryu:2016","page":"137</w:instrText>
      </w:r>
      <w:r w:rsidR="005302F9" w:rsidRPr="00B61948">
        <w:rPr>
          <w:rFonts w:eastAsia="나눔명조" w:hint="eastAsia"/>
          <w:sz w:val="20"/>
          <w:szCs w:val="22"/>
        </w:rPr>
        <w:instrText>–</w:instrText>
      </w:r>
      <w:r w:rsidR="005302F9" w:rsidRPr="00B61948">
        <w:rPr>
          <w:rFonts w:eastAsia="나눔명조" w:hint="eastAsia"/>
          <w:sz w:val="20"/>
          <w:szCs w:val="22"/>
        </w:rPr>
        <w:instrText>161","title":"</w:instrText>
      </w:r>
      <w:r w:rsidR="005302F9" w:rsidRPr="00B61948">
        <w:rPr>
          <w:rFonts w:eastAsia="나눔명조" w:hint="eastAsia"/>
          <w:sz w:val="20"/>
          <w:szCs w:val="22"/>
        </w:rPr>
        <w:instrText>우리나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하급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시민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류종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창원</w:instrText>
      </w:r>
      <w:r w:rsidR="005302F9" w:rsidRPr="00B61948">
        <w:rPr>
          <w:rFonts w:eastAsia="나눔명조" w:hint="eastAsia"/>
          <w:sz w:val="20"/>
          <w:szCs w:val="22"/>
        </w:rPr>
        <w:instrText>","given":""}],"issued":{"date-parts":[["2016",9]]}}}],"schema":"https://github.com/citation-style-langu</w:instrText>
      </w:r>
      <w:r w:rsidR="005302F9" w:rsidRPr="00B61948">
        <w:rPr>
          <w:rFonts w:eastAsia="나눔명조"/>
          <w:sz w:val="20"/>
          <w:szCs w:val="22"/>
        </w:rPr>
        <w:instrText xml:space="preserve">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류종용</w:t>
      </w:r>
      <w:r w:rsidR="00512F0D">
        <w:rPr>
          <w:rFonts w:eastAsia="나눔명조"/>
          <w:sz w:val="20"/>
          <w:szCs w:val="22"/>
        </w:rPr>
        <w:t>‧</w:t>
      </w:r>
      <w:r w:rsidR="005B5D8D" w:rsidRPr="003820D2">
        <w:rPr>
          <w:rFonts w:eastAsia="나눔명조" w:hint="eastAsia"/>
          <w:sz w:val="20"/>
          <w:szCs w:val="22"/>
        </w:rPr>
        <w:t>이창원</w:t>
      </w:r>
      <w:r w:rsidR="003874A5">
        <w:rPr>
          <w:rFonts w:eastAsia="나눔명조" w:hint="eastAsia"/>
          <w:sz w:val="20"/>
          <w:szCs w:val="22"/>
        </w:rPr>
        <w:t>,</w:t>
      </w:r>
      <w:r w:rsidR="005B5D8D" w:rsidRPr="003820D2">
        <w:rPr>
          <w:rFonts w:eastAsia="나눔명조"/>
          <w:sz w:val="20"/>
          <w:szCs w:val="22"/>
        </w:rPr>
        <w:t xml:space="preserve"> 2016)</w:t>
      </w:r>
      <w:r w:rsidR="005B5D8D" w:rsidRPr="00B61948">
        <w:rPr>
          <w:rFonts w:eastAsia="나눔명조"/>
          <w:sz w:val="20"/>
          <w:szCs w:val="22"/>
        </w:rPr>
        <w:fldChar w:fldCharType="end"/>
      </w:r>
      <w:r w:rsidRPr="00B61948">
        <w:rPr>
          <w:rFonts w:eastAsia="나눔명조"/>
          <w:sz w:val="20"/>
          <w:szCs w:val="22"/>
        </w:rPr>
        <w:t>.</w:t>
      </w:r>
    </w:p>
    <w:p w14:paraId="39366C94" w14:textId="4099FAB3" w:rsidR="002A75CA" w:rsidRPr="00B61948" w:rsidRDefault="002A75CA" w:rsidP="002A75CA">
      <w:pPr>
        <w:widowControl/>
        <w:wordWrap/>
        <w:autoSpaceDE/>
        <w:autoSpaceDN/>
        <w:spacing w:before="120" w:after="120" w:line="276" w:lineRule="auto"/>
        <w:rPr>
          <w:rFonts w:eastAsia="나눔명조"/>
          <w:sz w:val="20"/>
          <w:szCs w:val="22"/>
        </w:rPr>
      </w:pP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들이</w:t>
      </w:r>
      <w:r w:rsidRPr="00B61948">
        <w:rPr>
          <w:rFonts w:eastAsia="나눔명조" w:hint="eastAsia"/>
          <w:sz w:val="20"/>
          <w:szCs w:val="22"/>
        </w:rPr>
        <w:t xml:space="preserve"> </w:t>
      </w:r>
      <w:r w:rsidRPr="00B61948">
        <w:rPr>
          <w:rFonts w:eastAsia="나눔명조" w:hint="eastAsia"/>
          <w:sz w:val="20"/>
          <w:szCs w:val="22"/>
        </w:rPr>
        <w:t>리더십</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LInVtsq","properties":{"formattedCitation":"(Im, Tobin, and Jeong 2016; M. Park and Rainey 2008)","plainCitation":"(Im, Tobin, and Jeong 2016; M. Park and Rainey 2008)","noteIndex":0},"citationItems":[{"id":1511,"uris":["http://zotero.org/users/5210800/items/S53RG7DV"],"uri":["http://zotero.org/users/5210800/items/S53RG7DV"],"itemData":{"id":1511,"type":"article-journal","container-title":"Review of Public Personnel Administration","issue":"3","note":"Citation Key: Imetal2016\ntex.date-added: 2021-09-30 15:26:43 -0400\ntex.date-modified: 2021-09-30 15:28:32 -0400","page":"219-239","title":"Commitment intensity in public organizations: Performance, innovation, leadership,Commitment intensity in public organizations: Performance, innovation, leadership, and PSM","volume":"36","author":[{"literal":"Im"},{"family":"Tobin","given":"Jesse W. Campbell"},{"family":"Jeong","given":"Jisu"}],"issued":{"date-parts":[["2016"]]}}},{"id":1503,"uris":["http://zotero.org/users/5210800/items/MI2MGG6Y"],"uri":["http://zotero.org/users/5210800/items/MI2MGG6Y"],"itemData":{"id":1503,"type":"article-journal","container-title":"International public management journal 11(1): 109-142.","issue":"1","note":"Citation Key: ParkRainey2008\ntex.date-added: 2021-09-30 15:37:19 -0400\ntex.date-modified: 2021-09-30 15:40:36 -0400","page":"109-142","title":"Leadership and public service motivation in US federal agencies","volume":"11","author":[{"family":"Park","given":"Minsung"},{"family":"Rainey","given":"Hal G."}],"issued":{"date-parts":[["2008"]]}}}],"schema":"https://github.com/citation-style-language/schema/raw/master/csl-citation.json"} </w:instrText>
      </w:r>
      <w:r w:rsidR="005B5D8D" w:rsidRPr="00B61948">
        <w:rPr>
          <w:rFonts w:eastAsia="나눔명조"/>
          <w:sz w:val="20"/>
          <w:szCs w:val="22"/>
        </w:rPr>
        <w:fldChar w:fldCharType="separate"/>
      </w:r>
      <w:r w:rsidR="005E6FF2" w:rsidRPr="00B61948">
        <w:rPr>
          <w:sz w:val="20"/>
        </w:rPr>
        <w:t>(</w:t>
      </w:r>
      <w:r w:rsidR="003874A5">
        <w:rPr>
          <w:sz w:val="20"/>
        </w:rPr>
        <w:t>Im et al.,</w:t>
      </w:r>
      <w:r w:rsidR="005E6FF2" w:rsidRPr="00B61948">
        <w:rPr>
          <w:sz w:val="20"/>
        </w:rPr>
        <w:t xml:space="preserve"> 2016;</w:t>
      </w:r>
      <w:r w:rsidR="003874A5">
        <w:rPr>
          <w:sz w:val="20"/>
        </w:rPr>
        <w:t xml:space="preserve"> </w:t>
      </w:r>
      <w:r w:rsidR="005E6FF2" w:rsidRPr="00B61948">
        <w:rPr>
          <w:sz w:val="20"/>
        </w:rPr>
        <w:t xml:space="preserve">Park </w:t>
      </w:r>
      <w:r w:rsidR="00A04BB2">
        <w:rPr>
          <w:sz w:val="20"/>
        </w:rPr>
        <w:t>&amp;</w:t>
      </w:r>
      <w:r w:rsidR="005E6FF2" w:rsidRPr="00B61948">
        <w:rPr>
          <w:sz w:val="20"/>
        </w:rPr>
        <w:t xml:space="preserve"> Rainey</w:t>
      </w:r>
      <w:r w:rsidR="003874A5">
        <w:rPr>
          <w:sz w:val="20"/>
        </w:rPr>
        <w:t>,</w:t>
      </w:r>
      <w:r w:rsidR="005E6FF2" w:rsidRPr="00B61948">
        <w:rPr>
          <w:sz w:val="20"/>
        </w:rPr>
        <w:t xml:space="preserve"> 2008)</w:t>
      </w:r>
      <w:r w:rsidR="005B5D8D"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멘토링</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wFDXTrx","properties":{"formattedCitation":"(Vandenabeele 2011)","plainCitation":"(Vandenabeele 2011)","noteIndex":0},"citationItems":[{"id":1495,"uris":["http://zotero.org/users/5210800/items/EUS3QC9N"],"uri":["http://zotero.org/users/5210800/items/EUS3QC9N"],"itemData":{"id":1495,"type":"article-journal","container-title":"Review of public personnel administration","issue":"1","note":"Citation Key: Vandenabeele2011\ntex.date-added: 2021-09-30 15:44:38 -0400\ntex.date-modified: 2021-09-30 15:45:24 -0400","page":"87-107","title":"Who wants to deliver public service? Do institutional antecedents of public service motivation provide an answer?","volume":"31","author":[{"family":"Vandenabeele","given":"Wouter"}],"issued":{"date-parts":[["2011"]]}}}],"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Vandenabeele</w:t>
      </w:r>
      <w:r w:rsidR="003874A5">
        <w:rPr>
          <w:rFonts w:eastAsia="나눔명조"/>
          <w:sz w:val="20"/>
          <w:szCs w:val="22"/>
        </w:rPr>
        <w:t>,</w:t>
      </w:r>
      <w:r w:rsidR="005B5D8D" w:rsidRPr="003820D2">
        <w:rPr>
          <w:rFonts w:eastAsia="나눔명조"/>
          <w:sz w:val="20"/>
          <w:szCs w:val="22"/>
        </w:rPr>
        <w:t xml:space="preserve"> 2011)</w:t>
      </w:r>
      <w:r w:rsidR="005B5D8D"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관리</w:t>
      </w:r>
      <w:r w:rsidR="003874A5">
        <w:rPr>
          <w:rFonts w:eastAsia="나눔명조" w:hint="eastAsia"/>
          <w:sz w:val="20"/>
          <w:szCs w:val="22"/>
        </w:rPr>
        <w:t xml:space="preserve"> </w:t>
      </w:r>
      <w:r w:rsidRPr="00B61948">
        <w:rPr>
          <w:rFonts w:eastAsia="나눔명조" w:hint="eastAsia"/>
          <w:sz w:val="20"/>
          <w:szCs w:val="22"/>
        </w:rPr>
        <w:t>역할</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PHbqgtZF","properties":{"formattedCitation":"(Bakker 2015)","plainCitation":"(Bakker 2015)","noteIndex":0},"citationItems":[{"id":1519,"uris":["http://zotero.org/users/5210800/items/TKJZZSBE"],"uri":["http://zotero.org/users/5210800/items/TKJZZSBE"],"itemData":{"id":1519,"type":"article-journal","container-title":"Public Administration Review","issue":"5","note":"Citation Key: Bakker2015\ntex.date-added: 2021-09-30 15:18:05 -0400\ntex.date-modified: 2021-09-30 15:19:08 -0400","page":"723-732","title":"A job demands–resources approach to public service motivation","volume":"75","author":[{"family":"Bakker","given":"Arnold B"}],"issued":{"date-parts":[["2015"]]}}}],"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Bakker</w:t>
      </w:r>
      <w:r w:rsidR="003874A5">
        <w:rPr>
          <w:rFonts w:eastAsia="나눔명조"/>
          <w:sz w:val="20"/>
          <w:szCs w:val="22"/>
        </w:rPr>
        <w:t>,</w:t>
      </w:r>
      <w:r w:rsidR="005B5D8D" w:rsidRPr="003820D2">
        <w:rPr>
          <w:rFonts w:eastAsia="나눔명조"/>
          <w:sz w:val="20"/>
          <w:szCs w:val="22"/>
        </w:rPr>
        <w:t xml:space="preserve"> 2015)</w:t>
      </w:r>
      <w:r w:rsidR="005B5D8D" w:rsidRPr="00B61948">
        <w:rPr>
          <w:rFonts w:eastAsia="나눔명조"/>
          <w:sz w:val="20"/>
          <w:szCs w:val="22"/>
        </w:rPr>
        <w:fldChar w:fldCharType="end"/>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준다는</w:t>
      </w:r>
      <w:r w:rsidRPr="00B61948">
        <w:rPr>
          <w:rFonts w:eastAsia="나눔명조" w:hint="eastAsia"/>
          <w:sz w:val="20"/>
          <w:szCs w:val="22"/>
        </w:rPr>
        <w:t xml:space="preserve"> </w:t>
      </w:r>
      <w:r w:rsidRPr="00B61948">
        <w:rPr>
          <w:rFonts w:eastAsia="나눔명조" w:hint="eastAsia"/>
          <w:sz w:val="20"/>
          <w:szCs w:val="22"/>
        </w:rPr>
        <w:t>주장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w:t>
      </w:r>
      <w:r w:rsidRPr="00B61948">
        <w:rPr>
          <w:rFonts w:eastAsia="나눔명조"/>
          <w:sz w:val="20"/>
          <w:szCs w:val="22"/>
        </w:rPr>
        <w:t xml:space="preserve"> </w:t>
      </w:r>
      <w:r w:rsidR="003A12BC" w:rsidRPr="00B61948">
        <w:rPr>
          <w:rFonts w:eastAsia="나눔명조" w:hint="eastAsia"/>
          <w:sz w:val="20"/>
          <w:szCs w:val="22"/>
        </w:rPr>
        <w:t>교육훈련이나</w:t>
      </w:r>
      <w:r w:rsidR="003A12BC" w:rsidRPr="00B61948">
        <w:rPr>
          <w:rFonts w:eastAsia="나눔명조" w:hint="eastAsia"/>
          <w:sz w:val="20"/>
          <w:szCs w:val="22"/>
        </w:rPr>
        <w:t xml:space="preserve"> </w:t>
      </w:r>
      <w:r w:rsidR="003A12BC" w:rsidRPr="00B61948">
        <w:rPr>
          <w:rFonts w:eastAsia="나눔명조" w:hint="eastAsia"/>
          <w:sz w:val="20"/>
          <w:szCs w:val="22"/>
        </w:rPr>
        <w:t>보수</w:t>
      </w:r>
      <w:r w:rsidR="003A12BC" w:rsidRPr="00B61948">
        <w:rPr>
          <w:rFonts w:eastAsia="나눔명조" w:hint="eastAsia"/>
          <w:sz w:val="20"/>
          <w:szCs w:val="22"/>
        </w:rPr>
        <w:t xml:space="preserve"> </w:t>
      </w:r>
      <w:r w:rsidR="003A12BC" w:rsidRPr="00B61948">
        <w:rPr>
          <w:rFonts w:eastAsia="나눔명조" w:hint="eastAsia"/>
          <w:sz w:val="20"/>
          <w:szCs w:val="22"/>
        </w:rPr>
        <w:t>및</w:t>
      </w:r>
      <w:r w:rsidR="003A12BC" w:rsidRPr="00B61948">
        <w:rPr>
          <w:rFonts w:eastAsia="나눔명조" w:hint="eastAsia"/>
          <w:sz w:val="20"/>
          <w:szCs w:val="22"/>
        </w:rPr>
        <w:t xml:space="preserve"> </w:t>
      </w:r>
      <w:r w:rsidR="003A12BC" w:rsidRPr="00B61948">
        <w:rPr>
          <w:rFonts w:eastAsia="나눔명조" w:hint="eastAsia"/>
          <w:sz w:val="20"/>
          <w:szCs w:val="22"/>
        </w:rPr>
        <w:t>승진</w:t>
      </w:r>
      <w:r w:rsidR="003A12BC" w:rsidRPr="00B61948">
        <w:rPr>
          <w:rFonts w:eastAsia="나눔명조" w:hint="eastAsia"/>
          <w:sz w:val="20"/>
          <w:szCs w:val="22"/>
        </w:rPr>
        <w:t xml:space="preserve"> </w:t>
      </w:r>
      <w:r w:rsidR="003A12BC" w:rsidRPr="00B61948">
        <w:rPr>
          <w:rFonts w:eastAsia="나눔명조" w:hint="eastAsia"/>
          <w:sz w:val="20"/>
          <w:szCs w:val="22"/>
        </w:rPr>
        <w:t>등의</w:t>
      </w:r>
      <w:r w:rsidR="003A12BC" w:rsidRPr="00B61948">
        <w:rPr>
          <w:rFonts w:eastAsia="나눔명조" w:hint="eastAsia"/>
          <w:sz w:val="20"/>
          <w:szCs w:val="22"/>
        </w:rPr>
        <w:t xml:space="preserve"> </w:t>
      </w:r>
      <w:r w:rsidR="003A12BC" w:rsidRPr="00B61948">
        <w:rPr>
          <w:rFonts w:eastAsia="나눔명조" w:hint="eastAsia"/>
          <w:sz w:val="20"/>
          <w:szCs w:val="22"/>
        </w:rPr>
        <w:t>여타</w:t>
      </w:r>
      <w:r w:rsidR="003A12BC" w:rsidRPr="00B61948">
        <w:rPr>
          <w:rFonts w:eastAsia="나눔명조" w:hint="eastAsia"/>
          <w:sz w:val="20"/>
          <w:szCs w:val="22"/>
        </w:rPr>
        <w:t xml:space="preserve"> </w:t>
      </w:r>
      <w:r w:rsidR="003A12BC" w:rsidRPr="00B61948">
        <w:rPr>
          <w:rFonts w:eastAsia="나눔명조" w:hint="eastAsia"/>
          <w:sz w:val="20"/>
          <w:szCs w:val="22"/>
        </w:rPr>
        <w:t>요인과</w:t>
      </w:r>
      <w:r w:rsidR="003A12BC" w:rsidRPr="00B61948">
        <w:rPr>
          <w:rFonts w:eastAsia="나눔명조" w:hint="eastAsia"/>
          <w:sz w:val="20"/>
          <w:szCs w:val="22"/>
        </w:rPr>
        <w:t xml:space="preserve"> </w:t>
      </w:r>
      <w:r w:rsidR="003A12BC" w:rsidRPr="00B61948">
        <w:rPr>
          <w:rFonts w:eastAsia="나눔명조" w:hint="eastAsia"/>
          <w:sz w:val="20"/>
          <w:szCs w:val="22"/>
        </w:rPr>
        <w:t>비교하여</w:t>
      </w:r>
      <w:r w:rsidR="003A12BC" w:rsidRPr="00B61948">
        <w:rPr>
          <w:rFonts w:eastAsia="나눔명조" w:hint="eastAsia"/>
          <w:sz w:val="20"/>
          <w:szCs w:val="22"/>
        </w:rPr>
        <w:t xml:space="preserve"> </w:t>
      </w:r>
      <w:r w:rsidR="003A12BC" w:rsidRPr="00B61948">
        <w:rPr>
          <w:rFonts w:eastAsia="나눔명조" w:hint="eastAsia"/>
          <w:sz w:val="20"/>
          <w:szCs w:val="22"/>
        </w:rPr>
        <w:t>리더십</w:t>
      </w:r>
      <w:r w:rsidR="003A12BC" w:rsidRPr="00B61948">
        <w:rPr>
          <w:rFonts w:eastAsia="나눔명조" w:hint="eastAsia"/>
          <w:sz w:val="20"/>
          <w:szCs w:val="22"/>
        </w:rPr>
        <w:t>,</w:t>
      </w:r>
      <w:r w:rsidR="003A12BC" w:rsidRPr="00B61948">
        <w:rPr>
          <w:rFonts w:eastAsia="나눔명조"/>
          <w:sz w:val="20"/>
          <w:szCs w:val="22"/>
        </w:rPr>
        <w:t xml:space="preserve"> </w:t>
      </w:r>
      <w:r w:rsidR="003A12BC" w:rsidRPr="00B61948">
        <w:rPr>
          <w:rFonts w:eastAsia="나눔명조" w:hint="eastAsia"/>
          <w:sz w:val="20"/>
          <w:szCs w:val="22"/>
        </w:rPr>
        <w:t>즉</w:t>
      </w:r>
      <w:r w:rsidR="003A12BC" w:rsidRPr="00B61948">
        <w:rPr>
          <w:rFonts w:eastAsia="나눔명조" w:hint="eastAsia"/>
          <w:sz w:val="20"/>
          <w:szCs w:val="22"/>
        </w:rPr>
        <w:t xml:space="preserve"> </w:t>
      </w:r>
      <w:r w:rsidRPr="00B61948">
        <w:rPr>
          <w:rFonts w:eastAsia="나눔명조" w:hint="eastAsia"/>
          <w:sz w:val="20"/>
          <w:szCs w:val="22"/>
        </w:rPr>
        <w:t>상사의</w:t>
      </w:r>
      <w:r w:rsidRPr="00B61948">
        <w:rPr>
          <w:rFonts w:eastAsia="나눔명조" w:hint="eastAsia"/>
          <w:sz w:val="20"/>
          <w:szCs w:val="22"/>
        </w:rPr>
        <w:t xml:space="preserve"> </w:t>
      </w:r>
      <w:r w:rsidRPr="00B61948">
        <w:rPr>
          <w:rFonts w:eastAsia="나눔명조" w:hint="eastAsia"/>
          <w:sz w:val="20"/>
          <w:szCs w:val="22"/>
        </w:rPr>
        <w:t>지원</w:t>
      </w:r>
      <w:r w:rsidR="00B57160"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w:t>
      </w:r>
      <w:r w:rsidR="00B57160" w:rsidRPr="00B61948">
        <w:rPr>
          <w:rFonts w:eastAsia="나눔명조" w:hint="eastAsia"/>
          <w:sz w:val="20"/>
          <w:szCs w:val="22"/>
        </w:rPr>
        <w:t>를</w:t>
      </w:r>
      <w:r w:rsidR="00B57160" w:rsidRPr="00B61948">
        <w:rPr>
          <w:rFonts w:eastAsia="나눔명조" w:hint="eastAsia"/>
          <w:sz w:val="20"/>
          <w:szCs w:val="22"/>
        </w:rPr>
        <w:t xml:space="preserve"> </w:t>
      </w:r>
      <w:r w:rsidR="00B57160" w:rsidRPr="00B61948">
        <w:rPr>
          <w:rFonts w:eastAsia="나눔명조" w:hint="eastAsia"/>
          <w:sz w:val="20"/>
          <w:szCs w:val="22"/>
        </w:rPr>
        <w:t>제고한다는</w:t>
      </w:r>
      <w:r w:rsidR="00B57160" w:rsidRPr="00B61948">
        <w:rPr>
          <w:rFonts w:eastAsia="나눔명조" w:hint="eastAsia"/>
          <w:sz w:val="20"/>
          <w:szCs w:val="22"/>
        </w:rPr>
        <w:t xml:space="preserve"> </w:t>
      </w:r>
      <w:r w:rsidR="00B57160" w:rsidRPr="00B61948">
        <w:rPr>
          <w:rFonts w:eastAsia="나눔명조" w:hint="eastAsia"/>
          <w:sz w:val="20"/>
          <w:szCs w:val="22"/>
        </w:rPr>
        <w:t>결과를</w:t>
      </w:r>
      <w:r w:rsidR="00B57160" w:rsidRPr="00B61948">
        <w:rPr>
          <w:rFonts w:eastAsia="나눔명조" w:hint="eastAsia"/>
          <w:sz w:val="20"/>
          <w:szCs w:val="22"/>
        </w:rPr>
        <w:t xml:space="preserve"> </w:t>
      </w:r>
      <w:r w:rsidR="00B57160" w:rsidRPr="00B61948">
        <w:rPr>
          <w:rFonts w:eastAsia="나눔명조" w:hint="eastAsia"/>
          <w:sz w:val="20"/>
          <w:szCs w:val="22"/>
        </w:rPr>
        <w:t>경험적으로</w:t>
      </w:r>
      <w:r w:rsidR="00B57160" w:rsidRPr="00B61948">
        <w:rPr>
          <w:rFonts w:eastAsia="나눔명조" w:hint="eastAsia"/>
          <w:sz w:val="20"/>
          <w:szCs w:val="22"/>
        </w:rPr>
        <w:t xml:space="preserve"> </w:t>
      </w:r>
      <w:r w:rsidR="00B57160" w:rsidRPr="00B61948">
        <w:rPr>
          <w:rFonts w:eastAsia="나눔명조" w:hint="eastAsia"/>
          <w:sz w:val="20"/>
          <w:szCs w:val="22"/>
        </w:rPr>
        <w:t>제시하고</w:t>
      </w:r>
      <w:r w:rsidR="00B57160" w:rsidRPr="00B61948">
        <w:rPr>
          <w:rFonts w:eastAsia="나눔명조" w:hint="eastAsia"/>
          <w:sz w:val="20"/>
          <w:szCs w:val="22"/>
        </w:rPr>
        <w:t xml:space="preserve"> </w:t>
      </w:r>
      <w:r w:rsidR="00B57160" w:rsidRPr="00B61948">
        <w:rPr>
          <w:rFonts w:eastAsia="나눔명조" w:hint="eastAsia"/>
          <w:sz w:val="20"/>
          <w:szCs w:val="22"/>
        </w:rPr>
        <w:t>있다</w:t>
      </w:r>
      <w:r w:rsidR="00B57160"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446Yq6pE","properties":{"formattedCitation":"(\\uc0\\u44608{}\\uc0\\u49345{}\\uc0\\u47925{} and \\uc0\\u45432{}\\uc0\\u51333{}\\uc0\\u54840{} 2018)","plainCitation":"(</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 xml:space="preserve"> 2018)","noteIndex":0},"citationItems":[{"id":1529,"uris":["http://zotero.org/users/5210800/items/6HCCXCIH"],"uri":["http://zotero.org/users/5210800/items/6HCCXCIH"],"itemData":{"id":1529,"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kim:rho:2018","page":"145-174","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적자원관리</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given":""}],"issued":{"date-parts":[["2018"]]}}}],"schema":"https://github.com/citation-style-language/schema/raw/master/csl-citation</w:instrText>
      </w:r>
      <w:r w:rsidR="005302F9" w:rsidRPr="00B61948">
        <w:rPr>
          <w:rFonts w:eastAsia="나눔명조"/>
          <w:sz w:val="20"/>
          <w:szCs w:val="22"/>
        </w:rPr>
        <w:instrText xml:space="preserve">.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상묵</w:t>
      </w:r>
      <w:r w:rsidR="00512F0D">
        <w:rPr>
          <w:rFonts w:eastAsia="나눔명조"/>
          <w:sz w:val="20"/>
          <w:szCs w:val="22"/>
        </w:rPr>
        <w:t>‧</w:t>
      </w:r>
      <w:r w:rsidR="00B57160" w:rsidRPr="003820D2">
        <w:rPr>
          <w:rFonts w:eastAsia="나눔명조" w:hint="eastAsia"/>
          <w:sz w:val="20"/>
          <w:szCs w:val="22"/>
        </w:rPr>
        <w:t>노종호</w:t>
      </w:r>
      <w:r w:rsidR="003874A5">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하지만</w:t>
      </w:r>
      <w:r w:rsidR="003512F8"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리더십</w:t>
      </w:r>
      <w:r w:rsidR="003512F8" w:rsidRPr="00B61948">
        <w:rPr>
          <w:rFonts w:eastAsia="나눔명조" w:hint="eastAsia"/>
          <w:sz w:val="20"/>
          <w:szCs w:val="22"/>
        </w:rPr>
        <w:t xml:space="preserve"> </w:t>
      </w:r>
      <w:r w:rsidR="003512F8"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변혁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proofErr w:type="spellStart"/>
      <w:r w:rsidRPr="00B61948">
        <w:rPr>
          <w:rFonts w:eastAsia="나눔명조" w:hint="eastAsia"/>
          <w:sz w:val="20"/>
          <w:szCs w:val="22"/>
        </w:rPr>
        <w:t>거래적인지에</w:t>
      </w:r>
      <w:proofErr w:type="spellEnd"/>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방향으로</w:t>
      </w:r>
      <w:r w:rsidRPr="00B61948">
        <w:rPr>
          <w:rFonts w:eastAsia="나눔명조" w:hint="eastAsia"/>
          <w:sz w:val="20"/>
          <w:szCs w:val="22"/>
        </w:rPr>
        <w:t xml:space="preserve"> </w:t>
      </w:r>
      <w:r w:rsidRPr="00B61948">
        <w:rPr>
          <w:rFonts w:eastAsia="나눔명조" w:hint="eastAsia"/>
          <w:sz w:val="20"/>
          <w:szCs w:val="22"/>
        </w:rPr>
        <w:t>발전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향상시키는</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다뤄진다</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Ro3iQ2b","properties":{"formattedCitation":"(Caillier 2015; Wright, Moynihan, and Pandey 2012)","plainCitation":"(Caillier 2015; Wright, Moynihan, and Pandey 2012)","noteIndex":0},"citationItems":[{"id":1483,"uris":["http://zotero.org/users/5210800/items/MHX34NC9"],"uri":["http://zotero.org/users/5210800/items/MHX34NC9"],"itemData":{"id":1483,"type":"article-journal","abstract":"Although transformational leadership and whistle-blowing have been extensively examined, only one article was found to explore the relationship between these factors. This is despite research suggesting a connection between leadership practices and whistle-blowing attitudes. This article built on and extended leadership and whistle-blowing theories by investigating the relationship between transformational leadership and whistle-blowing attitudes, as well as how this association might be mediated by public service motivation (PSM) and organizational commitment. Furthermore, the examination was conducted on local, state, and federal government employees in the United States. The findings indicated that transformational leadership had a direct, positive impact on whistle-blowing attitudes, as well as an indirect one through organizational commitment. In addition, PSM had an indirect effect on whistle-blowing attitudes through organizational commitment. On the other hand, PSM was not found to mediate the relationship between transformational leadership and attitudes concerning blowing the whistle.","container-title":"The American Review of Public Administration","DOI":"10.1177/0275074013515299","ISSN":"0275-0740, 1552-3357","issue":"4","language":"English","note":"Citation Key: caillier:2015","page":"458–475","title":"Transformational Leadership and Whistle-Blowing Attitudes: Is This Relationship Mediated by Organizational Commitment and Public Service Motivation?","title-short":"Transformational Leadership and Whistle-Blowing Attitudes","volume":"45","author":[{"family":"Caillier","given":"James Gerard"}],"issued":{"date-parts":[["2015",7]]}}},{"id":1399,"uris":["http://zotero.org/users/5210800/items/TZ4X755B"],"uri":["http://zotero.org/users/5210800/items/TZ4X755B"],"itemData":{"id":1399,"type":"article-journal","container-title":"Public Administration Review","DOI":"10.1111/j.1540-6210.2011.02496.x","ISSN":"00333352","issue":"2","language":"English","note":"Citation Key: wright_pulling_2012","page":"206–215","title":"Pulling the Levers: Transformational Leadership, Public Service Motivation, and Mission Valence","title-short":"Pulling the Levers","volume":"72","author":[{"family":"Wright","given":"Bradley E."},{"family":"Moynihan","given":"Donald P."},{"family":"Pandey","given":"Sanjay K."}],"issued":{"date-parts":[["2012",3]]}}}],"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Caillier</w:t>
      </w:r>
      <w:r w:rsidR="003874A5">
        <w:rPr>
          <w:rFonts w:eastAsia="나눔명조"/>
          <w:sz w:val="20"/>
          <w:szCs w:val="22"/>
        </w:rPr>
        <w:t>,</w:t>
      </w:r>
      <w:r w:rsidR="005B5D8D" w:rsidRPr="003820D2">
        <w:rPr>
          <w:rFonts w:eastAsia="나눔명조"/>
          <w:sz w:val="20"/>
          <w:szCs w:val="22"/>
        </w:rPr>
        <w:t xml:space="preserve"> 2015; Wright</w:t>
      </w:r>
      <w:r w:rsidR="003874A5">
        <w:rPr>
          <w:rFonts w:eastAsia="나눔명조"/>
          <w:sz w:val="20"/>
          <w:szCs w:val="22"/>
        </w:rPr>
        <w:t xml:space="preserve"> et al.,</w:t>
      </w:r>
      <w:r w:rsidR="005B5D8D" w:rsidRPr="003820D2">
        <w:rPr>
          <w:rFonts w:eastAsia="나눔명조"/>
          <w:sz w:val="20"/>
          <w:szCs w:val="22"/>
        </w:rPr>
        <w:t xml:space="preserve"> 2012)</w:t>
      </w:r>
      <w:r w:rsidR="005B5D8D" w:rsidRPr="00B61948">
        <w:rPr>
          <w:rFonts w:eastAsia="나눔명조"/>
          <w:sz w:val="20"/>
          <w:szCs w:val="22"/>
        </w:rPr>
        <w:fldChar w:fldCharType="end"/>
      </w:r>
      <w:r w:rsidRPr="00B61948">
        <w:rPr>
          <w:rFonts w:eastAsia="나눔명조" w:hint="eastAsia"/>
          <w:sz w:val="20"/>
          <w:szCs w:val="22"/>
        </w:rPr>
        <w:t>.</w:t>
      </w:r>
      <w:r w:rsidR="00464FFA" w:rsidRPr="00B61948">
        <w:rPr>
          <w:rFonts w:eastAsia="나눔명조"/>
          <w:sz w:val="20"/>
          <w:szCs w:val="22"/>
        </w:rPr>
        <w:t xml:space="preserve"> </w:t>
      </w:r>
      <w:r w:rsidR="00464FFA" w:rsidRPr="00B61948">
        <w:rPr>
          <w:rFonts w:eastAsia="나눔명조" w:hint="eastAsia"/>
          <w:sz w:val="20"/>
          <w:szCs w:val="22"/>
        </w:rPr>
        <w:t>변혁적</w:t>
      </w:r>
      <w:r w:rsidR="00464FFA" w:rsidRPr="00B61948">
        <w:rPr>
          <w:rFonts w:eastAsia="나눔명조" w:hint="eastAsia"/>
          <w:sz w:val="20"/>
          <w:szCs w:val="22"/>
        </w:rPr>
        <w:t xml:space="preserve"> </w:t>
      </w:r>
      <w:r w:rsidR="00464FFA" w:rsidRPr="00B61948">
        <w:rPr>
          <w:rFonts w:eastAsia="나눔명조" w:hint="eastAsia"/>
          <w:sz w:val="20"/>
          <w:szCs w:val="22"/>
        </w:rPr>
        <w:t>리더십은</w:t>
      </w:r>
      <w:r w:rsidR="00464FFA" w:rsidRPr="00B61948">
        <w:rPr>
          <w:rFonts w:eastAsia="나눔명조" w:hint="eastAsia"/>
          <w:sz w:val="20"/>
          <w:szCs w:val="22"/>
        </w:rPr>
        <w:t xml:space="preserve"> </w:t>
      </w:r>
      <w:proofErr w:type="spellStart"/>
      <w:r w:rsidR="00464FFA" w:rsidRPr="00B61948">
        <w:rPr>
          <w:rFonts w:eastAsia="나눔명조" w:hint="eastAsia"/>
          <w:sz w:val="20"/>
          <w:szCs w:val="22"/>
        </w:rPr>
        <w:t>친사회적</w:t>
      </w:r>
      <w:proofErr w:type="spellEnd"/>
      <w:r w:rsidR="00464FFA" w:rsidRPr="00B61948">
        <w:rPr>
          <w:rFonts w:eastAsia="나눔명조" w:hint="eastAsia"/>
          <w:sz w:val="20"/>
          <w:szCs w:val="22"/>
        </w:rPr>
        <w:t xml:space="preserve"> </w:t>
      </w:r>
      <w:r w:rsidR="00464FFA" w:rsidRPr="00B61948">
        <w:rPr>
          <w:rFonts w:eastAsia="나눔명조" w:hint="eastAsia"/>
          <w:sz w:val="20"/>
          <w:szCs w:val="22"/>
        </w:rPr>
        <w:t>가치</w:t>
      </w:r>
      <w:r w:rsidR="00464FFA" w:rsidRPr="00B61948">
        <w:rPr>
          <w:rFonts w:eastAsia="나눔명조" w:hint="eastAsia"/>
          <w:sz w:val="20"/>
          <w:szCs w:val="22"/>
        </w:rPr>
        <w:t xml:space="preserve">, </w:t>
      </w:r>
      <w:r w:rsidR="00464FFA" w:rsidRPr="00B61948">
        <w:rPr>
          <w:rFonts w:eastAsia="나눔명조" w:hint="eastAsia"/>
          <w:sz w:val="20"/>
          <w:szCs w:val="22"/>
        </w:rPr>
        <w:t>업무만족도와</w:t>
      </w:r>
      <w:r w:rsidR="00464FFA" w:rsidRPr="00B61948">
        <w:rPr>
          <w:rFonts w:eastAsia="나눔명조" w:hint="eastAsia"/>
          <w:sz w:val="20"/>
          <w:szCs w:val="22"/>
        </w:rPr>
        <w:t xml:space="preserve"> </w:t>
      </w:r>
      <w:r w:rsidR="00464FFA" w:rsidRPr="00B61948">
        <w:rPr>
          <w:rFonts w:eastAsia="나눔명조" w:hint="eastAsia"/>
          <w:sz w:val="20"/>
          <w:szCs w:val="22"/>
        </w:rPr>
        <w:t>자신감</w:t>
      </w:r>
      <w:r w:rsidR="00464FFA" w:rsidRPr="00B61948">
        <w:rPr>
          <w:rFonts w:eastAsia="나눔명조" w:hint="eastAsia"/>
          <w:sz w:val="20"/>
          <w:szCs w:val="22"/>
        </w:rPr>
        <w:t xml:space="preserve"> </w:t>
      </w:r>
      <w:r w:rsidR="00464FFA" w:rsidRPr="00B61948">
        <w:rPr>
          <w:rFonts w:eastAsia="나눔명조" w:hint="eastAsia"/>
          <w:sz w:val="20"/>
          <w:szCs w:val="22"/>
        </w:rPr>
        <w:t>등을</w:t>
      </w:r>
      <w:r w:rsidR="00464FFA" w:rsidRPr="00B61948">
        <w:rPr>
          <w:rFonts w:eastAsia="나눔명조" w:hint="eastAsia"/>
          <w:sz w:val="20"/>
          <w:szCs w:val="22"/>
        </w:rPr>
        <w:t xml:space="preserve"> </w:t>
      </w:r>
      <w:r w:rsidR="00464FFA" w:rsidRPr="00B61948">
        <w:rPr>
          <w:rFonts w:eastAsia="나눔명조" w:hint="eastAsia"/>
          <w:sz w:val="20"/>
          <w:szCs w:val="22"/>
        </w:rPr>
        <w:t>촉진하여</w:t>
      </w:r>
      <w:r w:rsidR="00464FFA" w:rsidRPr="00B61948">
        <w:rPr>
          <w:rFonts w:eastAsia="나눔명조" w:hint="eastAsia"/>
          <w:sz w:val="20"/>
          <w:szCs w:val="22"/>
        </w:rPr>
        <w:t xml:space="preserve"> </w:t>
      </w:r>
      <w:r w:rsidR="00464FFA" w:rsidRPr="00B61948">
        <w:rPr>
          <w:rFonts w:eastAsia="나눔명조" w:hint="eastAsia"/>
          <w:sz w:val="20"/>
          <w:szCs w:val="22"/>
        </w:rPr>
        <w:t>공공봉사동기를</w:t>
      </w:r>
      <w:r w:rsidR="00464FFA" w:rsidRPr="00B61948">
        <w:rPr>
          <w:rFonts w:eastAsia="나눔명조" w:hint="eastAsia"/>
          <w:sz w:val="20"/>
          <w:szCs w:val="22"/>
        </w:rPr>
        <w:t xml:space="preserve"> </w:t>
      </w:r>
      <w:r w:rsidR="00944DBA" w:rsidRPr="00B61948">
        <w:rPr>
          <w:rFonts w:eastAsia="나눔명조" w:hint="eastAsia"/>
          <w:sz w:val="20"/>
          <w:szCs w:val="22"/>
        </w:rPr>
        <w:t>제고하는</w:t>
      </w:r>
      <w:r w:rsidR="00B57160" w:rsidRPr="00B61948">
        <w:rPr>
          <w:rFonts w:eastAsia="나눔명조" w:hint="eastAsia"/>
          <w:sz w:val="20"/>
          <w:szCs w:val="22"/>
        </w:rPr>
        <w:t>,</w:t>
      </w:r>
      <w:r w:rsidR="00B57160" w:rsidRPr="00B61948">
        <w:rPr>
          <w:rFonts w:eastAsia="나눔명조"/>
          <w:sz w:val="20"/>
          <w:szCs w:val="22"/>
        </w:rPr>
        <w:t xml:space="preserve"> </w:t>
      </w:r>
      <w:r w:rsidR="00B57160" w:rsidRPr="00B61948">
        <w:rPr>
          <w:rFonts w:eastAsia="나눔명조" w:hint="eastAsia"/>
          <w:sz w:val="20"/>
          <w:szCs w:val="22"/>
        </w:rPr>
        <w:t>일종의</w:t>
      </w:r>
      <w:r w:rsidR="00B57160" w:rsidRPr="00B61948">
        <w:rPr>
          <w:rFonts w:eastAsia="나눔명조" w:hint="eastAsia"/>
          <w:sz w:val="20"/>
          <w:szCs w:val="22"/>
        </w:rPr>
        <w:t xml:space="preserve"> </w:t>
      </w:r>
      <w:r w:rsidR="00B57160" w:rsidRPr="00B61948">
        <w:rPr>
          <w:rFonts w:eastAsia="나눔명조" w:hint="eastAsia"/>
          <w:sz w:val="20"/>
          <w:szCs w:val="22"/>
        </w:rPr>
        <w:t>시너지</w:t>
      </w:r>
      <w:r w:rsidR="00B57160" w:rsidRPr="00B61948">
        <w:rPr>
          <w:rFonts w:eastAsia="나눔명조" w:hint="eastAsia"/>
          <w:sz w:val="20"/>
          <w:szCs w:val="22"/>
        </w:rPr>
        <w:t xml:space="preserve"> </w:t>
      </w:r>
      <w:r w:rsidR="00B57160" w:rsidRPr="00B61948">
        <w:rPr>
          <w:rFonts w:eastAsia="나눔명조" w:hint="eastAsia"/>
          <w:sz w:val="20"/>
          <w:szCs w:val="22"/>
        </w:rPr>
        <w:t>효과를</w:t>
      </w:r>
      <w:r w:rsidR="00B57160" w:rsidRPr="00B61948">
        <w:rPr>
          <w:rFonts w:eastAsia="나눔명조"/>
          <w:sz w:val="20"/>
          <w:szCs w:val="22"/>
        </w:rPr>
        <w:t xml:space="preserve"> </w:t>
      </w:r>
      <w:r w:rsidR="00464FFA" w:rsidRPr="00B61948">
        <w:rPr>
          <w:rFonts w:eastAsia="나눔명조" w:hint="eastAsia"/>
          <w:sz w:val="20"/>
          <w:szCs w:val="22"/>
        </w:rPr>
        <w:t>발휘할</w:t>
      </w:r>
      <w:r w:rsidR="00464FFA" w:rsidRPr="00B61948">
        <w:rPr>
          <w:rFonts w:eastAsia="나눔명조" w:hint="eastAsia"/>
          <w:sz w:val="20"/>
          <w:szCs w:val="22"/>
        </w:rPr>
        <w:t xml:space="preserve"> </w:t>
      </w:r>
      <w:r w:rsidR="00464FFA" w:rsidRPr="00B61948">
        <w:rPr>
          <w:rFonts w:eastAsia="나눔명조" w:hint="eastAsia"/>
          <w:sz w:val="20"/>
          <w:szCs w:val="22"/>
        </w:rPr>
        <w:t>수</w:t>
      </w:r>
      <w:r w:rsidR="00464FFA" w:rsidRPr="00B61948">
        <w:rPr>
          <w:rFonts w:eastAsia="나눔명조" w:hint="eastAsia"/>
          <w:sz w:val="20"/>
          <w:szCs w:val="22"/>
        </w:rPr>
        <w:t xml:space="preserve"> </w:t>
      </w:r>
      <w:r w:rsidR="00464FFA" w:rsidRPr="00B61948">
        <w:rPr>
          <w:rFonts w:eastAsia="나눔명조" w:hint="eastAsia"/>
          <w:sz w:val="20"/>
          <w:szCs w:val="22"/>
        </w:rPr>
        <w:t>있다</w:t>
      </w:r>
      <w:bookmarkStart w:id="6" w:name="_Hlk84410861"/>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loWzo1Te","properties":{"formattedCitation":"(Jensen, Andersen, and Jacobsen 2019; Kroll, Alexander, and Vogel 2014; \\uc0\\u44053{}\\uc0\\u54812{}\\uc0\\u51652{} and \\uc0\\u52264{}\\uc0\\u49464{}\\uc0\\u506</w:instrText>
      </w:r>
      <w:r w:rsidR="005302F9" w:rsidRPr="00B61948">
        <w:rPr>
          <w:rFonts w:eastAsia="나눔명조" w:hint="eastAsia"/>
          <w:sz w:val="20"/>
          <w:szCs w:val="22"/>
        </w:rPr>
        <w:instrText xml:space="preserve">89{} 2021)","plainCitation":"(Jensen, Andersen, and Jacobsen 2019; Kroll, Alexander, and Vogel 2014; </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noteIndex":0},"citationItems":[{"id":1510,"uris":["http://zotero.org/users/5210800/items/N4R7B7NC"],"uri":["http://zotero.org/users/52</w:instrText>
      </w:r>
      <w:r w:rsidR="005302F9" w:rsidRPr="00B61948">
        <w:rPr>
          <w:rFonts w:eastAsia="나눔명조"/>
          <w:sz w:val="20"/>
          <w:szCs w:val="22"/>
        </w:rPr>
        <w:instrText>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id":1509,"uris":["http://zotero.org/users/5210800/items/SZNWMHIA"],"uri":["http://zotero.org/users/5210800/items/SZNWMHIA"],"itemData":{"id":1509,"type":"article-journal","container-title":"Public administration","issue":"4","note":"Citation Key: KrollVogel2014\ntex.date-added: 2021-09-30 15:30:55 -0400\ntex.date-modified: 2021-09-30 15:31:55 -0400","page":"974-991","title":"The PSM–leadership fit: A model of performance information use","volume":"92","author":[{"literal":"Kroll"},{"literal":"Alexander"},{"family":"Vogel","given":"Dominik"}],"issued":{"date-parts":[["2014"]]}}},{"id":1401,"uris":["http://zotero.org/users/5210800/items/6CF3S8KD"],"uri":["http://zotero</w:instrText>
      </w:r>
      <w:r w:rsidR="005302F9" w:rsidRPr="00B61948">
        <w:rPr>
          <w:rFonts w:eastAsia="나눔명조" w:hint="eastAsia"/>
          <w:sz w:val="20"/>
          <w:szCs w:val="22"/>
        </w:rPr>
        <w:instrText>.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given":""}],"issued":{"date-parts</w:instrText>
      </w:r>
      <w:r w:rsidR="005302F9" w:rsidRPr="00B61948">
        <w:rPr>
          <w:rFonts w:eastAsia="나눔명조"/>
          <w:sz w:val="20"/>
          <w:szCs w:val="22"/>
        </w:rPr>
        <w:instrText xml:space="preserve">":[["2021",5]]}}}],"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966105">
        <w:rPr>
          <w:rFonts w:eastAsia="나눔명조"/>
          <w:sz w:val="20"/>
          <w:szCs w:val="22"/>
        </w:rPr>
        <w:t>Jensen et al.,</w:t>
      </w:r>
      <w:r w:rsidR="00B57160" w:rsidRPr="003820D2">
        <w:rPr>
          <w:rFonts w:eastAsia="나눔명조"/>
          <w:sz w:val="20"/>
          <w:szCs w:val="22"/>
        </w:rPr>
        <w:t xml:space="preserve"> 2019; </w:t>
      </w:r>
      <w:r w:rsidR="003874A5">
        <w:rPr>
          <w:rFonts w:eastAsia="나눔명조"/>
          <w:sz w:val="20"/>
          <w:szCs w:val="22"/>
        </w:rPr>
        <w:t>Kroll et al.,</w:t>
      </w:r>
      <w:r w:rsidR="00B57160" w:rsidRPr="003820D2">
        <w:rPr>
          <w:rFonts w:eastAsia="나눔명조"/>
          <w:sz w:val="20"/>
          <w:szCs w:val="22"/>
        </w:rPr>
        <w:t xml:space="preserve"> 2014; </w:t>
      </w:r>
      <w:r w:rsidR="00B57160" w:rsidRPr="003820D2">
        <w:rPr>
          <w:rFonts w:eastAsia="나눔명조" w:hint="eastAsia"/>
          <w:sz w:val="20"/>
          <w:szCs w:val="22"/>
        </w:rPr>
        <w:t>강혜진</w:t>
      </w:r>
      <w:r w:rsidR="00512F0D">
        <w:rPr>
          <w:rFonts w:eastAsia="나눔명조"/>
          <w:sz w:val="20"/>
          <w:szCs w:val="22"/>
        </w:rPr>
        <w:t>‧</w:t>
      </w:r>
      <w:r w:rsidR="00B57160" w:rsidRPr="003820D2">
        <w:rPr>
          <w:rFonts w:eastAsia="나눔명조" w:hint="eastAsia"/>
          <w:sz w:val="20"/>
          <w:szCs w:val="22"/>
        </w:rPr>
        <w:t>차세영</w:t>
      </w:r>
      <w:r w:rsidR="0000244A">
        <w:rPr>
          <w:rFonts w:eastAsia="나눔명조" w:hint="eastAsia"/>
          <w:sz w:val="20"/>
          <w:szCs w:val="22"/>
        </w:rPr>
        <w:t>,</w:t>
      </w:r>
      <w:r w:rsidR="00B57160" w:rsidRPr="003820D2">
        <w:rPr>
          <w:rFonts w:eastAsia="나눔명조"/>
          <w:sz w:val="20"/>
          <w:szCs w:val="22"/>
        </w:rPr>
        <w:t xml:space="preserve"> 2021)</w:t>
      </w:r>
      <w:r w:rsidR="00B57160" w:rsidRPr="00B61948">
        <w:rPr>
          <w:rFonts w:eastAsia="나눔명조"/>
          <w:sz w:val="20"/>
          <w:szCs w:val="22"/>
        </w:rPr>
        <w:fldChar w:fldCharType="end"/>
      </w:r>
      <w:bookmarkEnd w:id="6"/>
      <w:r w:rsidR="00464FFA" w:rsidRPr="00B61948">
        <w:rPr>
          <w:rFonts w:eastAsia="나눔명조" w:hint="eastAsia"/>
          <w:sz w:val="20"/>
          <w:szCs w:val="22"/>
        </w:rPr>
        <w:t>.</w:t>
      </w:r>
      <w:r w:rsidR="00464FFA" w:rsidRPr="00B61948">
        <w:rPr>
          <w:rFonts w:eastAsia="나눔명조"/>
          <w:sz w:val="20"/>
          <w:szCs w:val="22"/>
        </w:rPr>
        <w:t xml:space="preserve"> </w:t>
      </w:r>
      <w:r w:rsidR="003A12BC" w:rsidRPr="00B61948">
        <w:rPr>
          <w:rFonts w:eastAsia="나눔명조" w:hint="eastAsia"/>
          <w:sz w:val="20"/>
          <w:szCs w:val="22"/>
        </w:rPr>
        <w:t>또한</w:t>
      </w:r>
      <w:r w:rsidR="003A12BC" w:rsidRPr="00B61948">
        <w:rPr>
          <w:rFonts w:eastAsia="나눔명조" w:hint="eastAsia"/>
          <w:sz w:val="20"/>
          <w:szCs w:val="22"/>
        </w:rPr>
        <w:t xml:space="preserve"> </w:t>
      </w:r>
      <w:r w:rsidR="00B57160" w:rsidRPr="00B61948">
        <w:rPr>
          <w:rFonts w:eastAsia="나눔명조" w:hint="eastAsia"/>
          <w:sz w:val="20"/>
          <w:szCs w:val="22"/>
        </w:rPr>
        <w:t>기존의</w:t>
      </w:r>
      <w:r w:rsidR="00B57160" w:rsidRPr="00B61948">
        <w:rPr>
          <w:rFonts w:eastAsia="나눔명조" w:hint="eastAsia"/>
          <w:sz w:val="20"/>
          <w:szCs w:val="22"/>
        </w:rPr>
        <w:t xml:space="preserve"> </w:t>
      </w:r>
      <w:r w:rsidR="00B57160" w:rsidRPr="00B61948">
        <w:rPr>
          <w:rFonts w:eastAsia="나눔명조" w:hint="eastAsia"/>
          <w:sz w:val="20"/>
          <w:szCs w:val="22"/>
        </w:rPr>
        <w:t>연구는</w:t>
      </w:r>
      <w:r w:rsidR="00B57160" w:rsidRPr="00B61948">
        <w:rPr>
          <w:rFonts w:eastAsia="나눔명조" w:hint="eastAsia"/>
          <w:sz w:val="20"/>
          <w:szCs w:val="22"/>
        </w:rPr>
        <w:t xml:space="preserve"> </w:t>
      </w:r>
      <w:r w:rsidR="003A12BC" w:rsidRPr="00B61948">
        <w:rPr>
          <w:rFonts w:eastAsia="나눔명조" w:hint="eastAsia"/>
          <w:sz w:val="20"/>
          <w:szCs w:val="22"/>
        </w:rPr>
        <w:t>변혁적</w:t>
      </w:r>
      <w:r w:rsidR="003A12BC" w:rsidRPr="00B61948">
        <w:rPr>
          <w:rFonts w:eastAsia="나눔명조" w:hint="eastAsia"/>
          <w:sz w:val="20"/>
          <w:szCs w:val="22"/>
        </w:rPr>
        <w:t xml:space="preserve"> </w:t>
      </w:r>
      <w:r w:rsidR="003A12BC" w:rsidRPr="00B61948">
        <w:rPr>
          <w:rFonts w:eastAsia="나눔명조" w:hint="eastAsia"/>
          <w:sz w:val="20"/>
          <w:szCs w:val="22"/>
        </w:rPr>
        <w:t>리더십</w:t>
      </w:r>
      <w:r w:rsidR="003A12BC" w:rsidRPr="00B61948">
        <w:rPr>
          <w:rFonts w:eastAsia="나눔명조" w:hint="eastAsia"/>
          <w:sz w:val="20"/>
          <w:szCs w:val="22"/>
        </w:rPr>
        <w:t xml:space="preserve"> </w:t>
      </w:r>
      <w:r w:rsidR="003A12BC" w:rsidRPr="00B61948">
        <w:rPr>
          <w:rFonts w:eastAsia="나눔명조" w:hint="eastAsia"/>
          <w:sz w:val="20"/>
          <w:szCs w:val="22"/>
        </w:rPr>
        <w:t>수준</w:t>
      </w:r>
      <w:r w:rsidR="00B57160" w:rsidRPr="00B61948">
        <w:rPr>
          <w:rFonts w:eastAsia="나눔명조" w:hint="eastAsia"/>
          <w:sz w:val="20"/>
          <w:szCs w:val="22"/>
        </w:rPr>
        <w:t>이</w:t>
      </w:r>
      <w:r w:rsidR="003A12BC" w:rsidRPr="00B61948">
        <w:rPr>
          <w:rFonts w:eastAsia="나눔명조" w:hint="eastAsia"/>
          <w:sz w:val="20"/>
          <w:szCs w:val="22"/>
        </w:rPr>
        <w:t xml:space="preserve"> </w:t>
      </w:r>
      <w:r w:rsidR="003A12BC" w:rsidRPr="00B61948">
        <w:rPr>
          <w:rFonts w:eastAsia="나눔명조" w:hint="eastAsia"/>
          <w:sz w:val="20"/>
          <w:szCs w:val="22"/>
        </w:rPr>
        <w:t>증가할수록</w:t>
      </w:r>
      <w:r w:rsidR="003A12BC" w:rsidRPr="00B61948">
        <w:rPr>
          <w:rFonts w:eastAsia="나눔명조" w:hint="eastAsia"/>
          <w:sz w:val="20"/>
          <w:szCs w:val="22"/>
        </w:rPr>
        <w:t xml:space="preserve"> </w:t>
      </w:r>
      <w:r w:rsidR="003A12BC" w:rsidRPr="00B61948">
        <w:rPr>
          <w:rFonts w:eastAsia="나눔명조" w:hint="eastAsia"/>
          <w:sz w:val="20"/>
          <w:szCs w:val="22"/>
        </w:rPr>
        <w:t>혁신행동</w:t>
      </w:r>
      <w:r w:rsidR="00B57160" w:rsidRPr="00B61948">
        <w:rPr>
          <w:rFonts w:eastAsia="나눔명조" w:hint="eastAsia"/>
          <w:sz w:val="20"/>
          <w:szCs w:val="22"/>
        </w:rPr>
        <w:t>이</w:t>
      </w:r>
      <w:r w:rsidR="00B57160" w:rsidRPr="00B61948">
        <w:rPr>
          <w:rFonts w:eastAsia="나눔명조" w:hint="eastAsia"/>
          <w:sz w:val="20"/>
          <w:szCs w:val="22"/>
        </w:rPr>
        <w:t xml:space="preserve"> </w:t>
      </w:r>
      <w:r w:rsidR="00B57160" w:rsidRPr="00B61948">
        <w:rPr>
          <w:rFonts w:eastAsia="나눔명조" w:hint="eastAsia"/>
          <w:sz w:val="20"/>
          <w:szCs w:val="22"/>
        </w:rPr>
        <w:t>공공봉사동기에</w:t>
      </w:r>
      <w:r w:rsidR="00B57160" w:rsidRPr="00B61948">
        <w:rPr>
          <w:rFonts w:eastAsia="나눔명조" w:hint="eastAsia"/>
          <w:sz w:val="20"/>
          <w:szCs w:val="22"/>
        </w:rPr>
        <w:t xml:space="preserve"> </w:t>
      </w:r>
      <w:r w:rsidR="00B57160" w:rsidRPr="00B61948">
        <w:rPr>
          <w:rFonts w:eastAsia="나눔명조" w:hint="eastAsia"/>
          <w:sz w:val="20"/>
          <w:szCs w:val="22"/>
        </w:rPr>
        <w:t>미치는</w:t>
      </w:r>
      <w:r w:rsidR="00B57160" w:rsidRPr="00B61948">
        <w:rPr>
          <w:rFonts w:eastAsia="나눔명조" w:hint="eastAsia"/>
          <w:sz w:val="20"/>
          <w:szCs w:val="22"/>
        </w:rPr>
        <w:t xml:space="preserve"> </w:t>
      </w:r>
      <w:r w:rsidR="00B57160" w:rsidRPr="00B61948">
        <w:rPr>
          <w:rFonts w:eastAsia="나눔명조" w:hint="eastAsia"/>
          <w:sz w:val="20"/>
          <w:szCs w:val="22"/>
        </w:rPr>
        <w:t>긍정적</w:t>
      </w:r>
      <w:r w:rsidR="00B57160" w:rsidRPr="00B61948">
        <w:rPr>
          <w:rFonts w:eastAsia="나눔명조" w:hint="eastAsia"/>
          <w:sz w:val="20"/>
          <w:szCs w:val="22"/>
        </w:rPr>
        <w:t xml:space="preserve"> </w:t>
      </w:r>
      <w:r w:rsidR="00B57160" w:rsidRPr="00B61948">
        <w:rPr>
          <w:rFonts w:eastAsia="나눔명조" w:hint="eastAsia"/>
          <w:sz w:val="20"/>
          <w:szCs w:val="22"/>
        </w:rPr>
        <w:t>효과가</w:t>
      </w:r>
      <w:r w:rsidR="00B57160" w:rsidRPr="00B61948">
        <w:rPr>
          <w:rFonts w:eastAsia="나눔명조" w:hint="eastAsia"/>
          <w:sz w:val="20"/>
          <w:szCs w:val="22"/>
        </w:rPr>
        <w:t xml:space="preserve"> </w:t>
      </w:r>
      <w:r w:rsidR="00B57160" w:rsidRPr="00B61948">
        <w:rPr>
          <w:rFonts w:eastAsia="나눔명조" w:hint="eastAsia"/>
          <w:sz w:val="20"/>
          <w:szCs w:val="22"/>
        </w:rPr>
        <w:t>조건적으로</w:t>
      </w:r>
      <w:r w:rsidR="00B57160" w:rsidRPr="00B61948">
        <w:rPr>
          <w:rFonts w:eastAsia="나눔명조" w:hint="eastAsia"/>
          <w:sz w:val="20"/>
          <w:szCs w:val="22"/>
        </w:rPr>
        <w:t xml:space="preserve"> </w:t>
      </w:r>
      <w:r w:rsidR="00B57160" w:rsidRPr="00B61948">
        <w:rPr>
          <w:rFonts w:eastAsia="나눔명조" w:hint="eastAsia"/>
          <w:sz w:val="20"/>
          <w:szCs w:val="22"/>
        </w:rPr>
        <w:t>증가하는</w:t>
      </w:r>
      <w:r w:rsidR="00B57160" w:rsidRPr="00B61948">
        <w:rPr>
          <w:rFonts w:eastAsia="나눔명조" w:hint="eastAsia"/>
          <w:sz w:val="20"/>
          <w:szCs w:val="22"/>
        </w:rPr>
        <w:t xml:space="preserve"> </w:t>
      </w:r>
      <w:r w:rsidR="00B57160" w:rsidRPr="00B61948">
        <w:rPr>
          <w:rFonts w:eastAsia="나눔명조" w:hint="eastAsia"/>
          <w:sz w:val="20"/>
          <w:szCs w:val="22"/>
        </w:rPr>
        <w:t>한편</w:t>
      </w:r>
      <w:r w:rsidR="00B57160" w:rsidRPr="00B61948">
        <w:rPr>
          <w:rFonts w:eastAsia="나눔명조" w:hint="eastAsia"/>
          <w:sz w:val="20"/>
          <w:szCs w:val="22"/>
        </w:rPr>
        <w:t>,</w:t>
      </w:r>
      <w:r w:rsidR="00B57160" w:rsidRPr="00B61948">
        <w:rPr>
          <w:rFonts w:eastAsia="나눔명조"/>
          <w:sz w:val="20"/>
          <w:szCs w:val="22"/>
        </w:rPr>
        <w:t xml:space="preserve"> </w:t>
      </w:r>
      <w:r w:rsidR="00464FFA" w:rsidRPr="00B61948">
        <w:rPr>
          <w:rFonts w:eastAsia="나눔명조" w:hint="eastAsia"/>
          <w:sz w:val="20"/>
          <w:szCs w:val="22"/>
        </w:rPr>
        <w:t>공공봉사동기에</w:t>
      </w:r>
      <w:r w:rsidR="00464FFA" w:rsidRPr="00B61948">
        <w:rPr>
          <w:rFonts w:eastAsia="나눔명조" w:hint="eastAsia"/>
          <w:sz w:val="20"/>
          <w:szCs w:val="22"/>
        </w:rPr>
        <w:t xml:space="preserve"> </w:t>
      </w:r>
      <w:r w:rsidR="00464FFA" w:rsidRPr="00B61948">
        <w:rPr>
          <w:rFonts w:eastAsia="나눔명조" w:hint="eastAsia"/>
          <w:sz w:val="20"/>
          <w:szCs w:val="22"/>
        </w:rPr>
        <w:t>대한</w:t>
      </w:r>
      <w:r w:rsidR="00464FFA" w:rsidRPr="00B61948">
        <w:rPr>
          <w:rFonts w:eastAsia="나눔명조" w:hint="eastAsia"/>
          <w:sz w:val="20"/>
          <w:szCs w:val="22"/>
        </w:rPr>
        <w:t xml:space="preserve"> </w:t>
      </w:r>
      <w:r w:rsidR="00464FFA" w:rsidRPr="00B61948">
        <w:rPr>
          <w:rFonts w:eastAsia="나눔명조" w:hint="eastAsia"/>
          <w:sz w:val="20"/>
          <w:szCs w:val="22"/>
        </w:rPr>
        <w:t>거래적</w:t>
      </w:r>
      <w:r w:rsidR="00464FFA" w:rsidRPr="00B61948">
        <w:rPr>
          <w:rFonts w:eastAsia="나눔명조" w:hint="eastAsia"/>
          <w:sz w:val="20"/>
          <w:szCs w:val="22"/>
        </w:rPr>
        <w:t xml:space="preserve"> </w:t>
      </w:r>
      <w:r w:rsidR="00464FFA" w:rsidRPr="00B61948">
        <w:rPr>
          <w:rFonts w:eastAsia="나눔명조" w:hint="eastAsia"/>
          <w:sz w:val="20"/>
          <w:szCs w:val="22"/>
        </w:rPr>
        <w:t>리더십의</w:t>
      </w:r>
      <w:r w:rsidR="00464FFA" w:rsidRPr="00B61948">
        <w:rPr>
          <w:rFonts w:eastAsia="나눔명조" w:hint="eastAsia"/>
          <w:sz w:val="20"/>
          <w:szCs w:val="22"/>
        </w:rPr>
        <w:t xml:space="preserve"> </w:t>
      </w:r>
      <w:r w:rsidR="00464FFA" w:rsidRPr="00B61948">
        <w:rPr>
          <w:rFonts w:eastAsia="나눔명조" w:hint="eastAsia"/>
          <w:sz w:val="20"/>
          <w:szCs w:val="22"/>
        </w:rPr>
        <w:t>영향력은</w:t>
      </w:r>
      <w:r w:rsidR="00464FFA" w:rsidRPr="00B61948">
        <w:rPr>
          <w:rFonts w:eastAsia="나눔명조" w:hint="eastAsia"/>
          <w:sz w:val="20"/>
          <w:szCs w:val="22"/>
        </w:rPr>
        <w:t xml:space="preserve"> </w:t>
      </w:r>
      <w:r w:rsidR="00464FFA" w:rsidRPr="00B61948">
        <w:rPr>
          <w:rFonts w:eastAsia="나눔명조" w:hint="eastAsia"/>
          <w:sz w:val="20"/>
          <w:szCs w:val="22"/>
        </w:rPr>
        <w:t>유의미하지</w:t>
      </w:r>
      <w:r w:rsidR="00464FFA" w:rsidRPr="00B61948">
        <w:rPr>
          <w:rFonts w:eastAsia="나눔명조" w:hint="eastAsia"/>
          <w:sz w:val="20"/>
          <w:szCs w:val="22"/>
        </w:rPr>
        <w:t xml:space="preserve"> </w:t>
      </w:r>
      <w:r w:rsidR="00464FFA" w:rsidRPr="00B61948">
        <w:rPr>
          <w:rFonts w:eastAsia="나눔명조" w:hint="eastAsia"/>
          <w:sz w:val="20"/>
          <w:szCs w:val="22"/>
        </w:rPr>
        <w:t>않다</w:t>
      </w:r>
      <w:r w:rsidR="00B57160" w:rsidRPr="00B61948">
        <w:rPr>
          <w:rFonts w:eastAsia="나눔명조" w:hint="eastAsia"/>
          <w:sz w:val="20"/>
          <w:szCs w:val="22"/>
        </w:rPr>
        <w:t>는</w:t>
      </w:r>
      <w:r w:rsidR="00B57160" w:rsidRPr="00B61948">
        <w:rPr>
          <w:rFonts w:eastAsia="나눔명조" w:hint="eastAsia"/>
          <w:sz w:val="20"/>
          <w:szCs w:val="22"/>
        </w:rPr>
        <w:t xml:space="preserve"> </w:t>
      </w:r>
      <w:r w:rsidR="00B57160" w:rsidRPr="00B61948">
        <w:rPr>
          <w:rFonts w:eastAsia="나눔명조" w:hint="eastAsia"/>
          <w:sz w:val="20"/>
          <w:szCs w:val="22"/>
        </w:rPr>
        <w:t>것을</w:t>
      </w:r>
      <w:r w:rsidR="00B57160" w:rsidRPr="00B61948">
        <w:rPr>
          <w:rFonts w:eastAsia="나눔명조" w:hint="eastAsia"/>
          <w:sz w:val="20"/>
          <w:szCs w:val="22"/>
        </w:rPr>
        <w:t xml:space="preserve"> </w:t>
      </w:r>
      <w:r w:rsidR="00B57160" w:rsidRPr="00B61948">
        <w:rPr>
          <w:rFonts w:eastAsia="나눔명조" w:hint="eastAsia"/>
          <w:sz w:val="20"/>
          <w:szCs w:val="22"/>
        </w:rPr>
        <w:t>보여주고</w:t>
      </w:r>
      <w:r w:rsidR="00B57160" w:rsidRPr="00B61948">
        <w:rPr>
          <w:rFonts w:eastAsia="나눔명조" w:hint="eastAsia"/>
          <w:sz w:val="20"/>
          <w:szCs w:val="22"/>
        </w:rPr>
        <w:t xml:space="preserve"> </w:t>
      </w:r>
      <w:r w:rsidR="00B57160" w:rsidRPr="00B61948">
        <w:rPr>
          <w:rFonts w:eastAsia="나눔명조" w:hint="eastAsia"/>
          <w:sz w:val="20"/>
          <w:szCs w:val="22"/>
        </w:rPr>
        <w:t>있다</w:t>
      </w:r>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qs8yUom1","properties":{"formattedCitation":"(\\uc0\\u51076{}\\uc0\\u51116{}\\uc0\\u50689{}, \\uc0\\u47928{}\\uc0\\u44397{}\\uc0\\u44221{}, and \\uc0\\u51312{}\\uc0\\u54812{}\\uc0\\u51652{} 2019a)","plainCita</w:instrText>
      </w:r>
      <w:r w:rsidR="005302F9" w:rsidRPr="00B61948">
        <w:rPr>
          <w:rFonts w:eastAsia="나눔명조" w:hint="eastAsia"/>
          <w:sz w:val="20"/>
          <w:szCs w:val="22"/>
        </w:rPr>
        <w:instrText>tion":"(</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a)","noteIndex":0},"citationItems":[{"id":1419,"uris":["http://zotero.org/users/5210800/items/BQMSYNAF"],"uri":["http://zotero.org/users/5210800/items/BQMSYNAF"],"itemData":{"id":141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9.08.30.2.31","ISSN":"1225-8652","issue":"2","language":"ko","note":"Citation Key: limetal:2019b","page":"31</w:instrText>
      </w:r>
      <w:r w:rsidR="005302F9" w:rsidRPr="00B61948">
        <w:rPr>
          <w:rFonts w:eastAsia="나눔명조" w:hint="eastAsia"/>
          <w:sz w:val="20"/>
          <w:szCs w:val="22"/>
        </w:rPr>
        <w:instrText>–</w:instrText>
      </w:r>
      <w:r w:rsidR="005302F9" w:rsidRPr="00B61948">
        <w:rPr>
          <w:rFonts w:eastAsia="나눔명조" w:hint="eastAsia"/>
          <w:sz w:val="20"/>
          <w:szCs w:val="22"/>
        </w:rPr>
        <w:instrText>53","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그리고</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volume":"30","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given":""}],"issued":{"date-parts":[["2019",8]]}}}],"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임재영</w:t>
      </w:r>
      <w:r w:rsidR="00512F0D">
        <w:rPr>
          <w:rFonts w:eastAsia="나눔명조" w:hint="eastAsia"/>
          <w:sz w:val="20"/>
          <w:szCs w:val="22"/>
        </w:rPr>
        <w:t xml:space="preserve"> </w:t>
      </w:r>
      <w:r w:rsidR="00512F0D">
        <w:rPr>
          <w:rFonts w:eastAsia="나눔명조" w:hint="eastAsia"/>
          <w:sz w:val="20"/>
          <w:szCs w:val="22"/>
        </w:rPr>
        <w:t>외</w:t>
      </w:r>
      <w:r w:rsidR="00512F0D">
        <w:rPr>
          <w:rFonts w:eastAsia="나눔명조" w:hint="eastAsia"/>
          <w:sz w:val="20"/>
          <w:szCs w:val="22"/>
        </w:rPr>
        <w:t>,</w:t>
      </w:r>
      <w:r w:rsidR="00512F0D">
        <w:rPr>
          <w:rFonts w:eastAsia="나눔명조"/>
          <w:sz w:val="20"/>
          <w:szCs w:val="22"/>
        </w:rPr>
        <w:t xml:space="preserve"> </w:t>
      </w:r>
      <w:r w:rsidR="00B57160" w:rsidRPr="003820D2">
        <w:rPr>
          <w:rFonts w:eastAsia="나눔명조"/>
          <w:sz w:val="20"/>
          <w:szCs w:val="22"/>
        </w:rPr>
        <w:t>2019a)</w:t>
      </w:r>
      <w:r w:rsidR="00B57160" w:rsidRPr="00B61948">
        <w:rPr>
          <w:rFonts w:eastAsia="나눔명조"/>
          <w:sz w:val="20"/>
          <w:szCs w:val="22"/>
        </w:rPr>
        <w:fldChar w:fldCharType="end"/>
      </w:r>
      <w:r w:rsidR="00B57160" w:rsidRPr="00B61948">
        <w:rPr>
          <w:rFonts w:eastAsia="나눔명조"/>
          <w:sz w:val="20"/>
          <w:szCs w:val="22"/>
        </w:rPr>
        <w:t>.</w:t>
      </w:r>
      <w:r w:rsidR="002606C8" w:rsidRPr="00B61948">
        <w:rPr>
          <w:rFonts w:eastAsia="나눔명조"/>
          <w:sz w:val="20"/>
          <w:szCs w:val="22"/>
        </w:rPr>
        <w:t xml:space="preserve"> </w:t>
      </w:r>
    </w:p>
    <w:p w14:paraId="4E4A2A58" w14:textId="55119663" w:rsidR="00A60CEE" w:rsidRPr="00B61948" w:rsidRDefault="00DF4E62"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00A60CEE" w:rsidRPr="00B61948">
        <w:rPr>
          <w:rFonts w:eastAsia="나눔명조" w:hint="eastAsia"/>
          <w:sz w:val="20"/>
          <w:szCs w:val="22"/>
        </w:rPr>
        <w:t>거래적</w:t>
      </w:r>
      <w:r w:rsidR="00A60CEE" w:rsidRPr="00B61948">
        <w:rPr>
          <w:rFonts w:eastAsia="나눔명조" w:hint="eastAsia"/>
          <w:sz w:val="20"/>
          <w:szCs w:val="22"/>
        </w:rPr>
        <w:t xml:space="preserve"> </w:t>
      </w:r>
      <w:r w:rsidR="00A60CEE" w:rsidRPr="00B61948">
        <w:rPr>
          <w:rFonts w:eastAsia="나눔명조" w:hint="eastAsia"/>
          <w:sz w:val="20"/>
          <w:szCs w:val="22"/>
        </w:rPr>
        <w:t>리더십과</w:t>
      </w:r>
      <w:r w:rsidR="00A60CEE" w:rsidRPr="00B61948">
        <w:rPr>
          <w:rFonts w:eastAsia="나눔명조" w:hint="eastAsia"/>
          <w:sz w:val="20"/>
          <w:szCs w:val="22"/>
        </w:rPr>
        <w:t xml:space="preserve"> </w:t>
      </w:r>
      <w:r w:rsidR="00A60CEE" w:rsidRPr="00B61948">
        <w:rPr>
          <w:rFonts w:eastAsia="나눔명조" w:hint="eastAsia"/>
          <w:sz w:val="20"/>
          <w:szCs w:val="22"/>
        </w:rPr>
        <w:t>변혁적</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이</w:t>
      </w:r>
      <w:r w:rsidRPr="00B61948">
        <w:rPr>
          <w:rFonts w:eastAsia="나눔명조" w:hint="eastAsia"/>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상반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00A60CEE" w:rsidRPr="00B61948">
        <w:rPr>
          <w:rFonts w:eastAsia="나눔명조" w:hint="eastAsia"/>
          <w:sz w:val="20"/>
          <w:szCs w:val="22"/>
        </w:rPr>
        <w:t xml:space="preserve">. </w:t>
      </w:r>
      <w:r w:rsidR="00A24A5A" w:rsidRPr="00B61948">
        <w:rPr>
          <w:rFonts w:eastAsia="나눔명조" w:hint="eastAsia"/>
          <w:sz w:val="20"/>
          <w:szCs w:val="22"/>
        </w:rPr>
        <w:t>조직</w:t>
      </w:r>
      <w:r w:rsidR="00A24A5A" w:rsidRPr="00B61948">
        <w:rPr>
          <w:rFonts w:eastAsia="나눔명조" w:hint="eastAsia"/>
          <w:sz w:val="20"/>
          <w:szCs w:val="22"/>
        </w:rPr>
        <w:t xml:space="preserve"> </w:t>
      </w:r>
      <w:r w:rsidR="00A24A5A" w:rsidRPr="00B61948">
        <w:rPr>
          <w:rFonts w:eastAsia="나눔명조" w:hint="eastAsia"/>
          <w:sz w:val="20"/>
          <w:szCs w:val="22"/>
        </w:rPr>
        <w:t>내에서</w:t>
      </w:r>
      <w:r w:rsidR="00A24A5A" w:rsidRPr="00B61948">
        <w:rPr>
          <w:rFonts w:eastAsia="나눔명조" w:hint="eastAsia"/>
          <w:sz w:val="20"/>
          <w:szCs w:val="22"/>
        </w:rPr>
        <w:t xml:space="preserve"> </w:t>
      </w:r>
      <w:r w:rsidR="00A24A5A" w:rsidRPr="00B61948">
        <w:rPr>
          <w:rFonts w:eastAsia="나눔명조" w:hint="eastAsia"/>
          <w:sz w:val="20"/>
          <w:szCs w:val="22"/>
        </w:rPr>
        <w:t>공정성</w:t>
      </w:r>
      <w:r w:rsidR="00A24A5A" w:rsidRPr="00B61948">
        <w:rPr>
          <w:rFonts w:eastAsia="나눔명조" w:hint="eastAsia"/>
          <w:sz w:val="20"/>
          <w:szCs w:val="22"/>
        </w:rPr>
        <w:t xml:space="preserve"> </w:t>
      </w:r>
      <w:r w:rsidR="00A24A5A" w:rsidRPr="00B61948">
        <w:rPr>
          <w:rFonts w:eastAsia="나눔명조" w:hint="eastAsia"/>
          <w:sz w:val="20"/>
          <w:szCs w:val="22"/>
        </w:rPr>
        <w:t>및</w:t>
      </w:r>
      <w:r w:rsidR="00A24A5A" w:rsidRPr="00B61948">
        <w:rPr>
          <w:rFonts w:eastAsia="나눔명조" w:hint="eastAsia"/>
          <w:sz w:val="20"/>
          <w:szCs w:val="22"/>
        </w:rPr>
        <w:t xml:space="preserve"> </w:t>
      </w:r>
      <w:r w:rsidR="00A24A5A" w:rsidRPr="00B61948">
        <w:rPr>
          <w:rFonts w:eastAsia="나눔명조" w:hint="eastAsia"/>
          <w:sz w:val="20"/>
          <w:szCs w:val="22"/>
        </w:rPr>
        <w:t>형평성을</w:t>
      </w:r>
      <w:r w:rsidR="00A24A5A" w:rsidRPr="00B61948">
        <w:rPr>
          <w:rFonts w:eastAsia="나눔명조" w:hint="eastAsia"/>
          <w:sz w:val="20"/>
          <w:szCs w:val="22"/>
        </w:rPr>
        <w:t xml:space="preserve"> </w:t>
      </w:r>
      <w:r w:rsidR="00A24A5A" w:rsidRPr="00B61948">
        <w:rPr>
          <w:rFonts w:eastAsia="나눔명조" w:hint="eastAsia"/>
          <w:sz w:val="20"/>
          <w:szCs w:val="22"/>
        </w:rPr>
        <w:t>중시하고</w:t>
      </w:r>
      <w:r w:rsidR="00A24A5A" w:rsidRPr="00B61948">
        <w:rPr>
          <w:rFonts w:eastAsia="나눔명조" w:hint="eastAsia"/>
          <w:sz w:val="20"/>
          <w:szCs w:val="22"/>
        </w:rPr>
        <w:t xml:space="preserve">, </w:t>
      </w:r>
      <w:r w:rsidR="00A24A5A" w:rsidRPr="00B61948">
        <w:rPr>
          <w:rFonts w:eastAsia="나눔명조" w:hint="eastAsia"/>
          <w:sz w:val="20"/>
          <w:szCs w:val="22"/>
        </w:rPr>
        <w:t>사회적</w:t>
      </w:r>
      <w:r w:rsidR="00A24A5A" w:rsidRPr="00B61948">
        <w:rPr>
          <w:rFonts w:eastAsia="나눔명조" w:hint="eastAsia"/>
          <w:sz w:val="20"/>
          <w:szCs w:val="22"/>
        </w:rPr>
        <w:t xml:space="preserve"> </w:t>
      </w:r>
      <w:r w:rsidR="00A24A5A" w:rsidRPr="00B61948">
        <w:rPr>
          <w:rFonts w:eastAsia="나눔명조" w:hint="eastAsia"/>
          <w:sz w:val="20"/>
          <w:szCs w:val="22"/>
        </w:rPr>
        <w:t>약자를</w:t>
      </w:r>
      <w:r w:rsidR="00A24A5A" w:rsidRPr="00B61948">
        <w:rPr>
          <w:rFonts w:eastAsia="나눔명조" w:hint="eastAsia"/>
          <w:sz w:val="20"/>
          <w:szCs w:val="22"/>
        </w:rPr>
        <w:t xml:space="preserve"> </w:t>
      </w:r>
      <w:r w:rsidR="00A24A5A" w:rsidRPr="00B61948">
        <w:rPr>
          <w:rFonts w:eastAsia="나눔명조" w:hint="eastAsia"/>
          <w:sz w:val="20"/>
          <w:szCs w:val="22"/>
        </w:rPr>
        <w:t>고려하며</w:t>
      </w:r>
      <w:r w:rsidR="00A24A5A" w:rsidRPr="00B61948">
        <w:rPr>
          <w:rFonts w:eastAsia="나눔명조" w:hint="eastAsia"/>
          <w:sz w:val="20"/>
          <w:szCs w:val="22"/>
        </w:rPr>
        <w:t xml:space="preserve">, </w:t>
      </w:r>
      <w:r w:rsidR="00A24A5A" w:rsidRPr="00B61948">
        <w:rPr>
          <w:rFonts w:eastAsia="나눔명조" w:hint="eastAsia"/>
          <w:sz w:val="20"/>
          <w:szCs w:val="22"/>
        </w:rPr>
        <w:t>창의성과</w:t>
      </w:r>
      <w:r w:rsidR="00A24A5A" w:rsidRPr="00B61948">
        <w:rPr>
          <w:rFonts w:eastAsia="나눔명조" w:hint="eastAsia"/>
          <w:sz w:val="20"/>
          <w:szCs w:val="22"/>
        </w:rPr>
        <w:t xml:space="preserve"> </w:t>
      </w:r>
      <w:r w:rsidR="00A24A5A" w:rsidRPr="00B61948">
        <w:rPr>
          <w:rFonts w:eastAsia="나눔명조" w:hint="eastAsia"/>
          <w:sz w:val="20"/>
          <w:szCs w:val="22"/>
        </w:rPr>
        <w:t>도전의식을</w:t>
      </w:r>
      <w:r w:rsidR="00A24A5A" w:rsidRPr="00B61948">
        <w:rPr>
          <w:rFonts w:eastAsia="나눔명조" w:hint="eastAsia"/>
          <w:sz w:val="20"/>
          <w:szCs w:val="22"/>
        </w:rPr>
        <w:t xml:space="preserve"> </w:t>
      </w:r>
      <w:r w:rsidR="00A24A5A" w:rsidRPr="00B61948">
        <w:rPr>
          <w:rFonts w:eastAsia="나눔명조" w:hint="eastAsia"/>
          <w:sz w:val="20"/>
          <w:szCs w:val="22"/>
        </w:rPr>
        <w:t>강조하고</w:t>
      </w:r>
      <w:r w:rsidR="00A24A5A" w:rsidRPr="00B61948">
        <w:rPr>
          <w:rFonts w:eastAsia="나눔명조" w:hint="eastAsia"/>
          <w:sz w:val="20"/>
          <w:szCs w:val="22"/>
        </w:rPr>
        <w:t xml:space="preserve"> </w:t>
      </w:r>
      <w:r w:rsidR="00A24A5A" w:rsidRPr="00B61948">
        <w:rPr>
          <w:rFonts w:eastAsia="나눔명조" w:hint="eastAsia"/>
          <w:sz w:val="20"/>
          <w:szCs w:val="22"/>
        </w:rPr>
        <w:t>환경변화에</w:t>
      </w:r>
      <w:r w:rsidR="00A24A5A" w:rsidRPr="00B61948">
        <w:rPr>
          <w:rFonts w:eastAsia="나눔명조" w:hint="eastAsia"/>
          <w:sz w:val="20"/>
          <w:szCs w:val="22"/>
        </w:rPr>
        <w:t xml:space="preserve"> </w:t>
      </w:r>
      <w:r w:rsidR="00A24A5A" w:rsidRPr="00B61948">
        <w:rPr>
          <w:rFonts w:eastAsia="나눔명조" w:hint="eastAsia"/>
          <w:sz w:val="20"/>
          <w:szCs w:val="22"/>
        </w:rPr>
        <w:t>유연한</w:t>
      </w:r>
      <w:r w:rsidR="00A24A5A" w:rsidRPr="00B61948">
        <w:rPr>
          <w:rFonts w:eastAsia="나눔명조" w:hint="eastAsia"/>
          <w:sz w:val="20"/>
          <w:szCs w:val="22"/>
        </w:rPr>
        <w:t xml:space="preserve"> </w:t>
      </w:r>
      <w:r w:rsidR="00A24A5A" w:rsidRPr="00B61948">
        <w:rPr>
          <w:rFonts w:eastAsia="나눔명조" w:hint="eastAsia"/>
          <w:sz w:val="20"/>
          <w:szCs w:val="22"/>
        </w:rPr>
        <w:t>대응이</w:t>
      </w:r>
      <w:r w:rsidR="00A24A5A" w:rsidRPr="00B61948">
        <w:rPr>
          <w:rFonts w:eastAsia="나눔명조" w:hint="eastAsia"/>
          <w:sz w:val="20"/>
          <w:szCs w:val="22"/>
        </w:rPr>
        <w:t xml:space="preserve"> </w:t>
      </w:r>
      <w:r w:rsidR="00A24A5A" w:rsidRPr="00B61948">
        <w:rPr>
          <w:rFonts w:eastAsia="나눔명조" w:hint="eastAsia"/>
          <w:sz w:val="20"/>
          <w:szCs w:val="22"/>
        </w:rPr>
        <w:t>가능할</w:t>
      </w:r>
      <w:r w:rsidR="00A24A5A" w:rsidRPr="00B61948">
        <w:rPr>
          <w:rFonts w:eastAsia="나눔명조" w:hint="eastAsia"/>
          <w:sz w:val="20"/>
          <w:szCs w:val="22"/>
        </w:rPr>
        <w:t xml:space="preserve"> </w:t>
      </w:r>
      <w:r w:rsidR="00A24A5A" w:rsidRPr="00B61948">
        <w:rPr>
          <w:rFonts w:eastAsia="나눔명조" w:hint="eastAsia"/>
          <w:sz w:val="20"/>
          <w:szCs w:val="22"/>
        </w:rPr>
        <w:t>경우</w:t>
      </w:r>
      <w:r w:rsidR="00A24A5A" w:rsidRPr="00B61948">
        <w:rPr>
          <w:rFonts w:eastAsia="나눔명조" w:hint="eastAsia"/>
          <w:sz w:val="20"/>
          <w:szCs w:val="22"/>
        </w:rPr>
        <w:t xml:space="preserve">, </w:t>
      </w:r>
      <w:r w:rsidR="00012453" w:rsidRPr="00B61948">
        <w:rPr>
          <w:rFonts w:eastAsia="나눔명조" w:hint="eastAsia"/>
          <w:sz w:val="20"/>
          <w:szCs w:val="22"/>
        </w:rPr>
        <w:t>공공봉사동기</w:t>
      </w:r>
      <w:r w:rsidR="00A24A5A" w:rsidRPr="00B61948">
        <w:rPr>
          <w:rFonts w:eastAsia="나눔명조" w:hint="eastAsia"/>
          <w:sz w:val="20"/>
          <w:szCs w:val="22"/>
        </w:rPr>
        <w:t xml:space="preserve"> </w:t>
      </w:r>
      <w:r w:rsidR="00A60CEE" w:rsidRPr="00B61948">
        <w:rPr>
          <w:rFonts w:eastAsia="나눔명조" w:hint="eastAsia"/>
          <w:sz w:val="20"/>
          <w:szCs w:val="22"/>
        </w:rPr>
        <w:t>수준이</w:t>
      </w:r>
      <w:r w:rsidR="00A24A5A" w:rsidRPr="00B61948">
        <w:rPr>
          <w:rFonts w:eastAsia="나눔명조" w:hint="eastAsia"/>
          <w:sz w:val="20"/>
          <w:szCs w:val="22"/>
        </w:rPr>
        <w:t xml:space="preserve"> </w:t>
      </w:r>
      <w:r w:rsidR="00A60CEE" w:rsidRPr="00B61948">
        <w:rPr>
          <w:rFonts w:eastAsia="나눔명조" w:hint="eastAsia"/>
          <w:sz w:val="20"/>
          <w:szCs w:val="22"/>
        </w:rPr>
        <w:t>증대한다</w:t>
      </w:r>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4WegGw9R","properties":{"formattedCitation":"(\\uc0\\u44608{}\\uc0\\u50689{}\\uc0\\u51008{}, \\uc0\\u49900{}\\uc0\\u46041{}\\uc0\\u52384{}, and \\uc0\\u44608{}\\uc0\\u49345{}\\uc0\\u47925{} 2018)","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given":""}],"issued":{"date-parts":[["2018",12]]}}}],"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영은</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00A60CEE" w:rsidRPr="00B61948">
        <w:rPr>
          <w:rFonts w:eastAsia="나눔명조" w:hint="eastAsia"/>
          <w:sz w:val="20"/>
          <w:szCs w:val="22"/>
        </w:rPr>
        <w:t xml:space="preserve">. </w:t>
      </w:r>
      <w:r w:rsidR="00A60CEE" w:rsidRPr="00B61948">
        <w:rPr>
          <w:rFonts w:eastAsia="나눔명조" w:hint="eastAsia"/>
          <w:sz w:val="20"/>
          <w:szCs w:val="22"/>
        </w:rPr>
        <w:t>또한</w:t>
      </w:r>
      <w:r w:rsidR="00A60CEE" w:rsidRPr="00B61948">
        <w:rPr>
          <w:rFonts w:eastAsia="나눔명조" w:hint="eastAsia"/>
          <w:sz w:val="20"/>
          <w:szCs w:val="22"/>
        </w:rPr>
        <w:t xml:space="preserve"> </w:t>
      </w:r>
      <w:r w:rsidR="00A24A5A" w:rsidRPr="00B61948">
        <w:rPr>
          <w:rFonts w:eastAsia="나눔명조" w:hint="eastAsia"/>
          <w:sz w:val="20"/>
          <w:szCs w:val="22"/>
        </w:rPr>
        <w:t>혁신성을</w:t>
      </w:r>
      <w:r w:rsidR="00A24A5A" w:rsidRPr="00B61948">
        <w:rPr>
          <w:rFonts w:eastAsia="나눔명조" w:hint="eastAsia"/>
          <w:sz w:val="20"/>
          <w:szCs w:val="22"/>
        </w:rPr>
        <w:t xml:space="preserve"> </w:t>
      </w:r>
      <w:r w:rsidR="00A24A5A" w:rsidRPr="00B61948">
        <w:rPr>
          <w:rFonts w:eastAsia="나눔명조" w:hint="eastAsia"/>
          <w:sz w:val="20"/>
          <w:szCs w:val="22"/>
        </w:rPr>
        <w:t>강조하는</w:t>
      </w:r>
      <w:r w:rsidR="00A24A5A" w:rsidRPr="00B61948">
        <w:rPr>
          <w:rFonts w:eastAsia="나눔명조" w:hint="eastAsia"/>
          <w:sz w:val="20"/>
          <w:szCs w:val="22"/>
        </w:rPr>
        <w:t xml:space="preserve"> </w:t>
      </w:r>
      <w:r w:rsidR="00A24A5A" w:rsidRPr="00B61948">
        <w:rPr>
          <w:rFonts w:eastAsia="나눔명조" w:hint="eastAsia"/>
          <w:sz w:val="20"/>
          <w:szCs w:val="22"/>
        </w:rPr>
        <w:t>발전적</w:t>
      </w:r>
      <w:r w:rsidR="00A24A5A" w:rsidRPr="00B61948">
        <w:rPr>
          <w:rFonts w:eastAsia="나눔명조" w:hint="eastAsia"/>
          <w:sz w:val="20"/>
          <w:szCs w:val="22"/>
        </w:rPr>
        <w:t xml:space="preserve"> </w:t>
      </w:r>
      <w:r w:rsidR="00A24A5A" w:rsidRPr="00B61948">
        <w:rPr>
          <w:rFonts w:eastAsia="나눔명조" w:hint="eastAsia"/>
          <w:sz w:val="20"/>
          <w:szCs w:val="22"/>
        </w:rPr>
        <w:t>조직문화와</w:t>
      </w:r>
      <w:r w:rsidR="00A24A5A" w:rsidRPr="00B61948">
        <w:rPr>
          <w:rFonts w:eastAsia="나눔명조" w:hint="eastAsia"/>
          <w:sz w:val="20"/>
          <w:szCs w:val="22"/>
        </w:rPr>
        <w:t xml:space="preserve"> </w:t>
      </w:r>
      <w:r w:rsidR="00A24A5A" w:rsidRPr="00B61948">
        <w:rPr>
          <w:rFonts w:eastAsia="나눔명조" w:hint="eastAsia"/>
          <w:sz w:val="20"/>
          <w:szCs w:val="22"/>
        </w:rPr>
        <w:t>유연하고</w:t>
      </w:r>
      <w:r w:rsidR="00A24A5A" w:rsidRPr="00B61948">
        <w:rPr>
          <w:rFonts w:eastAsia="나눔명조" w:hint="eastAsia"/>
          <w:sz w:val="20"/>
          <w:szCs w:val="22"/>
        </w:rPr>
        <w:t xml:space="preserve"> </w:t>
      </w:r>
      <w:r w:rsidR="00A24A5A" w:rsidRPr="00B61948">
        <w:rPr>
          <w:rFonts w:eastAsia="나눔명조" w:hint="eastAsia"/>
          <w:sz w:val="20"/>
          <w:szCs w:val="22"/>
        </w:rPr>
        <w:t>수평적인</w:t>
      </w:r>
      <w:r w:rsidR="00A24A5A" w:rsidRPr="00B61948">
        <w:rPr>
          <w:rFonts w:eastAsia="나눔명조" w:hint="eastAsia"/>
          <w:sz w:val="20"/>
          <w:szCs w:val="22"/>
        </w:rPr>
        <w:t xml:space="preserve"> </w:t>
      </w:r>
      <w:r w:rsidR="00A24A5A" w:rsidRPr="00B61948">
        <w:rPr>
          <w:rFonts w:eastAsia="나눔명조" w:hint="eastAsia"/>
          <w:sz w:val="20"/>
          <w:szCs w:val="22"/>
        </w:rPr>
        <w:t>조직문화</w:t>
      </w:r>
      <w:r w:rsidR="00A24A5A" w:rsidRPr="00B61948">
        <w:rPr>
          <w:rFonts w:eastAsia="나눔명조" w:hint="eastAsia"/>
          <w:sz w:val="20"/>
          <w:szCs w:val="22"/>
        </w:rPr>
        <w:t xml:space="preserve"> </w:t>
      </w:r>
      <w:r w:rsidR="00A24A5A" w:rsidRPr="00B61948">
        <w:rPr>
          <w:rFonts w:eastAsia="나눔명조" w:hint="eastAsia"/>
          <w:sz w:val="20"/>
          <w:szCs w:val="22"/>
        </w:rPr>
        <w:t>아래에서는</w:t>
      </w:r>
      <w:r w:rsidR="00A24A5A" w:rsidRPr="00B61948">
        <w:rPr>
          <w:rFonts w:eastAsia="나눔명조" w:hint="eastAsia"/>
          <w:sz w:val="20"/>
          <w:szCs w:val="22"/>
        </w:rPr>
        <w:t xml:space="preserve"> </w:t>
      </w:r>
      <w:r w:rsidR="00012453" w:rsidRPr="00B61948">
        <w:rPr>
          <w:rFonts w:eastAsia="나눔명조" w:hint="eastAsia"/>
          <w:sz w:val="20"/>
          <w:szCs w:val="22"/>
        </w:rPr>
        <w:t>공공봉사동기</w:t>
      </w:r>
      <w:r w:rsidR="00A24A5A" w:rsidRPr="00B61948">
        <w:rPr>
          <w:rFonts w:eastAsia="나눔명조" w:hint="eastAsia"/>
          <w:sz w:val="20"/>
          <w:szCs w:val="22"/>
        </w:rPr>
        <w:t>가</w:t>
      </w:r>
      <w:r w:rsidR="00A24A5A" w:rsidRPr="00B61948">
        <w:rPr>
          <w:rFonts w:eastAsia="나눔명조" w:hint="eastAsia"/>
          <w:sz w:val="20"/>
          <w:szCs w:val="22"/>
        </w:rPr>
        <w:t xml:space="preserve"> </w:t>
      </w:r>
      <w:r w:rsidR="00A24A5A" w:rsidRPr="00B61948">
        <w:rPr>
          <w:rFonts w:eastAsia="나눔명조" w:hint="eastAsia"/>
          <w:sz w:val="20"/>
          <w:szCs w:val="22"/>
        </w:rPr>
        <w:t>촉진되는</w:t>
      </w:r>
      <w:r w:rsidR="00A24A5A" w:rsidRPr="00B61948">
        <w:rPr>
          <w:rFonts w:eastAsia="나눔명조" w:hint="eastAsia"/>
          <w:sz w:val="20"/>
          <w:szCs w:val="22"/>
        </w:rPr>
        <w:t xml:space="preserve"> </w:t>
      </w:r>
      <w:r w:rsidR="00A24A5A" w:rsidRPr="00B61948">
        <w:rPr>
          <w:rFonts w:eastAsia="나눔명조" w:hint="eastAsia"/>
          <w:sz w:val="20"/>
          <w:szCs w:val="22"/>
        </w:rPr>
        <w:t>반면</w:t>
      </w:r>
      <w:r w:rsidR="00A24A5A" w:rsidRPr="00B61948">
        <w:rPr>
          <w:rFonts w:eastAsia="나눔명조" w:hint="eastAsia"/>
          <w:sz w:val="20"/>
          <w:szCs w:val="22"/>
        </w:rPr>
        <w:t xml:space="preserve">, </w:t>
      </w:r>
      <w:r w:rsidR="00A60CEE" w:rsidRPr="00B61948">
        <w:rPr>
          <w:rFonts w:eastAsia="나눔명조" w:hint="eastAsia"/>
          <w:sz w:val="20"/>
          <w:szCs w:val="22"/>
        </w:rPr>
        <w:t>경쟁과</w:t>
      </w:r>
      <w:r w:rsidR="00A60CEE" w:rsidRPr="00B61948">
        <w:rPr>
          <w:rFonts w:eastAsia="나눔명조" w:hint="eastAsia"/>
          <w:sz w:val="20"/>
          <w:szCs w:val="22"/>
        </w:rPr>
        <w:t xml:space="preserve"> </w:t>
      </w:r>
      <w:r w:rsidR="00A60CEE" w:rsidRPr="00B61948">
        <w:rPr>
          <w:rFonts w:eastAsia="나눔명조" w:hint="eastAsia"/>
          <w:sz w:val="20"/>
          <w:szCs w:val="22"/>
        </w:rPr>
        <w:t>생산성을</w:t>
      </w:r>
      <w:r w:rsidR="00A60CEE" w:rsidRPr="00B61948">
        <w:rPr>
          <w:rFonts w:eastAsia="나눔명조" w:hint="eastAsia"/>
          <w:sz w:val="20"/>
          <w:szCs w:val="22"/>
        </w:rPr>
        <w:t xml:space="preserve"> </w:t>
      </w:r>
      <w:r w:rsidR="00A60CEE" w:rsidRPr="00B61948">
        <w:rPr>
          <w:rFonts w:eastAsia="나눔명조" w:hint="eastAsia"/>
          <w:sz w:val="20"/>
          <w:szCs w:val="22"/>
        </w:rPr>
        <w:t>강조하는</w:t>
      </w:r>
      <w:r w:rsidR="00A60CEE" w:rsidRPr="00B61948">
        <w:rPr>
          <w:rFonts w:eastAsia="나눔명조" w:hint="eastAsia"/>
          <w:sz w:val="20"/>
          <w:szCs w:val="22"/>
        </w:rPr>
        <w:t xml:space="preserve"> </w:t>
      </w:r>
      <w:r w:rsidR="00A60CEE" w:rsidRPr="00B61948">
        <w:rPr>
          <w:rFonts w:eastAsia="나눔명조" w:hint="eastAsia"/>
          <w:sz w:val="20"/>
          <w:szCs w:val="22"/>
        </w:rPr>
        <w:t>시장문화와</w:t>
      </w:r>
      <w:r w:rsidR="00A60CEE" w:rsidRPr="00B61948">
        <w:rPr>
          <w:rFonts w:eastAsia="나눔명조" w:hint="eastAsia"/>
          <w:sz w:val="20"/>
          <w:szCs w:val="22"/>
        </w:rPr>
        <w:t xml:space="preserve"> </w:t>
      </w:r>
      <w:r w:rsidR="00A60CEE" w:rsidRPr="00B61948">
        <w:rPr>
          <w:rFonts w:eastAsia="나눔명조" w:hint="eastAsia"/>
          <w:sz w:val="20"/>
          <w:szCs w:val="22"/>
        </w:rPr>
        <w:t>표준화된</w:t>
      </w:r>
      <w:r w:rsidR="00A60CEE" w:rsidRPr="00B61948">
        <w:rPr>
          <w:rFonts w:eastAsia="나눔명조" w:hint="eastAsia"/>
          <w:sz w:val="20"/>
          <w:szCs w:val="22"/>
        </w:rPr>
        <w:t xml:space="preserve"> </w:t>
      </w:r>
      <w:r w:rsidR="00A60CEE" w:rsidRPr="00B61948">
        <w:rPr>
          <w:rFonts w:eastAsia="나눔명조" w:hint="eastAsia"/>
          <w:sz w:val="20"/>
          <w:szCs w:val="22"/>
        </w:rPr>
        <w:t>절차와</w:t>
      </w:r>
      <w:r w:rsidR="00A60CEE" w:rsidRPr="00B61948">
        <w:rPr>
          <w:rFonts w:eastAsia="나눔명조" w:hint="eastAsia"/>
          <w:sz w:val="20"/>
          <w:szCs w:val="22"/>
        </w:rPr>
        <w:t xml:space="preserve"> </w:t>
      </w:r>
      <w:r w:rsidR="00A60CEE" w:rsidRPr="00B61948">
        <w:rPr>
          <w:rFonts w:eastAsia="나눔명조" w:hint="eastAsia"/>
          <w:sz w:val="20"/>
          <w:szCs w:val="22"/>
        </w:rPr>
        <w:t>위계질서를</w:t>
      </w:r>
      <w:r w:rsidR="00A60CEE" w:rsidRPr="00B61948">
        <w:rPr>
          <w:rFonts w:eastAsia="나눔명조" w:hint="eastAsia"/>
          <w:sz w:val="20"/>
          <w:szCs w:val="22"/>
        </w:rPr>
        <w:t xml:space="preserve"> </w:t>
      </w:r>
      <w:r w:rsidR="00A60CEE" w:rsidRPr="00B61948">
        <w:rPr>
          <w:rFonts w:eastAsia="나눔명조" w:hint="eastAsia"/>
          <w:sz w:val="20"/>
          <w:szCs w:val="22"/>
        </w:rPr>
        <w:t>강조하는</w:t>
      </w:r>
      <w:r w:rsidR="00A60CEE" w:rsidRPr="00B61948">
        <w:rPr>
          <w:rFonts w:eastAsia="나눔명조" w:hint="eastAsia"/>
          <w:sz w:val="20"/>
          <w:szCs w:val="22"/>
        </w:rPr>
        <w:t xml:space="preserve"> </w:t>
      </w:r>
      <w:r w:rsidR="00A60CEE" w:rsidRPr="00B61948">
        <w:rPr>
          <w:rFonts w:eastAsia="나눔명조" w:hint="eastAsia"/>
          <w:sz w:val="20"/>
          <w:szCs w:val="22"/>
        </w:rPr>
        <w:t>위계문화</w:t>
      </w:r>
      <w:r w:rsidR="00A24A5A" w:rsidRPr="00B61948">
        <w:rPr>
          <w:rFonts w:eastAsia="나눔명조" w:hint="eastAsia"/>
          <w:sz w:val="20"/>
          <w:szCs w:val="22"/>
        </w:rPr>
        <w:t xml:space="preserve"> </w:t>
      </w:r>
      <w:r w:rsidR="00A24A5A" w:rsidRPr="00B61948">
        <w:rPr>
          <w:rFonts w:eastAsia="나눔명조" w:hint="eastAsia"/>
          <w:sz w:val="20"/>
          <w:szCs w:val="22"/>
        </w:rPr>
        <w:t>아래에서는</w:t>
      </w:r>
      <w:r w:rsidR="00A24A5A" w:rsidRPr="00B61948">
        <w:rPr>
          <w:rFonts w:eastAsia="나눔명조" w:hint="eastAsia"/>
          <w:sz w:val="20"/>
          <w:szCs w:val="22"/>
        </w:rPr>
        <w:t xml:space="preserve"> </w:t>
      </w:r>
      <w:r w:rsidR="00A24A5A" w:rsidRPr="00B61948">
        <w:rPr>
          <w:rFonts w:eastAsia="나눔명조" w:hint="eastAsia"/>
          <w:sz w:val="20"/>
          <w:szCs w:val="22"/>
        </w:rPr>
        <w:t>공공봉사동기가</w:t>
      </w:r>
      <w:r w:rsidR="00A24A5A" w:rsidRPr="00B61948">
        <w:rPr>
          <w:rFonts w:eastAsia="나눔명조" w:hint="eastAsia"/>
          <w:sz w:val="20"/>
          <w:szCs w:val="22"/>
        </w:rPr>
        <w:t xml:space="preserve"> </w:t>
      </w:r>
      <w:r w:rsidR="00A24A5A" w:rsidRPr="00B61948">
        <w:rPr>
          <w:rFonts w:eastAsia="나눔명조" w:hint="eastAsia"/>
          <w:sz w:val="20"/>
          <w:szCs w:val="22"/>
        </w:rPr>
        <w:t>위축될</w:t>
      </w:r>
      <w:r w:rsidR="00A24A5A" w:rsidRPr="00B61948">
        <w:rPr>
          <w:rFonts w:eastAsia="나눔명조" w:hint="eastAsia"/>
          <w:sz w:val="20"/>
          <w:szCs w:val="22"/>
        </w:rPr>
        <w:t xml:space="preserve"> </w:t>
      </w:r>
      <w:r w:rsidR="00A24A5A" w:rsidRPr="00B61948">
        <w:rPr>
          <w:rFonts w:eastAsia="나눔명조" w:hint="eastAsia"/>
          <w:sz w:val="20"/>
          <w:szCs w:val="22"/>
        </w:rPr>
        <w:t>수</w:t>
      </w:r>
      <w:r w:rsidR="00A24A5A" w:rsidRPr="00B61948">
        <w:rPr>
          <w:rFonts w:eastAsia="나눔명조" w:hint="eastAsia"/>
          <w:sz w:val="20"/>
          <w:szCs w:val="22"/>
        </w:rPr>
        <w:t xml:space="preserve"> </w:t>
      </w:r>
      <w:r w:rsidR="00A24A5A" w:rsidRPr="00B61948">
        <w:rPr>
          <w:rFonts w:eastAsia="나눔명조" w:hint="eastAsia"/>
          <w:sz w:val="20"/>
          <w:szCs w:val="22"/>
        </w:rPr>
        <w:t>있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7eqST7lt","properties":{"formattedCitation":"(\\uc0\\u51060{}\\uc0\\u44053{}\\uc0\\u47928{} 2017; \\uc0\\u51076{}\\uc0\\u51116{}\\uc0\\u50689{}, \\uc0\\u47928{}\\uc0\\u44397{}\\uc0\\u44221{}, and \\uc0\\u5131</w:instrText>
      </w:r>
      <w:r w:rsidR="005302F9" w:rsidRPr="00B61948">
        <w:rPr>
          <w:rFonts w:eastAsia="나눔명조" w:hint="eastAsia"/>
          <w:sz w:val="20"/>
          <w:szCs w:val="22"/>
        </w:rPr>
        <w:instrText>2{}\\uc0\\u54812{}\\uc0\\u51652{} 2019b)","plainCitation":"(</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b)","noteIndex":0},"citationItems":[{"id":1457,"uris":["http://zotero.org/users/5210800/items/3IA9TCJN"],"uri":["http://zotero.org/users/5210800/items/3IA9TCJN"],"itemData":{"id":1457,"type":"article-journal","container-title":"</w:instrText>
      </w:r>
      <w:r w:rsidR="005302F9" w:rsidRPr="00B61948">
        <w:rPr>
          <w:rFonts w:eastAsia="나눔명조" w:hint="eastAsia"/>
          <w:sz w:val="20"/>
          <w:szCs w:val="22"/>
        </w:rPr>
        <w:instrText>지역산업연구</w:instrText>
      </w:r>
      <w:r w:rsidR="005302F9" w:rsidRPr="00B61948">
        <w:rPr>
          <w:rFonts w:eastAsia="나눔명조" w:hint="eastAsia"/>
          <w:sz w:val="20"/>
          <w:szCs w:val="22"/>
        </w:rPr>
        <w:instrText>","issue":"4","note":"Citation Key: lee:2017","page":"51</w:instrText>
      </w:r>
      <w:r w:rsidR="005302F9" w:rsidRPr="00B61948">
        <w:rPr>
          <w:rFonts w:eastAsia="나눔명조" w:hint="eastAsia"/>
          <w:sz w:val="20"/>
          <w:szCs w:val="22"/>
        </w:rPr>
        <w:instrText>–</w:instrText>
      </w:r>
      <w:r w:rsidR="005302F9" w:rsidRPr="00B61948">
        <w:rPr>
          <w:rFonts w:eastAsia="나눔명조" w:hint="eastAsia"/>
          <w:sz w:val="20"/>
          <w:szCs w:val="22"/>
        </w:rPr>
        <w:instrText>71","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지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40","author":[{"family":"</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given":""}],"issued":{"date-parts":[["2017",11]]}}},{"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w:instrText>
      </w:r>
      <w:r w:rsidR="005302F9" w:rsidRPr="00B61948">
        <w:rPr>
          <w:rFonts w:eastAsia="나눔명조"/>
          <w:sz w:val="20"/>
          <w:szCs w:val="22"/>
        </w:rPr>
        <w:instrText xml:space="preserve">019",7]]}}}],"schema":"https://github.com/citation-style-language/schema/raw/master/csl-citation.json"} </w:instrText>
      </w:r>
      <w:r w:rsidRPr="00B61948">
        <w:rPr>
          <w:rFonts w:eastAsia="나눔명조"/>
          <w:sz w:val="20"/>
          <w:szCs w:val="22"/>
        </w:rPr>
        <w:fldChar w:fldCharType="separate"/>
      </w:r>
      <w:r w:rsidR="00D93197" w:rsidRPr="00997AC4">
        <w:rPr>
          <w:rFonts w:eastAsia="나눔명조"/>
          <w:sz w:val="20"/>
          <w:szCs w:val="22"/>
        </w:rPr>
        <w:t>(</w:t>
      </w:r>
      <w:r w:rsidR="00D93197" w:rsidRPr="00997AC4">
        <w:rPr>
          <w:rFonts w:eastAsia="나눔명조"/>
          <w:sz w:val="20"/>
          <w:szCs w:val="22"/>
        </w:rPr>
        <w:t>이강문</w:t>
      </w:r>
      <w:r w:rsidR="0000244A">
        <w:rPr>
          <w:rFonts w:eastAsia="나눔명조" w:hint="eastAsia"/>
          <w:sz w:val="20"/>
          <w:szCs w:val="22"/>
        </w:rPr>
        <w:t>,</w:t>
      </w:r>
      <w:r w:rsidR="00D93197" w:rsidRPr="00997AC4">
        <w:rPr>
          <w:rFonts w:eastAsia="나눔명조"/>
          <w:sz w:val="20"/>
          <w:szCs w:val="22"/>
        </w:rPr>
        <w:t xml:space="preserve"> 2017; </w:t>
      </w:r>
      <w:r w:rsidR="00D93197" w:rsidRPr="00997AC4">
        <w:rPr>
          <w:rFonts w:eastAsia="나눔명조"/>
          <w:sz w:val="20"/>
          <w:szCs w:val="22"/>
        </w:rPr>
        <w:t>임재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D93197" w:rsidRPr="00997AC4">
        <w:rPr>
          <w:rFonts w:eastAsia="나눔명조"/>
          <w:sz w:val="20"/>
          <w:szCs w:val="22"/>
        </w:rPr>
        <w:t xml:space="preserve"> 2019b)</w:t>
      </w:r>
      <w:r w:rsidRPr="00B61948">
        <w:rPr>
          <w:rFonts w:eastAsia="나눔명조"/>
          <w:sz w:val="20"/>
          <w:szCs w:val="22"/>
        </w:rPr>
        <w:fldChar w:fldCharType="end"/>
      </w:r>
      <w:r w:rsidR="00A60CEE" w:rsidRPr="00B61948">
        <w:rPr>
          <w:rFonts w:eastAsia="나눔명조" w:hint="eastAsia"/>
          <w:sz w:val="20"/>
          <w:szCs w:val="22"/>
        </w:rPr>
        <w:t xml:space="preserve">. </w:t>
      </w:r>
      <w:r w:rsidR="00A60CEE" w:rsidRPr="00B61948">
        <w:rPr>
          <w:rFonts w:eastAsia="나눔명조" w:hint="eastAsia"/>
          <w:sz w:val="20"/>
          <w:szCs w:val="22"/>
        </w:rPr>
        <w:t>따라서</w:t>
      </w:r>
      <w:r w:rsidR="00A60CEE" w:rsidRPr="00B61948">
        <w:rPr>
          <w:rFonts w:eastAsia="나눔명조" w:hint="eastAsia"/>
          <w:sz w:val="20"/>
          <w:szCs w:val="22"/>
        </w:rPr>
        <w:t xml:space="preserve"> </w:t>
      </w:r>
      <w:r w:rsidR="00A60CEE" w:rsidRPr="00B61948">
        <w:rPr>
          <w:rFonts w:eastAsia="나눔명조" w:hint="eastAsia"/>
          <w:sz w:val="20"/>
          <w:szCs w:val="22"/>
        </w:rPr>
        <w:t>우리는</w:t>
      </w:r>
      <w:r w:rsidR="00C311B9" w:rsidRPr="00B61948">
        <w:rPr>
          <w:rFonts w:eastAsia="나눔명조" w:hint="eastAsia"/>
          <w:sz w:val="20"/>
          <w:szCs w:val="22"/>
        </w:rPr>
        <w:t xml:space="preserve"> </w:t>
      </w:r>
      <w:r w:rsidR="00A60CEE" w:rsidRPr="00B61948">
        <w:rPr>
          <w:rFonts w:eastAsia="나눔명조" w:hint="eastAsia"/>
          <w:sz w:val="20"/>
          <w:szCs w:val="22"/>
        </w:rPr>
        <w:t>혁신적이고</w:t>
      </w:r>
      <w:r w:rsidR="00A60CEE" w:rsidRPr="00B61948">
        <w:rPr>
          <w:rFonts w:eastAsia="나눔명조" w:hint="eastAsia"/>
          <w:sz w:val="20"/>
          <w:szCs w:val="22"/>
        </w:rPr>
        <w:t xml:space="preserve"> </w:t>
      </w:r>
      <w:r w:rsidR="00A60CEE" w:rsidRPr="00B61948">
        <w:rPr>
          <w:rFonts w:eastAsia="나눔명조" w:hint="eastAsia"/>
          <w:sz w:val="20"/>
          <w:szCs w:val="22"/>
        </w:rPr>
        <w:t>개방적인</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00C311B9" w:rsidRPr="00B61948">
        <w:rPr>
          <w:rFonts w:eastAsia="나눔명조" w:hint="eastAsia"/>
          <w:sz w:val="20"/>
          <w:szCs w:val="22"/>
        </w:rPr>
        <w:t>이</w:t>
      </w:r>
      <w:r w:rsidR="00C311B9" w:rsidRPr="00B61948">
        <w:rPr>
          <w:rFonts w:eastAsia="나눔명조" w:hint="eastAsia"/>
          <w:sz w:val="20"/>
          <w:szCs w:val="22"/>
        </w:rPr>
        <w:t xml:space="preserve"> </w:t>
      </w:r>
      <w:r w:rsidR="00C311B9" w:rsidRPr="00B61948">
        <w:rPr>
          <w:rFonts w:eastAsia="나눔명조" w:hint="eastAsia"/>
          <w:sz w:val="20"/>
          <w:szCs w:val="22"/>
        </w:rPr>
        <w:t>조직</w:t>
      </w:r>
      <w:r w:rsidR="00C311B9" w:rsidRPr="00B61948">
        <w:rPr>
          <w:rFonts w:eastAsia="나눔명조" w:hint="eastAsia"/>
          <w:sz w:val="20"/>
          <w:szCs w:val="22"/>
        </w:rPr>
        <w:t xml:space="preserve"> </w:t>
      </w:r>
      <w:r w:rsidR="00C311B9" w:rsidRPr="00B61948">
        <w:rPr>
          <w:rFonts w:eastAsia="나눔명조" w:hint="eastAsia"/>
          <w:sz w:val="20"/>
          <w:szCs w:val="22"/>
        </w:rPr>
        <w:t>구성원들의</w:t>
      </w:r>
      <w:r w:rsidR="00C311B9" w:rsidRPr="00B61948">
        <w:rPr>
          <w:rFonts w:eastAsia="나눔명조" w:hint="eastAsia"/>
          <w:sz w:val="20"/>
          <w:szCs w:val="22"/>
        </w:rPr>
        <w:t xml:space="preserve"> </w:t>
      </w:r>
      <w:r w:rsidR="00C311B9" w:rsidRPr="00B61948">
        <w:rPr>
          <w:rFonts w:eastAsia="나눔명조" w:hint="eastAsia"/>
          <w:sz w:val="20"/>
          <w:szCs w:val="22"/>
        </w:rPr>
        <w:t>공공봉사동기를</w:t>
      </w:r>
      <w:r w:rsidR="00C311B9" w:rsidRPr="00B61948">
        <w:rPr>
          <w:rFonts w:eastAsia="나눔명조" w:hint="eastAsia"/>
          <w:sz w:val="20"/>
          <w:szCs w:val="22"/>
        </w:rPr>
        <w:t xml:space="preserve"> </w:t>
      </w:r>
      <w:r w:rsidR="00C311B9" w:rsidRPr="00B61948">
        <w:rPr>
          <w:rFonts w:eastAsia="나눔명조" w:hint="eastAsia"/>
          <w:sz w:val="20"/>
          <w:szCs w:val="22"/>
        </w:rPr>
        <w:t>제고하는</w:t>
      </w:r>
      <w:r w:rsidR="00C311B9" w:rsidRPr="00B61948">
        <w:rPr>
          <w:rFonts w:eastAsia="나눔명조" w:hint="eastAsia"/>
          <w:sz w:val="20"/>
          <w:szCs w:val="22"/>
        </w:rPr>
        <w:t xml:space="preserve"> </w:t>
      </w:r>
      <w:r w:rsidR="00C311B9" w:rsidRPr="00B61948">
        <w:rPr>
          <w:rFonts w:eastAsia="나눔명조" w:hint="eastAsia"/>
          <w:sz w:val="20"/>
          <w:szCs w:val="22"/>
        </w:rPr>
        <w:t>반면</w:t>
      </w:r>
      <w:r w:rsidR="00C311B9" w:rsidRPr="00B61948">
        <w:rPr>
          <w:rFonts w:eastAsia="나눔명조" w:hint="eastAsia"/>
          <w:sz w:val="20"/>
          <w:szCs w:val="22"/>
        </w:rPr>
        <w:t>,</w:t>
      </w:r>
      <w:r w:rsidR="00C311B9" w:rsidRPr="00B61948">
        <w:rPr>
          <w:rFonts w:eastAsia="나눔명조"/>
          <w:sz w:val="20"/>
          <w:szCs w:val="22"/>
        </w:rPr>
        <w:t xml:space="preserve"> </w:t>
      </w:r>
      <w:r w:rsidR="00A60CEE" w:rsidRPr="00B61948">
        <w:rPr>
          <w:rFonts w:eastAsia="나눔명조" w:hint="eastAsia"/>
          <w:sz w:val="20"/>
          <w:szCs w:val="22"/>
        </w:rPr>
        <w:t>위계적이고</w:t>
      </w:r>
      <w:r w:rsidR="00A60CEE" w:rsidRPr="00B61948">
        <w:rPr>
          <w:rFonts w:eastAsia="나눔명조" w:hint="eastAsia"/>
          <w:sz w:val="20"/>
          <w:szCs w:val="22"/>
        </w:rPr>
        <w:t xml:space="preserve"> </w:t>
      </w:r>
      <w:r w:rsidR="00A60CEE" w:rsidRPr="00B61948">
        <w:rPr>
          <w:rFonts w:eastAsia="나눔명조" w:hint="eastAsia"/>
          <w:sz w:val="20"/>
          <w:szCs w:val="22"/>
        </w:rPr>
        <w:t>계산적인</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00C311B9" w:rsidRPr="00B61948">
        <w:rPr>
          <w:rFonts w:eastAsia="나눔명조" w:hint="eastAsia"/>
          <w:sz w:val="20"/>
          <w:szCs w:val="22"/>
        </w:rPr>
        <w:t>은</w:t>
      </w:r>
      <w:r w:rsidR="00C311B9" w:rsidRPr="00B61948">
        <w:rPr>
          <w:rFonts w:eastAsia="나눔명조" w:hint="eastAsia"/>
          <w:sz w:val="20"/>
          <w:szCs w:val="22"/>
        </w:rPr>
        <w:t xml:space="preserve"> </w:t>
      </w:r>
      <w:r w:rsidR="00C311B9" w:rsidRPr="00B61948">
        <w:rPr>
          <w:rFonts w:eastAsia="나눔명조" w:hint="eastAsia"/>
          <w:sz w:val="20"/>
          <w:szCs w:val="22"/>
        </w:rPr>
        <w:t>공공봉사동기를</w:t>
      </w:r>
      <w:r w:rsidR="00C311B9" w:rsidRPr="00B61948">
        <w:rPr>
          <w:rFonts w:eastAsia="나눔명조" w:hint="eastAsia"/>
          <w:sz w:val="20"/>
          <w:szCs w:val="22"/>
        </w:rPr>
        <w:t xml:space="preserve"> </w:t>
      </w:r>
      <w:r w:rsidR="00C311B9" w:rsidRPr="00B61948">
        <w:rPr>
          <w:rFonts w:eastAsia="나눔명조" w:hint="eastAsia"/>
          <w:sz w:val="20"/>
          <w:szCs w:val="22"/>
        </w:rPr>
        <w:t>저해할</w:t>
      </w:r>
      <w:r w:rsidR="00C311B9" w:rsidRPr="00B61948">
        <w:rPr>
          <w:rFonts w:eastAsia="나눔명조" w:hint="eastAsia"/>
          <w:sz w:val="20"/>
          <w:szCs w:val="22"/>
        </w:rPr>
        <w:t xml:space="preserve"> </w:t>
      </w:r>
      <w:r w:rsidR="00C311B9" w:rsidRPr="00B61948">
        <w:rPr>
          <w:rFonts w:eastAsia="나눔명조" w:hint="eastAsia"/>
          <w:sz w:val="20"/>
          <w:szCs w:val="22"/>
        </w:rPr>
        <w:t>것이라고</w:t>
      </w:r>
      <w:r w:rsidR="00C311B9" w:rsidRPr="00B61948">
        <w:rPr>
          <w:rFonts w:eastAsia="나눔명조" w:hint="eastAsia"/>
          <w:sz w:val="20"/>
          <w:szCs w:val="22"/>
        </w:rPr>
        <w:t xml:space="preserve"> </w:t>
      </w:r>
      <w:r w:rsidR="00C311B9" w:rsidRPr="00B61948">
        <w:rPr>
          <w:rFonts w:eastAsia="나눔명조" w:hint="eastAsia"/>
          <w:sz w:val="20"/>
          <w:szCs w:val="22"/>
        </w:rPr>
        <w:t>기대한다</w:t>
      </w:r>
      <w:r w:rsidR="00A60CEE" w:rsidRPr="00B61948">
        <w:rPr>
          <w:rFonts w:eastAsia="나눔명조" w:hint="eastAsia"/>
          <w:sz w:val="20"/>
          <w:szCs w:val="22"/>
        </w:rPr>
        <w:t xml:space="preserve">. </w:t>
      </w:r>
      <w:r w:rsidR="00A24A5A" w:rsidRPr="00B61948">
        <w:rPr>
          <w:rFonts w:eastAsia="나눔명조" w:hint="eastAsia"/>
          <w:sz w:val="20"/>
          <w:szCs w:val="22"/>
        </w:rPr>
        <w:t>이에</w:t>
      </w:r>
      <w:r w:rsidR="00A24A5A" w:rsidRPr="00B61948">
        <w:rPr>
          <w:rFonts w:eastAsia="나눔명조" w:hint="eastAsia"/>
          <w:sz w:val="20"/>
          <w:szCs w:val="22"/>
        </w:rPr>
        <w:t xml:space="preserve"> </w:t>
      </w:r>
      <w:r w:rsidR="00A60CEE" w:rsidRPr="00B61948">
        <w:rPr>
          <w:rFonts w:eastAsia="나눔명조" w:hint="eastAsia"/>
          <w:sz w:val="20"/>
          <w:szCs w:val="22"/>
        </w:rPr>
        <w:t>본</w:t>
      </w:r>
      <w:r w:rsidR="00A60CEE" w:rsidRPr="00B61948">
        <w:rPr>
          <w:rFonts w:eastAsia="나눔명조" w:hint="eastAsia"/>
          <w:sz w:val="20"/>
          <w:szCs w:val="22"/>
        </w:rPr>
        <w:t xml:space="preserve"> </w:t>
      </w:r>
      <w:r w:rsidR="00A60CEE" w:rsidRPr="00B61948">
        <w:rPr>
          <w:rFonts w:eastAsia="나눔명조" w:hint="eastAsia"/>
          <w:sz w:val="20"/>
          <w:szCs w:val="22"/>
        </w:rPr>
        <w:t>연구에서는</w:t>
      </w:r>
      <w:r w:rsidR="00A60CEE" w:rsidRPr="00B61948">
        <w:rPr>
          <w:rFonts w:eastAsia="나눔명조" w:hint="eastAsia"/>
          <w:sz w:val="20"/>
          <w:szCs w:val="22"/>
        </w:rPr>
        <w:t xml:space="preserve"> </w:t>
      </w:r>
      <w:r w:rsidR="00A60CEE" w:rsidRPr="00B61948">
        <w:rPr>
          <w:rFonts w:eastAsia="나눔명조" w:hint="eastAsia"/>
          <w:sz w:val="20"/>
          <w:szCs w:val="22"/>
        </w:rPr>
        <w:t>거래적</w:t>
      </w:r>
      <w:r w:rsidR="00A60CEE" w:rsidRPr="00B61948">
        <w:rPr>
          <w:rFonts w:eastAsia="나눔명조" w:hint="eastAsia"/>
          <w:sz w:val="20"/>
          <w:szCs w:val="22"/>
        </w:rPr>
        <w:t xml:space="preserve"> </w:t>
      </w:r>
      <w:r w:rsidR="00A60CEE" w:rsidRPr="00B61948">
        <w:rPr>
          <w:rFonts w:eastAsia="나눔명조" w:hint="eastAsia"/>
          <w:sz w:val="20"/>
          <w:szCs w:val="22"/>
        </w:rPr>
        <w:t>리더십과</w:t>
      </w:r>
      <w:r w:rsidR="00A60CEE" w:rsidRPr="00B61948">
        <w:rPr>
          <w:rFonts w:eastAsia="나눔명조" w:hint="eastAsia"/>
          <w:sz w:val="20"/>
          <w:szCs w:val="22"/>
        </w:rPr>
        <w:t xml:space="preserve"> </w:t>
      </w:r>
      <w:r w:rsidR="00A60CEE" w:rsidRPr="00B61948">
        <w:rPr>
          <w:rFonts w:eastAsia="나눔명조" w:hint="eastAsia"/>
          <w:sz w:val="20"/>
          <w:szCs w:val="22"/>
        </w:rPr>
        <w:t>변혁적</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Pr="00B61948">
        <w:rPr>
          <w:rFonts w:eastAsia="나눔명조" w:hint="eastAsia"/>
          <w:sz w:val="20"/>
          <w:szCs w:val="22"/>
        </w:rPr>
        <w:t>이</w:t>
      </w:r>
      <w:r w:rsidR="00A60CEE"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가지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sz w:val="20"/>
          <w:szCs w:val="22"/>
        </w:rPr>
        <w:t xml:space="preserve"> </w:t>
      </w:r>
      <w:r w:rsidR="00A60CEE" w:rsidRPr="00B61948">
        <w:rPr>
          <w:rFonts w:eastAsia="나눔명조" w:hint="eastAsia"/>
          <w:sz w:val="20"/>
          <w:szCs w:val="22"/>
        </w:rPr>
        <w:t>다음과</w:t>
      </w:r>
      <w:r w:rsidR="00A60CEE" w:rsidRPr="00B61948">
        <w:rPr>
          <w:rFonts w:eastAsia="나눔명조" w:hint="eastAsia"/>
          <w:sz w:val="20"/>
          <w:szCs w:val="22"/>
        </w:rPr>
        <w:t xml:space="preserve"> </w:t>
      </w:r>
      <w:r w:rsidR="00A60CEE" w:rsidRPr="00B61948">
        <w:rPr>
          <w:rFonts w:eastAsia="나눔명조" w:hint="eastAsia"/>
          <w:sz w:val="20"/>
          <w:szCs w:val="22"/>
        </w:rPr>
        <w:t>같이</w:t>
      </w:r>
      <w:r w:rsidR="00A60CEE" w:rsidRPr="00B61948">
        <w:rPr>
          <w:rFonts w:eastAsia="나눔명조" w:hint="eastAsia"/>
          <w:sz w:val="20"/>
          <w:szCs w:val="22"/>
        </w:rPr>
        <w:t xml:space="preserve"> </w:t>
      </w:r>
      <w:r w:rsidR="00A60CEE" w:rsidRPr="00B61948">
        <w:rPr>
          <w:rFonts w:eastAsia="나눔명조" w:hint="eastAsia"/>
          <w:sz w:val="20"/>
          <w:szCs w:val="22"/>
        </w:rPr>
        <w:t>가설을</w:t>
      </w:r>
      <w:r w:rsidR="00A60CEE" w:rsidRPr="00B61948">
        <w:rPr>
          <w:rFonts w:eastAsia="나눔명조" w:hint="eastAsia"/>
          <w:sz w:val="20"/>
          <w:szCs w:val="22"/>
        </w:rPr>
        <w:t xml:space="preserve"> </w:t>
      </w:r>
      <w:r w:rsidR="00A60CEE" w:rsidRPr="00B61948">
        <w:rPr>
          <w:rFonts w:eastAsia="나눔명조" w:hint="eastAsia"/>
          <w:sz w:val="20"/>
          <w:szCs w:val="22"/>
        </w:rPr>
        <w:t>설정한다</w:t>
      </w:r>
      <w:r w:rsidR="00A60CEE" w:rsidRPr="00B61948">
        <w:rPr>
          <w:rFonts w:eastAsia="나눔명조" w:hint="eastAsia"/>
          <w:sz w:val="20"/>
          <w:szCs w:val="22"/>
        </w:rPr>
        <w:t>.</w:t>
      </w:r>
    </w:p>
    <w:p w14:paraId="15C00740" w14:textId="77777777" w:rsidR="00265BC3" w:rsidRPr="00B61948" w:rsidRDefault="00265BC3" w:rsidP="00265BC3">
      <w:pPr>
        <w:widowControl/>
        <w:wordWrap/>
        <w:autoSpaceDE/>
        <w:autoSpaceDN/>
        <w:spacing w:before="120" w:after="120" w:line="276" w:lineRule="auto"/>
        <w:rPr>
          <w:rFonts w:eastAsia="나눔명조"/>
          <w:sz w:val="20"/>
          <w:szCs w:val="22"/>
        </w:rPr>
      </w:pPr>
    </w:p>
    <w:p w14:paraId="04377D46" w14:textId="1C7C9760" w:rsidR="00A60CEE" w:rsidRPr="00B61948" w:rsidRDefault="00A60CEE"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1.</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한다</w:t>
      </w:r>
      <w:r w:rsidRPr="00B61948">
        <w:rPr>
          <w:rFonts w:eastAsia="나눔명조" w:hint="eastAsia"/>
          <w:sz w:val="20"/>
          <w:szCs w:val="22"/>
        </w:rPr>
        <w:t xml:space="preserve">. </w:t>
      </w:r>
    </w:p>
    <w:p w14:paraId="098FB113" w14:textId="77777777" w:rsidR="00265BC3" w:rsidRPr="00B61948" w:rsidRDefault="00265BC3" w:rsidP="00265BC3">
      <w:pPr>
        <w:widowControl/>
        <w:wordWrap/>
        <w:autoSpaceDE/>
        <w:autoSpaceDN/>
        <w:spacing w:before="120" w:after="120" w:line="276" w:lineRule="auto"/>
        <w:rPr>
          <w:rFonts w:eastAsia="나눔명조"/>
          <w:sz w:val="20"/>
          <w:szCs w:val="22"/>
        </w:rPr>
      </w:pPr>
    </w:p>
    <w:p w14:paraId="64B356F0" w14:textId="7EE9D42E" w:rsidR="00C663A6" w:rsidRPr="00B61948" w:rsidRDefault="00A60CEE"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2.</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FC81B99" w14:textId="16A2C568" w:rsidR="00BC5C4A" w:rsidRPr="00B61948" w:rsidRDefault="00BC5C4A" w:rsidP="00265BC3">
      <w:pPr>
        <w:widowControl/>
        <w:wordWrap/>
        <w:autoSpaceDE/>
        <w:autoSpaceDN/>
        <w:spacing w:before="120" w:after="120" w:line="276" w:lineRule="auto"/>
        <w:rPr>
          <w:rFonts w:eastAsia="나눔명조"/>
          <w:sz w:val="20"/>
          <w:szCs w:val="22"/>
        </w:rPr>
      </w:pPr>
    </w:p>
    <w:p w14:paraId="7D7BDA67" w14:textId="613F831D" w:rsidR="00BC5C4A" w:rsidRPr="00B61948" w:rsidRDefault="00BC5C4A"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1</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2</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존재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우리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상충관계에</w:t>
      </w:r>
      <w:r w:rsidRPr="00B61948">
        <w:rPr>
          <w:rFonts w:eastAsia="나눔명조" w:hint="eastAsia"/>
          <w:sz w:val="20"/>
          <w:szCs w:val="22"/>
        </w:rPr>
        <w:t xml:space="preserve"> </w:t>
      </w:r>
      <w:r w:rsidRPr="00B61948">
        <w:rPr>
          <w:rFonts w:eastAsia="나눔명조" w:hint="eastAsia"/>
          <w:sz w:val="20"/>
          <w:szCs w:val="22"/>
        </w:rPr>
        <w:t>있을</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이와</w:t>
      </w:r>
      <w:r w:rsidRPr="00B61948">
        <w:rPr>
          <w:rFonts w:eastAsia="나눔명조" w:hint="eastAsia"/>
          <w:sz w:val="20"/>
          <w:szCs w:val="22"/>
        </w:rPr>
        <w:t xml:space="preserve"> </w:t>
      </w:r>
      <w:r w:rsidRPr="00B61948">
        <w:rPr>
          <w:rFonts w:eastAsia="나눔명조" w:hint="eastAsia"/>
          <w:sz w:val="20"/>
          <w:szCs w:val="22"/>
        </w:rPr>
        <w:t>같은</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로부터</w:t>
      </w:r>
      <w:r w:rsidRPr="00B61948">
        <w:rPr>
          <w:rFonts w:eastAsia="나눔명조" w:hint="eastAsia"/>
          <w:sz w:val="20"/>
          <w:szCs w:val="22"/>
        </w:rPr>
        <w:t xml:space="preserve"> </w:t>
      </w:r>
      <w:r w:rsidRPr="00B61948">
        <w:rPr>
          <w:rFonts w:eastAsia="나눔명조" w:hint="eastAsia"/>
          <w:sz w:val="20"/>
          <w:szCs w:val="22"/>
        </w:rPr>
        <w:t>다음과</w:t>
      </w:r>
      <w:r w:rsidRPr="00B61948">
        <w:rPr>
          <w:rFonts w:eastAsia="나눔명조" w:hint="eastAsia"/>
          <w:sz w:val="20"/>
          <w:szCs w:val="22"/>
        </w:rPr>
        <w:t xml:space="preserve"> </w:t>
      </w:r>
      <w:r w:rsidRPr="00B61948">
        <w:rPr>
          <w:rFonts w:eastAsia="나눔명조" w:hint="eastAsia"/>
          <w:sz w:val="20"/>
          <w:szCs w:val="22"/>
        </w:rPr>
        <w:t>같은</w:t>
      </w:r>
      <w:r w:rsidRPr="00B61948">
        <w:rPr>
          <w:rFonts w:eastAsia="나눔명조" w:hint="eastAsia"/>
          <w:sz w:val="20"/>
          <w:szCs w:val="22"/>
        </w:rPr>
        <w:t xml:space="preserve"> </w:t>
      </w:r>
      <w:r w:rsidRPr="00B61948">
        <w:rPr>
          <w:rFonts w:eastAsia="나눔명조" w:hint="eastAsia"/>
          <w:sz w:val="20"/>
          <w:szCs w:val="22"/>
        </w:rPr>
        <w:t>검증가능한</w:t>
      </w:r>
      <w:r w:rsidRPr="00B61948">
        <w:rPr>
          <w:rFonts w:eastAsia="나눔명조" w:hint="eastAsia"/>
          <w:sz w:val="20"/>
          <w:szCs w:val="22"/>
        </w:rPr>
        <w:t xml:space="preserve"> </w:t>
      </w:r>
      <w:r w:rsidRPr="00B61948">
        <w:rPr>
          <w:rFonts w:eastAsia="나눔명조" w:hint="eastAsia"/>
          <w:sz w:val="20"/>
          <w:szCs w:val="22"/>
        </w:rPr>
        <w:t>함의를</w:t>
      </w:r>
      <w:r w:rsidRPr="00B61948">
        <w:rPr>
          <w:rFonts w:eastAsia="나눔명조" w:hint="eastAsia"/>
          <w:sz w:val="20"/>
          <w:szCs w:val="22"/>
        </w:rPr>
        <w:t xml:space="preserve"> </w:t>
      </w:r>
      <w:r w:rsidRPr="00B61948">
        <w:rPr>
          <w:rFonts w:eastAsia="나눔명조" w:hint="eastAsia"/>
          <w:sz w:val="20"/>
          <w:szCs w:val="22"/>
        </w:rPr>
        <w:t>도출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7290E78D"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870D833" w14:textId="1EFA31E9" w:rsidR="00BC5C4A" w:rsidRPr="00B61948" w:rsidRDefault="00BC5C4A" w:rsidP="00BC5C4A">
      <w:pPr>
        <w:widowControl/>
        <w:wordWrap/>
        <w:autoSpaceDE/>
        <w:autoSpaceDN/>
        <w:spacing w:before="120" w:after="120" w:line="276" w:lineRule="auto"/>
        <w:rPr>
          <w:rFonts w:eastAsia="나눔명조"/>
          <w:sz w:val="20"/>
          <w:szCs w:val="22"/>
        </w:rPr>
      </w:pPr>
      <w:r w:rsidRPr="00B61948">
        <w:rPr>
          <w:rFonts w:eastAsia="나눔명조" w:hint="eastAsia"/>
          <w:sz w:val="20"/>
          <w:szCs w:val="22"/>
        </w:rPr>
        <w:lastRenderedPageBreak/>
        <w:t>가설</w:t>
      </w:r>
      <w:r w:rsidRPr="00B61948">
        <w:rPr>
          <w:rFonts w:eastAsia="나눔명조" w:hint="eastAsia"/>
          <w:sz w:val="20"/>
          <w:szCs w:val="22"/>
        </w:rPr>
        <w:t xml:space="preserve"> </w:t>
      </w:r>
      <w:r w:rsidRPr="00B61948">
        <w:rPr>
          <w:rFonts w:eastAsia="나눔명조"/>
          <w:sz w:val="20"/>
          <w:szCs w:val="22"/>
        </w:rPr>
        <w:t>3</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상충</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trade-offs)</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25A8BE07"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3C3FB2A" w14:textId="6E161CFD" w:rsidR="00C663A6" w:rsidRPr="003820D2" w:rsidRDefault="00C663A6" w:rsidP="006A2C1F">
      <w:pPr>
        <w:pStyle w:val="2"/>
        <w:rPr>
          <w:color w:val="auto"/>
        </w:rPr>
      </w:pPr>
      <w:r w:rsidRPr="003820D2">
        <w:rPr>
          <w:color w:val="auto"/>
        </w:rPr>
        <w:t xml:space="preserve">3. </w:t>
      </w:r>
      <w:r w:rsidRPr="003820D2">
        <w:rPr>
          <w:rFonts w:hint="eastAsia"/>
          <w:color w:val="auto"/>
        </w:rPr>
        <w:t>의사소통의</w:t>
      </w:r>
      <w:r w:rsidRPr="003820D2">
        <w:rPr>
          <w:rFonts w:hint="eastAsia"/>
          <w:color w:val="auto"/>
        </w:rPr>
        <w:t xml:space="preserve"> </w:t>
      </w:r>
      <w:r w:rsidRPr="003820D2">
        <w:rPr>
          <w:rFonts w:hint="eastAsia"/>
          <w:color w:val="auto"/>
        </w:rPr>
        <w:t>역할</w:t>
      </w:r>
      <w:r w:rsidRPr="003820D2">
        <w:rPr>
          <w:rFonts w:hint="eastAsia"/>
          <w:color w:val="auto"/>
        </w:rPr>
        <w:t>:</w:t>
      </w:r>
      <w:r w:rsidRPr="003820D2">
        <w:rPr>
          <w:color w:val="auto"/>
        </w:rPr>
        <w:t xml:space="preserve"> </w:t>
      </w:r>
      <w:r w:rsidRPr="003820D2">
        <w:rPr>
          <w:rFonts w:hint="eastAsia"/>
          <w:color w:val="auto"/>
        </w:rPr>
        <w:t>리더십과</w:t>
      </w:r>
      <w:r w:rsidRPr="003820D2">
        <w:rPr>
          <w:rFonts w:hint="eastAsia"/>
          <w:color w:val="auto"/>
        </w:rPr>
        <w:t xml:space="preserve"> </w:t>
      </w:r>
      <w:r w:rsidR="00012453" w:rsidRPr="003820D2">
        <w:rPr>
          <w:color w:val="auto"/>
        </w:rPr>
        <w:t>공공봉사동기</w:t>
      </w:r>
      <w:r w:rsidRPr="003820D2">
        <w:rPr>
          <w:rFonts w:hint="eastAsia"/>
          <w:color w:val="auto"/>
        </w:rPr>
        <w:t>관계의</w:t>
      </w:r>
      <w:r w:rsidRPr="003820D2">
        <w:rPr>
          <w:rFonts w:hint="eastAsia"/>
          <w:color w:val="auto"/>
        </w:rPr>
        <w:t xml:space="preserve"> </w:t>
      </w:r>
      <w:r w:rsidRPr="003820D2">
        <w:rPr>
          <w:rFonts w:hint="eastAsia"/>
          <w:color w:val="auto"/>
        </w:rPr>
        <w:t>조절변수</w:t>
      </w:r>
    </w:p>
    <w:p w14:paraId="37968DDC" w14:textId="702ADD9E" w:rsidR="004D452C" w:rsidRPr="00B61948" w:rsidRDefault="005B15F1"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에서</w:t>
      </w:r>
      <w:r w:rsidRPr="00B61948">
        <w:rPr>
          <w:rFonts w:eastAsia="나눔명조" w:hint="eastAsia"/>
          <w:sz w:val="20"/>
          <w:szCs w:val="22"/>
        </w:rPr>
        <w:t xml:space="preserve"> </w:t>
      </w:r>
      <w:r w:rsidR="00DF4E62" w:rsidRPr="00B61948">
        <w:rPr>
          <w:rFonts w:eastAsia="나눔명조" w:hint="eastAsia"/>
          <w:sz w:val="20"/>
          <w:szCs w:val="22"/>
        </w:rPr>
        <w:t>서로</w:t>
      </w:r>
      <w:r w:rsidR="00DF4E62" w:rsidRPr="00B61948">
        <w:rPr>
          <w:rFonts w:eastAsia="나눔명조" w:hint="eastAsia"/>
          <w:sz w:val="20"/>
          <w:szCs w:val="22"/>
        </w:rPr>
        <w:t xml:space="preserve"> </w:t>
      </w:r>
      <w:r w:rsidR="00DF4E62" w:rsidRPr="00B61948">
        <w:rPr>
          <w:rFonts w:eastAsia="나눔명조" w:hint="eastAsia"/>
          <w:sz w:val="20"/>
          <w:szCs w:val="22"/>
        </w:rPr>
        <w:t>다른</w:t>
      </w:r>
      <w:r w:rsidR="00DF4E62"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w:t>
      </w:r>
      <w:r w:rsidR="00DF4E62" w:rsidRPr="00B61948">
        <w:rPr>
          <w:rFonts w:eastAsia="나눔명조" w:hint="eastAsia"/>
          <w:sz w:val="20"/>
          <w:szCs w:val="22"/>
        </w:rPr>
        <w:t>에</w:t>
      </w:r>
      <w:r w:rsidR="00DF4E62" w:rsidRPr="00B61948">
        <w:rPr>
          <w:rFonts w:eastAsia="나눔명조" w:hint="eastAsia"/>
          <w:sz w:val="20"/>
          <w:szCs w:val="22"/>
        </w:rPr>
        <w:t xml:space="preserve"> </w:t>
      </w:r>
      <w:r w:rsidR="00DF4E62" w:rsidRPr="00B61948">
        <w:rPr>
          <w:rFonts w:eastAsia="나눔명조" w:hint="eastAsia"/>
          <w:sz w:val="20"/>
          <w:szCs w:val="22"/>
        </w:rPr>
        <w:t>영향을</w:t>
      </w:r>
      <w:r w:rsidR="00DF4E62" w:rsidRPr="00B61948">
        <w:rPr>
          <w:rFonts w:eastAsia="나눔명조" w:hint="eastAsia"/>
          <w:sz w:val="20"/>
          <w:szCs w:val="22"/>
        </w:rPr>
        <w:t xml:space="preserve"> </w:t>
      </w:r>
      <w:r w:rsidR="00DF4E62" w:rsidRPr="00B61948">
        <w:rPr>
          <w:rFonts w:eastAsia="나눔명조" w:hint="eastAsia"/>
          <w:sz w:val="20"/>
          <w:szCs w:val="22"/>
        </w:rPr>
        <w:t>미친다고</w:t>
      </w:r>
      <w:r w:rsidR="00DF4E62" w:rsidRPr="00B61948">
        <w:rPr>
          <w:rFonts w:eastAsia="나눔명조" w:hint="eastAsia"/>
          <w:sz w:val="20"/>
          <w:szCs w:val="22"/>
        </w:rPr>
        <w:t xml:space="preserve"> </w:t>
      </w:r>
      <w:r w:rsidR="00DF4E62" w:rsidRPr="00B61948">
        <w:rPr>
          <w:rFonts w:eastAsia="나눔명조" w:hint="eastAsia"/>
          <w:sz w:val="20"/>
          <w:szCs w:val="22"/>
        </w:rPr>
        <w:t>밝히고</w:t>
      </w:r>
      <w:r w:rsidR="00DF4E62" w:rsidRPr="00B61948">
        <w:rPr>
          <w:rFonts w:eastAsia="나눔명조" w:hint="eastAsia"/>
          <w:sz w:val="20"/>
          <w:szCs w:val="22"/>
        </w:rPr>
        <w:t xml:space="preserve"> </w:t>
      </w:r>
      <w:r w:rsidR="00DF4E62" w:rsidRPr="00B61948">
        <w:rPr>
          <w:rFonts w:eastAsia="나눔명조" w:hint="eastAsia"/>
          <w:sz w:val="20"/>
          <w:szCs w:val="22"/>
        </w:rPr>
        <w:t>있지만</w:t>
      </w:r>
      <w:r w:rsidR="00DF4E62" w:rsidRPr="00B61948">
        <w:rPr>
          <w:rFonts w:eastAsia="나눔명조" w:hint="eastAsia"/>
          <w:sz w:val="20"/>
          <w:szCs w:val="22"/>
        </w:rPr>
        <w:t>,</w:t>
      </w:r>
      <w:r w:rsidR="00DF4E62" w:rsidRPr="00B61948">
        <w:rPr>
          <w:rFonts w:eastAsia="나눔명조"/>
          <w:sz w:val="20"/>
          <w:szCs w:val="22"/>
        </w:rPr>
        <w:t xml:space="preserve"> </w:t>
      </w:r>
      <w:r w:rsidR="00DF4E62" w:rsidRPr="00B61948">
        <w:rPr>
          <w:rFonts w:eastAsia="나눔명조" w:hint="eastAsia"/>
          <w:sz w:val="20"/>
          <w:szCs w:val="22"/>
        </w:rPr>
        <w:t>개별</w:t>
      </w:r>
      <w:r w:rsidR="00DF4E62" w:rsidRPr="00B61948">
        <w:rPr>
          <w:rFonts w:eastAsia="나눔명조" w:hint="eastAsia"/>
          <w:sz w:val="20"/>
          <w:szCs w:val="22"/>
        </w:rPr>
        <w:t xml:space="preserve"> </w:t>
      </w:r>
      <w:r w:rsidR="00DF4E62" w:rsidRPr="00B61948">
        <w:rPr>
          <w:rFonts w:eastAsia="나눔명조" w:hint="eastAsia"/>
          <w:sz w:val="20"/>
          <w:szCs w:val="22"/>
        </w:rPr>
        <w:t>리더십이</w:t>
      </w:r>
      <w:r w:rsidR="00DF4E62" w:rsidRPr="00B61948">
        <w:rPr>
          <w:rFonts w:eastAsia="나눔명조" w:hint="eastAsia"/>
          <w:sz w:val="20"/>
          <w:szCs w:val="22"/>
        </w:rPr>
        <w:t xml:space="preserve"> </w:t>
      </w:r>
      <w:r w:rsidR="00DF4E62" w:rsidRPr="00B61948">
        <w:rPr>
          <w:rFonts w:eastAsia="나눔명조" w:hint="eastAsia"/>
          <w:sz w:val="20"/>
          <w:szCs w:val="22"/>
        </w:rPr>
        <w:t>공공봉사동기에</w:t>
      </w:r>
      <w:r w:rsidR="00DF4E62" w:rsidRPr="00B61948">
        <w:rPr>
          <w:rFonts w:eastAsia="나눔명조" w:hint="eastAsia"/>
          <w:sz w:val="20"/>
          <w:szCs w:val="22"/>
        </w:rPr>
        <w:t xml:space="preserve"> </w:t>
      </w:r>
      <w:r w:rsidR="00DF4E62" w:rsidRPr="00B61948">
        <w:rPr>
          <w:rFonts w:eastAsia="나눔명조" w:hint="eastAsia"/>
          <w:sz w:val="20"/>
          <w:szCs w:val="22"/>
        </w:rPr>
        <w:t>미치는</w:t>
      </w:r>
      <w:r w:rsidR="00DF4E62" w:rsidRPr="00B61948">
        <w:rPr>
          <w:rFonts w:eastAsia="나눔명조" w:hint="eastAsia"/>
          <w:sz w:val="20"/>
          <w:szCs w:val="22"/>
        </w:rPr>
        <w:t xml:space="preserve"> </w:t>
      </w:r>
      <w:r w:rsidR="00DF4E62" w:rsidRPr="00B61948">
        <w:rPr>
          <w:rFonts w:eastAsia="나눔명조" w:hint="eastAsia"/>
          <w:sz w:val="20"/>
          <w:szCs w:val="22"/>
        </w:rPr>
        <w:t>효과가</w:t>
      </w:r>
      <w:r w:rsidR="00DF4E62" w:rsidRPr="00B61948">
        <w:rPr>
          <w:rFonts w:eastAsia="나눔명조" w:hint="eastAsia"/>
          <w:sz w:val="20"/>
          <w:szCs w:val="22"/>
        </w:rPr>
        <w:t xml:space="preserve"> </w:t>
      </w:r>
      <w:r w:rsidR="00DF4E62" w:rsidRPr="00B61948">
        <w:rPr>
          <w:rFonts w:eastAsia="나눔명조" w:hint="eastAsia"/>
          <w:sz w:val="20"/>
          <w:szCs w:val="22"/>
        </w:rPr>
        <w:t>독립적인가에</w:t>
      </w:r>
      <w:r w:rsidR="00DF4E62" w:rsidRPr="00B61948">
        <w:rPr>
          <w:rFonts w:eastAsia="나눔명조" w:hint="eastAsia"/>
          <w:sz w:val="20"/>
          <w:szCs w:val="22"/>
        </w:rPr>
        <w:t xml:space="preserve"> </w:t>
      </w:r>
      <w:r w:rsidR="00DF4E62" w:rsidRPr="00B61948">
        <w:rPr>
          <w:rFonts w:eastAsia="나눔명조" w:hint="eastAsia"/>
          <w:sz w:val="20"/>
          <w:szCs w:val="22"/>
        </w:rPr>
        <w:t>대해서는</w:t>
      </w:r>
      <w:r w:rsidR="00DF4E62" w:rsidRPr="00B61948">
        <w:rPr>
          <w:rFonts w:eastAsia="나눔명조" w:hint="eastAsia"/>
          <w:sz w:val="20"/>
          <w:szCs w:val="22"/>
        </w:rPr>
        <w:t xml:space="preserve"> </w:t>
      </w:r>
      <w:r w:rsidR="00DF4E62" w:rsidRPr="00B61948">
        <w:rPr>
          <w:rFonts w:eastAsia="나눔명조" w:hint="eastAsia"/>
          <w:sz w:val="20"/>
          <w:szCs w:val="22"/>
        </w:rPr>
        <w:t>재고할</w:t>
      </w:r>
      <w:r w:rsidR="00DF4E62" w:rsidRPr="00B61948">
        <w:rPr>
          <w:rFonts w:eastAsia="나눔명조" w:hint="eastAsia"/>
          <w:sz w:val="20"/>
          <w:szCs w:val="22"/>
        </w:rPr>
        <w:t xml:space="preserve"> </w:t>
      </w:r>
      <w:r w:rsidR="00DF4E62" w:rsidRPr="00B61948">
        <w:rPr>
          <w:rFonts w:eastAsia="나눔명조" w:hint="eastAsia"/>
          <w:sz w:val="20"/>
          <w:szCs w:val="22"/>
        </w:rPr>
        <w:t>필요가</w:t>
      </w:r>
      <w:r w:rsidR="00DF4E62" w:rsidRPr="00B61948">
        <w:rPr>
          <w:rFonts w:eastAsia="나눔명조" w:hint="eastAsia"/>
          <w:sz w:val="20"/>
          <w:szCs w:val="22"/>
        </w:rPr>
        <w:t xml:space="preserve"> </w:t>
      </w:r>
      <w:r w:rsidR="00DF4E62" w:rsidRPr="00B61948">
        <w:rPr>
          <w:rFonts w:eastAsia="나눔명조" w:hint="eastAsia"/>
          <w:sz w:val="20"/>
          <w:szCs w:val="22"/>
        </w:rPr>
        <w:t>있다</w:t>
      </w:r>
      <w:r w:rsidR="00DF4E62" w:rsidRPr="00B61948">
        <w:rPr>
          <w:rFonts w:eastAsia="나눔명조" w:hint="eastAsia"/>
          <w:sz w:val="20"/>
          <w:szCs w:val="22"/>
        </w:rPr>
        <w:t>.</w:t>
      </w:r>
      <w:r w:rsidR="00DF4E62" w:rsidRPr="00B61948">
        <w:rPr>
          <w:rFonts w:eastAsia="나눔명조"/>
          <w:sz w:val="20"/>
          <w:szCs w:val="22"/>
        </w:rPr>
        <w:t xml:space="preserve"> </w:t>
      </w:r>
      <w:r w:rsidR="00273A1E" w:rsidRPr="00B61948">
        <w:rPr>
          <w:rFonts w:eastAsia="나눔명조" w:hint="eastAsia"/>
          <w:sz w:val="20"/>
          <w:szCs w:val="22"/>
        </w:rPr>
        <w:t>공공봉사동기는</w:t>
      </w:r>
      <w:r w:rsidR="00273A1E" w:rsidRPr="00B61948">
        <w:rPr>
          <w:rFonts w:eastAsia="나눔명조" w:hint="eastAsia"/>
          <w:sz w:val="20"/>
          <w:szCs w:val="22"/>
        </w:rPr>
        <w:t xml:space="preserve"> </w:t>
      </w:r>
      <w:r w:rsidR="00273A1E" w:rsidRPr="00B61948">
        <w:rPr>
          <w:rFonts w:eastAsia="나눔명조" w:hint="eastAsia"/>
          <w:sz w:val="20"/>
          <w:szCs w:val="22"/>
        </w:rPr>
        <w:t>개인적</w:t>
      </w:r>
      <w:r w:rsidR="00273A1E" w:rsidRPr="00B61948">
        <w:rPr>
          <w:rFonts w:eastAsia="나눔명조" w:hint="eastAsia"/>
          <w:sz w:val="20"/>
          <w:szCs w:val="22"/>
        </w:rPr>
        <w:t xml:space="preserve"> </w:t>
      </w:r>
      <w:r w:rsidR="00273A1E" w:rsidRPr="00B61948">
        <w:rPr>
          <w:rFonts w:eastAsia="나눔명조" w:hint="eastAsia"/>
          <w:sz w:val="20"/>
          <w:szCs w:val="22"/>
        </w:rPr>
        <w:t>차원의</w:t>
      </w:r>
      <w:r w:rsidR="00273A1E" w:rsidRPr="00B61948">
        <w:rPr>
          <w:rFonts w:eastAsia="나눔명조" w:hint="eastAsia"/>
          <w:sz w:val="20"/>
          <w:szCs w:val="22"/>
        </w:rPr>
        <w:t xml:space="preserve"> </w:t>
      </w:r>
      <w:r w:rsidR="00273A1E" w:rsidRPr="00B61948">
        <w:rPr>
          <w:rFonts w:eastAsia="나눔명조" w:hint="eastAsia"/>
          <w:sz w:val="20"/>
          <w:szCs w:val="22"/>
        </w:rPr>
        <w:t>심리적</w:t>
      </w:r>
      <w:r w:rsidR="00273A1E" w:rsidRPr="00B61948">
        <w:rPr>
          <w:rFonts w:eastAsia="나눔명조" w:hint="eastAsia"/>
          <w:sz w:val="20"/>
          <w:szCs w:val="22"/>
        </w:rPr>
        <w:t xml:space="preserve"> </w:t>
      </w:r>
      <w:r w:rsidR="00273A1E" w:rsidRPr="00B61948">
        <w:rPr>
          <w:rFonts w:eastAsia="나눔명조" w:hint="eastAsia"/>
          <w:sz w:val="20"/>
          <w:szCs w:val="22"/>
        </w:rPr>
        <w:t>동기이며</w:t>
      </w:r>
      <w:r w:rsidR="00273A1E" w:rsidRPr="00B61948">
        <w:rPr>
          <w:rFonts w:eastAsia="나눔명조" w:hint="eastAsia"/>
          <w:sz w:val="20"/>
          <w:szCs w:val="22"/>
        </w:rPr>
        <w:t xml:space="preserve"> </w:t>
      </w:r>
      <w:r w:rsidR="00273A1E" w:rsidRPr="00B61948">
        <w:rPr>
          <w:rFonts w:eastAsia="나눔명조" w:hint="eastAsia"/>
          <w:sz w:val="20"/>
          <w:szCs w:val="22"/>
        </w:rPr>
        <w:t>성향이다</w:t>
      </w:r>
      <w:r w:rsidR="00273A1E" w:rsidRPr="00B61948">
        <w:rPr>
          <w:rFonts w:eastAsia="나눔명조"/>
          <w:sz w:val="20"/>
          <w:szCs w:val="22"/>
        </w:rPr>
        <w:t xml:space="preserve">. </w:t>
      </w:r>
      <w:r w:rsidR="00273A1E" w:rsidRPr="00B61948">
        <w:rPr>
          <w:rFonts w:eastAsia="나눔명조" w:hint="eastAsia"/>
          <w:sz w:val="20"/>
          <w:szCs w:val="22"/>
        </w:rPr>
        <w:t>즉</w:t>
      </w:r>
      <w:r w:rsidR="00273A1E" w:rsidRPr="00B61948">
        <w:rPr>
          <w:rFonts w:eastAsia="나눔명조" w:hint="eastAsia"/>
          <w:sz w:val="20"/>
          <w:szCs w:val="22"/>
        </w:rPr>
        <w:t>,</w:t>
      </w:r>
      <w:r w:rsidR="00273A1E" w:rsidRPr="00B61948">
        <w:rPr>
          <w:rFonts w:eastAsia="나눔명조"/>
          <w:sz w:val="20"/>
          <w:szCs w:val="22"/>
        </w:rPr>
        <w:t xml:space="preserve"> </w:t>
      </w:r>
      <w:r w:rsidR="00273A1E" w:rsidRPr="00B61948">
        <w:rPr>
          <w:rFonts w:eastAsia="나눔명조" w:hint="eastAsia"/>
          <w:sz w:val="20"/>
          <w:szCs w:val="22"/>
        </w:rPr>
        <w:t>서로</w:t>
      </w:r>
      <w:r w:rsidR="00273A1E" w:rsidRPr="00B61948">
        <w:rPr>
          <w:rFonts w:eastAsia="나눔명조" w:hint="eastAsia"/>
          <w:sz w:val="20"/>
          <w:szCs w:val="22"/>
        </w:rPr>
        <w:t xml:space="preserve"> </w:t>
      </w:r>
      <w:r w:rsidR="00273A1E" w:rsidRPr="00B61948">
        <w:rPr>
          <w:rFonts w:eastAsia="나눔명조" w:hint="eastAsia"/>
          <w:sz w:val="20"/>
          <w:szCs w:val="22"/>
        </w:rPr>
        <w:t>다른</w:t>
      </w:r>
      <w:r w:rsidR="00273A1E" w:rsidRPr="00B61948">
        <w:rPr>
          <w:rFonts w:eastAsia="나눔명조" w:hint="eastAsia"/>
          <w:sz w:val="20"/>
          <w:szCs w:val="22"/>
        </w:rPr>
        <w:t xml:space="preserve"> </w:t>
      </w:r>
      <w:r w:rsidR="00273A1E" w:rsidRPr="00B61948">
        <w:rPr>
          <w:rFonts w:eastAsia="나눔명조" w:hint="eastAsia"/>
          <w:sz w:val="20"/>
          <w:szCs w:val="22"/>
        </w:rPr>
        <w:t>특성과</w:t>
      </w:r>
      <w:r w:rsidR="00273A1E" w:rsidRPr="00B61948">
        <w:rPr>
          <w:rFonts w:eastAsia="나눔명조" w:hint="eastAsia"/>
          <w:sz w:val="20"/>
          <w:szCs w:val="22"/>
        </w:rPr>
        <w:t xml:space="preserve"> </w:t>
      </w:r>
      <w:r w:rsidR="00273A1E" w:rsidRPr="00B61948">
        <w:rPr>
          <w:rFonts w:eastAsia="나눔명조" w:hint="eastAsia"/>
          <w:sz w:val="20"/>
          <w:szCs w:val="22"/>
        </w:rPr>
        <w:t>성향을</w:t>
      </w:r>
      <w:r w:rsidR="00273A1E" w:rsidRPr="00B61948">
        <w:rPr>
          <w:rFonts w:eastAsia="나눔명조" w:hint="eastAsia"/>
          <w:sz w:val="20"/>
          <w:szCs w:val="22"/>
        </w:rPr>
        <w:t xml:space="preserve"> </w:t>
      </w:r>
      <w:r w:rsidR="00273A1E" w:rsidRPr="00B61948">
        <w:rPr>
          <w:rFonts w:eastAsia="나눔명조" w:hint="eastAsia"/>
          <w:sz w:val="20"/>
          <w:szCs w:val="22"/>
        </w:rPr>
        <w:t>지닌</w:t>
      </w:r>
      <w:r w:rsidR="00273A1E" w:rsidRPr="00B61948">
        <w:rPr>
          <w:rFonts w:eastAsia="나눔명조" w:hint="eastAsia"/>
          <w:sz w:val="20"/>
          <w:szCs w:val="22"/>
        </w:rPr>
        <w:t xml:space="preserve"> </w:t>
      </w:r>
      <w:r w:rsidR="00273A1E" w:rsidRPr="00B61948">
        <w:rPr>
          <w:rFonts w:eastAsia="나눔명조" w:hint="eastAsia"/>
          <w:sz w:val="20"/>
          <w:szCs w:val="22"/>
        </w:rPr>
        <w:t>여러</w:t>
      </w:r>
      <w:r w:rsidR="00273A1E" w:rsidRPr="00B61948">
        <w:rPr>
          <w:rFonts w:eastAsia="나눔명조" w:hint="eastAsia"/>
          <w:sz w:val="20"/>
          <w:szCs w:val="22"/>
        </w:rPr>
        <w:t xml:space="preserve"> </w:t>
      </w:r>
      <w:r w:rsidR="00273A1E" w:rsidRPr="00B61948">
        <w:rPr>
          <w:rFonts w:eastAsia="나눔명조" w:hint="eastAsia"/>
          <w:sz w:val="20"/>
          <w:szCs w:val="22"/>
        </w:rPr>
        <w:t>개인으로</w:t>
      </w:r>
      <w:r w:rsidR="00273A1E" w:rsidRPr="00B61948">
        <w:rPr>
          <w:rFonts w:eastAsia="나눔명조" w:hint="eastAsia"/>
          <w:sz w:val="20"/>
          <w:szCs w:val="22"/>
        </w:rPr>
        <w:t xml:space="preserve"> </w:t>
      </w:r>
      <w:r w:rsidR="00273A1E" w:rsidRPr="00B61948">
        <w:rPr>
          <w:rFonts w:eastAsia="나눔명조" w:hint="eastAsia"/>
          <w:sz w:val="20"/>
          <w:szCs w:val="22"/>
        </w:rPr>
        <w:t>구성된</w:t>
      </w:r>
      <w:r w:rsidR="00273A1E" w:rsidRPr="00B61948">
        <w:rPr>
          <w:rFonts w:eastAsia="나눔명조" w:hint="eastAsia"/>
          <w:sz w:val="20"/>
          <w:szCs w:val="22"/>
        </w:rPr>
        <w:t xml:space="preserve"> </w:t>
      </w:r>
      <w:r w:rsidR="00273A1E" w:rsidRPr="00B61948">
        <w:rPr>
          <w:rFonts w:eastAsia="나눔명조" w:hint="eastAsia"/>
          <w:sz w:val="20"/>
          <w:szCs w:val="22"/>
        </w:rPr>
        <w:t>조직에서</w:t>
      </w:r>
      <w:r w:rsidR="00273A1E" w:rsidRPr="00B61948">
        <w:rPr>
          <w:rFonts w:eastAsia="나눔명조" w:hint="eastAsia"/>
          <w:sz w:val="20"/>
          <w:szCs w:val="22"/>
        </w:rPr>
        <w:t xml:space="preserve"> </w:t>
      </w:r>
      <w:r w:rsidR="00273A1E" w:rsidRPr="00B61948">
        <w:rPr>
          <w:rFonts w:eastAsia="나눔명조" w:hint="eastAsia"/>
          <w:sz w:val="20"/>
          <w:szCs w:val="22"/>
        </w:rPr>
        <w:t>구성원</w:t>
      </w:r>
      <w:r w:rsidR="00273A1E" w:rsidRPr="00B61948">
        <w:rPr>
          <w:rFonts w:eastAsia="나눔명조" w:hint="eastAsia"/>
          <w:sz w:val="20"/>
          <w:szCs w:val="22"/>
        </w:rPr>
        <w:t xml:space="preserve"> </w:t>
      </w:r>
      <w:r w:rsidR="00273A1E" w:rsidRPr="00B61948">
        <w:rPr>
          <w:rFonts w:eastAsia="나눔명조" w:hint="eastAsia"/>
          <w:sz w:val="20"/>
          <w:szCs w:val="22"/>
        </w:rPr>
        <w:t>모두가</w:t>
      </w:r>
      <w:r w:rsidR="00273A1E" w:rsidRPr="00B61948">
        <w:rPr>
          <w:rFonts w:eastAsia="나눔명조" w:hint="eastAsia"/>
          <w:sz w:val="20"/>
          <w:szCs w:val="22"/>
        </w:rPr>
        <w:t xml:space="preserve"> </w:t>
      </w:r>
      <w:r w:rsidR="00273A1E" w:rsidRPr="00B61948">
        <w:rPr>
          <w:rFonts w:eastAsia="나눔명조" w:hint="eastAsia"/>
          <w:sz w:val="20"/>
          <w:szCs w:val="22"/>
        </w:rPr>
        <w:t>심리적으로</w:t>
      </w:r>
      <w:r w:rsidR="00273A1E" w:rsidRPr="00B61948">
        <w:rPr>
          <w:rFonts w:eastAsia="나눔명조" w:hint="eastAsia"/>
          <w:sz w:val="20"/>
          <w:szCs w:val="22"/>
        </w:rPr>
        <w:t xml:space="preserve"> </w:t>
      </w:r>
      <w:r w:rsidR="00DF4E62" w:rsidRPr="00B61948">
        <w:rPr>
          <w:rFonts w:eastAsia="나눔명조" w:hint="eastAsia"/>
          <w:sz w:val="20"/>
          <w:szCs w:val="22"/>
        </w:rPr>
        <w:t>일관된</w:t>
      </w:r>
      <w:r w:rsidR="00273A1E" w:rsidRPr="00B61948">
        <w:rPr>
          <w:rFonts w:eastAsia="나눔명조"/>
          <w:sz w:val="20"/>
          <w:szCs w:val="22"/>
        </w:rPr>
        <w:t xml:space="preserve"> </w:t>
      </w:r>
      <w:r w:rsidR="00273A1E" w:rsidRPr="00B61948">
        <w:rPr>
          <w:rFonts w:eastAsia="나눔명조" w:hint="eastAsia"/>
          <w:sz w:val="20"/>
          <w:szCs w:val="22"/>
        </w:rPr>
        <w:t>동기를</w:t>
      </w:r>
      <w:r w:rsidR="00273A1E" w:rsidRPr="00B61948">
        <w:rPr>
          <w:rFonts w:eastAsia="나눔명조" w:hint="eastAsia"/>
          <w:sz w:val="20"/>
          <w:szCs w:val="22"/>
        </w:rPr>
        <w:t xml:space="preserve"> </w:t>
      </w:r>
      <w:r w:rsidR="00273A1E" w:rsidRPr="00B61948">
        <w:rPr>
          <w:rFonts w:eastAsia="나눔명조" w:hint="eastAsia"/>
          <w:sz w:val="20"/>
          <w:szCs w:val="22"/>
        </w:rPr>
        <w:t>지니고</w:t>
      </w:r>
      <w:r w:rsidR="00273A1E" w:rsidRPr="00B61948">
        <w:rPr>
          <w:rFonts w:eastAsia="나눔명조"/>
          <w:sz w:val="20"/>
          <w:szCs w:val="22"/>
        </w:rPr>
        <w:t xml:space="preserve"> </w:t>
      </w:r>
      <w:r w:rsidR="00273A1E" w:rsidRPr="00B61948">
        <w:rPr>
          <w:rFonts w:eastAsia="나눔명조" w:hint="eastAsia"/>
          <w:sz w:val="20"/>
          <w:szCs w:val="22"/>
        </w:rPr>
        <w:t>행동해야</w:t>
      </w:r>
      <w:r w:rsidR="00273A1E" w:rsidRPr="00B61948">
        <w:rPr>
          <w:rFonts w:eastAsia="나눔명조"/>
          <w:sz w:val="20"/>
          <w:szCs w:val="22"/>
        </w:rPr>
        <w:t xml:space="preserve"> </w:t>
      </w:r>
      <w:r w:rsidR="00273A1E" w:rsidRPr="00B61948">
        <w:rPr>
          <w:rFonts w:eastAsia="나눔명조" w:hint="eastAsia"/>
          <w:sz w:val="20"/>
          <w:szCs w:val="22"/>
        </w:rPr>
        <w:t>해당</w:t>
      </w:r>
      <w:r w:rsidR="00273A1E" w:rsidRPr="00B61948">
        <w:rPr>
          <w:rFonts w:eastAsia="나눔명조" w:hint="eastAsia"/>
          <w:sz w:val="20"/>
          <w:szCs w:val="22"/>
        </w:rPr>
        <w:t xml:space="preserve"> </w:t>
      </w:r>
      <w:r w:rsidR="00273A1E" w:rsidRPr="00B61948">
        <w:rPr>
          <w:rFonts w:eastAsia="나눔명조" w:hint="eastAsia"/>
          <w:sz w:val="20"/>
          <w:szCs w:val="22"/>
        </w:rPr>
        <w:t>공공조직의</w:t>
      </w:r>
      <w:r w:rsidR="00273A1E" w:rsidRPr="00B61948">
        <w:rPr>
          <w:rFonts w:eastAsia="나눔명조" w:hint="eastAsia"/>
          <w:sz w:val="20"/>
          <w:szCs w:val="22"/>
        </w:rPr>
        <w:t xml:space="preserve"> </w:t>
      </w:r>
      <w:r w:rsidR="00273A1E" w:rsidRPr="00B61948">
        <w:rPr>
          <w:rFonts w:eastAsia="나눔명조" w:hint="eastAsia"/>
          <w:sz w:val="20"/>
          <w:szCs w:val="22"/>
        </w:rPr>
        <w:t>공공봉사동기가</w:t>
      </w:r>
      <w:r w:rsidR="00273A1E" w:rsidRPr="00B61948">
        <w:rPr>
          <w:rFonts w:eastAsia="나눔명조" w:hint="eastAsia"/>
          <w:sz w:val="20"/>
          <w:szCs w:val="22"/>
        </w:rPr>
        <w:t xml:space="preserve"> </w:t>
      </w:r>
      <w:r w:rsidR="00273A1E" w:rsidRPr="00B61948">
        <w:rPr>
          <w:rFonts w:eastAsia="나눔명조" w:hint="eastAsia"/>
          <w:sz w:val="20"/>
          <w:szCs w:val="22"/>
        </w:rPr>
        <w:t>증가했다고</w:t>
      </w:r>
      <w:r w:rsidR="00273A1E" w:rsidRPr="00B61948">
        <w:rPr>
          <w:rFonts w:eastAsia="나눔명조" w:hint="eastAsia"/>
          <w:sz w:val="20"/>
          <w:szCs w:val="22"/>
        </w:rPr>
        <w:t xml:space="preserve"> </w:t>
      </w:r>
      <w:r w:rsidR="00273A1E" w:rsidRPr="00B61948">
        <w:rPr>
          <w:rFonts w:eastAsia="나눔명조" w:hint="eastAsia"/>
          <w:sz w:val="20"/>
          <w:szCs w:val="22"/>
        </w:rPr>
        <w:t>판단할</w:t>
      </w:r>
      <w:r w:rsidR="00273A1E" w:rsidRPr="00B61948">
        <w:rPr>
          <w:rFonts w:eastAsia="나눔명조" w:hint="eastAsia"/>
          <w:sz w:val="20"/>
          <w:szCs w:val="22"/>
        </w:rPr>
        <w:t xml:space="preserve"> </w:t>
      </w:r>
      <w:r w:rsidR="00273A1E" w:rsidRPr="00B61948">
        <w:rPr>
          <w:rFonts w:eastAsia="나눔명조" w:hint="eastAsia"/>
          <w:sz w:val="20"/>
          <w:szCs w:val="22"/>
        </w:rPr>
        <w:t>수</w:t>
      </w:r>
      <w:r w:rsidR="00273A1E" w:rsidRPr="00B61948">
        <w:rPr>
          <w:rFonts w:eastAsia="나눔명조" w:hint="eastAsia"/>
          <w:sz w:val="20"/>
          <w:szCs w:val="22"/>
        </w:rPr>
        <w:t xml:space="preserve"> </w:t>
      </w:r>
      <w:r w:rsidR="00273A1E" w:rsidRPr="00B61948">
        <w:rPr>
          <w:rFonts w:eastAsia="나눔명조" w:hint="eastAsia"/>
          <w:sz w:val="20"/>
          <w:szCs w:val="22"/>
        </w:rPr>
        <w:t>있을</w:t>
      </w:r>
      <w:r w:rsidR="00273A1E" w:rsidRPr="00B61948">
        <w:rPr>
          <w:rFonts w:eastAsia="나눔명조" w:hint="eastAsia"/>
          <w:sz w:val="20"/>
          <w:szCs w:val="22"/>
        </w:rPr>
        <w:t xml:space="preserve"> </w:t>
      </w:r>
      <w:r w:rsidR="00273A1E" w:rsidRPr="00B61948">
        <w:rPr>
          <w:rFonts w:eastAsia="나눔명조" w:hint="eastAsia"/>
          <w:sz w:val="20"/>
          <w:szCs w:val="22"/>
        </w:rPr>
        <w:t>것이다</w:t>
      </w:r>
      <w:r w:rsidR="00273A1E" w:rsidRPr="00B61948">
        <w:rPr>
          <w:rFonts w:eastAsia="나눔명조" w:hint="eastAsia"/>
          <w:sz w:val="20"/>
          <w:szCs w:val="22"/>
        </w:rPr>
        <w:t>.</w:t>
      </w:r>
      <w:r w:rsidR="00273A1E" w:rsidRPr="00B61948">
        <w:rPr>
          <w:rFonts w:eastAsia="나눔명조"/>
          <w:sz w:val="20"/>
          <w:szCs w:val="22"/>
        </w:rPr>
        <w:t xml:space="preserve"> </w:t>
      </w:r>
      <w:r w:rsidR="00273A1E" w:rsidRPr="00B61948">
        <w:rPr>
          <w:rFonts w:eastAsia="나눔명조" w:hint="eastAsia"/>
          <w:sz w:val="20"/>
          <w:szCs w:val="22"/>
        </w:rPr>
        <w:t>관리자와</w:t>
      </w:r>
      <w:r w:rsidR="00273A1E" w:rsidRPr="00B61948">
        <w:rPr>
          <w:rFonts w:eastAsia="나눔명조" w:hint="eastAsia"/>
          <w:sz w:val="20"/>
          <w:szCs w:val="22"/>
        </w:rPr>
        <w:t xml:space="preserve"> </w:t>
      </w:r>
      <w:r w:rsidR="00273A1E" w:rsidRPr="00B61948">
        <w:rPr>
          <w:rFonts w:eastAsia="나눔명조" w:hint="eastAsia"/>
          <w:sz w:val="20"/>
          <w:szCs w:val="22"/>
        </w:rPr>
        <w:t>비관리자</w:t>
      </w:r>
      <w:r w:rsidR="00273A1E" w:rsidRPr="00B61948">
        <w:rPr>
          <w:rFonts w:eastAsia="나눔명조" w:hint="eastAsia"/>
          <w:sz w:val="20"/>
          <w:szCs w:val="22"/>
        </w:rPr>
        <w:t xml:space="preserve"> </w:t>
      </w:r>
      <w:r w:rsidR="00273A1E" w:rsidRPr="00B61948">
        <w:rPr>
          <w:rFonts w:eastAsia="나눔명조" w:hint="eastAsia"/>
          <w:sz w:val="20"/>
          <w:szCs w:val="22"/>
        </w:rPr>
        <w:t>간에</w:t>
      </w:r>
      <w:r w:rsidR="00273A1E" w:rsidRPr="00B61948">
        <w:rPr>
          <w:rFonts w:eastAsia="나눔명조" w:hint="eastAsia"/>
          <w:sz w:val="20"/>
          <w:szCs w:val="22"/>
        </w:rPr>
        <w:t xml:space="preserve"> </w:t>
      </w:r>
      <w:r w:rsidR="00273A1E" w:rsidRPr="00B61948">
        <w:rPr>
          <w:rFonts w:eastAsia="나눔명조" w:hint="eastAsia"/>
          <w:sz w:val="20"/>
          <w:szCs w:val="22"/>
        </w:rPr>
        <w:t>가치관이</w:t>
      </w:r>
      <w:r w:rsidR="00273A1E" w:rsidRPr="00B61948">
        <w:rPr>
          <w:rFonts w:eastAsia="나눔명조" w:hint="eastAsia"/>
          <w:sz w:val="20"/>
          <w:szCs w:val="22"/>
        </w:rPr>
        <w:t xml:space="preserve"> </w:t>
      </w:r>
      <w:r w:rsidR="00273A1E" w:rsidRPr="00B61948">
        <w:rPr>
          <w:rFonts w:eastAsia="나눔명조" w:hint="eastAsia"/>
          <w:sz w:val="20"/>
          <w:szCs w:val="22"/>
        </w:rPr>
        <w:t>동일할수록</w:t>
      </w:r>
      <w:r w:rsidR="00273A1E" w:rsidRPr="00B61948">
        <w:rPr>
          <w:rFonts w:eastAsia="나눔명조" w:hint="eastAsia"/>
          <w:sz w:val="20"/>
          <w:szCs w:val="22"/>
        </w:rPr>
        <w:t xml:space="preserve"> </w:t>
      </w:r>
      <w:r w:rsidR="00273A1E" w:rsidRPr="00B61948">
        <w:rPr>
          <w:rFonts w:eastAsia="나눔명조" w:hint="eastAsia"/>
          <w:sz w:val="20"/>
          <w:szCs w:val="22"/>
        </w:rPr>
        <w:t>공공봉사동기가</w:t>
      </w:r>
      <w:r w:rsidR="00273A1E" w:rsidRPr="00B61948">
        <w:rPr>
          <w:rFonts w:eastAsia="나눔명조" w:hint="eastAsia"/>
          <w:sz w:val="20"/>
          <w:szCs w:val="22"/>
        </w:rPr>
        <w:t xml:space="preserve"> </w:t>
      </w:r>
      <w:r w:rsidR="00273A1E" w:rsidRPr="00B61948">
        <w:rPr>
          <w:rFonts w:eastAsia="나눔명조" w:hint="eastAsia"/>
          <w:sz w:val="20"/>
          <w:szCs w:val="22"/>
        </w:rPr>
        <w:t>촉진될</w:t>
      </w:r>
      <w:r w:rsidR="00273A1E" w:rsidRPr="00B61948">
        <w:rPr>
          <w:rFonts w:eastAsia="나눔명조" w:hint="eastAsia"/>
          <w:sz w:val="20"/>
          <w:szCs w:val="22"/>
        </w:rPr>
        <w:t xml:space="preserve"> </w:t>
      </w:r>
      <w:r w:rsidR="00273A1E" w:rsidRPr="00B61948">
        <w:rPr>
          <w:rFonts w:eastAsia="나눔명조" w:hint="eastAsia"/>
          <w:sz w:val="20"/>
          <w:szCs w:val="22"/>
        </w:rPr>
        <w:t>것이며</w:t>
      </w:r>
      <w:r w:rsidR="00273A1E" w:rsidRPr="00B61948">
        <w:rPr>
          <w:rFonts w:eastAsia="나눔명조"/>
          <w:sz w:val="20"/>
          <w:szCs w:val="22"/>
        </w:rPr>
        <w:t xml:space="preserve">, </w:t>
      </w:r>
      <w:r w:rsidR="00273A1E" w:rsidRPr="00B61948">
        <w:rPr>
          <w:rFonts w:eastAsia="나눔명조" w:hint="eastAsia"/>
          <w:sz w:val="20"/>
          <w:szCs w:val="22"/>
        </w:rPr>
        <w:t>집단</w:t>
      </w:r>
      <w:r w:rsidR="00273A1E" w:rsidRPr="00B61948">
        <w:rPr>
          <w:rFonts w:eastAsia="나눔명조" w:hint="eastAsia"/>
          <w:sz w:val="20"/>
          <w:szCs w:val="22"/>
        </w:rPr>
        <w:t xml:space="preserve"> </w:t>
      </w:r>
      <w:r w:rsidR="00273A1E" w:rsidRPr="00B61948">
        <w:rPr>
          <w:rFonts w:eastAsia="나눔명조" w:hint="eastAsia"/>
          <w:sz w:val="20"/>
          <w:szCs w:val="22"/>
        </w:rPr>
        <w:t>내</w:t>
      </w:r>
      <w:r w:rsidR="00273A1E" w:rsidRPr="00B61948">
        <w:rPr>
          <w:rFonts w:eastAsia="나눔명조" w:hint="eastAsia"/>
          <w:sz w:val="20"/>
          <w:szCs w:val="22"/>
        </w:rPr>
        <w:t xml:space="preserve"> </w:t>
      </w:r>
      <w:r w:rsidR="00273A1E" w:rsidRPr="00B61948">
        <w:rPr>
          <w:rFonts w:eastAsia="나눔명조" w:hint="eastAsia"/>
          <w:sz w:val="20"/>
          <w:szCs w:val="22"/>
        </w:rPr>
        <w:t>가치가</w:t>
      </w:r>
      <w:r w:rsidR="00273A1E" w:rsidRPr="00B61948">
        <w:rPr>
          <w:rFonts w:eastAsia="나눔명조" w:hint="eastAsia"/>
          <w:sz w:val="20"/>
          <w:szCs w:val="22"/>
        </w:rPr>
        <w:t xml:space="preserve"> </w:t>
      </w:r>
      <w:r w:rsidR="00273A1E" w:rsidRPr="00B61948">
        <w:rPr>
          <w:rFonts w:eastAsia="나눔명조" w:hint="eastAsia"/>
          <w:sz w:val="20"/>
          <w:szCs w:val="22"/>
        </w:rPr>
        <w:t>불일치</w:t>
      </w:r>
      <w:r w:rsidR="00273A1E" w:rsidRPr="00B61948">
        <w:rPr>
          <w:rFonts w:eastAsia="나눔명조"/>
          <w:sz w:val="20"/>
          <w:szCs w:val="22"/>
        </w:rPr>
        <w:t>한다면</w:t>
      </w:r>
      <w:r w:rsidR="00273A1E" w:rsidRPr="00B61948">
        <w:rPr>
          <w:rFonts w:eastAsia="나눔명조" w:hint="eastAsia"/>
          <w:sz w:val="20"/>
          <w:szCs w:val="22"/>
        </w:rPr>
        <w:t xml:space="preserve"> </w:t>
      </w:r>
      <w:r w:rsidR="00273A1E" w:rsidRPr="00B61948">
        <w:rPr>
          <w:rFonts w:eastAsia="나눔명조" w:hint="eastAsia"/>
          <w:sz w:val="20"/>
          <w:szCs w:val="22"/>
        </w:rPr>
        <w:t>적절한</w:t>
      </w:r>
      <w:r w:rsidR="00273A1E" w:rsidRPr="00B61948">
        <w:rPr>
          <w:rFonts w:eastAsia="나눔명조" w:hint="eastAsia"/>
          <w:sz w:val="20"/>
          <w:szCs w:val="22"/>
        </w:rPr>
        <w:t xml:space="preserve"> </w:t>
      </w:r>
      <w:r w:rsidR="00273A1E" w:rsidRPr="00B61948">
        <w:rPr>
          <w:rFonts w:eastAsia="나눔명조" w:hint="eastAsia"/>
          <w:sz w:val="20"/>
          <w:szCs w:val="22"/>
        </w:rPr>
        <w:t>리더십이</w:t>
      </w:r>
      <w:r w:rsidR="00273A1E" w:rsidRPr="00B61948">
        <w:rPr>
          <w:rFonts w:eastAsia="나눔명조" w:hint="eastAsia"/>
          <w:sz w:val="20"/>
          <w:szCs w:val="22"/>
        </w:rPr>
        <w:t xml:space="preserve"> </w:t>
      </w:r>
      <w:r w:rsidR="00273A1E" w:rsidRPr="00B61948">
        <w:rPr>
          <w:rFonts w:eastAsia="나눔명조" w:hint="eastAsia"/>
          <w:sz w:val="20"/>
          <w:szCs w:val="22"/>
        </w:rPr>
        <w:t>존재하더라도</w:t>
      </w:r>
      <w:r w:rsidR="00273A1E" w:rsidRPr="00B61948">
        <w:rPr>
          <w:rFonts w:eastAsia="나눔명조" w:hint="eastAsia"/>
          <w:sz w:val="20"/>
          <w:szCs w:val="22"/>
        </w:rPr>
        <w:t xml:space="preserve"> </w:t>
      </w:r>
      <w:r w:rsidR="00273A1E" w:rsidRPr="00B61948">
        <w:rPr>
          <w:rFonts w:eastAsia="나눔명조" w:hint="eastAsia"/>
          <w:sz w:val="20"/>
          <w:szCs w:val="22"/>
        </w:rPr>
        <w:t>공공봉사동기가</w:t>
      </w:r>
      <w:r w:rsidR="00273A1E" w:rsidRPr="00B61948">
        <w:rPr>
          <w:rFonts w:eastAsia="나눔명조" w:hint="eastAsia"/>
          <w:sz w:val="20"/>
          <w:szCs w:val="22"/>
        </w:rPr>
        <w:t xml:space="preserve"> </w:t>
      </w:r>
      <w:r w:rsidR="00273A1E" w:rsidRPr="00B61948">
        <w:rPr>
          <w:rFonts w:eastAsia="나눔명조" w:hint="eastAsia"/>
          <w:sz w:val="20"/>
          <w:szCs w:val="22"/>
        </w:rPr>
        <w:t>감소할</w:t>
      </w:r>
      <w:r w:rsidR="00273A1E" w:rsidRPr="00B61948">
        <w:rPr>
          <w:rFonts w:eastAsia="나눔명조" w:hint="eastAsia"/>
          <w:sz w:val="20"/>
          <w:szCs w:val="22"/>
        </w:rPr>
        <w:t xml:space="preserve"> </w:t>
      </w:r>
      <w:r w:rsidR="00273A1E" w:rsidRPr="00B61948">
        <w:rPr>
          <w:rFonts w:eastAsia="나눔명조" w:hint="eastAsia"/>
          <w:sz w:val="20"/>
          <w:szCs w:val="22"/>
        </w:rPr>
        <w:t>수</w:t>
      </w:r>
      <w:r w:rsidR="00273A1E" w:rsidRPr="00B61948">
        <w:rPr>
          <w:rFonts w:eastAsia="나눔명조" w:hint="eastAsia"/>
          <w:sz w:val="20"/>
          <w:szCs w:val="22"/>
        </w:rPr>
        <w:t xml:space="preserve"> </w:t>
      </w:r>
      <w:r w:rsidR="00273A1E" w:rsidRPr="00B61948">
        <w:rPr>
          <w:rFonts w:eastAsia="나눔명조" w:hint="eastAsia"/>
          <w:sz w:val="20"/>
          <w:szCs w:val="22"/>
        </w:rPr>
        <w:t>있다</w:t>
      </w:r>
      <w:bookmarkStart w:id="7" w:name="_Hlk84411026"/>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Mpirmir","properties":{"formattedCitation":"(Gailmard 2010; Jensen, Andersen, and Jacobsen 2019)","plainCitation":"(Gailmard 2010; Jensen, Andersen, and Jacobsen 2019)","noteIndex":0},"citationItems":[{"id":1514,"uris":["http://zotero.org/users/5210800/items/JFPSRUUG"],"uri":["http://zotero.org/users/5210800/items/JFPSRUUG"],"itemData":{"id":1514,"type":"article-journal","container-title":"International Public Management Journal","issue":"1","note":"Citation Key: Gailmard2010\ntex.date-added: 2021-09-30 15:23:27 -0400\ntex.date-modified: 2021-09-30 15:24:35 -0400","page":"35-45","title":"Politics, principal-agent problems, and public service motivation","volume":"13","author":[{"family":"Gailmard","given":"Sean"}],"issued":{"date-parts":[["2010"]]}}},{"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B61948">
        <w:rPr>
          <w:sz w:val="20"/>
        </w:rPr>
        <w:t>(Gailmard</w:t>
      </w:r>
      <w:r w:rsidR="0000244A">
        <w:rPr>
          <w:sz w:val="20"/>
        </w:rPr>
        <w:t>,</w:t>
      </w:r>
      <w:r w:rsidR="00DF4E62" w:rsidRPr="00B61948">
        <w:rPr>
          <w:sz w:val="20"/>
        </w:rPr>
        <w:t xml:space="preserve"> 2010; </w:t>
      </w:r>
      <w:r w:rsidR="00966105">
        <w:rPr>
          <w:sz w:val="20"/>
        </w:rPr>
        <w:t>Jensen et al.,</w:t>
      </w:r>
      <w:r w:rsidR="00DF4E62" w:rsidRPr="00B61948">
        <w:rPr>
          <w:sz w:val="20"/>
        </w:rPr>
        <w:t xml:space="preserve"> 2019)</w:t>
      </w:r>
      <w:r w:rsidR="00DF4E62" w:rsidRPr="00B61948">
        <w:rPr>
          <w:rFonts w:eastAsia="나눔명조"/>
          <w:sz w:val="20"/>
          <w:szCs w:val="22"/>
        </w:rPr>
        <w:fldChar w:fldCharType="end"/>
      </w:r>
      <w:bookmarkEnd w:id="7"/>
      <w:r w:rsidR="00273A1E" w:rsidRPr="00B61948">
        <w:rPr>
          <w:rFonts w:eastAsia="나눔명조"/>
          <w:sz w:val="20"/>
          <w:szCs w:val="22"/>
        </w:rPr>
        <w:t>.</w:t>
      </w:r>
      <w:r w:rsidR="00273A1E" w:rsidRPr="00B61948">
        <w:rPr>
          <w:rFonts w:eastAsia="나눔명조" w:hint="eastAsia"/>
          <w:sz w:val="20"/>
          <w:szCs w:val="22"/>
        </w:rPr>
        <w:t xml:space="preserve"> </w:t>
      </w:r>
      <w:r w:rsidR="00273A1E" w:rsidRPr="00B61948">
        <w:rPr>
          <w:rFonts w:eastAsia="나눔명조" w:hint="eastAsia"/>
          <w:sz w:val="20"/>
          <w:szCs w:val="22"/>
        </w:rPr>
        <w:t>따라서</w:t>
      </w:r>
      <w:r w:rsidR="00273A1E" w:rsidRPr="00B61948">
        <w:rPr>
          <w:rFonts w:eastAsia="나눔명조" w:hint="eastAsia"/>
          <w:sz w:val="20"/>
          <w:szCs w:val="22"/>
        </w:rPr>
        <w:t xml:space="preserve"> </w:t>
      </w:r>
      <w:r w:rsidR="00273A1E" w:rsidRPr="00B61948">
        <w:rPr>
          <w:rFonts w:eastAsia="나눔명조" w:hint="eastAsia"/>
          <w:sz w:val="20"/>
          <w:szCs w:val="22"/>
        </w:rPr>
        <w:t>공공봉사동기</w:t>
      </w:r>
      <w:r w:rsidR="00273A1E" w:rsidRPr="00B61948">
        <w:rPr>
          <w:rFonts w:eastAsia="나눔명조" w:hint="eastAsia"/>
          <w:sz w:val="20"/>
          <w:szCs w:val="22"/>
        </w:rPr>
        <w:t xml:space="preserve"> </w:t>
      </w:r>
      <w:r w:rsidR="00273A1E" w:rsidRPr="00B61948">
        <w:rPr>
          <w:rFonts w:eastAsia="나눔명조" w:hint="eastAsia"/>
          <w:sz w:val="20"/>
          <w:szCs w:val="22"/>
        </w:rPr>
        <w:t>수준을</w:t>
      </w:r>
      <w:r w:rsidR="00273A1E" w:rsidRPr="00B61948">
        <w:rPr>
          <w:rFonts w:eastAsia="나눔명조" w:hint="eastAsia"/>
          <w:sz w:val="20"/>
          <w:szCs w:val="22"/>
        </w:rPr>
        <w:t xml:space="preserve"> </w:t>
      </w:r>
      <w:r w:rsidR="00273A1E" w:rsidRPr="00B61948">
        <w:rPr>
          <w:rFonts w:eastAsia="나눔명조" w:hint="eastAsia"/>
          <w:sz w:val="20"/>
          <w:szCs w:val="22"/>
        </w:rPr>
        <w:t>제고하기</w:t>
      </w:r>
      <w:r w:rsidR="00273A1E" w:rsidRPr="00B61948">
        <w:rPr>
          <w:rFonts w:eastAsia="나눔명조" w:hint="eastAsia"/>
          <w:sz w:val="20"/>
          <w:szCs w:val="22"/>
        </w:rPr>
        <w:t xml:space="preserve"> </w:t>
      </w:r>
      <w:r w:rsidR="00273A1E" w:rsidRPr="00B61948">
        <w:rPr>
          <w:rFonts w:eastAsia="나눔명조" w:hint="eastAsia"/>
          <w:sz w:val="20"/>
          <w:szCs w:val="22"/>
        </w:rPr>
        <w:t>위해서는</w:t>
      </w:r>
      <w:r w:rsidR="00273A1E" w:rsidRPr="00B61948">
        <w:rPr>
          <w:rFonts w:eastAsia="나눔명조" w:hint="eastAsia"/>
          <w:sz w:val="20"/>
          <w:szCs w:val="22"/>
        </w:rPr>
        <w:t xml:space="preserve"> </w:t>
      </w:r>
      <w:r w:rsidR="00273A1E" w:rsidRPr="00B61948">
        <w:rPr>
          <w:rFonts w:eastAsia="나눔명조" w:hint="eastAsia"/>
          <w:sz w:val="20"/>
          <w:szCs w:val="22"/>
        </w:rPr>
        <w:t>리더가</w:t>
      </w:r>
      <w:r w:rsidR="00273A1E" w:rsidRPr="00B61948">
        <w:rPr>
          <w:rFonts w:eastAsia="나눔명조" w:hint="eastAsia"/>
          <w:sz w:val="20"/>
          <w:szCs w:val="22"/>
        </w:rPr>
        <w:t xml:space="preserve"> </w:t>
      </w:r>
      <w:r w:rsidR="00273A1E" w:rsidRPr="00B61948">
        <w:rPr>
          <w:rFonts w:eastAsia="나눔명조" w:hint="eastAsia"/>
          <w:sz w:val="20"/>
          <w:szCs w:val="22"/>
        </w:rPr>
        <w:t>조직</w:t>
      </w:r>
      <w:r w:rsidR="00273A1E" w:rsidRPr="00B61948">
        <w:rPr>
          <w:rFonts w:eastAsia="나눔명조" w:hint="eastAsia"/>
          <w:sz w:val="20"/>
          <w:szCs w:val="22"/>
        </w:rPr>
        <w:t xml:space="preserve"> </w:t>
      </w:r>
      <w:r w:rsidR="00273A1E" w:rsidRPr="00B61948">
        <w:rPr>
          <w:rFonts w:eastAsia="나눔명조" w:hint="eastAsia"/>
          <w:sz w:val="20"/>
          <w:szCs w:val="22"/>
        </w:rPr>
        <w:t>목표와</w:t>
      </w:r>
      <w:r w:rsidR="00273A1E" w:rsidRPr="00B61948">
        <w:rPr>
          <w:rFonts w:eastAsia="나눔명조" w:hint="eastAsia"/>
          <w:sz w:val="20"/>
          <w:szCs w:val="22"/>
        </w:rPr>
        <w:t xml:space="preserve"> </w:t>
      </w:r>
      <w:r w:rsidR="00273A1E" w:rsidRPr="00B61948">
        <w:rPr>
          <w:rFonts w:eastAsia="나눔명조" w:hint="eastAsia"/>
          <w:sz w:val="20"/>
          <w:szCs w:val="22"/>
        </w:rPr>
        <w:t>조직</w:t>
      </w:r>
      <w:r w:rsidR="00273A1E" w:rsidRPr="00B61948">
        <w:rPr>
          <w:rFonts w:eastAsia="나눔명조" w:hint="eastAsia"/>
          <w:sz w:val="20"/>
          <w:szCs w:val="22"/>
        </w:rPr>
        <w:t xml:space="preserve"> </w:t>
      </w:r>
      <w:r w:rsidR="00273A1E" w:rsidRPr="00B61948">
        <w:rPr>
          <w:rFonts w:eastAsia="나눔명조" w:hint="eastAsia"/>
          <w:sz w:val="20"/>
          <w:szCs w:val="22"/>
        </w:rPr>
        <w:t>비전을</w:t>
      </w:r>
      <w:r w:rsidR="00273A1E" w:rsidRPr="00B61948">
        <w:rPr>
          <w:rFonts w:eastAsia="나눔명조" w:hint="eastAsia"/>
          <w:sz w:val="20"/>
          <w:szCs w:val="22"/>
        </w:rPr>
        <w:t xml:space="preserve"> </w:t>
      </w:r>
      <w:r w:rsidR="00273A1E" w:rsidRPr="00B61948">
        <w:rPr>
          <w:rFonts w:eastAsia="나눔명조" w:hint="eastAsia"/>
          <w:sz w:val="20"/>
          <w:szCs w:val="22"/>
        </w:rPr>
        <w:t>명확히</w:t>
      </w:r>
      <w:r w:rsidR="00273A1E" w:rsidRPr="00B61948">
        <w:rPr>
          <w:rFonts w:eastAsia="나눔명조" w:hint="eastAsia"/>
          <w:sz w:val="20"/>
          <w:szCs w:val="22"/>
        </w:rPr>
        <w:t xml:space="preserve"> </w:t>
      </w:r>
      <w:r w:rsidR="00273A1E" w:rsidRPr="00B61948">
        <w:rPr>
          <w:rFonts w:eastAsia="나눔명조" w:hint="eastAsia"/>
          <w:sz w:val="20"/>
          <w:szCs w:val="22"/>
        </w:rPr>
        <w:t>설정하고</w:t>
      </w:r>
      <w:r w:rsidR="00273A1E" w:rsidRPr="00B61948">
        <w:rPr>
          <w:rFonts w:eastAsia="나눔명조" w:hint="eastAsia"/>
          <w:sz w:val="20"/>
          <w:szCs w:val="22"/>
        </w:rPr>
        <w:t>,</w:t>
      </w:r>
      <w:r w:rsidR="00273A1E" w:rsidRPr="00B61948">
        <w:rPr>
          <w:rFonts w:eastAsia="나눔명조"/>
          <w:sz w:val="20"/>
          <w:szCs w:val="22"/>
        </w:rPr>
        <w:t xml:space="preserve"> </w:t>
      </w:r>
      <w:r w:rsidR="00367E96" w:rsidRPr="00B61948">
        <w:rPr>
          <w:rFonts w:eastAsia="나눔명조" w:hint="eastAsia"/>
          <w:sz w:val="20"/>
          <w:szCs w:val="22"/>
        </w:rPr>
        <w:t>설정한</w:t>
      </w:r>
      <w:r w:rsidR="00367E96" w:rsidRPr="00B61948">
        <w:rPr>
          <w:rFonts w:eastAsia="나눔명조" w:hint="eastAsia"/>
          <w:sz w:val="20"/>
          <w:szCs w:val="22"/>
        </w:rPr>
        <w:t xml:space="preserve"> </w:t>
      </w:r>
      <w:r w:rsidR="00367E96" w:rsidRPr="00B61948">
        <w:rPr>
          <w:rFonts w:eastAsia="나눔명조" w:hint="eastAsia"/>
          <w:sz w:val="20"/>
          <w:szCs w:val="22"/>
        </w:rPr>
        <w:t>목표와</w:t>
      </w:r>
      <w:r w:rsidR="00367E96" w:rsidRPr="00B61948">
        <w:rPr>
          <w:rFonts w:eastAsia="나눔명조" w:hint="eastAsia"/>
          <w:sz w:val="20"/>
          <w:szCs w:val="22"/>
        </w:rPr>
        <w:t xml:space="preserve"> </w:t>
      </w:r>
      <w:r w:rsidR="00367E96" w:rsidRPr="00B61948">
        <w:rPr>
          <w:rFonts w:eastAsia="나눔명조" w:hint="eastAsia"/>
          <w:sz w:val="20"/>
          <w:szCs w:val="22"/>
        </w:rPr>
        <w:t>비전을</w:t>
      </w:r>
      <w:r w:rsidR="00367E96" w:rsidRPr="00B61948">
        <w:rPr>
          <w:rFonts w:eastAsia="나눔명조" w:hint="eastAsia"/>
          <w:sz w:val="20"/>
          <w:szCs w:val="22"/>
        </w:rPr>
        <w:t xml:space="preserve"> </w:t>
      </w:r>
      <w:r w:rsidR="00367E96" w:rsidRPr="00B61948">
        <w:rPr>
          <w:rFonts w:eastAsia="나눔명조" w:hint="eastAsia"/>
          <w:sz w:val="20"/>
          <w:szCs w:val="22"/>
        </w:rPr>
        <w:t>지속적으로</w:t>
      </w:r>
      <w:r w:rsidR="00367E96" w:rsidRPr="00B61948">
        <w:rPr>
          <w:rFonts w:eastAsia="나눔명조" w:hint="eastAsia"/>
          <w:sz w:val="20"/>
          <w:szCs w:val="22"/>
        </w:rPr>
        <w:t xml:space="preserve"> </w:t>
      </w:r>
      <w:r w:rsidR="00367E96" w:rsidRPr="00B61948">
        <w:rPr>
          <w:rFonts w:eastAsia="나눔명조" w:hint="eastAsia"/>
          <w:sz w:val="20"/>
          <w:szCs w:val="22"/>
        </w:rPr>
        <w:t>공유할</w:t>
      </w:r>
      <w:r w:rsidR="00367E96" w:rsidRPr="00B61948">
        <w:rPr>
          <w:rFonts w:eastAsia="나눔명조" w:hint="eastAsia"/>
          <w:sz w:val="20"/>
          <w:szCs w:val="22"/>
        </w:rPr>
        <w:t xml:space="preserve"> </w:t>
      </w:r>
      <w:r w:rsidR="00367E96" w:rsidRPr="00B61948">
        <w:rPr>
          <w:rFonts w:eastAsia="나눔명조" w:hint="eastAsia"/>
          <w:sz w:val="20"/>
          <w:szCs w:val="22"/>
        </w:rPr>
        <w:t>수</w:t>
      </w:r>
      <w:r w:rsidR="00367E96" w:rsidRPr="00B61948">
        <w:rPr>
          <w:rFonts w:eastAsia="나눔명조" w:hint="eastAsia"/>
          <w:sz w:val="20"/>
          <w:szCs w:val="22"/>
        </w:rPr>
        <w:t xml:space="preserve"> </w:t>
      </w:r>
      <w:r w:rsidR="00367E96" w:rsidRPr="00B61948">
        <w:rPr>
          <w:rFonts w:eastAsia="나눔명조" w:hint="eastAsia"/>
          <w:sz w:val="20"/>
          <w:szCs w:val="22"/>
        </w:rPr>
        <w:t>있도록</w:t>
      </w:r>
      <w:r w:rsidR="00367E96"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367E96" w:rsidRPr="00B61948">
        <w:rPr>
          <w:rFonts w:eastAsia="나눔명조" w:hint="eastAsia"/>
          <w:sz w:val="20"/>
          <w:szCs w:val="22"/>
        </w:rPr>
        <w:t>원활한</w:t>
      </w:r>
      <w:r w:rsidR="00367E96" w:rsidRPr="00B61948">
        <w:rPr>
          <w:rFonts w:eastAsia="나눔명조" w:hint="eastAsia"/>
          <w:sz w:val="20"/>
          <w:szCs w:val="22"/>
        </w:rPr>
        <w:t xml:space="preserve"> </w:t>
      </w:r>
      <w:r w:rsidR="00367E96" w:rsidRPr="00B61948">
        <w:rPr>
          <w:rFonts w:eastAsia="나눔명조" w:hint="eastAsia"/>
          <w:sz w:val="20"/>
          <w:szCs w:val="22"/>
        </w:rPr>
        <w:t>의사소통에</w:t>
      </w:r>
      <w:r w:rsidR="00367E96" w:rsidRPr="00B61948">
        <w:rPr>
          <w:rFonts w:eastAsia="나눔명조" w:hint="eastAsia"/>
          <w:sz w:val="20"/>
          <w:szCs w:val="22"/>
        </w:rPr>
        <w:t xml:space="preserve"> </w:t>
      </w:r>
      <w:r w:rsidR="00367E96" w:rsidRPr="00B61948">
        <w:rPr>
          <w:rFonts w:eastAsia="나눔명조" w:hint="eastAsia"/>
          <w:sz w:val="20"/>
          <w:szCs w:val="22"/>
        </w:rPr>
        <w:t>주의를</w:t>
      </w:r>
      <w:r w:rsidR="00367E96" w:rsidRPr="00B61948">
        <w:rPr>
          <w:rFonts w:eastAsia="나눔명조" w:hint="eastAsia"/>
          <w:sz w:val="20"/>
          <w:szCs w:val="22"/>
        </w:rPr>
        <w:t xml:space="preserve"> </w:t>
      </w:r>
      <w:r w:rsidR="00367E96" w:rsidRPr="00B61948">
        <w:rPr>
          <w:rFonts w:eastAsia="나눔명조" w:hint="eastAsia"/>
          <w:sz w:val="20"/>
          <w:szCs w:val="22"/>
        </w:rPr>
        <w:t>기울여야</w:t>
      </w:r>
      <w:r w:rsidR="00367E96" w:rsidRPr="00B61948">
        <w:rPr>
          <w:rFonts w:eastAsia="나눔명조" w:hint="eastAsia"/>
          <w:sz w:val="20"/>
          <w:szCs w:val="22"/>
        </w:rPr>
        <w:t xml:space="preserve"> </w:t>
      </w:r>
      <w:r w:rsidR="00367E96" w:rsidRPr="00B61948">
        <w:rPr>
          <w:rFonts w:eastAsia="나눔명조" w:hint="eastAsia"/>
          <w:sz w:val="20"/>
          <w:szCs w:val="22"/>
        </w:rPr>
        <w:t>한다</w:t>
      </w:r>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0XOqNin","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B61948">
        <w:rPr>
          <w:sz w:val="20"/>
        </w:rPr>
        <w:t>(</w:t>
      </w:r>
      <w:r w:rsidR="00966105">
        <w:rPr>
          <w:sz w:val="20"/>
        </w:rPr>
        <w:t>Jensen et al.,</w:t>
      </w:r>
      <w:r w:rsidR="00DF4E62" w:rsidRPr="00B61948">
        <w:rPr>
          <w:sz w:val="20"/>
        </w:rPr>
        <w:t xml:space="preserve"> 2019)</w:t>
      </w:r>
      <w:r w:rsidR="00DF4E62" w:rsidRPr="00B61948">
        <w:rPr>
          <w:rFonts w:eastAsia="나눔명조"/>
          <w:sz w:val="20"/>
          <w:szCs w:val="22"/>
        </w:rPr>
        <w:fldChar w:fldCharType="end"/>
      </w:r>
      <w:r w:rsidR="00367E96" w:rsidRPr="00B61948">
        <w:rPr>
          <w:rFonts w:eastAsia="나눔명조" w:hint="eastAsia"/>
          <w:sz w:val="20"/>
          <w:szCs w:val="22"/>
        </w:rPr>
        <w:t>.</w:t>
      </w:r>
      <w:r w:rsidR="00367E96" w:rsidRPr="00B61948">
        <w:rPr>
          <w:rFonts w:eastAsia="나눔명조"/>
          <w:sz w:val="20"/>
          <w:szCs w:val="22"/>
        </w:rPr>
        <w:t xml:space="preserve"> </w:t>
      </w:r>
      <w:r w:rsidR="00367E96" w:rsidRPr="00B61948">
        <w:rPr>
          <w:rFonts w:eastAsia="나눔명조" w:hint="eastAsia"/>
          <w:sz w:val="20"/>
          <w:szCs w:val="22"/>
        </w:rPr>
        <w:t>이런</w:t>
      </w:r>
      <w:r w:rsidR="00367E96" w:rsidRPr="00B61948">
        <w:rPr>
          <w:rFonts w:eastAsia="나눔명조" w:hint="eastAsia"/>
          <w:sz w:val="20"/>
          <w:szCs w:val="22"/>
        </w:rPr>
        <w:t xml:space="preserve"> </w:t>
      </w:r>
      <w:r w:rsidR="00367E96" w:rsidRPr="00B61948">
        <w:rPr>
          <w:rFonts w:eastAsia="나눔명조" w:hint="eastAsia"/>
          <w:sz w:val="20"/>
          <w:szCs w:val="22"/>
        </w:rPr>
        <w:t>맥락에서</w:t>
      </w:r>
      <w:r w:rsidR="00367E96" w:rsidRPr="00B61948">
        <w:rPr>
          <w:rFonts w:eastAsia="나눔명조" w:hint="eastAsia"/>
          <w:sz w:val="20"/>
          <w:szCs w:val="22"/>
        </w:rPr>
        <w:t xml:space="preserve"> </w:t>
      </w:r>
      <w:r w:rsidR="00367E96" w:rsidRPr="00B61948">
        <w:rPr>
          <w:rFonts w:eastAsia="나눔명조" w:hint="eastAsia"/>
          <w:sz w:val="20"/>
          <w:szCs w:val="22"/>
        </w:rPr>
        <w:t>본</w:t>
      </w:r>
      <w:r w:rsidR="00367E96" w:rsidRPr="00B61948">
        <w:rPr>
          <w:rFonts w:eastAsia="나눔명조" w:hint="eastAsia"/>
          <w:sz w:val="20"/>
          <w:szCs w:val="22"/>
        </w:rPr>
        <w:t xml:space="preserve"> </w:t>
      </w:r>
      <w:r w:rsidR="00367E96" w:rsidRPr="00B61948">
        <w:rPr>
          <w:rFonts w:eastAsia="나눔명조" w:hint="eastAsia"/>
          <w:sz w:val="20"/>
          <w:szCs w:val="22"/>
        </w:rPr>
        <w:t>연구는</w:t>
      </w:r>
      <w:r w:rsidR="00367E96"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012453" w:rsidRPr="00B61948">
        <w:rPr>
          <w:rFonts w:eastAsia="나눔명조"/>
          <w:sz w:val="20"/>
          <w:szCs w:val="22"/>
        </w:rPr>
        <w:t>공공봉사동기</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를</w:t>
      </w:r>
      <w:r w:rsidR="004D452C"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변수로써</w:t>
      </w:r>
      <w:r w:rsidR="004D452C"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4D452C" w:rsidRPr="00B61948">
        <w:rPr>
          <w:rFonts w:eastAsia="나눔명조" w:hint="eastAsia"/>
          <w:sz w:val="20"/>
          <w:szCs w:val="22"/>
        </w:rPr>
        <w:t>의사소통을</w:t>
      </w:r>
      <w:r w:rsidR="004D452C" w:rsidRPr="00B61948">
        <w:rPr>
          <w:rFonts w:eastAsia="나눔명조" w:hint="eastAsia"/>
          <w:sz w:val="20"/>
          <w:szCs w:val="22"/>
        </w:rPr>
        <w:t xml:space="preserve"> </w:t>
      </w:r>
      <w:r w:rsidR="004D452C" w:rsidRPr="00B61948">
        <w:rPr>
          <w:rFonts w:eastAsia="나눔명조" w:hint="eastAsia"/>
          <w:sz w:val="20"/>
          <w:szCs w:val="22"/>
        </w:rPr>
        <w:t>살펴보고자</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004D452C" w:rsidRPr="00B61948">
        <w:rPr>
          <w:rFonts w:eastAsia="나눔명조" w:hint="eastAsia"/>
          <w:sz w:val="20"/>
          <w:szCs w:val="22"/>
        </w:rPr>
        <w:t>.</w:t>
      </w:r>
    </w:p>
    <w:p w14:paraId="7C17E5C1" w14:textId="06B57363" w:rsidR="004D452C" w:rsidRPr="00B61948" w:rsidRDefault="005E6FF2"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Pr="00B61948">
        <w:rPr>
          <w:rFonts w:eastAsia="나눔명조" w:hint="eastAsia"/>
          <w:sz w:val="20"/>
          <w:szCs w:val="22"/>
        </w:rPr>
        <w:t>의</w:t>
      </w:r>
      <w:r w:rsidR="004D452C" w:rsidRPr="00B61948">
        <w:rPr>
          <w:rFonts w:eastAsia="나눔명조" w:hint="eastAsia"/>
          <w:sz w:val="20"/>
          <w:szCs w:val="22"/>
        </w:rPr>
        <w:t xml:space="preserve"> </w:t>
      </w:r>
      <w:r w:rsidR="004D452C" w:rsidRPr="00B61948">
        <w:rPr>
          <w:rFonts w:eastAsia="나눔명조" w:hint="eastAsia"/>
          <w:sz w:val="20"/>
          <w:szCs w:val="22"/>
        </w:rPr>
        <w:t>질을</w:t>
      </w:r>
      <w:r w:rsidR="004D452C" w:rsidRPr="00B61948">
        <w:rPr>
          <w:rFonts w:eastAsia="나눔명조" w:hint="eastAsia"/>
          <w:sz w:val="20"/>
          <w:szCs w:val="22"/>
        </w:rPr>
        <w:t xml:space="preserve"> </w:t>
      </w:r>
      <w:r w:rsidR="004D452C" w:rsidRPr="00B61948">
        <w:rPr>
          <w:rFonts w:eastAsia="나눔명조" w:hint="eastAsia"/>
          <w:sz w:val="20"/>
          <w:szCs w:val="22"/>
        </w:rPr>
        <w:t>향상시키</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데</w:t>
      </w:r>
      <w:r w:rsidR="004D452C" w:rsidRPr="00B61948">
        <w:rPr>
          <w:rFonts w:eastAsia="나눔명조" w:hint="eastAsia"/>
          <w:sz w:val="20"/>
          <w:szCs w:val="22"/>
        </w:rPr>
        <w:t xml:space="preserve"> </w:t>
      </w:r>
      <w:r w:rsidR="004D452C" w:rsidRPr="00B61948">
        <w:rPr>
          <w:rFonts w:eastAsia="나눔명조" w:hint="eastAsia"/>
          <w:sz w:val="20"/>
          <w:szCs w:val="22"/>
        </w:rPr>
        <w:t>중요한</w:t>
      </w:r>
      <w:r w:rsidR="004D452C" w:rsidRPr="00B61948">
        <w:rPr>
          <w:rFonts w:eastAsia="나눔명조" w:hint="eastAsia"/>
          <w:sz w:val="20"/>
          <w:szCs w:val="22"/>
        </w:rPr>
        <w:t xml:space="preserve"> </w:t>
      </w:r>
      <w:r w:rsidR="004D452C" w:rsidRPr="00B61948">
        <w:rPr>
          <w:rFonts w:eastAsia="나눔명조" w:hint="eastAsia"/>
          <w:sz w:val="20"/>
          <w:szCs w:val="22"/>
        </w:rPr>
        <w:t>역할을</w:t>
      </w:r>
      <w:r w:rsidR="004D452C" w:rsidRPr="00B61948">
        <w:rPr>
          <w:rFonts w:eastAsia="나눔명조" w:hint="eastAsia"/>
          <w:sz w:val="20"/>
          <w:szCs w:val="22"/>
        </w:rPr>
        <w:t xml:space="preserve"> </w:t>
      </w:r>
      <w:r w:rsidR="004D452C" w:rsidRPr="00B61948">
        <w:rPr>
          <w:rFonts w:eastAsia="나눔명조" w:hint="eastAsia"/>
          <w:sz w:val="20"/>
          <w:szCs w:val="22"/>
        </w:rPr>
        <w:t>하며</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발전</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목표를</w:t>
      </w:r>
      <w:r w:rsidR="004D452C" w:rsidRPr="00B61948">
        <w:rPr>
          <w:rFonts w:eastAsia="나눔명조" w:hint="eastAsia"/>
          <w:sz w:val="20"/>
          <w:szCs w:val="22"/>
        </w:rPr>
        <w:t xml:space="preserve"> </w:t>
      </w:r>
      <w:r w:rsidR="004D452C" w:rsidRPr="00B61948">
        <w:rPr>
          <w:rFonts w:eastAsia="나눔명조" w:hint="eastAsia"/>
          <w:sz w:val="20"/>
          <w:szCs w:val="22"/>
        </w:rPr>
        <w:t>달성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주요한</w:t>
      </w:r>
      <w:r w:rsidR="004D452C" w:rsidRPr="00B61948">
        <w:rPr>
          <w:rFonts w:eastAsia="나눔명조" w:hint="eastAsia"/>
          <w:sz w:val="20"/>
          <w:szCs w:val="22"/>
        </w:rPr>
        <w:t xml:space="preserve"> </w:t>
      </w:r>
      <w:r w:rsidRPr="00B61948">
        <w:rPr>
          <w:rFonts w:eastAsia="나눔명조" w:hint="eastAsia"/>
          <w:sz w:val="20"/>
          <w:szCs w:val="22"/>
        </w:rPr>
        <w:t>요인이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o9uJHpUH","properties":{"formattedCitation":"(Jo and Shim 2005; S. H. Park, Kim, and Krishna 2014)","plainCitation":"(Jo and Shim 2005; S. H. Park, Kim, and Krishna 2014)","noteIndex":0},"citationItems":[{"id":1531,"uris":["http://zotero.org/users/5210800/items/R2DQMKVX"],"uri":["http://zotero.org/users/5210800/items/R2DQMKVX"],"itemData":{"id":1531,"type":"article-journal","container-title":"Public relations review","issue":"2","page":"277-280","title":"Paradigm shift of employee communication: The effect of management communication on trusting relationships","volume":"31","author":[{"family":"Jo","given":"Samsup"},{"family":"Shim","given":"Sung Wook"}],"issued":{"date-parts":[["2005"]]}}},{"id":1532,"uris":["http://zotero.org/users/5210800/items/59KIIVMI"],"uri":["http://zotero.org/users/5210800/items/59KIIVMI"],"itemData":{"id":1532,"type":"article-journal","container-title":"Management Communication Quarterly","issue":"4","page":"531-560","title":"Bottom-up building of an innovative organization: Motivating employee intrapreneurship and scouting and their strategic value","volume":"28","author":[{"family":"Park","given":"Soo Hyun"},{"family":"Kim","given":"Jeong-Nam"},{"family":"Krishna","given":"Arunima"}],"issued":{"date-parts":[["2014"]]}}}],"schema":"https://github.com/citation-style-language/schema/raw/master/csl-citation.json"} </w:instrText>
      </w:r>
      <w:r w:rsidRPr="00B61948">
        <w:rPr>
          <w:rFonts w:eastAsia="나눔명조"/>
          <w:sz w:val="20"/>
          <w:szCs w:val="22"/>
        </w:rPr>
        <w:fldChar w:fldCharType="separate"/>
      </w:r>
      <w:r w:rsidRPr="00B61948">
        <w:rPr>
          <w:sz w:val="20"/>
        </w:rPr>
        <w:t xml:space="preserve">(Jo </w:t>
      </w:r>
      <w:r w:rsidR="00A04BB2">
        <w:rPr>
          <w:sz w:val="20"/>
        </w:rPr>
        <w:t>&amp;</w:t>
      </w:r>
      <w:r w:rsidRPr="00B61948">
        <w:rPr>
          <w:sz w:val="20"/>
        </w:rPr>
        <w:t xml:space="preserve"> Shim</w:t>
      </w:r>
      <w:r w:rsidR="0000244A">
        <w:rPr>
          <w:sz w:val="20"/>
        </w:rPr>
        <w:t>,</w:t>
      </w:r>
      <w:r w:rsidRPr="00B61948">
        <w:rPr>
          <w:sz w:val="20"/>
        </w:rPr>
        <w:t xml:space="preserve"> 2005; </w:t>
      </w:r>
      <w:r w:rsidR="0000244A">
        <w:rPr>
          <w:sz w:val="20"/>
        </w:rPr>
        <w:t>Park et al,</w:t>
      </w:r>
      <w:r w:rsidRPr="00B61948">
        <w:rPr>
          <w:sz w:val="20"/>
        </w:rPr>
        <w:t xml:space="preserve"> 2014)</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004D452C" w:rsidRPr="00B61948">
        <w:rPr>
          <w:rFonts w:eastAsia="나눔명조" w:hint="eastAsia"/>
          <w:sz w:val="20"/>
          <w:szCs w:val="22"/>
        </w:rPr>
        <w:t>조직</w:t>
      </w:r>
      <w:r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협력</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4D452C" w:rsidRPr="00B61948">
        <w:rPr>
          <w:rFonts w:eastAsia="나눔명조" w:hint="eastAsia"/>
          <w:sz w:val="20"/>
          <w:szCs w:val="22"/>
        </w:rPr>
        <w:t>상호작용하여</w:t>
      </w:r>
      <w:r w:rsidR="004D452C" w:rsidRPr="00B61948">
        <w:rPr>
          <w:rFonts w:eastAsia="나눔명조" w:hint="eastAsia"/>
          <w:sz w:val="20"/>
          <w:szCs w:val="22"/>
        </w:rPr>
        <w:t xml:space="preserve"> </w:t>
      </w:r>
      <w:r w:rsidR="004D452C" w:rsidRPr="00B61948">
        <w:rPr>
          <w:rFonts w:eastAsia="나눔명조" w:hint="eastAsia"/>
          <w:sz w:val="20"/>
          <w:szCs w:val="22"/>
        </w:rPr>
        <w:t>업무성과에</w:t>
      </w:r>
      <w:r w:rsidR="004D452C" w:rsidRPr="00B61948">
        <w:rPr>
          <w:rFonts w:eastAsia="나눔명조" w:hint="eastAsia"/>
          <w:sz w:val="20"/>
          <w:szCs w:val="22"/>
        </w:rPr>
        <w:t xml:space="preserve"> </w:t>
      </w:r>
      <w:r w:rsidR="004D452C" w:rsidRPr="00B61948">
        <w:rPr>
          <w:rFonts w:eastAsia="나눔명조" w:hint="eastAsia"/>
          <w:sz w:val="20"/>
          <w:szCs w:val="22"/>
        </w:rPr>
        <w:t>긍정적으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치며</w:t>
      </w:r>
      <w:r w:rsidR="004D452C" w:rsidRPr="00B61948">
        <w:rPr>
          <w:rFonts w:eastAsia="나눔명조" w:hint="eastAsia"/>
          <w:sz w:val="20"/>
          <w:szCs w:val="22"/>
        </w:rPr>
        <w:t xml:space="preserve">, </w:t>
      </w:r>
      <w:r w:rsidR="004D452C" w:rsidRPr="00B61948">
        <w:rPr>
          <w:rFonts w:eastAsia="나눔명조" w:hint="eastAsia"/>
          <w:sz w:val="20"/>
          <w:szCs w:val="22"/>
        </w:rPr>
        <w:t>협력을</w:t>
      </w:r>
      <w:r w:rsidR="004D452C" w:rsidRPr="00B61948">
        <w:rPr>
          <w:rFonts w:eastAsia="나눔명조" w:hint="eastAsia"/>
          <w:sz w:val="20"/>
          <w:szCs w:val="22"/>
        </w:rPr>
        <w:t xml:space="preserve"> </w:t>
      </w:r>
      <w:r w:rsidR="004D452C" w:rsidRPr="00B61948">
        <w:rPr>
          <w:rFonts w:eastAsia="나눔명조" w:hint="eastAsia"/>
          <w:sz w:val="20"/>
          <w:szCs w:val="22"/>
        </w:rPr>
        <w:t>위해서는</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신뢰가</w:t>
      </w:r>
      <w:r w:rsidR="004D452C" w:rsidRPr="00B61948">
        <w:rPr>
          <w:rFonts w:eastAsia="나눔명조" w:hint="eastAsia"/>
          <w:sz w:val="20"/>
          <w:szCs w:val="22"/>
        </w:rPr>
        <w:t xml:space="preserve"> </w:t>
      </w:r>
      <w:r w:rsidR="004D452C" w:rsidRPr="00B61948">
        <w:rPr>
          <w:rFonts w:eastAsia="나눔명조" w:hint="eastAsia"/>
          <w:sz w:val="20"/>
          <w:szCs w:val="22"/>
        </w:rPr>
        <w:t>중요하고</w:t>
      </w:r>
      <w:r w:rsidR="004D452C" w:rsidRPr="00B61948">
        <w:rPr>
          <w:rFonts w:eastAsia="나눔명조" w:hint="eastAsia"/>
          <w:sz w:val="20"/>
          <w:szCs w:val="22"/>
        </w:rPr>
        <w:t xml:space="preserve"> </w:t>
      </w:r>
      <w:r w:rsidR="004D452C" w:rsidRPr="00B61948">
        <w:rPr>
          <w:rFonts w:eastAsia="나눔명조" w:hint="eastAsia"/>
          <w:sz w:val="20"/>
          <w:szCs w:val="22"/>
        </w:rPr>
        <w:t>상호의존성을</w:t>
      </w:r>
      <w:r w:rsidR="004D452C" w:rsidRPr="00B61948">
        <w:rPr>
          <w:rFonts w:eastAsia="나눔명조" w:hint="eastAsia"/>
          <w:sz w:val="20"/>
          <w:szCs w:val="22"/>
        </w:rPr>
        <w:t xml:space="preserve"> </w:t>
      </w:r>
      <w:r w:rsidR="004D452C" w:rsidRPr="00B61948">
        <w:rPr>
          <w:rFonts w:eastAsia="나눔명조" w:hint="eastAsia"/>
          <w:sz w:val="20"/>
          <w:szCs w:val="22"/>
        </w:rPr>
        <w:t>인식해야</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lcrDwJ9l","properties":{"formattedCitation":"(\\uc0\\u48149{}\\uc0\\u54788{}\\uc0\\u50865{} 2020)","plainCitation":"(</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 xml:space="preserve"> 2020)","noteIndex":0},"citationItems":[{"id":1413,"uris":["http://zotero.org/users/5210800/items/KY2Y57G6"],"uri":["http://zotero.org/users/5210800/items/KY2Y57G6"],"itemData":{"id":1413,"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DOI":"10.24145/KJPA.58.1.8","ISSN":"12296694","issue":"1","language":"ko","note":"Citation Key: park:2020","page":"215</w:instrText>
      </w:r>
      <w:r w:rsidR="005302F9" w:rsidRPr="00B61948">
        <w:rPr>
          <w:rFonts w:eastAsia="나눔명조" w:hint="eastAsia"/>
          <w:sz w:val="20"/>
          <w:szCs w:val="22"/>
        </w:rPr>
        <w:instrText>–</w:instrText>
      </w:r>
      <w:r w:rsidR="005302F9" w:rsidRPr="00B61948">
        <w:rPr>
          <w:rFonts w:eastAsia="나눔명조" w:hint="eastAsia"/>
          <w:sz w:val="20"/>
          <w:szCs w:val="22"/>
        </w:rPr>
        <w:instrText>243","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협력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The Link between Transformational Leadership and Organizational Performance","volume":"58","author":[{"family":"</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given":""}],"issued":{"date-parts":[["2020",3]]}}</w:instrText>
      </w:r>
      <w:r w:rsidR="005302F9" w:rsidRPr="00B61948">
        <w:rPr>
          <w:rFonts w:eastAsia="나눔명조"/>
          <w:sz w:val="20"/>
          <w:szCs w:val="22"/>
        </w:rPr>
        <w:instrText xml:space="preserve">}],"schema":"https://github.com/citation-style-language/schema/raw/master/csl-citation.json"} </w:instrText>
      </w:r>
      <w:r w:rsidRPr="00B61948">
        <w:rPr>
          <w:rFonts w:eastAsia="나눔명조"/>
          <w:sz w:val="20"/>
          <w:szCs w:val="22"/>
        </w:rPr>
        <w:fldChar w:fldCharType="separate"/>
      </w:r>
      <w:r w:rsidRPr="003820D2">
        <w:rPr>
          <w:rFonts w:eastAsia="나눔명조"/>
          <w:sz w:val="20"/>
          <w:szCs w:val="22"/>
        </w:rPr>
        <w:t>(</w:t>
      </w:r>
      <w:r w:rsidRPr="003820D2">
        <w:rPr>
          <w:rFonts w:eastAsia="나눔명조" w:hint="eastAsia"/>
          <w:sz w:val="20"/>
          <w:szCs w:val="22"/>
        </w:rPr>
        <w:t>박현욱</w:t>
      </w:r>
      <w:r w:rsidRPr="003820D2">
        <w:rPr>
          <w:rFonts w:eastAsia="나눔명조"/>
          <w:sz w:val="20"/>
          <w:szCs w:val="22"/>
        </w:rPr>
        <w:t xml:space="preserve"> 2020)</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커뮤니케이션</w:t>
      </w:r>
      <w:r w:rsidRPr="00B61948">
        <w:rPr>
          <w:rFonts w:eastAsia="나눔명조" w:hint="eastAsia"/>
          <w:sz w:val="20"/>
          <w:szCs w:val="22"/>
        </w:rPr>
        <w:t xml:space="preserve"> </w:t>
      </w:r>
      <w:r w:rsidRPr="00B61948">
        <w:rPr>
          <w:rFonts w:eastAsia="나눔명조" w:hint="eastAsia"/>
          <w:sz w:val="20"/>
          <w:szCs w:val="22"/>
        </w:rPr>
        <w:t>형태는</w:t>
      </w:r>
      <w:r w:rsidRPr="00B61948">
        <w:rPr>
          <w:rFonts w:eastAsia="나눔명조" w:hint="eastAsia"/>
          <w:sz w:val="20"/>
          <w:szCs w:val="22"/>
        </w:rPr>
        <w:t xml:space="preserve"> </w:t>
      </w:r>
      <w:r w:rsidR="004D452C" w:rsidRPr="00B61948">
        <w:rPr>
          <w:rFonts w:eastAsia="나눔명조" w:hint="eastAsia"/>
          <w:sz w:val="20"/>
          <w:szCs w:val="22"/>
        </w:rPr>
        <w:t>변혁적</w:t>
      </w:r>
      <w:r w:rsidR="004D452C" w:rsidRPr="00B61948">
        <w:rPr>
          <w:rFonts w:eastAsia="나눔명조" w:hint="eastAsia"/>
          <w:sz w:val="20"/>
          <w:szCs w:val="22"/>
        </w:rPr>
        <w:t xml:space="preserve"> </w:t>
      </w:r>
      <w:r w:rsidR="004D452C" w:rsidRPr="00B61948">
        <w:rPr>
          <w:rFonts w:eastAsia="나눔명조" w:hint="eastAsia"/>
          <w:sz w:val="20"/>
          <w:szCs w:val="22"/>
        </w:rPr>
        <w:t>리더십</w:t>
      </w:r>
      <w:r w:rsidRPr="00B61948">
        <w:rPr>
          <w:rFonts w:eastAsia="나눔명조" w:hint="eastAsia"/>
          <w:sz w:val="20"/>
          <w:szCs w:val="22"/>
        </w:rPr>
        <w:t>이</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w:t>
      </w:r>
      <w:r w:rsidRPr="00B61948">
        <w:rPr>
          <w:rFonts w:eastAsia="나눔명조" w:hint="eastAsia"/>
          <w:sz w:val="20"/>
          <w:szCs w:val="22"/>
        </w:rPr>
        <w:t>으며</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Fe8cDAm","properties":{"formattedCitation":"(\\uc0\\u51312{}\\uc0\\u44305{}\\uc0\\u47000{}, \\uc0\\u48149{}\\uc0\\u48120{}\\uc0\\u44221{}, and \\uc0\\u51060{}\\uc0\\u54861{}\\uc0\\u51116{} 2016)","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sidRPr="00B61948">
        <w:rPr>
          <w:rFonts w:eastAsia="나눔명조" w:hint="eastAsia"/>
          <w:sz w:val="20"/>
          <w:szCs w:val="22"/>
        </w:rPr>
        <w:instrText>한국공공관리학보</w:instrText>
      </w:r>
      <w:r w:rsidR="005302F9" w:rsidRPr="00B61948">
        <w:rPr>
          <w:rFonts w:eastAsia="나눔명조" w:hint="eastAsia"/>
          <w:sz w:val="20"/>
          <w:szCs w:val="22"/>
        </w:rPr>
        <w:instrText>","DOI":"10.24210/KAPM.2016.30.1.001","issue":"1","language":"ko","note":"Citation Key: joetal:2016","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5","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경찰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30","author":[{"literal":"</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literal":"</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family":"</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given":""}],"issued":{"date-parts":[["2016",4]]}}}],"schema":"https://github.com/citation-style-language/schema/raw/master/csl-citation.json"} </w:instrText>
      </w:r>
      <w:r w:rsidRPr="00B61948">
        <w:rPr>
          <w:rFonts w:eastAsia="나눔명조"/>
          <w:sz w:val="20"/>
          <w:szCs w:val="22"/>
        </w:rPr>
        <w:fldChar w:fldCharType="separate"/>
      </w:r>
      <w:r w:rsidR="007949BF" w:rsidRPr="00997AC4">
        <w:rPr>
          <w:rFonts w:eastAsia="나눔명조"/>
          <w:sz w:val="20"/>
          <w:szCs w:val="22"/>
        </w:rPr>
        <w:t>(</w:t>
      </w:r>
      <w:r w:rsidR="007949BF" w:rsidRPr="00997AC4">
        <w:rPr>
          <w:rFonts w:eastAsia="나눔명조"/>
          <w:sz w:val="20"/>
          <w:szCs w:val="22"/>
        </w:rPr>
        <w:t>조광래</w:t>
      </w:r>
      <w:r w:rsidR="00512F0D" w:rsidRPr="00997AC4">
        <w:rPr>
          <w:rFonts w:eastAsia="나눔명조"/>
          <w:sz w:val="20"/>
          <w:szCs w:val="22"/>
        </w:rPr>
        <w:t xml:space="preserve"> </w:t>
      </w:r>
      <w:r w:rsidR="00512F0D" w:rsidRPr="00997AC4">
        <w:rPr>
          <w:rFonts w:eastAsia="나눔명조" w:hint="eastAsia"/>
          <w:sz w:val="20"/>
          <w:szCs w:val="22"/>
        </w:rPr>
        <w:t>외</w:t>
      </w:r>
      <w:r w:rsidR="00512F0D" w:rsidRPr="00997AC4">
        <w:rPr>
          <w:rFonts w:eastAsia="나눔명조" w:hint="eastAsia"/>
          <w:sz w:val="20"/>
          <w:szCs w:val="22"/>
        </w:rPr>
        <w:t>,</w:t>
      </w:r>
      <w:r w:rsidR="007949BF" w:rsidRPr="00997AC4">
        <w:rPr>
          <w:rFonts w:eastAsia="나눔명조"/>
          <w:sz w:val="20"/>
          <w:szCs w:val="22"/>
        </w:rPr>
        <w:t xml:space="preserve"> 2016)</w:t>
      </w:r>
      <w:r w:rsidRPr="00B61948">
        <w:rPr>
          <w:rFonts w:eastAsia="나눔명조"/>
          <w:sz w:val="20"/>
          <w:szCs w:val="22"/>
        </w:rPr>
        <w:fldChar w:fldCharType="end"/>
      </w:r>
      <w:r w:rsidRPr="00B61948">
        <w:rPr>
          <w:rFonts w:eastAsia="나눔명조"/>
          <w:sz w:val="20"/>
          <w:szCs w:val="22"/>
        </w:rPr>
        <w:t xml:space="preserve">, </w:t>
      </w:r>
      <w:r w:rsidR="004D452C" w:rsidRPr="00B61948">
        <w:rPr>
          <w:rFonts w:eastAsia="나눔명조" w:hint="eastAsia"/>
          <w:sz w:val="20"/>
          <w:szCs w:val="22"/>
        </w:rPr>
        <w:t>조직목표와</w:t>
      </w:r>
      <w:r w:rsidR="004D452C" w:rsidRPr="00B61948">
        <w:rPr>
          <w:rFonts w:eastAsia="나눔명조" w:hint="eastAsia"/>
          <w:sz w:val="20"/>
          <w:szCs w:val="22"/>
        </w:rPr>
        <w:t xml:space="preserve"> </w:t>
      </w:r>
      <w:r w:rsidR="004D452C" w:rsidRPr="00B61948">
        <w:rPr>
          <w:rFonts w:eastAsia="나눔명조" w:hint="eastAsia"/>
          <w:sz w:val="20"/>
          <w:szCs w:val="22"/>
        </w:rPr>
        <w:t>관련한</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직원에게</w:t>
      </w:r>
      <w:r w:rsidR="004D452C" w:rsidRPr="00B61948">
        <w:rPr>
          <w:rFonts w:eastAsia="나눔명조" w:hint="eastAsia"/>
          <w:sz w:val="20"/>
          <w:szCs w:val="22"/>
        </w:rPr>
        <w:t xml:space="preserve"> </w:t>
      </w:r>
      <w:r w:rsidR="004D452C" w:rsidRPr="00B61948">
        <w:rPr>
          <w:rFonts w:eastAsia="나눔명조" w:hint="eastAsia"/>
          <w:sz w:val="20"/>
          <w:szCs w:val="22"/>
        </w:rPr>
        <w:t>내적동기</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부여하여</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성과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11755F" w:rsidRPr="00B61948">
        <w:rPr>
          <w:rFonts w:eastAsia="나눔명조"/>
          <w:sz w:val="20"/>
          <w:szCs w:val="22"/>
        </w:rPr>
        <w:fldChar w:fldCharType="begin"/>
      </w:r>
      <w:r w:rsidR="00B61948" w:rsidRPr="00B61948">
        <w:rPr>
          <w:rFonts w:eastAsia="나눔명조"/>
          <w:sz w:val="20"/>
          <w:szCs w:val="22"/>
        </w:rPr>
        <w:instrText xml:space="preserve"> ADDIN ZOTERO_ITEM CSL_CITATION {"citationID":"eNdopUtf","properties":{"formattedCitation":"(Jin et al. 2019)","plainCitation":"(Jin et al. 2019)","noteIndex":0},"citationItems":[{"id":"HoR95baM/Fkj7fHfA","uris":["http://zotero.org/users/8474326/items/Q28C4S85"],"uri":["http://zotero.org/users/8474326/items/Q28C4S85"],"itemData":{"id":722,"type":"article-journal","abstract":"Many studies in public administration have modeled employees’ person–organization fit perceptions as a function of public service motivation, but previous work has not adequately addressed the causal relationship between these concepts. This article represents the first attempt to explain the “black box” that links public service motivation to person–organization fit. Given the various positive benefits associated with person–organization fit in the literature, an understanding of the mechanisms that underpin its relationship with public service motivation has important managerial implications for leaders regarding their interactions with individual employees. Extending the work-based affect model designed by Yu, we explore how PSM increases person–organization fit perceptions through employee followership and leader support as a potential causal chain. The results from a survey of 692 faculty members at a public university are consistent with the predicted three-path mediation model. Among these respondents, higher levels of public service motivation were associated with greater followership behavior, which, in turn, increased positive perceptions of person–organization fit through greater leader support.\n            \n              Points for practitioners\n              This study suggests that having high levels of motivation to serve the public (i.e. public service motivation) does not directly influence how one perceives his or her fit with the organization. Instead, high public service motivation was associated with person–organization fit indirectly through its influence on active followership behaviors. Managerial actors are thus encouraged to pursue open communications with their subordinates to maintain high levels of public service motivation.","container-title":"International Review of Administrative Sciences","DOI":"10.1177/0020852316684008","ISSN":"0020-8523, 1461-7226","issue":"1","journalAbbreviation":"International Review of Administrative Sciences","language":"en","page":"98-115","source":"DOI.org (Crossref)","title":"Making public service motivation count for increasing organizational fit: The role of followership behavior and leader support as a causal mechanism","title-short":"Making public service motivation count for increasing organizational fit","volume":"85","author":[{"family":"Jin","given":"Myung H."},{"family":"McDonald","given":"Bruce D."},{"family":"Park","given":"Jaehee"},{"family":"Trevor Yu","given":"Kang Yang"}],"issued":{"date-parts":[["2019",3]]}}}],"schema":"https://github.com/citation-style-language/schema/raw/master/csl-citation.json"} </w:instrText>
      </w:r>
      <w:r w:rsidR="0011755F" w:rsidRPr="00B61948">
        <w:rPr>
          <w:rFonts w:eastAsia="나눔명조"/>
          <w:sz w:val="20"/>
          <w:szCs w:val="22"/>
        </w:rPr>
        <w:fldChar w:fldCharType="separate"/>
      </w:r>
      <w:r w:rsidR="0011755F" w:rsidRPr="00B61948">
        <w:rPr>
          <w:sz w:val="20"/>
        </w:rPr>
        <w:t>(Jin et al.</w:t>
      </w:r>
      <w:r w:rsidR="0000244A">
        <w:rPr>
          <w:sz w:val="20"/>
        </w:rPr>
        <w:t>,</w:t>
      </w:r>
      <w:r w:rsidR="0011755F" w:rsidRPr="00B61948">
        <w:rPr>
          <w:sz w:val="20"/>
        </w:rPr>
        <w:t xml:space="preserve"> 2019)</w:t>
      </w:r>
      <w:r w:rsidR="0011755F" w:rsidRPr="00B61948">
        <w:rPr>
          <w:rFonts w:eastAsia="나눔명조"/>
          <w:sz w:val="20"/>
          <w:szCs w:val="22"/>
        </w:rPr>
        <w:fldChar w:fldCharType="end"/>
      </w:r>
      <w:r w:rsidR="0011755F" w:rsidRPr="003820D2">
        <w:rPr>
          <w:rFonts w:eastAsia="나눔명조"/>
          <w:sz w:val="20"/>
          <w:szCs w:val="22"/>
        </w:rPr>
        <w:t>.</w:t>
      </w:r>
      <w:r w:rsidRPr="003820D2">
        <w:rPr>
          <w:rFonts w:eastAsia="나눔명조"/>
          <w:sz w:val="20"/>
          <w:szCs w:val="22"/>
        </w:rPr>
        <w:t xml:space="preserve"> </w:t>
      </w:r>
      <w:r w:rsidR="004D452C" w:rsidRPr="00B61948">
        <w:rPr>
          <w:rFonts w:eastAsia="나눔명조" w:hint="eastAsia"/>
          <w:sz w:val="20"/>
          <w:szCs w:val="22"/>
        </w:rPr>
        <w:t>커뮤니케이션의</w:t>
      </w:r>
      <w:r w:rsidR="004D452C" w:rsidRPr="00B61948">
        <w:rPr>
          <w:rFonts w:eastAsia="나눔명조" w:hint="eastAsia"/>
          <w:sz w:val="20"/>
          <w:szCs w:val="22"/>
        </w:rPr>
        <w:t xml:space="preserve"> </w:t>
      </w:r>
      <w:r w:rsidR="004D452C" w:rsidRPr="00B61948">
        <w:rPr>
          <w:rFonts w:eastAsia="나눔명조" w:hint="eastAsia"/>
          <w:sz w:val="20"/>
          <w:szCs w:val="22"/>
        </w:rPr>
        <w:t>횟수와</w:t>
      </w:r>
      <w:r w:rsidR="004D452C" w:rsidRPr="00B61948">
        <w:rPr>
          <w:rFonts w:eastAsia="나눔명조" w:hint="eastAsia"/>
          <w:sz w:val="20"/>
          <w:szCs w:val="22"/>
        </w:rPr>
        <w:t xml:space="preserve"> </w:t>
      </w:r>
      <w:r w:rsidR="004D452C" w:rsidRPr="00B61948">
        <w:rPr>
          <w:rFonts w:eastAsia="나눔명조" w:hint="eastAsia"/>
          <w:sz w:val="20"/>
          <w:szCs w:val="22"/>
        </w:rPr>
        <w:t>상급자와의</w:t>
      </w:r>
      <w:r w:rsidR="004D452C" w:rsidRPr="00B61948">
        <w:rPr>
          <w:rFonts w:eastAsia="나눔명조" w:hint="eastAsia"/>
          <w:sz w:val="20"/>
          <w:szCs w:val="22"/>
        </w:rPr>
        <w:t xml:space="preserve"> </w:t>
      </w:r>
      <w:r w:rsidR="004D452C" w:rsidRPr="00B61948">
        <w:rPr>
          <w:rFonts w:eastAsia="나눔명조" w:hint="eastAsia"/>
          <w:sz w:val="20"/>
          <w:szCs w:val="22"/>
        </w:rPr>
        <w:t>커뮤니케이션</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혁신에</w:t>
      </w:r>
      <w:r w:rsidR="004D452C" w:rsidRPr="00B61948">
        <w:rPr>
          <w:rFonts w:eastAsia="나눔명조" w:hint="eastAsia"/>
          <w:sz w:val="20"/>
          <w:szCs w:val="22"/>
        </w:rPr>
        <w:t xml:space="preserve"> </w:t>
      </w:r>
      <w:r w:rsidR="004D452C" w:rsidRPr="00B61948">
        <w:rPr>
          <w:rFonts w:eastAsia="나눔명조" w:hint="eastAsia"/>
          <w:sz w:val="20"/>
          <w:szCs w:val="22"/>
        </w:rPr>
        <w:t>유효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w:t>
      </w:r>
      <w:r w:rsidRPr="00B61948">
        <w:rPr>
          <w:rFonts w:eastAsia="나눔명조" w:hint="eastAsia"/>
          <w:sz w:val="20"/>
          <w:szCs w:val="22"/>
        </w:rPr>
        <w:t>칠</w:t>
      </w:r>
      <w:r w:rsidRPr="00B61948">
        <w:rPr>
          <w:rFonts w:eastAsia="나눔명조" w:hint="eastAsia"/>
          <w:sz w:val="20"/>
          <w:szCs w:val="22"/>
        </w:rPr>
        <w:t xml:space="preserve"> </w:t>
      </w:r>
      <w:r w:rsidRPr="00B61948">
        <w:rPr>
          <w:rFonts w:eastAsia="나눔명조" w:hint="eastAsia"/>
          <w:sz w:val="20"/>
          <w:szCs w:val="22"/>
        </w:rPr>
        <w:t>수도</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5BOd22V","properties":{"formattedCitation":"(Suh, Harrington, and Goodman 2018)","plainCitation":"(Suh, Harrington, and Goodman 2018)","noteIndex":0},"citationItems":[{"id":1397,"uris":["http://zotero.org/users/5210800/items/U9XNGCF9"],"uri":["http://zotero.org/users/5210800/items/U9XNGCF9"],"itemData":{"id":1397,"type":"article-journal","abstract":"Innovation and internal communication are essential for any successful organization. Although communication within organizations has long been studied in the for-profit sector, we still know little about the impact of communication types on innovation in the public and nonprofit sectors. To examine this question, we leverage and construct a longitudinal dataset using 5 years of the Korean Workplace Panel Survey (KWPS) from 2005 to 2013. Employing media richness theory, this study finds that internal communication positively influences innovation in the for-profit sector, which is a finding consistent with prior studies. Similarly, in the nonprofit sector, we find that meeting with the executive director and the number of communication channels utilized in an organization has a positive impact on innovation. However, we do not find that these communications have any impact in the public sector.","container-title":"Public Personnel Management","DOI":"10.1177/0091026018760930","ISSN":"0091-0260, 1945-7421","issue":"2","language":"English","note":"Citation Key: suh_understanding_2018","page":"217–244","title":"Understanding the Link Between Organizational Communication and Innovation: An Examination of Public, Nonprofit, and For-Profit Organizations in South Korea","title-short":"Understanding the Link Between Organizational Communication and Innovation","volume":"47","author":[{"family":"Suh","given":"Jiwon"},{"family":"Harrington","given":"James"},{"family":"Goodman","given":"Doug"}],"issued":{"date-parts":[["2018",6]]}}}],"schema":"https://github.com/citation-style-language/schema/raw/master/csl-citation.json"} </w:instrText>
      </w:r>
      <w:r w:rsidRPr="00B61948">
        <w:rPr>
          <w:rFonts w:eastAsia="나눔명조"/>
          <w:sz w:val="20"/>
          <w:szCs w:val="22"/>
        </w:rPr>
        <w:fldChar w:fldCharType="separate"/>
      </w:r>
      <w:r w:rsidRPr="00B61948">
        <w:rPr>
          <w:sz w:val="20"/>
        </w:rPr>
        <w:t>(Suh</w:t>
      </w:r>
      <w:r w:rsidR="0000244A">
        <w:rPr>
          <w:sz w:val="20"/>
        </w:rPr>
        <w:t xml:space="preserve"> et al.,</w:t>
      </w:r>
      <w:r w:rsidRPr="00B61948">
        <w:rPr>
          <w:sz w:val="20"/>
        </w:rPr>
        <w:t xml:space="preserve"> 2018)</w:t>
      </w:r>
      <w:r w:rsidRPr="00B61948">
        <w:rPr>
          <w:rFonts w:eastAsia="나눔명조"/>
          <w:sz w:val="20"/>
          <w:szCs w:val="22"/>
        </w:rPr>
        <w:fldChar w:fldCharType="end"/>
      </w:r>
      <w:r w:rsidR="004D452C" w:rsidRPr="00B61948">
        <w:rPr>
          <w:rFonts w:eastAsia="나눔명조" w:hint="eastAsia"/>
          <w:sz w:val="20"/>
          <w:szCs w:val="22"/>
        </w:rPr>
        <w:t xml:space="preserve">. </w:t>
      </w:r>
      <w:r w:rsidR="007949BF" w:rsidRPr="00B61948">
        <w:rPr>
          <w:rFonts w:eastAsia="나눔명조" w:hint="eastAsia"/>
          <w:sz w:val="20"/>
          <w:szCs w:val="22"/>
        </w:rPr>
        <w:t>즉</w:t>
      </w:r>
      <w:r w:rsidR="007949BF" w:rsidRPr="00B61948">
        <w:rPr>
          <w:rFonts w:eastAsia="나눔명조" w:hint="eastAsia"/>
          <w:sz w:val="20"/>
          <w:szCs w:val="22"/>
        </w:rPr>
        <w:t>,</w:t>
      </w:r>
      <w:r w:rsidR="007949BF" w:rsidRPr="00B61948">
        <w:rPr>
          <w:rFonts w:eastAsia="나눔명조"/>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종류와</w:t>
      </w:r>
      <w:r w:rsidR="004D452C" w:rsidRPr="00B61948">
        <w:rPr>
          <w:rFonts w:eastAsia="나눔명조" w:hint="eastAsia"/>
          <w:sz w:val="20"/>
          <w:szCs w:val="22"/>
        </w:rPr>
        <w:t xml:space="preserve"> </w:t>
      </w:r>
      <w:r w:rsidR="004D452C" w:rsidRPr="00B61948">
        <w:rPr>
          <w:rFonts w:eastAsia="나눔명조" w:hint="eastAsia"/>
          <w:sz w:val="20"/>
          <w:szCs w:val="22"/>
        </w:rPr>
        <w:t>그에</w:t>
      </w:r>
      <w:r w:rsidR="004D452C" w:rsidRPr="00B61948">
        <w:rPr>
          <w:rFonts w:eastAsia="나눔명조" w:hint="eastAsia"/>
          <w:sz w:val="20"/>
          <w:szCs w:val="22"/>
        </w:rPr>
        <w:t xml:space="preserve"> </w:t>
      </w:r>
      <w:r w:rsidR="004D452C" w:rsidRPr="00B61948">
        <w:rPr>
          <w:rFonts w:eastAsia="나눔명조" w:hint="eastAsia"/>
          <w:sz w:val="20"/>
          <w:szCs w:val="22"/>
        </w:rPr>
        <w:t>따른</w:t>
      </w:r>
      <w:r w:rsidR="004D452C" w:rsidRPr="00B61948">
        <w:rPr>
          <w:rFonts w:eastAsia="나눔명조" w:hint="eastAsia"/>
          <w:sz w:val="20"/>
          <w:szCs w:val="22"/>
        </w:rPr>
        <w:t xml:space="preserve"> </w:t>
      </w:r>
      <w:r w:rsidR="004D452C" w:rsidRPr="00B61948">
        <w:rPr>
          <w:rFonts w:eastAsia="나눔명조" w:hint="eastAsia"/>
          <w:sz w:val="20"/>
          <w:szCs w:val="22"/>
        </w:rPr>
        <w:t>영향력</w:t>
      </w:r>
      <w:r w:rsidR="007949BF"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구성원과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형성이</w:t>
      </w:r>
      <w:r w:rsidR="004D452C" w:rsidRPr="00B61948">
        <w:rPr>
          <w:rFonts w:eastAsia="나눔명조" w:hint="eastAsia"/>
          <w:sz w:val="20"/>
          <w:szCs w:val="22"/>
        </w:rPr>
        <w:t xml:space="preserve"> </w:t>
      </w:r>
      <w:r w:rsidR="004D452C" w:rsidRPr="00B61948">
        <w:rPr>
          <w:rFonts w:eastAsia="나눔명조" w:hint="eastAsia"/>
          <w:sz w:val="20"/>
          <w:szCs w:val="22"/>
        </w:rPr>
        <w:t>협력적이고</w:t>
      </w:r>
      <w:r w:rsidR="004D452C" w:rsidRPr="00B61948">
        <w:rPr>
          <w:rFonts w:eastAsia="나눔명조" w:hint="eastAsia"/>
          <w:sz w:val="20"/>
          <w:szCs w:val="22"/>
        </w:rPr>
        <w:t xml:space="preserve"> </w:t>
      </w:r>
      <w:r w:rsidR="004D452C" w:rsidRPr="00B61948">
        <w:rPr>
          <w:rFonts w:eastAsia="나눔명조" w:hint="eastAsia"/>
          <w:sz w:val="20"/>
          <w:szCs w:val="22"/>
        </w:rPr>
        <w:t>상호</w:t>
      </w:r>
      <w:r w:rsidR="004D452C" w:rsidRPr="00B61948">
        <w:rPr>
          <w:rFonts w:eastAsia="나눔명조" w:hint="eastAsia"/>
          <w:sz w:val="20"/>
          <w:szCs w:val="22"/>
        </w:rPr>
        <w:t xml:space="preserve"> </w:t>
      </w:r>
      <w:r w:rsidR="004D452C" w:rsidRPr="00B61948">
        <w:rPr>
          <w:rFonts w:eastAsia="나눔명조" w:hint="eastAsia"/>
          <w:sz w:val="20"/>
          <w:szCs w:val="22"/>
        </w:rPr>
        <w:t>신뢰하는</w:t>
      </w:r>
      <w:r w:rsidR="004D452C" w:rsidRPr="00B61948">
        <w:rPr>
          <w:rFonts w:eastAsia="나눔명조" w:hint="eastAsia"/>
          <w:sz w:val="20"/>
          <w:szCs w:val="22"/>
        </w:rPr>
        <w:t xml:space="preserve"> </w:t>
      </w:r>
      <w:r w:rsidR="004D452C" w:rsidRPr="00B61948">
        <w:rPr>
          <w:rFonts w:eastAsia="나눔명조" w:hint="eastAsia"/>
          <w:sz w:val="20"/>
          <w:szCs w:val="22"/>
        </w:rPr>
        <w:t>방향으로</w:t>
      </w:r>
      <w:r w:rsidR="004D452C" w:rsidRPr="00B61948">
        <w:rPr>
          <w:rFonts w:eastAsia="나눔명조" w:hint="eastAsia"/>
          <w:sz w:val="20"/>
          <w:szCs w:val="22"/>
        </w:rPr>
        <w:t xml:space="preserve"> </w:t>
      </w:r>
      <w:r w:rsidR="004D452C" w:rsidRPr="00B61948">
        <w:rPr>
          <w:rFonts w:eastAsia="나눔명조" w:hint="eastAsia"/>
          <w:sz w:val="20"/>
          <w:szCs w:val="22"/>
        </w:rPr>
        <w:t>구축되는지</w:t>
      </w:r>
      <w:r w:rsidR="004D452C" w:rsidRPr="00B61948">
        <w:rPr>
          <w:rFonts w:eastAsia="나눔명조" w:hint="eastAsia"/>
          <w:sz w:val="20"/>
          <w:szCs w:val="22"/>
        </w:rPr>
        <w:t xml:space="preserve"> </w:t>
      </w:r>
      <w:r w:rsidR="004D452C" w:rsidRPr="00B61948">
        <w:rPr>
          <w:rFonts w:eastAsia="나눔명조" w:hint="eastAsia"/>
          <w:sz w:val="20"/>
          <w:szCs w:val="22"/>
        </w:rPr>
        <w:t>여부에</w:t>
      </w:r>
      <w:r w:rsidR="004D452C" w:rsidRPr="00B61948">
        <w:rPr>
          <w:rFonts w:eastAsia="나눔명조" w:hint="eastAsia"/>
          <w:sz w:val="20"/>
          <w:szCs w:val="22"/>
        </w:rPr>
        <w:t xml:space="preserve"> </w:t>
      </w:r>
      <w:r w:rsidR="004D452C" w:rsidRPr="00B61948">
        <w:rPr>
          <w:rFonts w:eastAsia="나눔명조" w:hint="eastAsia"/>
          <w:sz w:val="20"/>
          <w:szCs w:val="22"/>
        </w:rPr>
        <w:t>따라</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007949BF" w:rsidRPr="00B61948">
        <w:rPr>
          <w:rFonts w:eastAsia="나눔명조" w:hint="eastAsia"/>
          <w:sz w:val="20"/>
          <w:szCs w:val="22"/>
        </w:rPr>
        <w:t>에</w:t>
      </w:r>
      <w:r w:rsidR="007949BF" w:rsidRPr="00B61948">
        <w:rPr>
          <w:rFonts w:eastAsia="나눔명조" w:hint="eastAsia"/>
          <w:sz w:val="20"/>
          <w:szCs w:val="22"/>
        </w:rPr>
        <w:t xml:space="preserve"> </w:t>
      </w:r>
      <w:r w:rsidR="007949BF" w:rsidRPr="00B61948">
        <w:rPr>
          <w:rFonts w:eastAsia="나눔명조" w:hint="eastAsia"/>
          <w:sz w:val="20"/>
          <w:szCs w:val="22"/>
        </w:rPr>
        <w:t>상이한</w:t>
      </w:r>
      <w:r w:rsidR="007949BF" w:rsidRPr="00B61948">
        <w:rPr>
          <w:rFonts w:eastAsia="나눔명조" w:hint="eastAsia"/>
          <w:sz w:val="20"/>
          <w:szCs w:val="22"/>
        </w:rPr>
        <w:t xml:space="preserve"> </w:t>
      </w:r>
      <w:r w:rsidR="007949BF" w:rsidRPr="00B61948">
        <w:rPr>
          <w:rFonts w:eastAsia="나눔명조" w:hint="eastAsia"/>
          <w:sz w:val="20"/>
          <w:szCs w:val="22"/>
        </w:rPr>
        <w:t>영향을</w:t>
      </w:r>
      <w:r w:rsidR="007949BF" w:rsidRPr="00B61948">
        <w:rPr>
          <w:rFonts w:eastAsia="나눔명조" w:hint="eastAsia"/>
          <w:sz w:val="20"/>
          <w:szCs w:val="22"/>
        </w:rPr>
        <w:t xml:space="preserve"> </w:t>
      </w:r>
      <w:r w:rsidR="007949BF" w:rsidRPr="00B61948">
        <w:rPr>
          <w:rFonts w:eastAsia="나눔명조" w:hint="eastAsia"/>
          <w:sz w:val="20"/>
          <w:szCs w:val="22"/>
        </w:rPr>
        <w:t>미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으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007949BF" w:rsidRPr="00B61948">
        <w:rPr>
          <w:rFonts w:eastAsia="나눔명조" w:hint="eastAsia"/>
          <w:sz w:val="20"/>
          <w:szCs w:val="22"/>
        </w:rPr>
        <w:t>리</w:t>
      </w:r>
      <w:r w:rsidR="004D452C" w:rsidRPr="00B61948">
        <w:rPr>
          <w:rFonts w:eastAsia="나눔명조" w:hint="eastAsia"/>
          <w:sz w:val="20"/>
          <w:szCs w:val="22"/>
        </w:rPr>
        <w:t>더</w:t>
      </w:r>
      <w:r w:rsidR="007949BF" w:rsidRPr="00B61948">
        <w:rPr>
          <w:rFonts w:eastAsia="나눔명조" w:hint="eastAsia"/>
          <w:sz w:val="20"/>
          <w:szCs w:val="22"/>
        </w:rPr>
        <w:t>와</w:t>
      </w:r>
      <w:r w:rsidR="007949BF" w:rsidRPr="00B61948">
        <w:rPr>
          <w:rFonts w:eastAsia="나눔명조" w:hint="eastAsia"/>
          <w:sz w:val="20"/>
          <w:szCs w:val="22"/>
        </w:rPr>
        <w:t xml:space="preserve"> </w:t>
      </w:r>
      <w:r w:rsidR="004D452C" w:rsidRPr="00B61948">
        <w:rPr>
          <w:rFonts w:eastAsia="나눔명조" w:hint="eastAsia"/>
          <w:sz w:val="20"/>
          <w:szCs w:val="22"/>
        </w:rPr>
        <w:t>구성원</w:t>
      </w:r>
      <w:r w:rsidR="007949BF" w:rsidRPr="00B61948">
        <w:rPr>
          <w:rFonts w:eastAsia="나눔명조" w:hint="eastAsia"/>
          <w:sz w:val="20"/>
          <w:szCs w:val="22"/>
        </w:rPr>
        <w:t xml:space="preserve"> </w:t>
      </w:r>
      <w:r w:rsidR="007949BF"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7949BF" w:rsidRPr="00B61948">
        <w:rPr>
          <w:rFonts w:eastAsia="나눔명조" w:hint="eastAsia"/>
          <w:sz w:val="20"/>
          <w:szCs w:val="22"/>
        </w:rPr>
        <w:t>를</w:t>
      </w:r>
      <w:r w:rsidR="007949BF" w:rsidRPr="00B61948">
        <w:rPr>
          <w:rFonts w:eastAsia="나눔명조" w:hint="eastAsia"/>
          <w:sz w:val="20"/>
          <w:szCs w:val="22"/>
        </w:rPr>
        <w:t xml:space="preserve"> </w:t>
      </w:r>
      <w:r w:rsidR="007949BF" w:rsidRPr="00B61948">
        <w:rPr>
          <w:rFonts w:eastAsia="나눔명조" w:hint="eastAsia"/>
          <w:sz w:val="20"/>
          <w:szCs w:val="22"/>
        </w:rPr>
        <w:t>구축하는</w:t>
      </w:r>
      <w:r w:rsidR="007949BF" w:rsidRPr="00B61948">
        <w:rPr>
          <w:rFonts w:eastAsia="나눔명조" w:hint="eastAsia"/>
          <w:sz w:val="20"/>
          <w:szCs w:val="22"/>
        </w:rPr>
        <w:t xml:space="preserve"> </w:t>
      </w:r>
      <w:r w:rsidR="007949BF" w:rsidRPr="00B61948">
        <w:rPr>
          <w:rFonts w:eastAsia="나눔명조" w:hint="eastAsia"/>
          <w:sz w:val="20"/>
          <w:szCs w:val="22"/>
        </w:rPr>
        <w:t>데</w:t>
      </w:r>
      <w:r w:rsidR="007949BF" w:rsidRPr="00B61948">
        <w:rPr>
          <w:rFonts w:eastAsia="나눔명조" w:hint="eastAsia"/>
          <w:sz w:val="20"/>
          <w:szCs w:val="22"/>
        </w:rPr>
        <w:t xml:space="preserve"> </w:t>
      </w:r>
      <w:r w:rsidR="007949BF" w:rsidRPr="00B61948">
        <w:rPr>
          <w:rFonts w:eastAsia="나눔명조" w:hint="eastAsia"/>
          <w:sz w:val="20"/>
          <w:szCs w:val="22"/>
        </w:rPr>
        <w:t>관여한다</w:t>
      </w:r>
      <w:r w:rsidR="007949BF" w:rsidRPr="00B61948">
        <w:rPr>
          <w:rFonts w:eastAsia="나눔명조" w:hint="eastAsia"/>
          <w:sz w:val="20"/>
          <w:szCs w:val="22"/>
        </w:rPr>
        <w:t>.</w:t>
      </w:r>
    </w:p>
    <w:p w14:paraId="3BD618BF" w14:textId="17826E44" w:rsidR="004D452C" w:rsidRPr="00B61948" w:rsidRDefault="004D452C"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집단</w:t>
      </w:r>
      <w:r w:rsidRPr="00B61948">
        <w:rPr>
          <w:rFonts w:eastAsia="나눔명조" w:hint="eastAsia"/>
          <w:sz w:val="20"/>
          <w:szCs w:val="22"/>
        </w:rPr>
        <w:t xml:space="preserve"> </w:t>
      </w:r>
      <w:r w:rsidRPr="00B61948">
        <w:rPr>
          <w:rFonts w:eastAsia="나눔명조" w:hint="eastAsia"/>
          <w:sz w:val="20"/>
          <w:szCs w:val="22"/>
        </w:rPr>
        <w:t>구성원</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원활한</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상사와의</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등</w:t>
      </w:r>
      <w:r w:rsidR="007949BF" w:rsidRPr="00B61948">
        <w:rPr>
          <w:rFonts w:eastAsia="나눔명조" w:hint="eastAsia"/>
          <w:sz w:val="20"/>
          <w:szCs w:val="22"/>
        </w:rPr>
        <w:t>은</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7949BF"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효과적으로</w:t>
      </w:r>
      <w:r w:rsidRPr="00B61948">
        <w:rPr>
          <w:rFonts w:eastAsia="나눔명조" w:hint="eastAsia"/>
          <w:sz w:val="20"/>
          <w:szCs w:val="22"/>
        </w:rPr>
        <w:t xml:space="preserve"> </w:t>
      </w:r>
      <w:r w:rsidR="007949BF" w:rsidRPr="00B61948">
        <w:rPr>
          <w:rFonts w:eastAsia="나눔명조" w:hint="eastAsia"/>
          <w:sz w:val="20"/>
          <w:szCs w:val="22"/>
        </w:rPr>
        <w:t>제고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는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이는</w:t>
      </w:r>
      <w:r w:rsidR="007949BF"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상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동료와의</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공직봉사</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긍정적일수록</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대된다</w:t>
      </w:r>
      <w:r w:rsidR="007949BF" w:rsidRPr="00B61948">
        <w:rPr>
          <w:rFonts w:eastAsia="나눔명조" w:hint="eastAsia"/>
          <w:sz w:val="20"/>
          <w:szCs w:val="22"/>
        </w:rPr>
        <w:t>는</w:t>
      </w:r>
      <w:r w:rsidR="007949BF" w:rsidRPr="00B61948">
        <w:rPr>
          <w:rFonts w:eastAsia="나눔명조" w:hint="eastAsia"/>
          <w:sz w:val="20"/>
          <w:szCs w:val="22"/>
        </w:rPr>
        <w:t xml:space="preserve"> </w:t>
      </w:r>
      <w:r w:rsidR="007949BF" w:rsidRPr="00B61948">
        <w:rPr>
          <w:rFonts w:eastAsia="나눔명조" w:hint="eastAsia"/>
          <w:sz w:val="20"/>
          <w:szCs w:val="22"/>
        </w:rPr>
        <w:t>연구</w:t>
      </w:r>
      <w:r w:rsidR="007949BF" w:rsidRPr="00B61948">
        <w:rPr>
          <w:rFonts w:eastAsia="나눔명조" w:hint="eastAsia"/>
          <w:sz w:val="20"/>
          <w:szCs w:val="22"/>
        </w:rPr>
        <w:t xml:space="preserve"> </w:t>
      </w:r>
      <w:r w:rsidR="007949BF" w:rsidRPr="00B61948">
        <w:rPr>
          <w:rFonts w:eastAsia="나눔명조" w:hint="eastAsia"/>
          <w:sz w:val="20"/>
          <w:szCs w:val="22"/>
        </w:rPr>
        <w:t>결과</w:t>
      </w:r>
      <w:r w:rsidR="007949BF" w:rsidRPr="00B61948">
        <w:rPr>
          <w:rFonts w:eastAsia="나눔명조" w:hint="eastAsia"/>
          <w:sz w:val="20"/>
          <w:szCs w:val="22"/>
        </w:rPr>
        <w:t xml:space="preserve"> </w:t>
      </w:r>
      <w:r w:rsidR="007949BF" w:rsidRPr="00B61948">
        <w:rPr>
          <w:rFonts w:eastAsia="나눔명조" w:hint="eastAsia"/>
          <w:sz w:val="20"/>
          <w:szCs w:val="22"/>
        </w:rPr>
        <w:t>등을</w:t>
      </w:r>
      <w:r w:rsidR="007949BF" w:rsidRPr="00B61948">
        <w:rPr>
          <w:rFonts w:eastAsia="나눔명조" w:hint="eastAsia"/>
          <w:sz w:val="20"/>
          <w:szCs w:val="22"/>
        </w:rPr>
        <w:t xml:space="preserve"> </w:t>
      </w:r>
      <w:r w:rsidR="007949BF" w:rsidRPr="00B61948">
        <w:rPr>
          <w:rFonts w:eastAsia="나눔명조" w:hint="eastAsia"/>
          <w:sz w:val="20"/>
          <w:szCs w:val="22"/>
        </w:rPr>
        <w:t>통해</w:t>
      </w:r>
      <w:r w:rsidR="007949BF" w:rsidRPr="00B61948">
        <w:rPr>
          <w:rFonts w:eastAsia="나눔명조" w:hint="eastAsia"/>
          <w:sz w:val="20"/>
          <w:szCs w:val="22"/>
        </w:rPr>
        <w:t xml:space="preserve"> </w:t>
      </w:r>
      <w:r w:rsidR="007949BF" w:rsidRPr="00B61948">
        <w:rPr>
          <w:rFonts w:eastAsia="나눔명조" w:hint="eastAsia"/>
          <w:sz w:val="20"/>
          <w:szCs w:val="22"/>
        </w:rPr>
        <w:t>살펴볼</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oYcv6ENH","properties":{"formattedCitation":"(\\uc0\\u44608{}\\uc0\\u49436{}\\uc0\\u50857{}, \\uc0\\u51312{}\\uc0\\u49457{}\\uc0\\u49688{}, and \\uc0\\u48149{}\\uc0\\u48337{}\\uc0\\u51452{} 2010; \\uc0\\u5462</w:instrText>
      </w:r>
      <w:r w:rsidR="005302F9" w:rsidRPr="00B61948">
        <w:rPr>
          <w:rFonts w:eastAsia="나눔명조" w:hint="eastAsia"/>
          <w:sz w:val="20"/>
          <w:szCs w:val="22"/>
        </w:rPr>
        <w:instrText>0{}\\uc0\\u50640{}\\uc0\\u49828{}\\uc0\\u45908{} and \\uc0\\u51060{}\\uc0\\u44540{}\\uc0\\u51452{} 2012)","plainCitation":"(</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 xml:space="preserve"> 2010; </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12)","noteIndex":0},"citationItems":[{"id":1437,"uris":["http://zotero.org/users/5210800/items/8LMANU3C"],"uri":["http://zotero.org/users/5210800/items/8LMANU3C"],"itemData":{"id":1437,"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issue":"1","note":"Citation Key: kimetal:2010","page":"143</w:instrText>
      </w:r>
      <w:r w:rsidR="005302F9" w:rsidRPr="00B61948">
        <w:rPr>
          <w:rFonts w:eastAsia="나눔명조" w:hint="eastAsia"/>
          <w:sz w:val="20"/>
          <w:szCs w:val="22"/>
        </w:rPr>
        <w:instrText>–</w:instrText>
      </w:r>
      <w:r w:rsidR="005302F9" w:rsidRPr="00B61948">
        <w:rPr>
          <w:rFonts w:eastAsia="나눔명조" w:hint="eastAsia"/>
          <w:sz w:val="20"/>
          <w:szCs w:val="22"/>
        </w:rPr>
        <w:instrText>177","title":"</w:instrText>
      </w:r>
      <w:r w:rsidR="005302F9" w:rsidRPr="00B61948">
        <w:rPr>
          <w:rFonts w:eastAsia="나눔명조" w:hint="eastAsia"/>
          <w:sz w:val="20"/>
          <w:szCs w:val="22"/>
        </w:rPr>
        <w:instrText>공직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선행요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사회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분석</w:instrText>
      </w:r>
      <w:r w:rsidR="005302F9" w:rsidRPr="00B61948">
        <w:rPr>
          <w:rFonts w:eastAsia="나눔명조" w:hint="eastAsia"/>
          <w:sz w:val="20"/>
          <w:szCs w:val="22"/>
        </w:rPr>
        <w:instrText>","volume":"44","author":[{"family":"</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given":""}],"issued":{"date-parts":[["2010"]]}}},{"id":1475,"uris":["http://zotero.org/users/5210800/items/W8RDPRNH"],"uri":["http://zotero.org/users/5210800/items/W8RDPRNH"],"itemData":{"id":1475,"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issue":"2","note":"Citation Key: han:lee:2012","page":"89</w:instrText>
      </w:r>
      <w:r w:rsidR="005302F9" w:rsidRPr="00B61948">
        <w:rPr>
          <w:rFonts w:eastAsia="나눔명조" w:hint="eastAsia"/>
          <w:sz w:val="20"/>
          <w:szCs w:val="22"/>
        </w:rPr>
        <w:instrText>–</w:instrText>
      </w:r>
      <w:r w:rsidR="005302F9" w:rsidRPr="00B61948">
        <w:rPr>
          <w:rFonts w:eastAsia="나눔명조" w:hint="eastAsia"/>
          <w:sz w:val="20"/>
          <w:szCs w:val="22"/>
        </w:rPr>
        <w:instrText>112","title":"</w:instrText>
      </w:r>
      <w:r w:rsidR="005302F9" w:rsidRPr="00B61948">
        <w:rPr>
          <w:rFonts w:eastAsia="나눔명조" w:hint="eastAsia"/>
          <w:sz w:val="20"/>
          <w:szCs w:val="22"/>
        </w:rPr>
        <w:instrText>조직경험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PSM(</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w:instrText>
      </w:r>
      <w:r w:rsidR="005302F9" w:rsidRPr="00B61948">
        <w:rPr>
          <w:rFonts w:eastAsia="나눔명조" w:hint="eastAsia"/>
          <w:sz w:val="20"/>
          <w:szCs w:val="22"/>
        </w:rPr>
        <w:instrText>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w:instrText>
      </w:r>
      <w:r w:rsidR="005302F9" w:rsidRPr="00B61948">
        <w:rPr>
          <w:rFonts w:eastAsia="나눔명조" w:hint="eastAsia"/>
          <w:sz w:val="20"/>
          <w:szCs w:val="22"/>
        </w:rPr>
        <w:instrText>","volume":"50","author":[{"family":"</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given":""}],"issued":{"date-parts":[["2012",6]]}}}],"schema":"https://github.com/citation-style-language/schema/raw/master/csl-citation.json"} </w:instrText>
      </w:r>
      <w:r w:rsidR="007949BF" w:rsidRPr="00B61948">
        <w:rPr>
          <w:rFonts w:eastAsia="나눔명조"/>
          <w:sz w:val="20"/>
          <w:szCs w:val="22"/>
        </w:rPr>
        <w:fldChar w:fldCharType="separate"/>
      </w:r>
      <w:r w:rsidR="007949BF" w:rsidRPr="003820D2">
        <w:rPr>
          <w:rFonts w:eastAsia="나눔명조"/>
          <w:sz w:val="20"/>
          <w:szCs w:val="22"/>
        </w:rPr>
        <w:t>(</w:t>
      </w:r>
      <w:r w:rsidR="007949BF" w:rsidRPr="003820D2">
        <w:rPr>
          <w:rFonts w:eastAsia="나눔명조" w:hint="eastAsia"/>
          <w:sz w:val="20"/>
          <w:szCs w:val="22"/>
        </w:rPr>
        <w:t>김서용</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w:t>
      </w:r>
      <w:r w:rsidR="00512F0D">
        <w:rPr>
          <w:rFonts w:eastAsia="나눔명조"/>
          <w:sz w:val="20"/>
          <w:szCs w:val="22"/>
        </w:rPr>
        <w:t xml:space="preserve"> </w:t>
      </w:r>
      <w:r w:rsidR="007949BF" w:rsidRPr="003820D2">
        <w:rPr>
          <w:rFonts w:eastAsia="나눔명조"/>
          <w:sz w:val="20"/>
          <w:szCs w:val="22"/>
        </w:rPr>
        <w:t xml:space="preserve">2010; </w:t>
      </w:r>
      <w:r w:rsidR="007949BF" w:rsidRPr="003820D2">
        <w:rPr>
          <w:rFonts w:eastAsia="나눔명조" w:hint="eastAsia"/>
          <w:sz w:val="20"/>
          <w:szCs w:val="22"/>
        </w:rPr>
        <w:t>한에스더</w:t>
      </w:r>
      <w:r w:rsidR="00512F0D">
        <w:rPr>
          <w:rFonts w:eastAsia="나눔명조"/>
          <w:sz w:val="20"/>
          <w:szCs w:val="22"/>
        </w:rPr>
        <w:t>‧</w:t>
      </w:r>
      <w:r w:rsidR="007949BF" w:rsidRPr="003820D2">
        <w:rPr>
          <w:rFonts w:eastAsia="나눔명조" w:hint="eastAsia"/>
          <w:sz w:val="20"/>
          <w:szCs w:val="22"/>
        </w:rPr>
        <w:t>이근주</w:t>
      </w:r>
      <w:r w:rsidR="0000244A">
        <w:rPr>
          <w:rFonts w:eastAsia="나눔명조" w:hint="eastAsia"/>
          <w:sz w:val="20"/>
          <w:szCs w:val="22"/>
        </w:rPr>
        <w:t>,</w:t>
      </w:r>
      <w:r w:rsidR="007949BF" w:rsidRPr="003820D2">
        <w:rPr>
          <w:rFonts w:eastAsia="나눔명조"/>
          <w:sz w:val="20"/>
          <w:szCs w:val="22"/>
        </w:rPr>
        <w:t xml:space="preserve"> 2012)</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팀워크와</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관계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가</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 xml:space="preserve">, </w:t>
      </w:r>
      <w:r w:rsidRPr="00B61948">
        <w:rPr>
          <w:rFonts w:eastAsia="나눔명조" w:hint="eastAsia"/>
          <w:sz w:val="20"/>
          <w:szCs w:val="22"/>
        </w:rPr>
        <w:t>팀</w:t>
      </w:r>
      <w:r w:rsidRPr="00B61948">
        <w:rPr>
          <w:rFonts w:eastAsia="나눔명조" w:hint="eastAsia"/>
          <w:sz w:val="20"/>
          <w:szCs w:val="22"/>
        </w:rPr>
        <w:t xml:space="preserve"> </w:t>
      </w:r>
      <w:r w:rsidRPr="00B61948">
        <w:rPr>
          <w:rFonts w:eastAsia="나눔명조" w:hint="eastAsia"/>
          <w:sz w:val="20"/>
          <w:szCs w:val="22"/>
        </w:rPr>
        <w:t>형성</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team building skill)</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대인관계</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 xml:space="preserve"> </w:t>
      </w:r>
      <w:r w:rsidRPr="00B61948">
        <w:rPr>
          <w:rFonts w:eastAsia="나눔명조" w:hint="eastAsia"/>
          <w:sz w:val="20"/>
          <w:szCs w:val="22"/>
        </w:rPr>
        <w:t>수준</w:t>
      </w:r>
      <w:r w:rsidRPr="00B61948">
        <w:rPr>
          <w:rFonts w:eastAsia="나눔명조" w:hint="eastAsia"/>
          <w:sz w:val="20"/>
          <w:szCs w:val="22"/>
        </w:rPr>
        <w:t xml:space="preserve"> </w:t>
      </w:r>
      <w:r w:rsidRPr="00B61948">
        <w:rPr>
          <w:rFonts w:eastAsia="나눔명조" w:hint="eastAsia"/>
          <w:sz w:val="20"/>
          <w:szCs w:val="22"/>
        </w:rPr>
        <w:t>증대와</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강화의</w:t>
      </w:r>
      <w:r w:rsidRPr="00B61948">
        <w:rPr>
          <w:rFonts w:eastAsia="나눔명조" w:hint="eastAsia"/>
          <w:sz w:val="20"/>
          <w:szCs w:val="22"/>
        </w:rPr>
        <w:t xml:space="preserve"> </w:t>
      </w:r>
      <w:r w:rsidRPr="00B61948">
        <w:rPr>
          <w:rFonts w:eastAsia="나눔명조" w:hint="eastAsia"/>
          <w:sz w:val="20"/>
          <w:szCs w:val="22"/>
        </w:rPr>
        <w:t>연관성을</w:t>
      </w:r>
      <w:r w:rsidRPr="00B61948">
        <w:rPr>
          <w:rFonts w:eastAsia="나눔명조" w:hint="eastAsia"/>
          <w:sz w:val="20"/>
          <w:szCs w:val="22"/>
        </w:rPr>
        <w:t xml:space="preserve"> </w:t>
      </w:r>
      <w:r w:rsidRPr="00B61948">
        <w:rPr>
          <w:rFonts w:eastAsia="나눔명조" w:hint="eastAsia"/>
          <w:sz w:val="20"/>
          <w:szCs w:val="22"/>
        </w:rPr>
        <w:t>제시한</w:t>
      </w:r>
      <w:r w:rsidRPr="00B61948">
        <w:rPr>
          <w:rFonts w:eastAsia="나눔명조" w:hint="eastAsia"/>
          <w:sz w:val="20"/>
          <w:szCs w:val="22"/>
        </w:rPr>
        <w:t xml:space="preserve"> </w:t>
      </w:r>
      <w:r w:rsidRPr="00B61948">
        <w:rPr>
          <w:rFonts w:eastAsia="나눔명조" w:hint="eastAsia"/>
          <w:sz w:val="20"/>
          <w:szCs w:val="22"/>
        </w:rPr>
        <w:t>연구도</w:t>
      </w:r>
      <w:r w:rsidRPr="00B61948">
        <w:rPr>
          <w:rFonts w:eastAsia="나눔명조" w:hint="eastAsia"/>
          <w:sz w:val="20"/>
          <w:szCs w:val="22"/>
        </w:rPr>
        <w:t xml:space="preserve"> </w:t>
      </w:r>
      <w:r w:rsidRPr="00B61948">
        <w:rPr>
          <w:rFonts w:eastAsia="나눔명조" w:hint="eastAsia"/>
          <w:sz w:val="20"/>
          <w:szCs w:val="22"/>
        </w:rPr>
        <w:t>존재한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Nd9J7oW","properties":{"formattedCitation":"(Paarlberg, Perry, and Hondeghem 2008; Schott and Pronk 2014; \\uc0\\u51060{}\\uc0\\u54616{}\\uc0\\u50689{}, \\uc0\\u50724{}\\uc0\\u48124{}\\uc0\\u51648{}, and \\u</w:instrText>
      </w:r>
      <w:r w:rsidR="005302F9" w:rsidRPr="00B61948">
        <w:rPr>
          <w:rFonts w:eastAsia="나눔명조" w:hint="eastAsia"/>
          <w:sz w:val="20"/>
          <w:szCs w:val="22"/>
        </w:rPr>
        <w:instrText xml:space="preserve">c0\\u51060{}\\uc0\\u49688{}\\uc0\\u50689{} 2017)","plainCitation":"(Paarlberg, Perry, and Hondeghem 2008; Schott and Pronk 2014; </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27,"uris":["http://zotero.org/users/5210800/items/CHEDJFFM"],</w:instrText>
      </w:r>
      <w:r w:rsidR="005302F9" w:rsidRPr="00B61948">
        <w:rPr>
          <w:rFonts w:eastAsia="나눔명조"/>
          <w:sz w:val="20"/>
          <w:szCs w:val="22"/>
        </w:rPr>
        <w:instrText>"uri":["http://zotero.org/users/5210800/items/CHEDJFFM"],"itemData":{"id":1427,"type":"chapter","container-title":"Motivation in public management: The call of public service","language":"English","note":"Citation Key: paarlberg_theory_2008","page":"268–293","publisher":"Oxford university press on demand","title":"From theory to practice: Strategies for applying public service motivation.","author":[{"family":"Paarlberg","given":"Laurie E"},{"family":"Perry","given":"James L."},{"family":"Hondeghem","given":"Annie"}],"editor":[{"family":"Perry","given":"James L."},{"family":"Hondeghem","given":"Annie"}],"issued":{"date-parts":[["2008"]]}}},{"id":1395,"uris":["http://zotero.org/users/5210800/items/IF9KVLYK"],"uri":["http://zotero.org/users/5210800/items/IF9KVLYK"],"itemData":{"id":1395,"type":"article-journal","abstract":"Purpose – First, the purpose of this paper is to contribute to the public service motivation (PSM) literature by increasing the limited knowledge of organizational antecedents of PSM. Second, by combining PSM with insights from self-determination theory (SDT), the paper aims to elucidate the link through which high-performance work systems (HPWS) relate to PSM.","container-title":"Evidence-based HRM: a Global Forum for Empirical Scholarship","DOI":"10.1108/EBHRM-07-2013-0021","ISSN":"2049-3983","issue":"1","language":"English","note":"Citation Key: fabian_homberg_dr_vurain_tabvuma_and_professor_klaus_heine_investigating_2014","page":"28–56","title":"Investigating and explaining organizational antecedents of PSM","volume":"2","author":[{"family":"Schott","given":"C."},{"family":"Pronk","given":"J.L.J."}],"editor":[{"family":"Fabian Homberg, Dr Vurain Tabvuma and Professor Klaus Heine","given":"Dr"}],"issued":{"date-parts":[["2014",5]]}}},{</w:instrText>
      </w:r>
      <w:r w:rsidR="005302F9" w:rsidRPr="00B61948">
        <w:rPr>
          <w:rFonts w:eastAsia="나눔명조" w:hint="eastAsia"/>
          <w:sz w:val="20"/>
          <w:szCs w:val="22"/>
        </w:rPr>
        <w:instrText>"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7"]]}}}],"schema":"https://github.com/citation-style-language/</w:instrText>
      </w:r>
      <w:r w:rsidR="005302F9" w:rsidRPr="00B61948">
        <w:rPr>
          <w:rFonts w:eastAsia="나눔명조"/>
          <w:sz w:val="20"/>
          <w:szCs w:val="22"/>
        </w:rPr>
        <w:instrText xml:space="preserve">schema/raw/master/csl-citation.json"} </w:instrText>
      </w:r>
      <w:r w:rsidR="007949BF" w:rsidRPr="00B61948">
        <w:rPr>
          <w:rFonts w:eastAsia="나눔명조"/>
          <w:sz w:val="20"/>
          <w:szCs w:val="22"/>
        </w:rPr>
        <w:fldChar w:fldCharType="separate"/>
      </w:r>
      <w:r w:rsidR="007949BF" w:rsidRPr="003820D2">
        <w:rPr>
          <w:rFonts w:eastAsia="나눔명조"/>
          <w:sz w:val="20"/>
          <w:szCs w:val="22"/>
        </w:rPr>
        <w:t>(Paarlberg</w:t>
      </w:r>
      <w:r w:rsidR="00265B70">
        <w:rPr>
          <w:rFonts w:eastAsia="나눔명조"/>
          <w:sz w:val="20"/>
          <w:szCs w:val="22"/>
        </w:rPr>
        <w:t xml:space="preserve"> et al., </w:t>
      </w:r>
      <w:r w:rsidR="007949BF" w:rsidRPr="003820D2">
        <w:rPr>
          <w:rFonts w:eastAsia="나눔명조"/>
          <w:sz w:val="20"/>
          <w:szCs w:val="22"/>
        </w:rPr>
        <w:t xml:space="preserve">2008; Schott </w:t>
      </w:r>
      <w:r w:rsidR="00A04BB2">
        <w:rPr>
          <w:rFonts w:eastAsia="나눔명조"/>
          <w:sz w:val="20"/>
          <w:szCs w:val="22"/>
        </w:rPr>
        <w:t>&amp;</w:t>
      </w:r>
      <w:r w:rsidR="007949BF" w:rsidRPr="003820D2">
        <w:rPr>
          <w:rFonts w:eastAsia="나눔명조"/>
          <w:sz w:val="20"/>
          <w:szCs w:val="22"/>
        </w:rPr>
        <w:t xml:space="preserve"> Pronk</w:t>
      </w:r>
      <w:r w:rsidR="00F451EA">
        <w:rPr>
          <w:rFonts w:eastAsia="나눔명조"/>
          <w:sz w:val="20"/>
          <w:szCs w:val="22"/>
        </w:rPr>
        <w:t>,</w:t>
      </w:r>
      <w:r w:rsidR="007949BF" w:rsidRPr="003820D2">
        <w:rPr>
          <w:rFonts w:eastAsia="나눔명조"/>
          <w:sz w:val="20"/>
          <w:szCs w:val="22"/>
        </w:rPr>
        <w:t xml:space="preserve"> 2014; </w:t>
      </w:r>
      <w:r w:rsidR="007949BF" w:rsidRPr="003820D2">
        <w:rPr>
          <w:rFonts w:eastAsia="나눔명조" w:hint="eastAsia"/>
          <w:sz w:val="20"/>
          <w:szCs w:val="22"/>
        </w:rPr>
        <w:t>이하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2017)</w:t>
      </w:r>
      <w:r w:rsidR="007949BF" w:rsidRPr="00B61948">
        <w:rPr>
          <w:rFonts w:eastAsia="나눔명조"/>
          <w:sz w:val="20"/>
          <w:szCs w:val="22"/>
        </w:rPr>
        <w:fldChar w:fldCharType="end"/>
      </w:r>
      <w:r w:rsidR="007949BF" w:rsidRPr="00B61948">
        <w:rPr>
          <w:rFonts w:eastAsia="나눔명조"/>
          <w:sz w:val="20"/>
          <w:szCs w:val="22"/>
        </w:rPr>
        <w:t xml:space="preserve">. </w:t>
      </w:r>
      <w:r w:rsidRPr="00B61948">
        <w:rPr>
          <w:rFonts w:eastAsia="나눔명조" w:hint="eastAsia"/>
          <w:sz w:val="20"/>
          <w:szCs w:val="22"/>
        </w:rPr>
        <w:t>또한</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Pr="00B61948">
        <w:rPr>
          <w:rFonts w:eastAsia="나눔명조" w:hint="eastAsia"/>
          <w:sz w:val="20"/>
          <w:szCs w:val="22"/>
        </w:rPr>
        <w:t xml:space="preserve"> </w:t>
      </w:r>
      <w:r w:rsidRPr="00B61948">
        <w:rPr>
          <w:rFonts w:eastAsia="나눔명조" w:hint="eastAsia"/>
          <w:sz w:val="20"/>
          <w:szCs w:val="22"/>
        </w:rPr>
        <w:t>강화하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공직종사자에게</w:t>
      </w:r>
      <w:r w:rsidRPr="00B61948">
        <w:rPr>
          <w:rFonts w:eastAsia="나눔명조" w:hint="eastAsia"/>
          <w:sz w:val="20"/>
          <w:szCs w:val="22"/>
        </w:rPr>
        <w:t xml:space="preserve"> </w:t>
      </w:r>
      <w:r w:rsidRPr="00B61948">
        <w:rPr>
          <w:rFonts w:eastAsia="나눔명조" w:hint="eastAsia"/>
          <w:sz w:val="20"/>
          <w:szCs w:val="22"/>
        </w:rPr>
        <w:t>충분한</w:t>
      </w:r>
      <w:r w:rsidRPr="00B61948">
        <w:rPr>
          <w:rFonts w:eastAsia="나눔명조" w:hint="eastAsia"/>
          <w:sz w:val="20"/>
          <w:szCs w:val="22"/>
        </w:rPr>
        <w:t xml:space="preserve"> </w:t>
      </w:r>
      <w:r w:rsidRPr="00B61948">
        <w:rPr>
          <w:rFonts w:eastAsia="나눔명조" w:hint="eastAsia"/>
          <w:sz w:val="20"/>
          <w:szCs w:val="22"/>
        </w:rPr>
        <w:t>재량권을</w:t>
      </w:r>
      <w:r w:rsidRPr="00B61948">
        <w:rPr>
          <w:rFonts w:eastAsia="나눔명조" w:hint="eastAsia"/>
          <w:sz w:val="20"/>
          <w:szCs w:val="22"/>
        </w:rPr>
        <w:t xml:space="preserve"> </w:t>
      </w:r>
      <w:r w:rsidRPr="00B61948">
        <w:rPr>
          <w:rFonts w:eastAsia="나눔명조" w:hint="eastAsia"/>
          <w:sz w:val="20"/>
          <w:szCs w:val="22"/>
        </w:rPr>
        <w:t>부여함과</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시의</w:t>
      </w:r>
      <w:r w:rsidRPr="00B61948">
        <w:rPr>
          <w:rFonts w:eastAsia="나눔명조" w:hint="eastAsia"/>
          <w:sz w:val="20"/>
          <w:szCs w:val="22"/>
        </w:rPr>
        <w:t xml:space="preserve"> </w:t>
      </w:r>
      <w:r w:rsidRPr="00B61948">
        <w:rPr>
          <w:rFonts w:eastAsia="나눔명조" w:hint="eastAsia"/>
          <w:sz w:val="20"/>
          <w:szCs w:val="22"/>
        </w:rPr>
        <w:t>결정이</w:t>
      </w:r>
      <w:r w:rsidRPr="00B61948">
        <w:rPr>
          <w:rFonts w:eastAsia="나눔명조" w:hint="eastAsia"/>
          <w:sz w:val="20"/>
          <w:szCs w:val="22"/>
        </w:rPr>
        <w:t xml:space="preserve"> </w:t>
      </w:r>
      <w:r w:rsidRPr="00B61948">
        <w:rPr>
          <w:rFonts w:eastAsia="나눔명조" w:hint="eastAsia"/>
          <w:sz w:val="20"/>
          <w:szCs w:val="22"/>
        </w:rPr>
        <w:t>공익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는지</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w:t>
      </w:r>
      <w:r w:rsidR="007949BF"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가치와</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일치하여</w:t>
      </w:r>
      <w:r w:rsidRPr="00B61948">
        <w:rPr>
          <w:rFonts w:eastAsia="나눔명조" w:hint="eastAsia"/>
          <w:sz w:val="20"/>
          <w:szCs w:val="22"/>
        </w:rPr>
        <w:t xml:space="preserve"> </w:t>
      </w:r>
      <w:r w:rsidRPr="00B61948">
        <w:rPr>
          <w:rFonts w:eastAsia="나눔명조" w:hint="eastAsia"/>
          <w:sz w:val="20"/>
          <w:szCs w:val="22"/>
        </w:rPr>
        <w:t>일체감을</w:t>
      </w:r>
      <w:r w:rsidRPr="00B61948">
        <w:rPr>
          <w:rFonts w:eastAsia="나눔명조" w:hint="eastAsia"/>
          <w:sz w:val="20"/>
          <w:szCs w:val="22"/>
        </w:rPr>
        <w:t xml:space="preserve"> </w:t>
      </w:r>
      <w:r w:rsidRPr="00B61948">
        <w:rPr>
          <w:rFonts w:eastAsia="나눔명조" w:hint="eastAsia"/>
          <w:sz w:val="20"/>
          <w:szCs w:val="22"/>
        </w:rPr>
        <w:t>갖는</w:t>
      </w:r>
      <w:r w:rsidRPr="00B61948">
        <w:rPr>
          <w:rFonts w:eastAsia="나눔명조" w:hint="eastAsia"/>
          <w:sz w:val="20"/>
          <w:szCs w:val="22"/>
        </w:rPr>
        <w:t xml:space="preserve"> </w:t>
      </w:r>
      <w:r w:rsidRPr="00B61948">
        <w:rPr>
          <w:rFonts w:eastAsia="나눔명조" w:hint="eastAsia"/>
          <w:sz w:val="20"/>
          <w:szCs w:val="22"/>
        </w:rPr>
        <w:t>것</w:t>
      </w:r>
      <w:r w:rsidR="007949BF" w:rsidRPr="00B61948">
        <w:rPr>
          <w:rFonts w:eastAsia="나눔명조" w:hint="eastAsia"/>
          <w:sz w:val="20"/>
          <w:szCs w:val="22"/>
        </w:rPr>
        <w:t>이</w:t>
      </w:r>
      <w:r w:rsidR="007949BF" w:rsidRPr="00B61948">
        <w:rPr>
          <w:rFonts w:eastAsia="나눔명조" w:hint="eastAsia"/>
          <w:sz w:val="20"/>
          <w:szCs w:val="22"/>
        </w:rPr>
        <w:t xml:space="preserve"> </w:t>
      </w:r>
      <w:r w:rsidRPr="00B61948">
        <w:rPr>
          <w:rFonts w:eastAsia="나눔명조" w:hint="eastAsia"/>
          <w:sz w:val="20"/>
          <w:szCs w:val="22"/>
        </w:rPr>
        <w:t>중요</w:t>
      </w:r>
      <w:r w:rsidR="007949BF" w:rsidRPr="00B61948">
        <w:rPr>
          <w:rFonts w:eastAsia="나눔명조" w:hint="eastAsia"/>
          <w:sz w:val="20"/>
          <w:szCs w:val="22"/>
        </w:rPr>
        <w:t>하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WBVvSEy","properties":{"formattedCitation":"(Moynihan and Pandey 2007; Paarlberg, E., and Lavigna 2010; Pandey, Wright, and Moynihan 2008)","plainCitation":"(Moynihan and Pandey 2007; Paarlberg, E., and Lavigna 2010; Pandey, Wright, and Moynihan 2008)","noteIndex":0},"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id":1393,"uris":["http://zotero.org/users/5210800/items/8XA3FZ4D"],"uri":["http://zotero.org/users/5210800/items/8XA3FZ4D"],"itemData":{"id":1393,"type":"article-journal","abstract":"A good deal of research has demonstrated how public service motivation (PSM) facilitates desirable organizational attitudes and behaviors such as job satisfaction, organizational commitment, and work effort. Other research has demonstrated that PSM predicts higher levels of social capital and altruistic behavior in society. Between these two strands of PSM research, there is a gap in knowledge about whether PSM matters to citizenship behavior internal to the organization. This article tests the direct and indirect relationship between individual levels of PSM and interpersonal citizenship behavior using a structural equation model. We also account for the effect of organizational environment by incorporating a measure of co-worker support. We find that PSM has a direct and positive effect on interpersonal citizenship behavior in public organizations, even when accounting for the significant role of co-worker support.","container-title":"International Public Management Journal","DOI":"10.1080/10967490801887947","ISSN":"1096-7494, 1559-3169","issue":"1","language":"English","note":"Citation Key: pandey_public_2008","page":"89–108","title":"Public Service Motivation and Interpersonal Citizenship Behavior in Public Organizations: Testing a Preliminary Model","title-short":"Public Service Motivation and Interpersonal Citizenship Behavior in Public Organizations","volume":"11","author":[{"family":"Pandey","given":"Sanjay K."},{"family":"Wright","given":"Bradley E."},{"family":"Moynihan","given":"Donald P."}],"issued":{"date-parts":[["2008",3]]}}}],"schema":"https://github.com/citation-style-language/schema/raw/master/csl-citation.json"} </w:instrText>
      </w:r>
      <w:r w:rsidR="007949BF" w:rsidRPr="00B61948">
        <w:rPr>
          <w:rFonts w:eastAsia="나눔명조"/>
          <w:sz w:val="20"/>
          <w:szCs w:val="22"/>
        </w:rPr>
        <w:fldChar w:fldCharType="separate"/>
      </w:r>
      <w:r w:rsidR="002C4115" w:rsidRPr="00B61948">
        <w:rPr>
          <w:sz w:val="20"/>
        </w:rPr>
        <w:t xml:space="preserve">(Moynihan </w:t>
      </w:r>
      <w:r w:rsidR="00A04BB2">
        <w:rPr>
          <w:sz w:val="20"/>
        </w:rPr>
        <w:t>&amp;</w:t>
      </w:r>
      <w:r w:rsidR="002C4115" w:rsidRPr="00B61948">
        <w:rPr>
          <w:sz w:val="20"/>
        </w:rPr>
        <w:t xml:space="preserve"> Pandey</w:t>
      </w:r>
      <w:r w:rsidR="0000244A">
        <w:rPr>
          <w:sz w:val="20"/>
        </w:rPr>
        <w:t>,</w:t>
      </w:r>
      <w:r w:rsidR="002C4115" w:rsidRPr="00B61948">
        <w:rPr>
          <w:sz w:val="20"/>
        </w:rPr>
        <w:t xml:space="preserve"> 2007; </w:t>
      </w:r>
      <w:r w:rsidR="00F451EA">
        <w:rPr>
          <w:sz w:val="20"/>
        </w:rPr>
        <w:t>Paarlberg</w:t>
      </w:r>
      <w:r w:rsidR="002C4115" w:rsidRPr="00B61948">
        <w:rPr>
          <w:sz w:val="20"/>
        </w:rPr>
        <w:t xml:space="preserve"> </w:t>
      </w:r>
      <w:r w:rsidR="00A04BB2">
        <w:rPr>
          <w:sz w:val="20"/>
        </w:rPr>
        <w:t>&amp;</w:t>
      </w:r>
      <w:r w:rsidR="002C4115" w:rsidRPr="00B61948">
        <w:rPr>
          <w:sz w:val="20"/>
        </w:rPr>
        <w:t xml:space="preserve"> Lavigna</w:t>
      </w:r>
      <w:r w:rsidR="0000244A">
        <w:rPr>
          <w:sz w:val="20"/>
        </w:rPr>
        <w:t>,</w:t>
      </w:r>
      <w:r w:rsidR="002C4115" w:rsidRPr="00B61948">
        <w:rPr>
          <w:sz w:val="20"/>
        </w:rPr>
        <w:t xml:space="preserve"> 2010; </w:t>
      </w:r>
      <w:r w:rsidR="0000244A">
        <w:rPr>
          <w:sz w:val="20"/>
        </w:rPr>
        <w:t>Pandey et al.,</w:t>
      </w:r>
      <w:r w:rsidR="002C4115" w:rsidRPr="00B61948">
        <w:rPr>
          <w:sz w:val="20"/>
        </w:rPr>
        <w:t xml:space="preserve"> 2008)</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증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007949BF" w:rsidRPr="00B61948">
        <w:rPr>
          <w:rFonts w:eastAsia="나눔명조" w:hint="eastAsia"/>
          <w:sz w:val="20"/>
          <w:szCs w:val="22"/>
        </w:rPr>
        <w:t>요인으로</w:t>
      </w:r>
      <w:r w:rsidR="007949BF" w:rsidRPr="00B61948">
        <w:rPr>
          <w:rFonts w:eastAsia="나눔명조" w:hint="eastAsia"/>
          <w:sz w:val="20"/>
          <w:szCs w:val="22"/>
        </w:rPr>
        <w:t xml:space="preserve"> </w:t>
      </w:r>
      <w:r w:rsidR="007949BF" w:rsidRPr="00B61948">
        <w:rPr>
          <w:rFonts w:eastAsia="나눔명조" w:hint="eastAsia"/>
          <w:sz w:val="20"/>
          <w:szCs w:val="22"/>
        </w:rPr>
        <w:t>간주되고</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hint="eastAsia"/>
          <w:sz w:val="20"/>
          <w:szCs w:val="22"/>
        </w:rPr>
        <w:t>.</w:t>
      </w:r>
    </w:p>
    <w:p w14:paraId="1F802623" w14:textId="30BACEBF" w:rsidR="004D452C" w:rsidRPr="00B61948" w:rsidRDefault="004D452C"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주체들</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개인간</w:t>
      </w:r>
      <w:r w:rsidRPr="00B61948">
        <w:rPr>
          <w:rFonts w:eastAsia="나눔명조" w:hint="eastAsia"/>
          <w:sz w:val="20"/>
          <w:szCs w:val="22"/>
        </w:rPr>
        <w:t xml:space="preserve">, </w:t>
      </w:r>
      <w:r w:rsidRPr="00B61948">
        <w:rPr>
          <w:rFonts w:eastAsia="나눔명조" w:hint="eastAsia"/>
          <w:sz w:val="20"/>
          <w:szCs w:val="22"/>
        </w:rPr>
        <w:t>집단간</w:t>
      </w:r>
      <w:r w:rsidRPr="00B61948">
        <w:rPr>
          <w:rFonts w:eastAsia="나눔명조" w:hint="eastAsia"/>
          <w:sz w:val="20"/>
          <w:szCs w:val="22"/>
        </w:rPr>
        <w:t xml:space="preserve">, </w:t>
      </w:r>
      <w:r w:rsidRPr="00B61948">
        <w:rPr>
          <w:rFonts w:eastAsia="나눔명조" w:hint="eastAsia"/>
          <w:sz w:val="20"/>
          <w:szCs w:val="22"/>
        </w:rPr>
        <w:t>개인</w:t>
      </w:r>
      <w:r w:rsidRPr="00B61948">
        <w:rPr>
          <w:rFonts w:eastAsia="나눔명조" w:hint="eastAsia"/>
          <w:sz w:val="20"/>
          <w:szCs w:val="22"/>
        </w:rPr>
        <w:t>-</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상호</w:t>
      </w:r>
      <w:r w:rsidRPr="00B61948">
        <w:rPr>
          <w:rFonts w:eastAsia="나눔명조" w:hint="eastAsia"/>
          <w:sz w:val="20"/>
          <w:szCs w:val="22"/>
        </w:rPr>
        <w:t xml:space="preserve"> </w:t>
      </w:r>
      <w:r w:rsidRPr="00B61948">
        <w:rPr>
          <w:rFonts w:eastAsia="나눔명조" w:hint="eastAsia"/>
          <w:sz w:val="20"/>
          <w:szCs w:val="22"/>
        </w:rPr>
        <w:t>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정보와</w:t>
      </w:r>
      <w:r w:rsidRPr="00B61948">
        <w:rPr>
          <w:rFonts w:eastAsia="나눔명조" w:hint="eastAsia"/>
          <w:sz w:val="20"/>
          <w:szCs w:val="22"/>
        </w:rPr>
        <w:t xml:space="preserve"> </w:t>
      </w:r>
      <w:r w:rsidRPr="00B61948">
        <w:rPr>
          <w:rFonts w:eastAsia="나눔명조" w:hint="eastAsia"/>
          <w:sz w:val="20"/>
          <w:szCs w:val="22"/>
        </w:rPr>
        <w:t>의견을</w:t>
      </w:r>
      <w:r w:rsidRPr="00B61948">
        <w:rPr>
          <w:rFonts w:eastAsia="나눔명조" w:hint="eastAsia"/>
          <w:sz w:val="20"/>
          <w:szCs w:val="22"/>
        </w:rPr>
        <w:t xml:space="preserve"> </w:t>
      </w:r>
      <w:r w:rsidRPr="00B61948">
        <w:rPr>
          <w:rFonts w:eastAsia="나눔명조" w:hint="eastAsia"/>
          <w:sz w:val="20"/>
          <w:szCs w:val="22"/>
        </w:rPr>
        <w:t>교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과정을</w:t>
      </w:r>
      <w:r w:rsidRPr="00B61948">
        <w:rPr>
          <w:rFonts w:eastAsia="나눔명조" w:hint="eastAsia"/>
          <w:sz w:val="20"/>
          <w:szCs w:val="22"/>
        </w:rPr>
        <w:t xml:space="preserve"> </w:t>
      </w:r>
      <w:r w:rsidRPr="00B61948">
        <w:rPr>
          <w:rFonts w:eastAsia="나눔명조" w:hint="eastAsia"/>
          <w:sz w:val="20"/>
          <w:szCs w:val="22"/>
        </w:rPr>
        <w:t>의미한다</w:t>
      </w:r>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3Uv733gw","properties":{"formattedCitation":"(Jones 1996)","plainCitation":"(Jones 1996)","noteIndex":0},"citationItems":[{"id":1530,"uris":["http://zotero.org/users/5210800/items/G6694HRV"],"uri":["http://zotero.org/users/5210800/items/G6694HRV"],"itemData":{"id":1530,"type":"article-journal","container-title":"Administrative Science Quarterly","issue":"3","page":"454-467","title":"Transaction Costs, Property Rights and Organizational Culture: An Exchange Perspective","volume":"28","author":[{"family":"Jones","given":"G. R."}],"issued":{"date-parts":[["1996"]]}}}],"schema":"https://github.com/citation-style-language/schema/raw/master/csl-citation.json"} </w:instrText>
      </w:r>
      <w:r w:rsidR="00DF4E62" w:rsidRPr="00B61948">
        <w:rPr>
          <w:rFonts w:eastAsia="나눔명조"/>
          <w:sz w:val="20"/>
          <w:szCs w:val="22"/>
        </w:rPr>
        <w:fldChar w:fldCharType="separate"/>
      </w:r>
      <w:r w:rsidR="00DF4E62" w:rsidRPr="00B61948">
        <w:rPr>
          <w:sz w:val="20"/>
        </w:rPr>
        <w:t>(Jones</w:t>
      </w:r>
      <w:r w:rsidR="0000244A">
        <w:rPr>
          <w:sz w:val="20"/>
        </w:rPr>
        <w:t>,</w:t>
      </w:r>
      <w:r w:rsidR="00DF4E62" w:rsidRPr="00B61948">
        <w:rPr>
          <w:sz w:val="20"/>
        </w:rPr>
        <w:t xml:space="preserve"> 1996)</w:t>
      </w:r>
      <w:r w:rsidR="00DF4E62"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위</w:t>
      </w:r>
      <w:r w:rsidRPr="00B61948">
        <w:rPr>
          <w:rFonts w:eastAsia="나눔명조" w:hint="eastAsia"/>
          <w:sz w:val="20"/>
          <w:szCs w:val="22"/>
        </w:rPr>
        <w:t xml:space="preserve"> </w:t>
      </w:r>
      <w:r w:rsidRPr="00B61948">
        <w:rPr>
          <w:rFonts w:eastAsia="나눔명조" w:hint="eastAsia"/>
          <w:sz w:val="20"/>
          <w:szCs w:val="22"/>
        </w:rPr>
        <w:t>선행연구들을</w:t>
      </w:r>
      <w:r w:rsidRPr="00B61948">
        <w:rPr>
          <w:rFonts w:eastAsia="나눔명조" w:hint="eastAsia"/>
          <w:sz w:val="20"/>
          <w:szCs w:val="22"/>
        </w:rPr>
        <w:t xml:space="preserve"> </w:t>
      </w:r>
      <w:r w:rsidRPr="00B61948">
        <w:rPr>
          <w:rFonts w:eastAsia="나눔명조" w:hint="eastAsia"/>
          <w:sz w:val="20"/>
          <w:szCs w:val="22"/>
        </w:rPr>
        <w:t>보면</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의사소통’이라는</w:t>
      </w:r>
      <w:proofErr w:type="spellEnd"/>
      <w:r w:rsidRPr="00B61948">
        <w:rPr>
          <w:rFonts w:eastAsia="나눔명조" w:hint="eastAsia"/>
          <w:sz w:val="20"/>
          <w:szCs w:val="22"/>
        </w:rPr>
        <w:t xml:space="preserve"> </w:t>
      </w:r>
      <w:r w:rsidRPr="00B61948">
        <w:rPr>
          <w:rFonts w:eastAsia="나눔명조" w:hint="eastAsia"/>
          <w:sz w:val="20"/>
          <w:szCs w:val="22"/>
        </w:rPr>
        <w:t>명확한</w:t>
      </w:r>
      <w:r w:rsidRPr="00B61948">
        <w:rPr>
          <w:rFonts w:eastAsia="나눔명조" w:hint="eastAsia"/>
          <w:sz w:val="20"/>
          <w:szCs w:val="22"/>
        </w:rPr>
        <w:t xml:space="preserve"> </w:t>
      </w:r>
      <w:r w:rsidRPr="00B61948">
        <w:rPr>
          <w:rFonts w:eastAsia="나눔명조" w:hint="eastAsia"/>
          <w:sz w:val="20"/>
          <w:szCs w:val="22"/>
        </w:rPr>
        <w:t>용어</w:t>
      </w:r>
      <w:r w:rsidRPr="00B61948">
        <w:rPr>
          <w:rFonts w:eastAsia="나눔명조" w:hint="eastAsia"/>
          <w:sz w:val="20"/>
          <w:szCs w:val="22"/>
        </w:rPr>
        <w:t xml:space="preserve"> </w:t>
      </w:r>
      <w:r w:rsidRPr="00B61948">
        <w:rPr>
          <w:rFonts w:eastAsia="나눔명조" w:hint="eastAsia"/>
          <w:sz w:val="20"/>
          <w:szCs w:val="22"/>
        </w:rPr>
        <w:t>사용이</w:t>
      </w:r>
      <w:r w:rsidRPr="00B61948">
        <w:rPr>
          <w:rFonts w:eastAsia="나눔명조" w:hint="eastAsia"/>
          <w:sz w:val="20"/>
          <w:szCs w:val="22"/>
        </w:rPr>
        <w:t xml:space="preserve"> </w:t>
      </w:r>
      <w:r w:rsidRPr="00B61948">
        <w:rPr>
          <w:rFonts w:eastAsia="나눔명조" w:hint="eastAsia"/>
          <w:sz w:val="20"/>
          <w:szCs w:val="22"/>
        </w:rPr>
        <w:t>부재할</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의사소통’이</w:t>
      </w:r>
      <w:proofErr w:type="spellEnd"/>
      <w:r w:rsidRPr="00B61948">
        <w:rPr>
          <w:rFonts w:eastAsia="나눔명조" w:hint="eastAsia"/>
          <w:sz w:val="20"/>
          <w:szCs w:val="22"/>
        </w:rPr>
        <w:t xml:space="preserve"> </w:t>
      </w:r>
      <w:r w:rsidRPr="00B61948">
        <w:rPr>
          <w:rFonts w:eastAsia="나눔명조" w:hint="eastAsia"/>
          <w:sz w:val="20"/>
          <w:szCs w:val="22"/>
        </w:rPr>
        <w:t>선행하지</w:t>
      </w:r>
      <w:r w:rsidRPr="00B61948">
        <w:rPr>
          <w:rFonts w:eastAsia="나눔명조" w:hint="eastAsia"/>
          <w:sz w:val="20"/>
          <w:szCs w:val="22"/>
        </w:rPr>
        <w:t xml:space="preserve"> </w:t>
      </w:r>
      <w:r w:rsidRPr="00B61948">
        <w:rPr>
          <w:rFonts w:eastAsia="나눔명조" w:hint="eastAsia"/>
          <w:sz w:val="20"/>
          <w:szCs w:val="22"/>
        </w:rPr>
        <w:t>않고는</w:t>
      </w:r>
      <w:r w:rsidRPr="00B61948">
        <w:rPr>
          <w:rFonts w:eastAsia="나눔명조" w:hint="eastAsia"/>
          <w:sz w:val="20"/>
          <w:szCs w:val="22"/>
        </w:rPr>
        <w:t xml:space="preserve"> </w:t>
      </w:r>
      <w:r w:rsidRPr="00B61948">
        <w:rPr>
          <w:rFonts w:eastAsia="나눔명조" w:hint="eastAsia"/>
          <w:sz w:val="20"/>
          <w:szCs w:val="22"/>
        </w:rPr>
        <w:t>취득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없는</w:t>
      </w:r>
      <w:r w:rsidRPr="00B61948">
        <w:rPr>
          <w:rFonts w:eastAsia="나눔명조" w:hint="eastAsia"/>
          <w:sz w:val="20"/>
          <w:szCs w:val="22"/>
        </w:rPr>
        <w:t xml:space="preserve"> </w:t>
      </w:r>
      <w:r w:rsidRPr="00B61948">
        <w:rPr>
          <w:rFonts w:eastAsia="나눔명조" w:hint="eastAsia"/>
          <w:sz w:val="20"/>
          <w:szCs w:val="22"/>
        </w:rPr>
        <w:t>요인들을</w:t>
      </w:r>
      <w:r w:rsidRPr="00B61948">
        <w:rPr>
          <w:rFonts w:eastAsia="나눔명조" w:hint="eastAsia"/>
          <w:sz w:val="20"/>
          <w:szCs w:val="22"/>
        </w:rPr>
        <w:t xml:space="preserve"> </w:t>
      </w:r>
      <w:r w:rsidRPr="00B61948">
        <w:rPr>
          <w:rFonts w:eastAsia="나눔명조" w:hint="eastAsia"/>
          <w:sz w:val="20"/>
          <w:szCs w:val="22"/>
        </w:rPr>
        <w:t>다수</w:t>
      </w:r>
      <w:r w:rsidRPr="00B61948">
        <w:rPr>
          <w:rFonts w:eastAsia="나눔명조" w:hint="eastAsia"/>
          <w:sz w:val="20"/>
          <w:szCs w:val="22"/>
        </w:rPr>
        <w:t xml:space="preserve"> </w:t>
      </w:r>
      <w:r w:rsidRPr="00B61948">
        <w:rPr>
          <w:rFonts w:eastAsia="나눔명조" w:hint="eastAsia"/>
          <w:sz w:val="20"/>
          <w:szCs w:val="22"/>
        </w:rPr>
        <w:t>언급하고</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 xml:space="preserve">, </w:t>
      </w:r>
      <w:r w:rsidRPr="00B61948">
        <w:rPr>
          <w:rFonts w:eastAsia="나눔명조" w:hint="eastAsia"/>
          <w:sz w:val="20"/>
          <w:szCs w:val="22"/>
        </w:rPr>
        <w:t>의사소통을</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활용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필요성을</w:t>
      </w:r>
      <w:r w:rsidRPr="00B61948">
        <w:rPr>
          <w:rFonts w:eastAsia="나눔명조" w:hint="eastAsia"/>
          <w:sz w:val="20"/>
          <w:szCs w:val="22"/>
        </w:rPr>
        <w:t xml:space="preserve"> </w:t>
      </w:r>
      <w:r w:rsidRPr="00B61948">
        <w:rPr>
          <w:rFonts w:eastAsia="나눔명조" w:hint="eastAsia"/>
          <w:sz w:val="20"/>
          <w:szCs w:val="22"/>
        </w:rPr>
        <w:t>시사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업무</w:t>
      </w:r>
      <w:r w:rsidRPr="00B61948">
        <w:rPr>
          <w:rFonts w:eastAsia="나눔명조" w:hint="eastAsia"/>
          <w:sz w:val="20"/>
          <w:szCs w:val="22"/>
        </w:rPr>
        <w:t xml:space="preserve"> </w:t>
      </w:r>
      <w:r w:rsidRPr="00B61948">
        <w:rPr>
          <w:rFonts w:eastAsia="나눔명조" w:hint="eastAsia"/>
          <w:sz w:val="20"/>
          <w:szCs w:val="22"/>
        </w:rPr>
        <w:t>모호성을</w:t>
      </w:r>
      <w:r w:rsidRPr="00B61948">
        <w:rPr>
          <w:rFonts w:eastAsia="나눔명조" w:hint="eastAsia"/>
          <w:sz w:val="20"/>
          <w:szCs w:val="22"/>
        </w:rPr>
        <w:t xml:space="preserve"> </w:t>
      </w:r>
      <w:r w:rsidRPr="00B61948">
        <w:rPr>
          <w:rFonts w:eastAsia="나눔명조" w:hint="eastAsia"/>
          <w:sz w:val="20"/>
          <w:szCs w:val="22"/>
        </w:rPr>
        <w:t>낮추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업무분장과</w:t>
      </w:r>
      <w:r w:rsidRPr="00B61948">
        <w:rPr>
          <w:rFonts w:eastAsia="나눔명조" w:hint="eastAsia"/>
          <w:sz w:val="20"/>
          <w:szCs w:val="22"/>
        </w:rPr>
        <w:t xml:space="preserve"> </w:t>
      </w:r>
      <w:r w:rsidRPr="00B61948">
        <w:rPr>
          <w:rFonts w:eastAsia="나눔명조" w:hint="eastAsia"/>
          <w:sz w:val="20"/>
          <w:szCs w:val="22"/>
        </w:rPr>
        <w:t>범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목적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상세한</w:t>
      </w:r>
      <w:r w:rsidRPr="00B61948">
        <w:rPr>
          <w:rFonts w:eastAsia="나눔명조" w:hint="eastAsia"/>
          <w:sz w:val="20"/>
          <w:szCs w:val="22"/>
        </w:rPr>
        <w:t xml:space="preserve"> </w:t>
      </w:r>
      <w:r w:rsidRPr="00B61948">
        <w:rPr>
          <w:rFonts w:eastAsia="나눔명조" w:hint="eastAsia"/>
          <w:sz w:val="20"/>
          <w:szCs w:val="22"/>
        </w:rPr>
        <w:t>지시와</w:t>
      </w:r>
      <w:r w:rsidRPr="00B61948">
        <w:rPr>
          <w:rFonts w:eastAsia="나눔명조" w:hint="eastAsia"/>
          <w:sz w:val="20"/>
          <w:szCs w:val="22"/>
        </w:rPr>
        <w:t xml:space="preserve"> </w:t>
      </w:r>
      <w:r w:rsidRPr="00B61948">
        <w:rPr>
          <w:rFonts w:eastAsia="나눔명조" w:hint="eastAsia"/>
          <w:sz w:val="20"/>
          <w:szCs w:val="22"/>
        </w:rPr>
        <w:t>문의가</w:t>
      </w:r>
      <w:r w:rsidRPr="00B61948">
        <w:rPr>
          <w:rFonts w:eastAsia="나눔명조" w:hint="eastAsia"/>
          <w:sz w:val="20"/>
          <w:szCs w:val="22"/>
        </w:rPr>
        <w:t xml:space="preserve"> </w:t>
      </w:r>
      <w:r w:rsidRPr="00B61948">
        <w:rPr>
          <w:rFonts w:eastAsia="나눔명조" w:hint="eastAsia"/>
          <w:sz w:val="20"/>
          <w:szCs w:val="22"/>
        </w:rPr>
        <w:t>필요하다</w:t>
      </w:r>
      <w:r w:rsidRPr="00B61948">
        <w:rPr>
          <w:rFonts w:eastAsia="나눔명조" w:hint="eastAsia"/>
          <w:sz w:val="20"/>
          <w:szCs w:val="22"/>
        </w:rPr>
        <w:t xml:space="preserve">. </w:t>
      </w:r>
      <w:r w:rsidRPr="00B61948">
        <w:rPr>
          <w:rFonts w:eastAsia="나눔명조" w:hint="eastAsia"/>
          <w:sz w:val="20"/>
          <w:szCs w:val="22"/>
        </w:rPr>
        <w:t>상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동료와의</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개선</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의존성</w:t>
      </w:r>
      <w:r w:rsidRPr="00B61948">
        <w:rPr>
          <w:rFonts w:eastAsia="나눔명조" w:hint="eastAsia"/>
          <w:sz w:val="20"/>
          <w:szCs w:val="22"/>
        </w:rPr>
        <w:t xml:space="preserve"> </w:t>
      </w:r>
      <w:r w:rsidRPr="00B61948">
        <w:rPr>
          <w:rFonts w:eastAsia="나눔명조" w:hint="eastAsia"/>
          <w:sz w:val="20"/>
          <w:szCs w:val="22"/>
        </w:rPr>
        <w:t>인식</w:t>
      </w:r>
      <w:r w:rsidRPr="00B61948">
        <w:rPr>
          <w:rFonts w:eastAsia="나눔명조" w:hint="eastAsia"/>
          <w:sz w:val="20"/>
          <w:szCs w:val="22"/>
        </w:rPr>
        <w:t xml:space="preserve"> </w:t>
      </w:r>
      <w:r w:rsidRPr="00B61948">
        <w:rPr>
          <w:rFonts w:eastAsia="나눔명조" w:hint="eastAsia"/>
          <w:sz w:val="20"/>
          <w:szCs w:val="22"/>
        </w:rPr>
        <w:t>제고를</w:t>
      </w:r>
      <w:r w:rsidRPr="00B61948">
        <w:rPr>
          <w:rFonts w:eastAsia="나눔명조" w:hint="eastAsia"/>
          <w:sz w:val="20"/>
          <w:szCs w:val="22"/>
        </w:rPr>
        <w:t xml:space="preserve"> </w:t>
      </w:r>
      <w:r w:rsidRPr="00B61948">
        <w:rPr>
          <w:rFonts w:eastAsia="나눔명조" w:hint="eastAsia"/>
          <w:sz w:val="20"/>
          <w:szCs w:val="22"/>
        </w:rPr>
        <w:t>위해서</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빈번한</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있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가치와</w:t>
      </w:r>
      <w:r w:rsidRPr="00B61948">
        <w:rPr>
          <w:rFonts w:eastAsia="나눔명조" w:hint="eastAsia"/>
          <w:sz w:val="20"/>
          <w:szCs w:val="22"/>
        </w:rPr>
        <w:t xml:space="preserve"> </w:t>
      </w:r>
      <w:r w:rsidRPr="00B61948">
        <w:rPr>
          <w:rFonts w:eastAsia="나눔명조" w:hint="eastAsia"/>
          <w:sz w:val="20"/>
          <w:szCs w:val="22"/>
        </w:rPr>
        <w:t>목표를</w:t>
      </w:r>
      <w:r w:rsidRPr="00B61948">
        <w:rPr>
          <w:rFonts w:eastAsia="나눔명조" w:hint="eastAsia"/>
          <w:sz w:val="20"/>
          <w:szCs w:val="22"/>
        </w:rPr>
        <w:t xml:space="preserve"> </w:t>
      </w:r>
      <w:r w:rsidRPr="00B61948">
        <w:rPr>
          <w:rFonts w:eastAsia="나눔명조" w:hint="eastAsia"/>
          <w:sz w:val="20"/>
          <w:szCs w:val="22"/>
        </w:rPr>
        <w:t>명확히</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공통의</w:t>
      </w:r>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인식을</w:t>
      </w:r>
      <w:r w:rsidRPr="00B61948">
        <w:rPr>
          <w:rFonts w:eastAsia="나눔명조" w:hint="eastAsia"/>
          <w:sz w:val="20"/>
          <w:szCs w:val="22"/>
        </w:rPr>
        <w:t xml:space="preserve"> </w:t>
      </w:r>
      <w:r w:rsidRPr="00B61948">
        <w:rPr>
          <w:rFonts w:eastAsia="나눔명조" w:hint="eastAsia"/>
          <w:sz w:val="20"/>
          <w:szCs w:val="22"/>
        </w:rPr>
        <w:t>제고하려면</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lastRenderedPageBreak/>
        <w:t>빈번하고</w:t>
      </w:r>
      <w:r w:rsidRPr="00B61948">
        <w:rPr>
          <w:rFonts w:eastAsia="나눔명조" w:hint="eastAsia"/>
          <w:sz w:val="20"/>
          <w:szCs w:val="22"/>
        </w:rPr>
        <w:t xml:space="preserve"> </w:t>
      </w:r>
      <w:r w:rsidRPr="00B61948">
        <w:rPr>
          <w:rFonts w:eastAsia="나눔명조" w:hint="eastAsia"/>
          <w:sz w:val="20"/>
          <w:szCs w:val="22"/>
        </w:rPr>
        <w:t>개방적인</w:t>
      </w:r>
      <w:r w:rsidRPr="00B61948">
        <w:rPr>
          <w:rFonts w:eastAsia="나눔명조" w:hint="eastAsia"/>
          <w:sz w:val="20"/>
          <w:szCs w:val="22"/>
        </w:rPr>
        <w:t xml:space="preserve"> </w:t>
      </w:r>
      <w:r w:rsidRPr="00B61948">
        <w:rPr>
          <w:rFonts w:eastAsia="나눔명조" w:hint="eastAsia"/>
          <w:sz w:val="20"/>
          <w:szCs w:val="22"/>
        </w:rPr>
        <w:t>의견교류가</w:t>
      </w:r>
      <w:r w:rsidRPr="00B61948">
        <w:rPr>
          <w:rFonts w:eastAsia="나눔명조" w:hint="eastAsia"/>
          <w:sz w:val="20"/>
          <w:szCs w:val="22"/>
        </w:rPr>
        <w:t xml:space="preserve"> </w:t>
      </w:r>
      <w:r w:rsidRPr="00B61948">
        <w:rPr>
          <w:rFonts w:eastAsia="나눔명조" w:hint="eastAsia"/>
          <w:sz w:val="20"/>
          <w:szCs w:val="22"/>
        </w:rPr>
        <w:t>중요할</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조직에서</w:t>
      </w:r>
      <w:r w:rsidRPr="00B61948">
        <w:rPr>
          <w:rFonts w:eastAsia="나눔명조" w:hint="eastAsia"/>
          <w:sz w:val="20"/>
          <w:szCs w:val="22"/>
        </w:rPr>
        <w:t xml:space="preserve"> </w:t>
      </w: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감정</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정보</w:t>
      </w:r>
      <w:r w:rsidRPr="00B61948">
        <w:rPr>
          <w:rFonts w:eastAsia="나눔명조" w:hint="eastAsia"/>
          <w:sz w:val="20"/>
          <w:szCs w:val="22"/>
        </w:rPr>
        <w:t xml:space="preserve"> </w:t>
      </w:r>
      <w:r w:rsidRPr="00B61948">
        <w:rPr>
          <w:rFonts w:eastAsia="나눔명조" w:hint="eastAsia"/>
          <w:sz w:val="20"/>
          <w:szCs w:val="22"/>
        </w:rPr>
        <w:t>공유를</w:t>
      </w:r>
      <w:r w:rsidRPr="00B61948">
        <w:rPr>
          <w:rFonts w:eastAsia="나눔명조" w:hint="eastAsia"/>
          <w:sz w:val="20"/>
          <w:szCs w:val="22"/>
        </w:rPr>
        <w:t xml:space="preserve"> </w:t>
      </w:r>
      <w:r w:rsidRPr="00B61948">
        <w:rPr>
          <w:rFonts w:eastAsia="나눔명조" w:hint="eastAsia"/>
          <w:sz w:val="20"/>
          <w:szCs w:val="22"/>
        </w:rPr>
        <w:t>넘어서</w:t>
      </w:r>
      <w:r w:rsidRPr="00B61948">
        <w:rPr>
          <w:rFonts w:eastAsia="나눔명조" w:hint="eastAsia"/>
          <w:sz w:val="20"/>
          <w:szCs w:val="22"/>
        </w:rPr>
        <w:t xml:space="preserve">, </w:t>
      </w:r>
      <w:r w:rsidRPr="00B61948">
        <w:rPr>
          <w:rFonts w:eastAsia="나눔명조" w:hint="eastAsia"/>
          <w:sz w:val="20"/>
          <w:szCs w:val="22"/>
        </w:rPr>
        <w:t>관리자와</w:t>
      </w:r>
      <w:r w:rsidRPr="00B61948">
        <w:rPr>
          <w:rFonts w:eastAsia="나눔명조" w:hint="eastAsia"/>
          <w:sz w:val="20"/>
          <w:szCs w:val="22"/>
        </w:rPr>
        <w:t xml:space="preserve"> </w:t>
      </w:r>
      <w:r w:rsidRPr="00B61948">
        <w:rPr>
          <w:rFonts w:eastAsia="나눔명조" w:hint="eastAsia"/>
          <w:sz w:val="20"/>
          <w:szCs w:val="22"/>
        </w:rPr>
        <w:t>비관리자</w:t>
      </w:r>
      <w:r w:rsidRPr="00B61948">
        <w:rPr>
          <w:rFonts w:eastAsia="나눔명조" w:hint="eastAsia"/>
          <w:sz w:val="20"/>
          <w:szCs w:val="22"/>
        </w:rPr>
        <w:t xml:space="preserve">, </w:t>
      </w:r>
      <w:r w:rsidRPr="00B61948">
        <w:rPr>
          <w:rFonts w:eastAsia="나눔명조" w:hint="eastAsia"/>
          <w:sz w:val="20"/>
          <w:szCs w:val="22"/>
        </w:rPr>
        <w:t>관리자간</w:t>
      </w:r>
      <w:r w:rsidRPr="00B61948">
        <w:rPr>
          <w:rFonts w:eastAsia="나눔명조" w:hint="eastAsia"/>
          <w:sz w:val="20"/>
          <w:szCs w:val="22"/>
        </w:rPr>
        <w:t xml:space="preserve">, </w:t>
      </w:r>
      <w:r w:rsidR="00367E96" w:rsidRPr="00B61948">
        <w:rPr>
          <w:rFonts w:eastAsia="나눔명조" w:hint="eastAsia"/>
          <w:sz w:val="20"/>
          <w:szCs w:val="22"/>
        </w:rPr>
        <w:t>부처</w:t>
      </w:r>
      <w:r w:rsidR="00367E96" w:rsidRPr="00B61948">
        <w:rPr>
          <w:rFonts w:eastAsia="나눔명조" w:hint="eastAsia"/>
          <w:sz w:val="20"/>
          <w:szCs w:val="22"/>
        </w:rPr>
        <w:t xml:space="preserve"> </w:t>
      </w:r>
      <w:r w:rsidR="00367E96"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업무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정보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업무목표와</w:t>
      </w:r>
      <w:r w:rsidRPr="00B61948">
        <w:rPr>
          <w:rFonts w:eastAsia="나눔명조" w:hint="eastAsia"/>
          <w:sz w:val="20"/>
          <w:szCs w:val="22"/>
        </w:rPr>
        <w:t xml:space="preserve"> </w:t>
      </w:r>
      <w:r w:rsidRPr="00B61948">
        <w:rPr>
          <w:rFonts w:eastAsia="나눔명조" w:hint="eastAsia"/>
          <w:sz w:val="20"/>
          <w:szCs w:val="22"/>
        </w:rPr>
        <w:t>지시를</w:t>
      </w:r>
      <w:r w:rsidRPr="00B61948">
        <w:rPr>
          <w:rFonts w:eastAsia="나눔명조" w:hint="eastAsia"/>
          <w:sz w:val="20"/>
          <w:szCs w:val="22"/>
        </w:rPr>
        <w:t xml:space="preserve"> </w:t>
      </w:r>
      <w:r w:rsidRPr="00B61948">
        <w:rPr>
          <w:rFonts w:eastAsia="나눔명조" w:hint="eastAsia"/>
          <w:sz w:val="20"/>
          <w:szCs w:val="22"/>
        </w:rPr>
        <w:t>수용하고</w:t>
      </w:r>
      <w:r w:rsidRPr="00B61948">
        <w:rPr>
          <w:rFonts w:eastAsia="나눔명조" w:hint="eastAsia"/>
          <w:sz w:val="20"/>
          <w:szCs w:val="22"/>
        </w:rPr>
        <w:t xml:space="preserve"> </w:t>
      </w:r>
      <w:r w:rsidRPr="00B61948">
        <w:rPr>
          <w:rFonts w:eastAsia="나눔명조" w:hint="eastAsia"/>
          <w:sz w:val="20"/>
          <w:szCs w:val="22"/>
        </w:rPr>
        <w:t>이해도를</w:t>
      </w:r>
      <w:r w:rsidRPr="00B61948">
        <w:rPr>
          <w:rFonts w:eastAsia="나눔명조" w:hint="eastAsia"/>
          <w:sz w:val="20"/>
          <w:szCs w:val="22"/>
        </w:rPr>
        <w:t xml:space="preserve"> </w:t>
      </w:r>
      <w:r w:rsidRPr="00B61948">
        <w:rPr>
          <w:rFonts w:eastAsia="나눔명조" w:hint="eastAsia"/>
          <w:sz w:val="20"/>
          <w:szCs w:val="22"/>
        </w:rPr>
        <w:t>높임으로써</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조직경험을</w:t>
      </w:r>
      <w:r w:rsidRPr="00B61948">
        <w:rPr>
          <w:rFonts w:eastAsia="나눔명조" w:hint="eastAsia"/>
          <w:sz w:val="20"/>
          <w:szCs w:val="22"/>
        </w:rPr>
        <w:t xml:space="preserve"> </w:t>
      </w:r>
      <w:r w:rsidRPr="00B61948">
        <w:rPr>
          <w:rFonts w:eastAsia="나눔명조" w:hint="eastAsia"/>
          <w:sz w:val="20"/>
          <w:szCs w:val="22"/>
        </w:rPr>
        <w:t>증</w:t>
      </w:r>
      <w:r w:rsidR="00367E96" w:rsidRPr="00B61948">
        <w:rPr>
          <w:rFonts w:eastAsia="나눔명조" w:hint="eastAsia"/>
          <w:sz w:val="20"/>
          <w:szCs w:val="22"/>
        </w:rPr>
        <w:t>가</w:t>
      </w:r>
      <w:r w:rsidRPr="00B61948">
        <w:rPr>
          <w:rFonts w:eastAsia="나눔명조" w:hint="eastAsia"/>
          <w:sz w:val="20"/>
          <w:szCs w:val="22"/>
        </w:rPr>
        <w:t>시키고</w:t>
      </w:r>
      <w:r w:rsidRPr="00B61948">
        <w:rPr>
          <w:rFonts w:eastAsia="나눔명조" w:hint="eastAsia"/>
          <w:sz w:val="20"/>
          <w:szCs w:val="22"/>
        </w:rPr>
        <w:t xml:space="preserve"> </w:t>
      </w:r>
      <w:r w:rsidRPr="00B61948">
        <w:rPr>
          <w:rFonts w:eastAsia="나눔명조" w:hint="eastAsia"/>
          <w:sz w:val="20"/>
          <w:szCs w:val="22"/>
        </w:rPr>
        <w:t>업무이행성과를</w:t>
      </w:r>
      <w:r w:rsidRPr="00B61948">
        <w:rPr>
          <w:rFonts w:eastAsia="나눔명조" w:hint="eastAsia"/>
          <w:sz w:val="20"/>
          <w:szCs w:val="22"/>
        </w:rPr>
        <w:t xml:space="preserve"> </w:t>
      </w:r>
      <w:r w:rsidRPr="00B61948">
        <w:rPr>
          <w:rFonts w:eastAsia="나눔명조" w:hint="eastAsia"/>
          <w:sz w:val="20"/>
          <w:szCs w:val="22"/>
        </w:rPr>
        <w:t>높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주요한</w:t>
      </w:r>
      <w:r w:rsidRPr="00B61948">
        <w:rPr>
          <w:rFonts w:eastAsia="나눔명조" w:hint="eastAsia"/>
          <w:sz w:val="20"/>
          <w:szCs w:val="22"/>
        </w:rPr>
        <w:t xml:space="preserve"> </w:t>
      </w:r>
      <w:r w:rsidRPr="00B61948">
        <w:rPr>
          <w:rFonts w:eastAsia="나눔명조" w:hint="eastAsia"/>
          <w:sz w:val="20"/>
          <w:szCs w:val="22"/>
        </w:rPr>
        <w:t>수단이</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이러한</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조직경험과</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향상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Pr="00B61948">
        <w:rPr>
          <w:rFonts w:eastAsia="나눔명조" w:hint="eastAsia"/>
          <w:sz w:val="20"/>
          <w:szCs w:val="22"/>
        </w:rPr>
        <w:t xml:space="preserve"> </w:t>
      </w:r>
      <w:r w:rsidRPr="00B61948">
        <w:rPr>
          <w:rFonts w:eastAsia="나눔명조" w:hint="eastAsia"/>
          <w:sz w:val="20"/>
          <w:szCs w:val="22"/>
        </w:rPr>
        <w:t>강화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1243E2E3" w14:textId="77777777" w:rsidR="004D452C" w:rsidRPr="00B61948" w:rsidRDefault="004D452C" w:rsidP="00265BC3">
      <w:pPr>
        <w:widowControl/>
        <w:wordWrap/>
        <w:autoSpaceDE/>
        <w:autoSpaceDN/>
        <w:spacing w:before="120" w:after="120" w:line="276" w:lineRule="auto"/>
        <w:rPr>
          <w:rFonts w:eastAsia="나눔명조"/>
          <w:sz w:val="20"/>
          <w:szCs w:val="22"/>
        </w:rPr>
      </w:pPr>
    </w:p>
    <w:p w14:paraId="5163CD98" w14:textId="563A782F" w:rsidR="004D452C" w:rsidRPr="00B61948" w:rsidRDefault="004D452C"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4</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되고</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진행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CD323B8" w14:textId="77777777" w:rsidR="004D452C" w:rsidRPr="00B61948" w:rsidRDefault="004D452C" w:rsidP="00265BC3">
      <w:pPr>
        <w:widowControl/>
        <w:wordWrap/>
        <w:autoSpaceDE/>
        <w:autoSpaceDN/>
        <w:spacing w:before="120" w:after="120" w:line="276" w:lineRule="auto"/>
        <w:rPr>
          <w:rFonts w:eastAsia="나눔명조"/>
          <w:sz w:val="20"/>
          <w:szCs w:val="22"/>
        </w:rPr>
      </w:pPr>
    </w:p>
    <w:p w14:paraId="4B0E5270" w14:textId="1307DF5D" w:rsidR="004D452C" w:rsidRPr="00B61948" w:rsidRDefault="004D452C"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의사소통은</w:t>
      </w:r>
      <w:r w:rsidRPr="00B61948">
        <w:rPr>
          <w:rFonts w:eastAsia="나눔명조" w:hint="eastAsia"/>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r w:rsidRPr="00B61948">
        <w:rPr>
          <w:rFonts w:eastAsia="나눔명조" w:hint="eastAsia"/>
          <w:sz w:val="20"/>
          <w:szCs w:val="22"/>
        </w:rPr>
        <w:t>하향적</w:t>
      </w:r>
      <w:r w:rsidRPr="00B61948">
        <w:rPr>
          <w:rFonts w:eastAsia="나눔명조" w:hint="eastAsia"/>
          <w:sz w:val="20"/>
          <w:szCs w:val="22"/>
        </w:rPr>
        <w:t xml:space="preserve">, </w:t>
      </w:r>
      <w:r w:rsidRPr="00B61948">
        <w:rPr>
          <w:rFonts w:eastAsia="나눔명조" w:hint="eastAsia"/>
          <w:sz w:val="20"/>
          <w:szCs w:val="22"/>
        </w:rPr>
        <w:t>수평적</w:t>
      </w:r>
      <w:r w:rsidRPr="00B61948">
        <w:rPr>
          <w:rFonts w:eastAsia="나눔명조" w:hint="eastAsia"/>
          <w:sz w:val="20"/>
          <w:szCs w:val="22"/>
        </w:rPr>
        <w:t xml:space="preserve"> </w:t>
      </w:r>
      <w:r w:rsidRPr="00B61948">
        <w:rPr>
          <w:rFonts w:eastAsia="나눔명조" w:hint="eastAsia"/>
          <w:sz w:val="20"/>
          <w:szCs w:val="22"/>
        </w:rPr>
        <w:t>커뮤니케이션으로</w:t>
      </w:r>
      <w:r w:rsidRPr="00B61948">
        <w:rPr>
          <w:rFonts w:eastAsia="나눔명조" w:hint="eastAsia"/>
          <w:sz w:val="20"/>
          <w:szCs w:val="22"/>
        </w:rPr>
        <w:t xml:space="preserve"> </w:t>
      </w:r>
      <w:r w:rsidRPr="00B61948">
        <w:rPr>
          <w:rFonts w:eastAsia="나눔명조" w:hint="eastAsia"/>
          <w:sz w:val="20"/>
          <w:szCs w:val="22"/>
        </w:rPr>
        <w:t>구분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7949BF" w:rsidRPr="00B61948">
        <w:rPr>
          <w:rFonts w:eastAsia="나눔명조"/>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하위구성원이</w:t>
      </w:r>
      <w:r w:rsidRPr="00B61948">
        <w:rPr>
          <w:rFonts w:eastAsia="나눔명조" w:hint="eastAsia"/>
          <w:sz w:val="20"/>
          <w:szCs w:val="22"/>
        </w:rPr>
        <w:t xml:space="preserve"> </w:t>
      </w:r>
      <w:r w:rsidRPr="00B61948">
        <w:rPr>
          <w:rFonts w:eastAsia="나눔명조" w:hint="eastAsia"/>
          <w:sz w:val="20"/>
          <w:szCs w:val="22"/>
        </w:rPr>
        <w:t>상급자에게</w:t>
      </w:r>
      <w:r w:rsidRPr="00B61948">
        <w:rPr>
          <w:rFonts w:eastAsia="나눔명조" w:hint="eastAsia"/>
          <w:sz w:val="20"/>
          <w:szCs w:val="22"/>
        </w:rPr>
        <w:t xml:space="preserve"> </w:t>
      </w:r>
      <w:r w:rsidRPr="00B61948">
        <w:rPr>
          <w:rFonts w:eastAsia="나눔명조" w:hint="eastAsia"/>
          <w:sz w:val="20"/>
          <w:szCs w:val="22"/>
        </w:rPr>
        <w:t>정보와</w:t>
      </w:r>
      <w:r w:rsidRPr="00B61948">
        <w:rPr>
          <w:rFonts w:eastAsia="나눔명조" w:hint="eastAsia"/>
          <w:sz w:val="20"/>
          <w:szCs w:val="22"/>
        </w:rPr>
        <w:t xml:space="preserve"> </w:t>
      </w:r>
      <w:r w:rsidRPr="00B61948">
        <w:rPr>
          <w:rFonts w:eastAsia="나눔명조" w:hint="eastAsia"/>
          <w:sz w:val="20"/>
          <w:szCs w:val="22"/>
        </w:rPr>
        <w:t>의견</w:t>
      </w:r>
      <w:r w:rsidRPr="00B61948">
        <w:rPr>
          <w:rFonts w:eastAsia="나눔명조" w:hint="eastAsia"/>
          <w:sz w:val="20"/>
          <w:szCs w:val="22"/>
        </w:rPr>
        <w:t xml:space="preserve">, </w:t>
      </w:r>
      <w:r w:rsidRPr="00B61948">
        <w:rPr>
          <w:rFonts w:eastAsia="나눔명조" w:hint="eastAsia"/>
          <w:sz w:val="20"/>
          <w:szCs w:val="22"/>
        </w:rPr>
        <w:t>업무수행과정과</w:t>
      </w:r>
      <w:r w:rsidRPr="00B61948">
        <w:rPr>
          <w:rFonts w:eastAsia="나눔명조" w:hint="eastAsia"/>
          <w:sz w:val="20"/>
          <w:szCs w:val="22"/>
        </w:rPr>
        <w:t xml:space="preserve"> </w:t>
      </w:r>
      <w:r w:rsidRPr="00B61948">
        <w:rPr>
          <w:rFonts w:eastAsia="나눔명조" w:hint="eastAsia"/>
          <w:sz w:val="20"/>
          <w:szCs w:val="22"/>
        </w:rPr>
        <w:t>결과</w:t>
      </w:r>
      <w:r w:rsidRPr="00B61948">
        <w:rPr>
          <w:rFonts w:eastAsia="나눔명조" w:hint="eastAsia"/>
          <w:sz w:val="20"/>
          <w:szCs w:val="22"/>
        </w:rPr>
        <w:t xml:space="preserve">, </w:t>
      </w:r>
      <w:r w:rsidRPr="00B61948">
        <w:rPr>
          <w:rFonts w:eastAsia="나눔명조" w:hint="eastAsia"/>
          <w:sz w:val="20"/>
          <w:szCs w:val="22"/>
        </w:rPr>
        <w:t>문제상황</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보고하는</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 xml:space="preserve">. </w:t>
      </w:r>
      <w:r w:rsidRPr="00B61948">
        <w:rPr>
          <w:rFonts w:eastAsia="나눔명조" w:hint="eastAsia"/>
          <w:sz w:val="20"/>
          <w:szCs w:val="22"/>
        </w:rPr>
        <w:t>하향적</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Pr="00B61948">
        <w:rPr>
          <w:rFonts w:eastAsia="나눔명조" w:hint="eastAsia"/>
          <w:sz w:val="20"/>
          <w:szCs w:val="22"/>
        </w:rPr>
        <w:t>위와</w:t>
      </w:r>
      <w:r w:rsidRPr="00B61948">
        <w:rPr>
          <w:rFonts w:eastAsia="나눔명조" w:hint="eastAsia"/>
          <w:sz w:val="20"/>
          <w:szCs w:val="22"/>
        </w:rPr>
        <w:t xml:space="preserve"> </w:t>
      </w:r>
      <w:r w:rsidRPr="00B61948">
        <w:rPr>
          <w:rFonts w:eastAsia="나눔명조" w:hint="eastAsia"/>
          <w:sz w:val="20"/>
          <w:szCs w:val="22"/>
        </w:rPr>
        <w:t>반대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상급자가</w:t>
      </w:r>
      <w:r w:rsidRPr="00B61948">
        <w:rPr>
          <w:rFonts w:eastAsia="나눔명조" w:hint="eastAsia"/>
          <w:sz w:val="20"/>
          <w:szCs w:val="22"/>
        </w:rPr>
        <w:t xml:space="preserve"> </w:t>
      </w:r>
      <w:r w:rsidRPr="00B61948">
        <w:rPr>
          <w:rFonts w:eastAsia="나눔명조" w:hint="eastAsia"/>
          <w:sz w:val="20"/>
          <w:szCs w:val="22"/>
        </w:rPr>
        <w:t>하위조직원에게</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신념</w:t>
      </w:r>
      <w:r w:rsidRPr="00B61948">
        <w:rPr>
          <w:rFonts w:eastAsia="나눔명조" w:hint="eastAsia"/>
          <w:sz w:val="20"/>
          <w:szCs w:val="22"/>
        </w:rPr>
        <w:t xml:space="preserve">, </w:t>
      </w:r>
      <w:r w:rsidRPr="00B61948">
        <w:rPr>
          <w:rFonts w:eastAsia="나눔명조" w:hint="eastAsia"/>
          <w:sz w:val="20"/>
          <w:szCs w:val="22"/>
        </w:rPr>
        <w:t>정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목표</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전달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의미한다</w:t>
      </w:r>
      <w:r w:rsidRPr="00B61948">
        <w:rPr>
          <w:rFonts w:eastAsia="나눔명조" w:hint="eastAsia"/>
          <w:sz w:val="20"/>
          <w:szCs w:val="22"/>
        </w:rPr>
        <w:t xml:space="preserve">. </w:t>
      </w:r>
      <w:r w:rsidRPr="00B61948">
        <w:rPr>
          <w:rFonts w:eastAsia="나눔명조" w:hint="eastAsia"/>
          <w:sz w:val="20"/>
          <w:szCs w:val="22"/>
        </w:rPr>
        <w:t>마지막으로</w:t>
      </w:r>
      <w:r w:rsidRPr="00B61948">
        <w:rPr>
          <w:rFonts w:eastAsia="나눔명조" w:hint="eastAsia"/>
          <w:sz w:val="20"/>
          <w:szCs w:val="22"/>
        </w:rPr>
        <w:t xml:space="preserve"> </w:t>
      </w:r>
      <w:r w:rsidRPr="00B61948">
        <w:rPr>
          <w:rFonts w:eastAsia="나눔명조" w:hint="eastAsia"/>
          <w:sz w:val="20"/>
          <w:szCs w:val="22"/>
        </w:rPr>
        <w:t>수평적</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대등한</w:t>
      </w:r>
      <w:r w:rsidRPr="00B61948">
        <w:rPr>
          <w:rFonts w:eastAsia="나눔명조" w:hint="eastAsia"/>
          <w:sz w:val="20"/>
          <w:szCs w:val="22"/>
        </w:rPr>
        <w:t xml:space="preserve"> </w:t>
      </w:r>
      <w:r w:rsidRPr="00B61948">
        <w:rPr>
          <w:rFonts w:eastAsia="나눔명조" w:hint="eastAsia"/>
          <w:sz w:val="20"/>
          <w:szCs w:val="22"/>
        </w:rPr>
        <w:t>지위를</w:t>
      </w:r>
      <w:r w:rsidRPr="00B61948">
        <w:rPr>
          <w:rFonts w:eastAsia="나눔명조" w:hint="eastAsia"/>
          <w:sz w:val="20"/>
          <w:szCs w:val="22"/>
        </w:rPr>
        <w:t xml:space="preserve"> </w:t>
      </w:r>
      <w:r w:rsidRPr="00B61948">
        <w:rPr>
          <w:rFonts w:eastAsia="나눔명조" w:hint="eastAsia"/>
          <w:sz w:val="20"/>
          <w:szCs w:val="22"/>
        </w:rPr>
        <w:t>가진</w:t>
      </w:r>
      <w:r w:rsidRPr="00B61948">
        <w:rPr>
          <w:rFonts w:eastAsia="나눔명조" w:hint="eastAsia"/>
          <w:sz w:val="20"/>
          <w:szCs w:val="22"/>
        </w:rPr>
        <w:t xml:space="preserve"> </w:t>
      </w:r>
      <w:r w:rsidRPr="00B61948">
        <w:rPr>
          <w:rFonts w:eastAsia="나눔명조" w:hint="eastAsia"/>
          <w:sz w:val="20"/>
          <w:szCs w:val="22"/>
        </w:rPr>
        <w:t>구성원간</w:t>
      </w:r>
      <w:r w:rsidRPr="00B61948">
        <w:rPr>
          <w:rFonts w:eastAsia="나눔명조" w:hint="eastAsia"/>
          <w:sz w:val="20"/>
          <w:szCs w:val="22"/>
        </w:rPr>
        <w:t xml:space="preserve"> </w:t>
      </w:r>
      <w:r w:rsidRPr="00B61948">
        <w:rPr>
          <w:rFonts w:eastAsia="나눔명조" w:hint="eastAsia"/>
          <w:sz w:val="20"/>
          <w:szCs w:val="22"/>
        </w:rPr>
        <w:t>협조와</w:t>
      </w:r>
      <w:r w:rsidRPr="00B61948">
        <w:rPr>
          <w:rFonts w:eastAsia="나눔명조" w:hint="eastAsia"/>
          <w:sz w:val="20"/>
          <w:szCs w:val="22"/>
        </w:rPr>
        <w:t xml:space="preserve"> </w:t>
      </w:r>
      <w:r w:rsidRPr="00B61948">
        <w:rPr>
          <w:rFonts w:eastAsia="나눔명조" w:hint="eastAsia"/>
          <w:sz w:val="20"/>
          <w:szCs w:val="22"/>
        </w:rPr>
        <w:t>의견교류를</w:t>
      </w:r>
      <w:r w:rsidRPr="00B61948">
        <w:rPr>
          <w:rFonts w:eastAsia="나눔명조" w:hint="eastAsia"/>
          <w:sz w:val="20"/>
          <w:szCs w:val="22"/>
        </w:rPr>
        <w:t xml:space="preserve"> </w:t>
      </w:r>
      <w:r w:rsidRPr="00B61948">
        <w:rPr>
          <w:rFonts w:eastAsia="나눔명조" w:hint="eastAsia"/>
          <w:sz w:val="20"/>
          <w:szCs w:val="22"/>
        </w:rPr>
        <w:t>의미한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0hFw4sm","properties":{"formattedCitation":"(\\uc0\\u51312{}\\uc0\\u44305{}\\uc0\\u47000{}, \\uc0\\u48149{}\\uc0\\u48120{}\\uc0\\u44221{}, and \\uc0\\u51060{}\\uc0\\u54861{}\\uc0\\u51116{} 2016)","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sidRPr="00B61948">
        <w:rPr>
          <w:rFonts w:eastAsia="나눔명조" w:hint="eastAsia"/>
          <w:sz w:val="20"/>
          <w:szCs w:val="22"/>
        </w:rPr>
        <w:instrText>한국공공관리학보</w:instrText>
      </w:r>
      <w:r w:rsidR="005302F9" w:rsidRPr="00B61948">
        <w:rPr>
          <w:rFonts w:eastAsia="나눔명조" w:hint="eastAsia"/>
          <w:sz w:val="20"/>
          <w:szCs w:val="22"/>
        </w:rPr>
        <w:instrText>","DOI":"10.24210/KAPM.2016.30.1.001","issue":"1","language":"ko","note":"Citation Key: joetal:2016","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5","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경찰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30","author":[{"literal":"</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literal":"</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family":"</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given":""}],"issued":{"date-parts":[["2016",4]]}}}],"schema":"https://github.com/citation-style-language/schema/raw/master/csl-citation.json"} </w:instrText>
      </w:r>
      <w:r w:rsidR="007949BF" w:rsidRPr="00B61948">
        <w:rPr>
          <w:rFonts w:eastAsia="나눔명조"/>
          <w:sz w:val="20"/>
          <w:szCs w:val="22"/>
        </w:rPr>
        <w:fldChar w:fldCharType="separate"/>
      </w:r>
      <w:r w:rsidR="007949BF" w:rsidRPr="003820D2">
        <w:rPr>
          <w:rFonts w:eastAsia="나눔명조"/>
          <w:sz w:val="20"/>
          <w:szCs w:val="22"/>
        </w:rPr>
        <w:t>(</w:t>
      </w:r>
      <w:r w:rsidR="007949BF" w:rsidRPr="003820D2">
        <w:rPr>
          <w:rFonts w:eastAsia="나눔명조" w:hint="eastAsia"/>
          <w:sz w:val="20"/>
          <w:szCs w:val="22"/>
        </w:rPr>
        <w:t>조광래</w:t>
      </w:r>
      <w:r w:rsidR="00512F0D">
        <w:rPr>
          <w:rFonts w:eastAsia="나눔명조" w:hint="eastAsia"/>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2016)</w:t>
      </w:r>
      <w:r w:rsidR="007949BF" w:rsidRPr="00B61948">
        <w:rPr>
          <w:rFonts w:eastAsia="나눔명조"/>
          <w:sz w:val="20"/>
          <w:szCs w:val="22"/>
        </w:rPr>
        <w:fldChar w:fldCharType="end"/>
      </w:r>
      <w:r w:rsidRPr="00B61948">
        <w:rPr>
          <w:rFonts w:eastAsia="나눔명조" w:hint="eastAsia"/>
          <w:sz w:val="20"/>
          <w:szCs w:val="22"/>
        </w:rPr>
        <w:t xml:space="preserve">. </w:t>
      </w:r>
      <w:r w:rsidR="00805806" w:rsidRPr="00B61948">
        <w:rPr>
          <w:rFonts w:eastAsia="나눔명조" w:hint="eastAsia"/>
          <w:sz w:val="20"/>
          <w:szCs w:val="22"/>
        </w:rPr>
        <w:t>즉</w:t>
      </w:r>
      <w:r w:rsidR="00805806" w:rsidRPr="00B61948">
        <w:rPr>
          <w:rFonts w:eastAsia="나눔명조" w:hint="eastAsia"/>
          <w:sz w:val="20"/>
          <w:szCs w:val="22"/>
        </w:rPr>
        <w:t>,</w:t>
      </w:r>
      <w:r w:rsidR="00805806" w:rsidRPr="00B61948">
        <w:rPr>
          <w:rFonts w:eastAsia="나눔명조"/>
          <w:sz w:val="20"/>
          <w:szCs w:val="22"/>
        </w:rPr>
        <w:t xml:space="preserve"> </w:t>
      </w:r>
      <w:r w:rsidRPr="00B61948">
        <w:rPr>
          <w:rFonts w:eastAsia="나눔명조" w:hint="eastAsia"/>
          <w:sz w:val="20"/>
          <w:szCs w:val="22"/>
        </w:rPr>
        <w:t>수평적</w:t>
      </w:r>
      <w:r w:rsidRPr="00B61948">
        <w:rPr>
          <w:rFonts w:eastAsia="나눔명조" w:hint="eastAsia"/>
          <w:sz w:val="20"/>
          <w:szCs w:val="22"/>
        </w:rPr>
        <w:t xml:space="preserve"> </w:t>
      </w:r>
      <w:r w:rsidRPr="00B61948">
        <w:rPr>
          <w:rFonts w:eastAsia="나눔명조" w:hint="eastAsia"/>
          <w:sz w:val="20"/>
          <w:szCs w:val="22"/>
        </w:rPr>
        <w:t>커뮤니케이션</w:t>
      </w:r>
      <w:r w:rsidR="00805806"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상급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와</w:t>
      </w:r>
      <w:r w:rsidRPr="00B61948">
        <w:rPr>
          <w:rFonts w:eastAsia="나눔명조" w:hint="eastAsia"/>
          <w:sz w:val="20"/>
          <w:szCs w:val="22"/>
        </w:rPr>
        <w:t xml:space="preserve"> </w:t>
      </w:r>
      <w:r w:rsidRPr="00B61948">
        <w:rPr>
          <w:rFonts w:eastAsia="나눔명조" w:hint="eastAsia"/>
          <w:sz w:val="20"/>
          <w:szCs w:val="22"/>
        </w:rPr>
        <w:t>조직구성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의견교류가</w:t>
      </w:r>
      <w:r w:rsidRPr="00B61948">
        <w:rPr>
          <w:rFonts w:eastAsia="나눔명조" w:hint="eastAsia"/>
          <w:sz w:val="20"/>
          <w:szCs w:val="22"/>
        </w:rPr>
        <w:t xml:space="preserve"> </w:t>
      </w:r>
      <w:r w:rsidRPr="00B61948">
        <w:rPr>
          <w:rFonts w:eastAsia="나눔명조" w:hint="eastAsia"/>
          <w:sz w:val="20"/>
          <w:szCs w:val="22"/>
        </w:rPr>
        <w:t>수평적이며</w:t>
      </w:r>
      <w:r w:rsidRPr="00B61948">
        <w:rPr>
          <w:rFonts w:eastAsia="나눔명조" w:hint="eastAsia"/>
          <w:sz w:val="20"/>
          <w:szCs w:val="22"/>
        </w:rPr>
        <w:t xml:space="preserve"> </w:t>
      </w:r>
      <w:r w:rsidRPr="00B61948">
        <w:rPr>
          <w:rFonts w:eastAsia="나눔명조" w:hint="eastAsia"/>
          <w:sz w:val="20"/>
          <w:szCs w:val="22"/>
        </w:rPr>
        <w:t>쌍방향적</w:t>
      </w:r>
      <w:r w:rsidRPr="00B61948">
        <w:rPr>
          <w:rFonts w:eastAsia="나눔명조" w:hint="eastAsia"/>
          <w:sz w:val="20"/>
          <w:szCs w:val="22"/>
        </w:rPr>
        <w:t xml:space="preserve"> </w:t>
      </w:r>
      <w:r w:rsidRPr="00B61948">
        <w:rPr>
          <w:rFonts w:eastAsia="나눔명조" w:hint="eastAsia"/>
          <w:sz w:val="20"/>
          <w:szCs w:val="22"/>
        </w:rPr>
        <w:t>상호소통이</w:t>
      </w:r>
      <w:r w:rsidRPr="00B61948">
        <w:rPr>
          <w:rFonts w:eastAsia="나눔명조" w:hint="eastAsia"/>
          <w:sz w:val="20"/>
          <w:szCs w:val="22"/>
        </w:rPr>
        <w:t xml:space="preserve"> </w:t>
      </w:r>
      <w:r w:rsidRPr="00B61948">
        <w:rPr>
          <w:rFonts w:eastAsia="나눔명조" w:hint="eastAsia"/>
          <w:sz w:val="20"/>
          <w:szCs w:val="22"/>
        </w:rPr>
        <w:t>이뤄지는</w:t>
      </w:r>
      <w:r w:rsidRPr="00B61948">
        <w:rPr>
          <w:rFonts w:eastAsia="나눔명조" w:hint="eastAsia"/>
          <w:sz w:val="20"/>
          <w:szCs w:val="22"/>
        </w:rPr>
        <w:t xml:space="preserve"> </w:t>
      </w:r>
      <w:r w:rsidRPr="00B61948">
        <w:rPr>
          <w:rFonts w:eastAsia="나눔명조" w:hint="eastAsia"/>
          <w:sz w:val="20"/>
          <w:szCs w:val="22"/>
        </w:rPr>
        <w:t>개방적</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방식이라고</w:t>
      </w:r>
      <w:r w:rsidR="00805806" w:rsidRPr="00B61948">
        <w:rPr>
          <w:rFonts w:eastAsia="나눔명조" w:hint="eastAsia"/>
          <w:sz w:val="20"/>
          <w:szCs w:val="22"/>
        </w:rPr>
        <w:t xml:space="preserve"> </w:t>
      </w:r>
      <w:r w:rsidR="00805806" w:rsidRPr="00B61948">
        <w:rPr>
          <w:rFonts w:eastAsia="나눔명조" w:hint="eastAsia"/>
          <w:sz w:val="20"/>
          <w:szCs w:val="22"/>
        </w:rPr>
        <w:t>할</w:t>
      </w:r>
      <w:r w:rsidR="00805806" w:rsidRPr="00B61948">
        <w:rPr>
          <w:rFonts w:eastAsia="나눔명조" w:hint="eastAsia"/>
          <w:sz w:val="20"/>
          <w:szCs w:val="22"/>
        </w:rPr>
        <w:t xml:space="preserve"> </w:t>
      </w:r>
      <w:r w:rsidR="00805806"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BIbOJyh","properties":{"formattedCitation":"(\\uc0\\u44608{}\\uc0\\u50689{}\\uc0\\u54872{}, \\uc0\\u52572{}\\uc0\\u49457{}\\uc0\\u48176{}, and \\uc0\\u51109{}\\uc0\\u49437{}\\uc0\\u51456{} 2019)","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최성배</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장석준</w:instrText>
      </w:r>
      <w:r w:rsidR="005302F9" w:rsidRPr="00B61948">
        <w:rPr>
          <w:rFonts w:eastAsia="나눔명조" w:hint="eastAsia"/>
          <w:sz w:val="20"/>
          <w:szCs w:val="22"/>
        </w:rPr>
        <w:instrText xml:space="preserve"> 2019)","noteIndex":0},"citationItems":[{"id":1407,"uris":["http://zotero.org/users/5210800/items/MLLULMRQ"],"uri":["http://zotero.org/users/5210800/items/MLLULMRQ"],"itemData":{"id":1407,"type":"article-journal","container-title":"</w:instrText>
      </w:r>
      <w:r w:rsidR="005302F9" w:rsidRPr="00B61948">
        <w:rPr>
          <w:rFonts w:eastAsia="나눔명조" w:hint="eastAsia"/>
          <w:sz w:val="20"/>
          <w:szCs w:val="22"/>
        </w:rPr>
        <w:instrText>사회과학연국</w:instrText>
      </w:r>
      <w:r w:rsidR="005302F9" w:rsidRPr="00B61948">
        <w:rPr>
          <w:rFonts w:eastAsia="나눔명조" w:hint="eastAsia"/>
          <w:sz w:val="20"/>
          <w:szCs w:val="22"/>
        </w:rPr>
        <w:instrText>","DOI":"10.46415/jss.2019.06.26.2.144","ISSN":"1598-8996","issue":"2","language":"ko","note":"Citation Key: kim:2019","page":"144</w:instrText>
      </w:r>
      <w:r w:rsidR="005302F9" w:rsidRPr="00B61948">
        <w:rPr>
          <w:rFonts w:eastAsia="나눔명조" w:hint="eastAsia"/>
          <w:sz w:val="20"/>
          <w:szCs w:val="22"/>
        </w:rPr>
        <w:instrText>–</w:instrText>
      </w:r>
      <w:r w:rsidR="005302F9" w:rsidRPr="00B61948">
        <w:rPr>
          <w:rFonts w:eastAsia="나눔명조" w:hint="eastAsia"/>
          <w:sz w:val="20"/>
          <w:szCs w:val="22"/>
        </w:rPr>
        <w:instrText>170","title":"</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유형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따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과업행동</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서비스</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향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유형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title-short":"A Study on the Relationship between Leadership Types and Task Behavior, Service Orientation","volume":"26","author":[{"family":"</w:instrText>
      </w:r>
      <w:r w:rsidR="005302F9" w:rsidRPr="00B61948">
        <w:rPr>
          <w:rFonts w:eastAsia="나눔명조" w:hint="eastAsia"/>
          <w:sz w:val="20"/>
          <w:szCs w:val="22"/>
        </w:rPr>
        <w:instrText>김영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성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장석준</w:instrText>
      </w:r>
      <w:r w:rsidR="005302F9" w:rsidRPr="00B61948">
        <w:rPr>
          <w:rFonts w:eastAsia="나눔명조" w:hint="eastAsia"/>
          <w:sz w:val="20"/>
          <w:szCs w:val="22"/>
        </w:rPr>
        <w:instrText>","given":""}],"issued":{"date-parts":[["2019",6]]}}}],"schema":"https://github.com/citation-style-language/sc</w:instrText>
      </w:r>
      <w:r w:rsidR="005302F9" w:rsidRPr="00B61948">
        <w:rPr>
          <w:rFonts w:eastAsia="나눔명조"/>
          <w:sz w:val="20"/>
          <w:szCs w:val="22"/>
        </w:rPr>
        <w:instrText xml:space="preserve">hema/raw/mast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805806" w:rsidRPr="003820D2">
        <w:rPr>
          <w:rFonts w:eastAsia="나눔명조" w:hint="eastAsia"/>
          <w:sz w:val="20"/>
          <w:szCs w:val="22"/>
        </w:rPr>
        <w:t>김영환</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805806" w:rsidRPr="003820D2">
        <w:rPr>
          <w:rFonts w:eastAsia="나눔명조"/>
          <w:sz w:val="20"/>
          <w:szCs w:val="22"/>
        </w:rPr>
        <w:t xml:space="preserve"> 2019)</w:t>
      </w:r>
      <w:r w:rsidR="00805806" w:rsidRPr="00B61948">
        <w:rPr>
          <w:rFonts w:eastAsia="나눔명조"/>
          <w:sz w:val="20"/>
          <w:szCs w:val="22"/>
        </w:rPr>
        <w:fldChar w:fldCharType="end"/>
      </w:r>
      <w:r w:rsidRPr="00B61948">
        <w:rPr>
          <w:rFonts w:eastAsia="나눔명조" w:hint="eastAsia"/>
          <w:sz w:val="20"/>
          <w:szCs w:val="22"/>
        </w:rPr>
        <w:t>.</w:t>
      </w:r>
    </w:p>
    <w:p w14:paraId="7F7D719E" w14:textId="3A1CAB98" w:rsidR="004D452C" w:rsidRPr="00B61948" w:rsidRDefault="004D452C"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의사소통을</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층위의</w:t>
      </w:r>
      <w:r w:rsidRPr="00B61948">
        <w:rPr>
          <w:rFonts w:eastAsia="나눔명조" w:hint="eastAsia"/>
          <w:sz w:val="20"/>
          <w:szCs w:val="22"/>
        </w:rPr>
        <w:t xml:space="preserve"> </w:t>
      </w:r>
      <w:r w:rsidRPr="00B61948">
        <w:rPr>
          <w:rFonts w:eastAsia="나눔명조" w:hint="eastAsia"/>
          <w:sz w:val="20"/>
          <w:szCs w:val="22"/>
        </w:rPr>
        <w:t>주체</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의견과</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proofErr w:type="spellStart"/>
      <w:r w:rsidRPr="00B61948">
        <w:rPr>
          <w:rFonts w:eastAsia="나눔명조" w:hint="eastAsia"/>
          <w:sz w:val="20"/>
          <w:szCs w:val="22"/>
        </w:rPr>
        <w:t>과정”으로</w:t>
      </w:r>
      <w:proofErr w:type="spellEnd"/>
      <w:r w:rsidRPr="00B61948">
        <w:rPr>
          <w:rFonts w:eastAsia="나눔명조" w:hint="eastAsia"/>
          <w:sz w:val="20"/>
          <w:szCs w:val="22"/>
        </w:rPr>
        <w:t xml:space="preserve"> </w:t>
      </w:r>
      <w:r w:rsidRPr="00B61948">
        <w:rPr>
          <w:rFonts w:eastAsia="나눔명조" w:hint="eastAsia"/>
          <w:sz w:val="20"/>
          <w:szCs w:val="22"/>
        </w:rPr>
        <w:t>정의하며</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수직적인지</w:t>
      </w:r>
      <w:r w:rsidRPr="00B61948">
        <w:rPr>
          <w:rFonts w:eastAsia="나눔명조" w:hint="eastAsia"/>
          <w:sz w:val="20"/>
          <w:szCs w:val="22"/>
        </w:rPr>
        <w:t xml:space="preserve"> </w:t>
      </w:r>
      <w:r w:rsidRPr="00B61948">
        <w:rPr>
          <w:rFonts w:eastAsia="나눔명조" w:hint="eastAsia"/>
          <w:sz w:val="20"/>
          <w:szCs w:val="22"/>
        </w:rPr>
        <w:t>수평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proofErr w:type="spellStart"/>
      <w:r w:rsidRPr="00B61948">
        <w:rPr>
          <w:rFonts w:eastAsia="나눔명조" w:hint="eastAsia"/>
          <w:sz w:val="20"/>
          <w:szCs w:val="22"/>
        </w:rPr>
        <w:t>하향적인지와</w:t>
      </w:r>
      <w:proofErr w:type="spellEnd"/>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변수를</w:t>
      </w:r>
      <w:r w:rsidRPr="00B61948">
        <w:rPr>
          <w:rFonts w:eastAsia="나눔명조" w:hint="eastAsia"/>
          <w:sz w:val="20"/>
          <w:szCs w:val="22"/>
        </w:rPr>
        <w:t xml:space="preserve"> </w:t>
      </w:r>
      <w:r w:rsidRPr="00B61948">
        <w:rPr>
          <w:rFonts w:eastAsia="나눔명조" w:hint="eastAsia"/>
          <w:sz w:val="20"/>
          <w:szCs w:val="22"/>
        </w:rPr>
        <w:t>통합적으로</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hint="eastAsia"/>
          <w:sz w:val="20"/>
          <w:szCs w:val="22"/>
        </w:rPr>
        <w:t xml:space="preserve"> </w:t>
      </w:r>
      <w:r w:rsidRPr="00B61948">
        <w:rPr>
          <w:rFonts w:eastAsia="나눔명조" w:hint="eastAsia"/>
          <w:sz w:val="20"/>
          <w:szCs w:val="22"/>
        </w:rPr>
        <w:t>분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개방적이고</w:t>
      </w:r>
      <w:r w:rsidRPr="00B61948">
        <w:rPr>
          <w:rFonts w:eastAsia="나눔명조" w:hint="eastAsia"/>
          <w:sz w:val="20"/>
          <w:szCs w:val="22"/>
        </w:rPr>
        <w:t xml:space="preserve"> </w:t>
      </w:r>
      <w:r w:rsidRPr="00B61948">
        <w:rPr>
          <w:rFonts w:eastAsia="나눔명조" w:hint="eastAsia"/>
          <w:sz w:val="20"/>
          <w:szCs w:val="22"/>
        </w:rPr>
        <w:t>원활하며</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발생한다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수직적이거나</w:t>
      </w:r>
      <w:r w:rsidRPr="00B61948">
        <w:rPr>
          <w:rFonts w:eastAsia="나눔명조" w:hint="eastAsia"/>
          <w:sz w:val="20"/>
          <w:szCs w:val="22"/>
        </w:rPr>
        <w:t xml:space="preserve"> </w:t>
      </w:r>
      <w:r w:rsidRPr="00B61948">
        <w:rPr>
          <w:rFonts w:eastAsia="나눔명조" w:hint="eastAsia"/>
          <w:sz w:val="20"/>
          <w:szCs w:val="22"/>
        </w:rPr>
        <w:t>수평적임에</w:t>
      </w:r>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동일한</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예상한다</w:t>
      </w:r>
      <w:r w:rsidRPr="00B61948">
        <w:rPr>
          <w:rFonts w:eastAsia="나눔명조" w:hint="eastAsia"/>
          <w:sz w:val="20"/>
          <w:szCs w:val="22"/>
        </w:rPr>
        <w:t>.</w:t>
      </w:r>
    </w:p>
    <w:p w14:paraId="0A7CBFED" w14:textId="40303115" w:rsidR="004D452C" w:rsidRPr="00B61948" w:rsidRDefault="004D452C"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또한</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결정하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분위기를</w:t>
      </w:r>
      <w:r w:rsidRPr="00B61948">
        <w:rPr>
          <w:rFonts w:eastAsia="나눔명조" w:hint="eastAsia"/>
          <w:sz w:val="20"/>
          <w:szCs w:val="22"/>
        </w:rPr>
        <w:t xml:space="preserve"> </w:t>
      </w:r>
      <w:r w:rsidRPr="00B61948">
        <w:rPr>
          <w:rFonts w:eastAsia="나눔명조" w:hint="eastAsia"/>
          <w:sz w:val="20"/>
          <w:szCs w:val="22"/>
        </w:rPr>
        <w:t>결정하고</w:t>
      </w:r>
      <w:r w:rsidRPr="00B61948">
        <w:rPr>
          <w:rFonts w:eastAsia="나눔명조" w:hint="eastAsia"/>
          <w:sz w:val="20"/>
          <w:szCs w:val="22"/>
        </w:rPr>
        <w:t xml:space="preserve"> </w:t>
      </w:r>
      <w:r w:rsidRPr="00B61948">
        <w:rPr>
          <w:rFonts w:eastAsia="나눔명조" w:hint="eastAsia"/>
          <w:sz w:val="20"/>
          <w:szCs w:val="22"/>
        </w:rPr>
        <w:t>형성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것은</w:t>
      </w:r>
      <w:r w:rsidRPr="00B61948">
        <w:rPr>
          <w:rFonts w:eastAsia="나눔명조" w:hint="eastAsia"/>
          <w:sz w:val="20"/>
          <w:szCs w:val="22"/>
        </w:rPr>
        <w:t xml:space="preserve"> </w:t>
      </w:r>
      <w:r w:rsidRPr="00B61948">
        <w:rPr>
          <w:rFonts w:eastAsia="나눔명조" w:hint="eastAsia"/>
          <w:sz w:val="20"/>
          <w:szCs w:val="22"/>
        </w:rPr>
        <w:t>상급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리더의</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크다</w:t>
      </w:r>
      <w:r w:rsidRPr="00B61948">
        <w:rPr>
          <w:rFonts w:eastAsia="나눔명조" w:hint="eastAsia"/>
          <w:sz w:val="20"/>
          <w:szCs w:val="22"/>
        </w:rPr>
        <w:t xml:space="preserve">. </w:t>
      </w:r>
      <w:r w:rsidRPr="00B61948">
        <w:rPr>
          <w:rFonts w:eastAsia="나눔명조" w:hint="eastAsia"/>
          <w:sz w:val="20"/>
          <w:szCs w:val="22"/>
        </w:rPr>
        <w:t>리더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이</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규범</w:t>
      </w:r>
      <w:r w:rsidRPr="00B61948">
        <w:rPr>
          <w:rFonts w:eastAsia="나눔명조" w:hint="eastAsia"/>
          <w:sz w:val="20"/>
          <w:szCs w:val="22"/>
        </w:rPr>
        <w:t xml:space="preserve">, </w:t>
      </w:r>
      <w:r w:rsidRPr="00B61948">
        <w:rPr>
          <w:rFonts w:eastAsia="나눔명조" w:hint="eastAsia"/>
          <w:sz w:val="20"/>
          <w:szCs w:val="22"/>
        </w:rPr>
        <w:t>목표</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형성하고</w:t>
      </w:r>
      <w:r w:rsidRPr="00B61948">
        <w:rPr>
          <w:rFonts w:eastAsia="나눔명조" w:hint="eastAsia"/>
          <w:sz w:val="20"/>
          <w:szCs w:val="22"/>
        </w:rPr>
        <w:t xml:space="preserve"> </w:t>
      </w:r>
      <w:proofErr w:type="spellStart"/>
      <w:r w:rsidRPr="00B61948">
        <w:rPr>
          <w:rFonts w:eastAsia="나눔명조" w:hint="eastAsia"/>
          <w:sz w:val="20"/>
          <w:szCs w:val="22"/>
        </w:rPr>
        <w:t>내재화</w:t>
      </w:r>
      <w:r w:rsidR="00E11AE8" w:rsidRPr="00B61948">
        <w:rPr>
          <w:rFonts w:eastAsia="나눔명조" w:hint="eastAsia"/>
          <w:sz w:val="20"/>
          <w:szCs w:val="22"/>
        </w:rPr>
        <w:t>할</w:t>
      </w:r>
      <w:proofErr w:type="spellEnd"/>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 xml:space="preserve">, </w:t>
      </w:r>
      <w:r w:rsidRPr="00B61948">
        <w:rPr>
          <w:rFonts w:eastAsia="나눔명조" w:hint="eastAsia"/>
          <w:sz w:val="20"/>
          <w:szCs w:val="22"/>
        </w:rPr>
        <w:t>지속적</w:t>
      </w:r>
      <w:r w:rsidRPr="00B61948">
        <w:rPr>
          <w:rFonts w:eastAsia="나눔명조" w:hint="eastAsia"/>
          <w:sz w:val="20"/>
          <w:szCs w:val="22"/>
        </w:rPr>
        <w:t xml:space="preserve"> </w:t>
      </w:r>
      <w:r w:rsidRPr="00B61948">
        <w:rPr>
          <w:rFonts w:eastAsia="나눔명조" w:hint="eastAsia"/>
          <w:sz w:val="20"/>
          <w:szCs w:val="22"/>
        </w:rPr>
        <w:t>설득</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분위기와</w:t>
      </w:r>
      <w:r w:rsidRPr="00B61948">
        <w:rPr>
          <w:rFonts w:eastAsia="나눔명조" w:hint="eastAsia"/>
          <w:sz w:val="20"/>
          <w:szCs w:val="22"/>
        </w:rPr>
        <w:t xml:space="preserve"> </w:t>
      </w:r>
      <w:r w:rsidRPr="00B61948">
        <w:rPr>
          <w:rFonts w:eastAsia="나눔명조" w:hint="eastAsia"/>
          <w:sz w:val="20"/>
          <w:szCs w:val="22"/>
        </w:rPr>
        <w:t>환경을</w:t>
      </w:r>
      <w:r w:rsidRPr="00B61948">
        <w:rPr>
          <w:rFonts w:eastAsia="나눔명조" w:hint="eastAsia"/>
          <w:sz w:val="20"/>
          <w:szCs w:val="22"/>
        </w:rPr>
        <w:t xml:space="preserve"> </w:t>
      </w:r>
      <w:r w:rsidRPr="00B61948">
        <w:rPr>
          <w:rFonts w:eastAsia="나눔명조" w:hint="eastAsia"/>
          <w:sz w:val="20"/>
          <w:szCs w:val="22"/>
        </w:rPr>
        <w:t>구축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vNCavGJm","properties":{"formattedCitation":"(\\uc0\\u49436{}\\uc0\\u51221{}\\uc0\\u49437{} and \\uc0\\u44608{}\\uc0\\u48337{}\\uc0\\u44540{} 2017)","plainCitation":"(</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sidRPr="00B61948">
        <w:rPr>
          <w:rFonts w:eastAsia="나눔명조" w:hint="eastAsia"/>
          <w:sz w:val="20"/>
          <w:szCs w:val="22"/>
        </w:rPr>
        <w:instrText>기술혁신학회지</w:instrText>
      </w:r>
      <w:r w:rsidR="005302F9" w:rsidRPr="00B61948">
        <w:rPr>
          <w:rFonts w:eastAsia="나눔명조" w:hint="eastAsia"/>
          <w:sz w:val="20"/>
          <w:szCs w:val="22"/>
        </w:rPr>
        <w:instrText>","issue":"3","note":"Citation Key: seo:2017","page":"684</w:instrText>
      </w:r>
      <w:r w:rsidR="005302F9" w:rsidRPr="00B61948">
        <w:rPr>
          <w:rFonts w:eastAsia="나눔명조" w:hint="eastAsia"/>
          <w:sz w:val="20"/>
          <w:szCs w:val="22"/>
        </w:rPr>
        <w:instrText>–</w:instrText>
      </w:r>
      <w:r w:rsidR="005302F9" w:rsidRPr="00B61948">
        <w:rPr>
          <w:rFonts w:eastAsia="나눔명조" w:hint="eastAsia"/>
          <w:sz w:val="20"/>
          <w:szCs w:val="22"/>
        </w:rPr>
        <w:instrText>708","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개발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구성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창의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0","author":[{"family":"</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given":""}],"issued":{"date-parts":[["2017",9]]}}}],"schema":"https://github.com/citation-style-language/schema/raw/maste</w:instrText>
      </w:r>
      <w:r w:rsidR="005302F9" w:rsidRPr="00B61948">
        <w:rPr>
          <w:rFonts w:eastAsia="나눔명조"/>
          <w:sz w:val="20"/>
          <w:szCs w:val="22"/>
        </w:rPr>
        <w:instrText xml:space="preserv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805806" w:rsidRPr="003820D2">
        <w:rPr>
          <w:rFonts w:eastAsia="나눔명조" w:hint="eastAsia"/>
          <w:sz w:val="20"/>
          <w:szCs w:val="22"/>
        </w:rPr>
        <w:t>서정석</w:t>
      </w:r>
      <w:r w:rsidR="00512F0D">
        <w:rPr>
          <w:rFonts w:eastAsia="나눔명조"/>
          <w:sz w:val="20"/>
          <w:szCs w:val="22"/>
        </w:rPr>
        <w:t>‧</w:t>
      </w:r>
      <w:r w:rsidR="00805806" w:rsidRPr="003820D2">
        <w:rPr>
          <w:rFonts w:eastAsia="나눔명조" w:hint="eastAsia"/>
          <w:sz w:val="20"/>
          <w:szCs w:val="22"/>
        </w:rPr>
        <w:t>김병근</w:t>
      </w:r>
      <w:r w:rsidR="0000244A">
        <w:rPr>
          <w:rFonts w:eastAsia="나눔명조" w:hint="eastAsia"/>
          <w:sz w:val="20"/>
          <w:szCs w:val="22"/>
        </w:rPr>
        <w:t>,</w:t>
      </w:r>
      <w:r w:rsidR="00805806" w:rsidRPr="003820D2">
        <w:rPr>
          <w:rFonts w:eastAsia="나눔명조"/>
          <w:sz w:val="20"/>
          <w:szCs w:val="22"/>
        </w:rPr>
        <w:t xml:space="preserve"> 2017)</w:t>
      </w:r>
      <w:r w:rsidR="00805806"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이렇게</w:t>
      </w:r>
      <w:r w:rsidRPr="00B61948">
        <w:rPr>
          <w:rFonts w:eastAsia="나눔명조" w:hint="eastAsia"/>
          <w:sz w:val="20"/>
          <w:szCs w:val="22"/>
        </w:rPr>
        <w:t xml:space="preserve"> </w:t>
      </w:r>
      <w:r w:rsidRPr="00B61948">
        <w:rPr>
          <w:rFonts w:eastAsia="나눔명조" w:hint="eastAsia"/>
          <w:sz w:val="20"/>
          <w:szCs w:val="22"/>
        </w:rPr>
        <w:t>구축된</w:t>
      </w:r>
      <w:r w:rsidRPr="00B61948">
        <w:rPr>
          <w:rFonts w:eastAsia="나눔명조" w:hint="eastAsia"/>
          <w:sz w:val="20"/>
          <w:szCs w:val="22"/>
        </w:rPr>
        <w:t xml:space="preserve"> </w:t>
      </w:r>
      <w:proofErr w:type="spellStart"/>
      <w:r w:rsidRPr="00B61948">
        <w:rPr>
          <w:rFonts w:eastAsia="나눔명조" w:hint="eastAsia"/>
          <w:sz w:val="20"/>
          <w:szCs w:val="22"/>
        </w:rPr>
        <w:t>상호의존적이고</w:t>
      </w:r>
      <w:proofErr w:type="spellEnd"/>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목표</w:t>
      </w:r>
      <w:r w:rsidR="00805806" w:rsidRPr="00B61948">
        <w:rPr>
          <w:rFonts w:eastAsia="나눔명조" w:hint="eastAsia"/>
          <w:sz w:val="20"/>
          <w:szCs w:val="22"/>
        </w:rPr>
        <w:t>가</w:t>
      </w:r>
      <w:r w:rsidRPr="00B61948">
        <w:rPr>
          <w:rFonts w:eastAsia="나눔명조" w:hint="eastAsia"/>
          <w:sz w:val="20"/>
          <w:szCs w:val="22"/>
        </w:rPr>
        <w:t xml:space="preserve"> </w:t>
      </w:r>
      <w:proofErr w:type="spellStart"/>
      <w:r w:rsidRPr="00B61948">
        <w:rPr>
          <w:rFonts w:eastAsia="나눔명조" w:hint="eastAsia"/>
          <w:sz w:val="20"/>
          <w:szCs w:val="22"/>
        </w:rPr>
        <w:t>일치</w:t>
      </w:r>
      <w:r w:rsidR="00805806" w:rsidRPr="00B61948">
        <w:rPr>
          <w:rFonts w:eastAsia="나눔명조" w:hint="eastAsia"/>
          <w:sz w:val="20"/>
          <w:szCs w:val="22"/>
        </w:rPr>
        <w:t>화된</w:t>
      </w:r>
      <w:proofErr w:type="spellEnd"/>
      <w:r w:rsidRPr="00B61948">
        <w:rPr>
          <w:rFonts w:eastAsia="나눔명조" w:hint="eastAsia"/>
          <w:sz w:val="20"/>
          <w:szCs w:val="22"/>
        </w:rPr>
        <w:t xml:space="preserve"> </w:t>
      </w:r>
      <w:r w:rsidRPr="00B61948">
        <w:rPr>
          <w:rFonts w:eastAsia="나눔명조" w:hint="eastAsia"/>
          <w:sz w:val="20"/>
          <w:szCs w:val="22"/>
        </w:rPr>
        <w:t>조직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구성원들의</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몰입을</w:t>
      </w:r>
      <w:r w:rsidRPr="00B61948">
        <w:rPr>
          <w:rFonts w:eastAsia="나눔명조" w:hint="eastAsia"/>
          <w:sz w:val="20"/>
          <w:szCs w:val="22"/>
        </w:rPr>
        <w:t xml:space="preserve"> </w:t>
      </w:r>
      <w:r w:rsidRPr="00B61948">
        <w:rPr>
          <w:rFonts w:eastAsia="나눔명조" w:hint="eastAsia"/>
          <w:sz w:val="20"/>
          <w:szCs w:val="22"/>
        </w:rPr>
        <w:t>높이고</w:t>
      </w:r>
      <w:r w:rsidRPr="00B61948">
        <w:rPr>
          <w:rFonts w:eastAsia="나눔명조" w:hint="eastAsia"/>
          <w:sz w:val="20"/>
          <w:szCs w:val="22"/>
        </w:rPr>
        <w:t xml:space="preserve"> </w:t>
      </w:r>
      <w:r w:rsidRPr="00B61948">
        <w:rPr>
          <w:rFonts w:eastAsia="나눔명조" w:hint="eastAsia"/>
          <w:sz w:val="20"/>
          <w:szCs w:val="22"/>
        </w:rPr>
        <w:t>내적동기를</w:t>
      </w:r>
      <w:r w:rsidRPr="00B61948">
        <w:rPr>
          <w:rFonts w:eastAsia="나눔명조" w:hint="eastAsia"/>
          <w:sz w:val="20"/>
          <w:szCs w:val="22"/>
        </w:rPr>
        <w:t xml:space="preserve"> </w:t>
      </w:r>
      <w:r w:rsidRPr="00B61948">
        <w:rPr>
          <w:rFonts w:eastAsia="나눔명조" w:hint="eastAsia"/>
          <w:sz w:val="20"/>
          <w:szCs w:val="22"/>
        </w:rPr>
        <w:t>증진시켜</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증가시키고</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Pr="00B61948">
        <w:rPr>
          <w:rFonts w:eastAsia="나눔명조" w:hint="eastAsia"/>
          <w:sz w:val="20"/>
          <w:szCs w:val="22"/>
        </w:rPr>
        <w:t xml:space="preserve"> </w:t>
      </w:r>
      <w:r w:rsidRPr="00B61948">
        <w:rPr>
          <w:rFonts w:eastAsia="나눔명조" w:hint="eastAsia"/>
          <w:sz w:val="20"/>
          <w:szCs w:val="22"/>
        </w:rPr>
        <w:t>강화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기여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ZBnKpL6R","properties":{"formattedCitation":"(Paarlberg, E., and Lavigna 2010)","plainCitation":"(Paarlberg, E., and Lavigna 2010)","noteIndex":0},"citationItems":[{"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schema":"https://github.com/citation-style-language/schema/raw/mast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F451EA">
        <w:rPr>
          <w:rFonts w:eastAsia="나눔명조"/>
          <w:sz w:val="20"/>
          <w:szCs w:val="22"/>
        </w:rPr>
        <w:t>Paarlberg</w:t>
      </w:r>
      <w:r w:rsidR="00805806" w:rsidRPr="003820D2">
        <w:rPr>
          <w:rFonts w:eastAsia="나눔명조"/>
          <w:sz w:val="20"/>
          <w:szCs w:val="22"/>
        </w:rPr>
        <w:t xml:space="preserve"> </w:t>
      </w:r>
      <w:r w:rsidR="00A04BB2">
        <w:rPr>
          <w:rFonts w:eastAsia="나눔명조"/>
          <w:sz w:val="20"/>
          <w:szCs w:val="22"/>
        </w:rPr>
        <w:t>&amp;</w:t>
      </w:r>
      <w:r w:rsidR="00805806" w:rsidRPr="003820D2">
        <w:rPr>
          <w:rFonts w:eastAsia="나눔명조"/>
          <w:sz w:val="20"/>
          <w:szCs w:val="22"/>
        </w:rPr>
        <w:t xml:space="preserve"> Lavigna</w:t>
      </w:r>
      <w:r w:rsidR="0000244A">
        <w:rPr>
          <w:rFonts w:eastAsia="나눔명조"/>
          <w:sz w:val="20"/>
          <w:szCs w:val="22"/>
        </w:rPr>
        <w:t>,</w:t>
      </w:r>
      <w:r w:rsidR="00805806" w:rsidRPr="003820D2">
        <w:rPr>
          <w:rFonts w:eastAsia="나눔명조"/>
          <w:sz w:val="20"/>
          <w:szCs w:val="22"/>
        </w:rPr>
        <w:t xml:space="preserve"> 2010)</w:t>
      </w:r>
      <w:r w:rsidR="00805806"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빈도와</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결정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고</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리더와</w:t>
      </w:r>
      <w:r w:rsidRPr="00B61948">
        <w:rPr>
          <w:rFonts w:eastAsia="나눔명조" w:hint="eastAsia"/>
          <w:sz w:val="20"/>
          <w:szCs w:val="22"/>
        </w:rPr>
        <w:t xml:space="preserve"> </w:t>
      </w:r>
      <w:r w:rsidRPr="00B61948">
        <w:rPr>
          <w:rFonts w:eastAsia="나눔명조" w:hint="eastAsia"/>
          <w:sz w:val="20"/>
          <w:szCs w:val="22"/>
        </w:rPr>
        <w:t>구성원</w:t>
      </w:r>
      <w:r w:rsidR="00E11AE8"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목적</w:t>
      </w:r>
      <w:r w:rsidRPr="00B61948">
        <w:rPr>
          <w:rFonts w:eastAsia="나눔명조" w:hint="eastAsia"/>
          <w:sz w:val="20"/>
          <w:szCs w:val="22"/>
        </w:rPr>
        <w:t xml:space="preserve"> </w:t>
      </w:r>
      <w:r w:rsidRPr="00B61948">
        <w:rPr>
          <w:rFonts w:eastAsia="나눔명조" w:hint="eastAsia"/>
          <w:sz w:val="20"/>
          <w:szCs w:val="22"/>
        </w:rPr>
        <w:t>공유를</w:t>
      </w:r>
      <w:r w:rsidRPr="00B61948">
        <w:rPr>
          <w:rFonts w:eastAsia="나눔명조" w:hint="eastAsia"/>
          <w:sz w:val="20"/>
          <w:szCs w:val="22"/>
        </w:rPr>
        <w:t xml:space="preserve"> </w:t>
      </w:r>
      <w:r w:rsidRPr="00B61948">
        <w:rPr>
          <w:rFonts w:eastAsia="나눔명조" w:hint="eastAsia"/>
          <w:sz w:val="20"/>
          <w:szCs w:val="22"/>
        </w:rPr>
        <w:t>촉진하여</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높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w:t>
      </w:r>
      <w:r w:rsidR="00E11AE8" w:rsidRPr="00B61948">
        <w:rPr>
          <w:rFonts w:eastAsia="나눔명조" w:hint="eastAsia"/>
          <w:sz w:val="20"/>
          <w:szCs w:val="22"/>
        </w:rPr>
        <w:t>다</w:t>
      </w:r>
      <w:r w:rsidR="00E11AE8" w:rsidRPr="00B61948">
        <w:rPr>
          <w:rFonts w:eastAsia="나눔명조" w:hint="eastAsia"/>
          <w:sz w:val="20"/>
          <w:szCs w:val="22"/>
        </w:rPr>
        <w:t>.</w:t>
      </w:r>
      <w:r w:rsidR="00E11AE8" w:rsidRPr="00B61948">
        <w:rPr>
          <w:rFonts w:eastAsia="나눔명조"/>
          <w:sz w:val="20"/>
          <w:szCs w:val="22"/>
        </w:rPr>
        <w:t xml:space="preserve"> </w:t>
      </w:r>
      <w:r w:rsidR="00E11AE8" w:rsidRPr="00B61948">
        <w:rPr>
          <w:rFonts w:eastAsia="나눔명조" w:hint="eastAsia"/>
          <w:sz w:val="20"/>
          <w:szCs w:val="22"/>
        </w:rPr>
        <w:t>그러므로</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조절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지</w:t>
      </w:r>
      <w:r w:rsidRPr="00B61948">
        <w:rPr>
          <w:rFonts w:eastAsia="나눔명조" w:hint="eastAsia"/>
          <w:sz w:val="20"/>
          <w:szCs w:val="22"/>
        </w:rPr>
        <w:t xml:space="preserve"> </w:t>
      </w:r>
      <w:r w:rsidRPr="00B61948">
        <w:rPr>
          <w:rFonts w:eastAsia="나눔명조" w:hint="eastAsia"/>
          <w:sz w:val="20"/>
          <w:szCs w:val="22"/>
        </w:rPr>
        <w:t>확인하</w:t>
      </w:r>
      <w:r w:rsidR="00E11AE8" w:rsidRPr="00B61948">
        <w:rPr>
          <w:rFonts w:eastAsia="나눔명조" w:hint="eastAsia"/>
          <w:sz w:val="20"/>
          <w:szCs w:val="22"/>
        </w:rPr>
        <w:t>기</w:t>
      </w:r>
      <w:r w:rsidR="00E11AE8" w:rsidRPr="00B61948">
        <w:rPr>
          <w:rFonts w:eastAsia="나눔명조" w:hint="eastAsia"/>
          <w:sz w:val="20"/>
          <w:szCs w:val="22"/>
        </w:rPr>
        <w:t xml:space="preserve"> </w:t>
      </w:r>
      <w:r w:rsidR="00E11AE8"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다음과</w:t>
      </w:r>
      <w:r w:rsidRPr="00B61948">
        <w:rPr>
          <w:rFonts w:eastAsia="나눔명조" w:hint="eastAsia"/>
          <w:sz w:val="20"/>
          <w:szCs w:val="22"/>
        </w:rPr>
        <w:t xml:space="preserve"> </w:t>
      </w:r>
      <w:r w:rsidRPr="00B61948">
        <w:rPr>
          <w:rFonts w:eastAsia="나눔명조" w:hint="eastAsia"/>
          <w:sz w:val="20"/>
          <w:szCs w:val="22"/>
        </w:rPr>
        <w:t>같이</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설정하였다</w:t>
      </w:r>
      <w:r w:rsidRPr="00B61948">
        <w:rPr>
          <w:rFonts w:eastAsia="나눔명조" w:hint="eastAsia"/>
          <w:sz w:val="20"/>
          <w:szCs w:val="22"/>
        </w:rPr>
        <w:t>.</w:t>
      </w:r>
    </w:p>
    <w:p w14:paraId="6EDB8E95" w14:textId="77777777" w:rsidR="004D452C" w:rsidRPr="00B61948" w:rsidRDefault="004D452C" w:rsidP="00265BC3">
      <w:pPr>
        <w:widowControl/>
        <w:wordWrap/>
        <w:autoSpaceDE/>
        <w:autoSpaceDN/>
        <w:spacing w:before="120" w:after="120" w:line="276" w:lineRule="auto"/>
        <w:rPr>
          <w:rFonts w:eastAsia="나눔명조"/>
          <w:sz w:val="20"/>
          <w:szCs w:val="22"/>
        </w:rPr>
      </w:pPr>
    </w:p>
    <w:p w14:paraId="77F9DFC3" w14:textId="78448251" w:rsidR="004D452C" w:rsidRPr="00B61948" w:rsidRDefault="004D452C"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 xml:space="preserve">.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7484F8A" w14:textId="77777777" w:rsidR="00265BC3" w:rsidRPr="00B61948" w:rsidRDefault="00265BC3" w:rsidP="00265BC3">
      <w:pPr>
        <w:widowControl/>
        <w:wordWrap/>
        <w:autoSpaceDE/>
        <w:autoSpaceDN/>
        <w:spacing w:before="120" w:after="120" w:line="276" w:lineRule="auto"/>
        <w:rPr>
          <w:rFonts w:eastAsia="나눔명조"/>
          <w:sz w:val="20"/>
          <w:szCs w:val="22"/>
        </w:rPr>
      </w:pPr>
    </w:p>
    <w:p w14:paraId="45F3D63D" w14:textId="5753CA68" w:rsidR="00F20AAE" w:rsidRDefault="004D452C" w:rsidP="00265BC3">
      <w:pPr>
        <w:widowControl/>
        <w:wordWrap/>
        <w:autoSpaceDE/>
        <w:autoSpaceDN/>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6.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2E4637BC" w14:textId="74E9C2C6" w:rsidR="006A2C1F" w:rsidRPr="00B61948" w:rsidRDefault="00F20AAE" w:rsidP="00F20AAE">
      <w:pPr>
        <w:widowControl/>
        <w:wordWrap/>
        <w:autoSpaceDE/>
        <w:autoSpaceDN/>
        <w:spacing w:after="0" w:line="240" w:lineRule="auto"/>
        <w:jc w:val="left"/>
        <w:rPr>
          <w:rFonts w:eastAsia="나눔명조"/>
          <w:sz w:val="20"/>
          <w:szCs w:val="22"/>
        </w:rPr>
      </w:pPr>
      <w:r>
        <w:rPr>
          <w:rFonts w:eastAsia="나눔명조"/>
          <w:sz w:val="20"/>
          <w:szCs w:val="22"/>
        </w:rPr>
        <w:br w:type="page"/>
      </w:r>
    </w:p>
    <w:p w14:paraId="385B51CE" w14:textId="3E07965F" w:rsidR="00750801" w:rsidRPr="003820D2" w:rsidRDefault="004F55A8" w:rsidP="006A2C1F">
      <w:pPr>
        <w:pStyle w:val="1"/>
        <w:rPr>
          <w:color w:val="auto"/>
        </w:rPr>
      </w:pPr>
      <w:r w:rsidRPr="003820D2">
        <w:rPr>
          <w:rFonts w:hint="eastAsia"/>
          <w:color w:val="auto"/>
        </w:rPr>
        <w:lastRenderedPageBreak/>
        <w:t>I</w:t>
      </w:r>
      <w:r w:rsidRPr="003820D2">
        <w:rPr>
          <w:color w:val="auto"/>
        </w:rPr>
        <w:t xml:space="preserve">II. </w:t>
      </w:r>
      <w:r w:rsidR="00750801" w:rsidRPr="003820D2">
        <w:rPr>
          <w:rFonts w:hint="eastAsia"/>
          <w:color w:val="auto"/>
        </w:rPr>
        <w:t>연구설계</w:t>
      </w:r>
      <w:r w:rsidR="00265BC3" w:rsidRPr="003820D2">
        <w:rPr>
          <w:rFonts w:hint="eastAsia"/>
          <w:color w:val="auto"/>
        </w:rPr>
        <w:t xml:space="preserve"> </w:t>
      </w:r>
      <w:r w:rsidR="00265BC3" w:rsidRPr="003820D2">
        <w:rPr>
          <w:rFonts w:hint="eastAsia"/>
          <w:color w:val="auto"/>
        </w:rPr>
        <w:t>및</w:t>
      </w:r>
      <w:r w:rsidR="00265BC3" w:rsidRPr="003820D2">
        <w:rPr>
          <w:rFonts w:hint="eastAsia"/>
          <w:color w:val="auto"/>
        </w:rPr>
        <w:t xml:space="preserve"> </w:t>
      </w:r>
      <w:r w:rsidR="00265BC3" w:rsidRPr="003820D2">
        <w:rPr>
          <w:rFonts w:hint="eastAsia"/>
          <w:color w:val="auto"/>
        </w:rPr>
        <w:t>분석</w:t>
      </w:r>
      <w:r w:rsidR="00265BC3" w:rsidRPr="003820D2">
        <w:rPr>
          <w:rFonts w:hint="eastAsia"/>
          <w:color w:val="auto"/>
        </w:rPr>
        <w:t xml:space="preserve"> </w:t>
      </w:r>
      <w:r w:rsidR="00265BC3" w:rsidRPr="003820D2">
        <w:rPr>
          <w:rFonts w:hint="eastAsia"/>
          <w:color w:val="auto"/>
        </w:rPr>
        <w:t>방법</w:t>
      </w:r>
    </w:p>
    <w:p w14:paraId="4D6C1DFF" w14:textId="77777777" w:rsidR="00265BC3" w:rsidRPr="00B61948" w:rsidRDefault="00265BC3" w:rsidP="00265BC3">
      <w:pPr>
        <w:wordWrap/>
        <w:spacing w:before="120" w:after="120" w:line="276" w:lineRule="auto"/>
        <w:rPr>
          <w:rFonts w:eastAsia="나눔명조"/>
          <w:smallCaps/>
          <w:sz w:val="20"/>
          <w:szCs w:val="22"/>
        </w:rPr>
      </w:pPr>
    </w:p>
    <w:p w14:paraId="3D58D514" w14:textId="3EEEB77F" w:rsidR="00750801" w:rsidRPr="003820D2" w:rsidRDefault="006A2C1F" w:rsidP="006A2C1F">
      <w:pPr>
        <w:pStyle w:val="2"/>
        <w:rPr>
          <w:color w:val="auto"/>
        </w:rPr>
      </w:pPr>
      <w:r w:rsidRPr="003820D2">
        <w:rPr>
          <w:rFonts w:hint="eastAsia"/>
          <w:color w:val="auto"/>
        </w:rPr>
        <w:t>1</w:t>
      </w:r>
      <w:r w:rsidRPr="003820D2">
        <w:rPr>
          <w:color w:val="auto"/>
        </w:rPr>
        <w:t xml:space="preserve">. </w:t>
      </w:r>
      <w:r w:rsidR="00750801" w:rsidRPr="003820D2">
        <w:rPr>
          <w:rFonts w:hint="eastAsia"/>
          <w:color w:val="auto"/>
        </w:rPr>
        <w:t>연구설계</w:t>
      </w:r>
    </w:p>
    <w:p w14:paraId="1CB46027" w14:textId="13D7C3A1" w:rsidR="00750801" w:rsidRPr="00B61948" w:rsidRDefault="00750801" w:rsidP="00265BC3">
      <w:pPr>
        <w:wordWrap/>
        <w:spacing w:before="120" w:after="120" w:line="276" w:lineRule="auto"/>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한국행정연구원가</w:t>
      </w:r>
      <w:r w:rsidRPr="00B61948">
        <w:rPr>
          <w:rFonts w:eastAsia="나눔명조" w:hint="eastAsia"/>
          <w:sz w:val="20"/>
          <w:szCs w:val="22"/>
        </w:rPr>
        <w:t xml:space="preserve"> </w:t>
      </w:r>
      <w:r w:rsidRPr="00B61948">
        <w:rPr>
          <w:rFonts w:eastAsia="나눔명조" w:hint="eastAsia"/>
          <w:sz w:val="20"/>
          <w:szCs w:val="22"/>
        </w:rPr>
        <w:t>주관하여</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리서치앤리서치가</w:t>
      </w:r>
      <w:proofErr w:type="spellEnd"/>
      <w:r w:rsidRPr="00B61948">
        <w:rPr>
          <w:rFonts w:eastAsia="나눔명조" w:hint="eastAsia"/>
          <w:sz w:val="20"/>
          <w:szCs w:val="22"/>
        </w:rPr>
        <w:t xml:space="preserve"> </w:t>
      </w:r>
      <w:r w:rsidRPr="00B61948">
        <w:rPr>
          <w:rFonts w:eastAsia="나눔명조" w:hint="eastAsia"/>
          <w:sz w:val="20"/>
          <w:szCs w:val="22"/>
        </w:rPr>
        <w:t>조사한</w:t>
      </w:r>
      <w:r w:rsidRPr="00B61948">
        <w:rPr>
          <w:rFonts w:eastAsia="나눔명조" w:hint="eastAsia"/>
          <w:sz w:val="20"/>
          <w:szCs w:val="22"/>
        </w:rPr>
        <w:t xml:space="preserve"> </w:t>
      </w:r>
      <w:r w:rsidRPr="00B61948">
        <w:rPr>
          <w:rFonts w:eastAsia="나눔명조"/>
          <w:sz w:val="20"/>
          <w:szCs w:val="22"/>
        </w:rPr>
        <w:t>2020</w:t>
      </w:r>
      <w:r w:rsidRPr="00B61948">
        <w:rPr>
          <w:rFonts w:eastAsia="나눔명조" w:hint="eastAsia"/>
          <w:sz w:val="20"/>
          <w:szCs w:val="22"/>
        </w:rPr>
        <w:t>년</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를</w:t>
      </w:r>
      <w:r w:rsidRPr="00B61948">
        <w:rPr>
          <w:rFonts w:eastAsia="나눔명조" w:hint="eastAsia"/>
          <w:sz w:val="20"/>
          <w:szCs w:val="22"/>
        </w:rPr>
        <w:t xml:space="preserve"> </w:t>
      </w:r>
      <w:r w:rsidRPr="00B61948">
        <w:rPr>
          <w:rFonts w:eastAsia="나눔명조" w:hint="eastAsia"/>
          <w:sz w:val="20"/>
          <w:szCs w:val="22"/>
        </w:rPr>
        <w:t>활용하였</w:t>
      </w:r>
      <w:r w:rsidR="00541892" w:rsidRPr="00B61948">
        <w:rPr>
          <w:rFonts w:eastAsia="나눔명조" w:hint="eastAsia"/>
          <w:sz w:val="20"/>
          <w:szCs w:val="22"/>
        </w:rPr>
        <w:t>으며</w:t>
      </w:r>
      <w:r w:rsidR="00541892" w:rsidRPr="00B61948">
        <w:rPr>
          <w:rFonts w:eastAsia="나눔명조" w:hint="eastAsia"/>
          <w:sz w:val="20"/>
          <w:szCs w:val="22"/>
        </w:rPr>
        <w:t>,</w:t>
      </w:r>
      <w:r w:rsidR="00541892" w:rsidRPr="00B61948">
        <w:rPr>
          <w:rFonts w:eastAsia="나눔명조"/>
          <w:sz w:val="20"/>
          <w:szCs w:val="22"/>
        </w:rPr>
        <w:t xml:space="preserve"> </w:t>
      </w:r>
      <w:r w:rsidR="00541892" w:rsidRPr="00B61948">
        <w:rPr>
          <w:rFonts w:eastAsia="나눔명조" w:hint="eastAsia"/>
          <w:sz w:val="20"/>
          <w:szCs w:val="22"/>
        </w:rPr>
        <w:t>한국행정연구원</w:t>
      </w:r>
      <w:r w:rsidR="00541892" w:rsidRPr="00B61948">
        <w:rPr>
          <w:rFonts w:eastAsia="나눔명조" w:hint="eastAsia"/>
          <w:sz w:val="20"/>
          <w:szCs w:val="22"/>
        </w:rPr>
        <w:t xml:space="preserve"> </w:t>
      </w:r>
      <w:r w:rsidR="00541892" w:rsidRPr="00B61948">
        <w:rPr>
          <w:rFonts w:eastAsia="나눔명조" w:hint="eastAsia"/>
          <w:sz w:val="20"/>
          <w:szCs w:val="22"/>
        </w:rPr>
        <w:t>연구자료관리규칙에</w:t>
      </w:r>
      <w:r w:rsidR="00541892" w:rsidRPr="00B61948">
        <w:rPr>
          <w:rFonts w:eastAsia="나눔명조" w:hint="eastAsia"/>
          <w:sz w:val="20"/>
          <w:szCs w:val="22"/>
        </w:rPr>
        <w:t xml:space="preserve"> </w:t>
      </w:r>
      <w:r w:rsidR="00541892" w:rsidRPr="00B61948">
        <w:rPr>
          <w:rFonts w:eastAsia="나눔명조" w:hint="eastAsia"/>
          <w:sz w:val="20"/>
          <w:szCs w:val="22"/>
        </w:rPr>
        <w:t>의거하여</w:t>
      </w:r>
      <w:r w:rsidR="00541892" w:rsidRPr="00B61948">
        <w:rPr>
          <w:rFonts w:eastAsia="나눔명조" w:hint="eastAsia"/>
          <w:sz w:val="20"/>
          <w:szCs w:val="22"/>
        </w:rPr>
        <w:t xml:space="preserve"> </w:t>
      </w:r>
      <w:r w:rsidR="00541892" w:rsidRPr="00B61948">
        <w:rPr>
          <w:rFonts w:eastAsia="나눔명조" w:hint="eastAsia"/>
          <w:sz w:val="20"/>
          <w:szCs w:val="22"/>
        </w:rPr>
        <w:t>사용을</w:t>
      </w:r>
      <w:r w:rsidR="00541892" w:rsidRPr="00B61948">
        <w:rPr>
          <w:rFonts w:eastAsia="나눔명조" w:hint="eastAsia"/>
          <w:sz w:val="20"/>
          <w:szCs w:val="22"/>
        </w:rPr>
        <w:t xml:space="preserve"> </w:t>
      </w:r>
      <w:r w:rsidR="00541892" w:rsidRPr="00B61948">
        <w:rPr>
          <w:rFonts w:eastAsia="나눔명조" w:hint="eastAsia"/>
          <w:sz w:val="20"/>
          <w:szCs w:val="22"/>
        </w:rPr>
        <w:t>허가</w:t>
      </w:r>
      <w:r w:rsidR="00541892" w:rsidRPr="00B61948">
        <w:rPr>
          <w:rFonts w:eastAsia="나눔명조" w:hint="eastAsia"/>
          <w:sz w:val="20"/>
          <w:szCs w:val="22"/>
        </w:rPr>
        <w:t xml:space="preserve"> </w:t>
      </w:r>
      <w:r w:rsidR="00541892" w:rsidRPr="00B61948">
        <w:rPr>
          <w:rFonts w:eastAsia="나눔명조" w:hint="eastAsia"/>
          <w:sz w:val="20"/>
          <w:szCs w:val="22"/>
        </w:rPr>
        <w:t>받았다</w:t>
      </w:r>
      <w:r w:rsidRPr="00B61948">
        <w:rPr>
          <w:rFonts w:eastAsia="나눔명조"/>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중앙행정기관</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광역지방자치단체의</w:t>
      </w:r>
      <w:r w:rsidRPr="00B61948">
        <w:rPr>
          <w:rFonts w:eastAsia="나눔명조" w:hint="eastAsia"/>
          <w:sz w:val="20"/>
          <w:szCs w:val="22"/>
        </w:rPr>
        <w:t xml:space="preserve"> </w:t>
      </w:r>
      <w:r w:rsidRPr="00B61948">
        <w:rPr>
          <w:rFonts w:eastAsia="나눔명조" w:hint="eastAsia"/>
          <w:sz w:val="20"/>
          <w:szCs w:val="22"/>
        </w:rPr>
        <w:t>공무원을</w:t>
      </w:r>
      <w:r w:rsidRPr="00B61948">
        <w:rPr>
          <w:rFonts w:eastAsia="나눔명조" w:hint="eastAsia"/>
          <w:sz w:val="20"/>
          <w:szCs w:val="22"/>
        </w:rPr>
        <w:t xml:space="preserve"> </w:t>
      </w:r>
      <w:r w:rsidRPr="00B61948">
        <w:rPr>
          <w:rFonts w:eastAsia="나눔명조" w:hint="eastAsia"/>
          <w:sz w:val="20"/>
          <w:szCs w:val="22"/>
        </w:rPr>
        <w:t>대상으로</w:t>
      </w:r>
      <w:r w:rsidRPr="00B61948">
        <w:rPr>
          <w:rFonts w:eastAsia="나눔명조" w:hint="eastAsia"/>
          <w:sz w:val="20"/>
          <w:szCs w:val="22"/>
        </w:rPr>
        <w:t xml:space="preserve"> </w:t>
      </w:r>
      <w:r w:rsidRPr="00B61948">
        <w:rPr>
          <w:rFonts w:eastAsia="나눔명조" w:hint="eastAsia"/>
          <w:sz w:val="20"/>
          <w:szCs w:val="22"/>
        </w:rPr>
        <w:t>정부의</w:t>
      </w:r>
      <w:r w:rsidRPr="00B61948">
        <w:rPr>
          <w:rFonts w:eastAsia="나눔명조" w:hint="eastAsia"/>
          <w:sz w:val="20"/>
          <w:szCs w:val="22"/>
        </w:rPr>
        <w:t xml:space="preserve"> </w:t>
      </w:r>
      <w:r w:rsidRPr="00B61948">
        <w:rPr>
          <w:rFonts w:eastAsia="나눔명조" w:hint="eastAsia"/>
          <w:sz w:val="20"/>
          <w:szCs w:val="22"/>
        </w:rPr>
        <w:t>인력관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조직운영</w:t>
      </w:r>
      <w:r w:rsidRPr="00B61948">
        <w:rPr>
          <w:rFonts w:eastAsia="나눔명조" w:hint="eastAsia"/>
          <w:sz w:val="20"/>
          <w:szCs w:val="22"/>
        </w:rPr>
        <w:t xml:space="preserve"> </w:t>
      </w:r>
      <w:r w:rsidRPr="00B61948">
        <w:rPr>
          <w:rFonts w:eastAsia="나눔명조" w:hint="eastAsia"/>
          <w:sz w:val="20"/>
          <w:szCs w:val="22"/>
        </w:rPr>
        <w:t>등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인식을</w:t>
      </w:r>
      <w:r w:rsidRPr="00B61948">
        <w:rPr>
          <w:rFonts w:eastAsia="나눔명조" w:hint="eastAsia"/>
          <w:sz w:val="20"/>
          <w:szCs w:val="22"/>
        </w:rPr>
        <w:t xml:space="preserve"> </w:t>
      </w:r>
      <w:r w:rsidRPr="00B61948">
        <w:rPr>
          <w:rFonts w:eastAsia="나눔명조" w:hint="eastAsia"/>
          <w:sz w:val="20"/>
          <w:szCs w:val="22"/>
        </w:rPr>
        <w:t>조사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805806" w:rsidRPr="00B61948">
        <w:rPr>
          <w:rFonts w:eastAsia="나눔명조"/>
          <w:sz w:val="20"/>
          <w:szCs w:val="22"/>
        </w:rPr>
        <w:t xml:space="preserve"> 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hint="eastAsia"/>
          <w:sz w:val="20"/>
          <w:szCs w:val="22"/>
        </w:rPr>
        <w:t>「</w:t>
      </w:r>
      <w:proofErr w:type="spellStart"/>
      <w:r w:rsidR="00805806" w:rsidRPr="00B61948">
        <w:rPr>
          <w:rFonts w:eastAsia="나눔명조" w:hint="eastAsia"/>
          <w:sz w:val="20"/>
          <w:szCs w:val="22"/>
        </w:rPr>
        <w:t>공직생활실태조사」는</w:t>
      </w:r>
      <w:proofErr w:type="spellEnd"/>
      <w:r w:rsidR="00805806" w:rsidRPr="00B61948">
        <w:rPr>
          <w:rFonts w:eastAsia="나눔명조" w:hint="eastAsia"/>
          <w:sz w:val="20"/>
          <w:szCs w:val="22"/>
        </w:rPr>
        <w:t xml:space="preserve"> </w:t>
      </w:r>
      <w:r w:rsidR="00805806" w:rsidRPr="00B61948">
        <w:rPr>
          <w:rFonts w:eastAsia="나눔명조"/>
          <w:sz w:val="20"/>
          <w:szCs w:val="22"/>
        </w:rPr>
        <w:t>2019</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7</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2</w:t>
      </w:r>
      <w:r w:rsidR="00805806" w:rsidRPr="00B61948">
        <w:rPr>
          <w:rFonts w:eastAsia="나눔명조" w:hint="eastAsia"/>
          <w:sz w:val="20"/>
          <w:szCs w:val="22"/>
        </w:rPr>
        <w:t>일부터</w:t>
      </w:r>
      <w:r w:rsidR="00805806" w:rsidRPr="00B61948">
        <w:rPr>
          <w:rFonts w:eastAsia="나눔명조" w:hint="eastAsia"/>
          <w:sz w:val="20"/>
          <w:szCs w:val="22"/>
        </w:rPr>
        <w:t xml:space="preserve"> </w:t>
      </w:r>
      <w:r w:rsidR="00805806" w:rsidRPr="00B61948">
        <w:rPr>
          <w:rFonts w:eastAsia="나눔명조"/>
          <w:sz w:val="20"/>
          <w:szCs w:val="22"/>
        </w:rPr>
        <w:t>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8</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1</w:t>
      </w:r>
      <w:r w:rsidR="00805806" w:rsidRPr="00B61948">
        <w:rPr>
          <w:rFonts w:eastAsia="나눔명조" w:hint="eastAsia"/>
          <w:sz w:val="20"/>
          <w:szCs w:val="22"/>
        </w:rPr>
        <w:t>일</w:t>
      </w:r>
      <w:r w:rsidR="00805806" w:rsidRPr="00B61948">
        <w:rPr>
          <w:rFonts w:eastAsia="나눔명조" w:hint="eastAsia"/>
          <w:sz w:val="20"/>
          <w:szCs w:val="22"/>
        </w:rPr>
        <w:t xml:space="preserve"> </w:t>
      </w:r>
      <w:r w:rsidR="00805806" w:rsidRPr="00B61948">
        <w:rPr>
          <w:rFonts w:eastAsia="나눔명조" w:hint="eastAsia"/>
          <w:sz w:val="20"/>
          <w:szCs w:val="22"/>
        </w:rPr>
        <w:t>동안</w:t>
      </w:r>
      <w:r w:rsidR="00805806" w:rsidRPr="00B61948">
        <w:rPr>
          <w:rFonts w:eastAsia="나눔명조" w:hint="eastAsia"/>
          <w:sz w:val="20"/>
          <w:szCs w:val="22"/>
        </w:rPr>
        <w:t xml:space="preserve"> </w:t>
      </w:r>
      <w:r w:rsidR="00805806" w:rsidRPr="00B61948">
        <w:rPr>
          <w:rFonts w:eastAsia="나눔명조" w:hint="eastAsia"/>
          <w:sz w:val="20"/>
          <w:szCs w:val="22"/>
        </w:rPr>
        <w:t>조사되었으며</w:t>
      </w:r>
      <w:r w:rsidR="00805806" w:rsidRPr="00B61948">
        <w:rPr>
          <w:rFonts w:eastAsia="나눔명조" w:hint="eastAsia"/>
          <w:sz w:val="20"/>
          <w:szCs w:val="22"/>
        </w:rPr>
        <w:t>,</w:t>
      </w:r>
      <w:r w:rsidR="00805806" w:rsidRPr="00B61948">
        <w:rPr>
          <w:rFonts w:eastAsia="나눔명조"/>
          <w:sz w:val="20"/>
          <w:szCs w:val="22"/>
        </w:rPr>
        <w:t xml:space="preserve"> </w:t>
      </w:r>
      <w:r w:rsidR="00805806" w:rsidRPr="00B61948">
        <w:rPr>
          <w:rFonts w:eastAsia="나눔명조" w:hint="eastAsia"/>
          <w:sz w:val="20"/>
          <w:szCs w:val="22"/>
        </w:rPr>
        <w:t>대한민국</w:t>
      </w:r>
      <w:r w:rsidR="00805806" w:rsidRPr="00B61948">
        <w:rPr>
          <w:rFonts w:eastAsia="나눔명조" w:hint="eastAsia"/>
          <w:sz w:val="20"/>
          <w:szCs w:val="22"/>
        </w:rPr>
        <w:t xml:space="preserve"> </w:t>
      </w:r>
      <w:r w:rsidR="00805806" w:rsidRPr="00B61948">
        <w:rPr>
          <w:rFonts w:eastAsia="나눔명조"/>
          <w:sz w:val="20"/>
          <w:szCs w:val="22"/>
        </w:rPr>
        <w:t>46</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중앙행정기관</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의</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들과</w:t>
      </w:r>
      <w:r w:rsidR="00805806" w:rsidRPr="00B61948">
        <w:rPr>
          <w:rFonts w:eastAsia="나눔명조" w:hint="eastAsia"/>
          <w:sz w:val="20"/>
          <w:szCs w:val="22"/>
        </w:rPr>
        <w:t xml:space="preserve"> </w:t>
      </w:r>
      <w:r w:rsidR="00805806" w:rsidRPr="00B61948">
        <w:rPr>
          <w:rFonts w:eastAsia="나눔명조"/>
          <w:sz w:val="20"/>
          <w:szCs w:val="22"/>
        </w:rPr>
        <w:t>17</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광역자치단체</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을</w:t>
      </w:r>
      <w:r w:rsidR="00805806" w:rsidRPr="00B61948">
        <w:rPr>
          <w:rFonts w:eastAsia="나눔명조" w:hint="eastAsia"/>
          <w:sz w:val="20"/>
          <w:szCs w:val="22"/>
        </w:rPr>
        <w:t xml:space="preserve"> </w:t>
      </w:r>
      <w:r w:rsidR="00805806" w:rsidRPr="00B61948">
        <w:rPr>
          <w:rFonts w:eastAsia="나눔명조" w:hint="eastAsia"/>
          <w:sz w:val="20"/>
          <w:szCs w:val="22"/>
        </w:rPr>
        <w:t>대상으로</w:t>
      </w:r>
      <w:r w:rsidR="00805806" w:rsidRPr="00B61948">
        <w:rPr>
          <w:rFonts w:eastAsia="나눔명조" w:hint="eastAsia"/>
          <w:sz w:val="20"/>
          <w:szCs w:val="22"/>
        </w:rPr>
        <w:t xml:space="preserve"> </w:t>
      </w:r>
      <w:r w:rsidR="00805806" w:rsidRPr="00B61948">
        <w:rPr>
          <w:rFonts w:eastAsia="나눔명조" w:hint="eastAsia"/>
          <w:sz w:val="20"/>
          <w:szCs w:val="22"/>
        </w:rPr>
        <w:t>실시되었다</w:t>
      </w:r>
      <w:r w:rsidR="00805806" w:rsidRPr="00B61948">
        <w:rPr>
          <w:rFonts w:eastAsia="나눔명조" w:hint="eastAsia"/>
          <w:sz w:val="20"/>
          <w:szCs w:val="22"/>
        </w:rPr>
        <w:t>.</w:t>
      </w:r>
      <w:r w:rsidR="00D403C6" w:rsidRPr="00B61948">
        <w:rPr>
          <w:rFonts w:eastAsia="나눔명조"/>
          <w:sz w:val="20"/>
          <w:szCs w:val="22"/>
        </w:rPr>
        <w:t xml:space="preserve"> 2019</w:t>
      </w:r>
      <w:r w:rsidR="00D403C6" w:rsidRPr="00B61948">
        <w:rPr>
          <w:rFonts w:eastAsia="나눔명조" w:hint="eastAsia"/>
          <w:sz w:val="20"/>
          <w:szCs w:val="22"/>
        </w:rPr>
        <w:t>년</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월</w:t>
      </w:r>
      <w:r w:rsidR="00D403C6" w:rsidRPr="00B61948">
        <w:rPr>
          <w:rFonts w:eastAsia="나눔명조" w:hint="eastAsia"/>
          <w:sz w:val="20"/>
          <w:szCs w:val="22"/>
        </w:rPr>
        <w:t xml:space="preserve"> </w:t>
      </w:r>
      <w:r w:rsidR="00D403C6" w:rsidRPr="00B61948">
        <w:rPr>
          <w:rFonts w:eastAsia="나눔명조"/>
          <w:sz w:val="20"/>
          <w:szCs w:val="22"/>
        </w:rPr>
        <w:t>31</w:t>
      </w:r>
      <w:r w:rsidR="00D403C6" w:rsidRPr="00B61948">
        <w:rPr>
          <w:rFonts w:eastAsia="나눔명조" w:hint="eastAsia"/>
          <w:sz w:val="20"/>
          <w:szCs w:val="22"/>
        </w:rPr>
        <w:t>일</w:t>
      </w:r>
      <w:r w:rsidR="00D403C6" w:rsidRPr="00B61948">
        <w:rPr>
          <w:rFonts w:eastAsia="나눔명조" w:hint="eastAsia"/>
          <w:sz w:val="20"/>
          <w:szCs w:val="22"/>
        </w:rPr>
        <w:t xml:space="preserve"> </w:t>
      </w:r>
      <w:r w:rsidR="00D403C6" w:rsidRPr="00B61948">
        <w:rPr>
          <w:rFonts w:eastAsia="나눔명조" w:hint="eastAsia"/>
          <w:sz w:val="20"/>
          <w:szCs w:val="22"/>
        </w:rPr>
        <w:t>기준으로</w:t>
      </w:r>
      <w:r w:rsidR="00D403C6" w:rsidRPr="00B61948">
        <w:rPr>
          <w:rFonts w:eastAsia="나눔명조" w:hint="eastAsia"/>
          <w:sz w:val="20"/>
          <w:szCs w:val="22"/>
        </w:rPr>
        <w:t xml:space="preserve"> </w:t>
      </w:r>
      <w:r w:rsidR="00D403C6" w:rsidRPr="00B61948">
        <w:rPr>
          <w:rFonts w:eastAsia="나눔명조" w:hint="eastAsia"/>
          <w:sz w:val="20"/>
          <w:szCs w:val="22"/>
        </w:rPr>
        <w:t>중앙행정기관</w:t>
      </w:r>
      <w:r w:rsidR="00D403C6" w:rsidRPr="00B61948">
        <w:rPr>
          <w:rFonts w:eastAsia="나눔명조" w:hint="eastAsia"/>
          <w:sz w:val="20"/>
          <w:szCs w:val="22"/>
        </w:rPr>
        <w:t xml:space="preserve"> </w:t>
      </w:r>
      <w:r w:rsidR="00D403C6" w:rsidRPr="00B61948">
        <w:rPr>
          <w:rFonts w:eastAsia="나눔명조" w:hint="eastAsia"/>
          <w:sz w:val="20"/>
          <w:szCs w:val="22"/>
        </w:rPr>
        <w:t>본부</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소속기관별</w:t>
      </w:r>
      <w:r w:rsidR="00D403C6" w:rsidRPr="00B61948">
        <w:rPr>
          <w:rFonts w:eastAsia="나눔명조" w:hint="eastAsia"/>
          <w:sz w:val="20"/>
          <w:szCs w:val="22"/>
        </w:rPr>
        <w:t xml:space="preserve"> </w:t>
      </w:r>
      <w:r w:rsidR="00D403C6" w:rsidRPr="00B61948">
        <w:rPr>
          <w:rFonts w:eastAsia="나눔명조" w:hint="eastAsia"/>
          <w:sz w:val="20"/>
          <w:szCs w:val="22"/>
        </w:rPr>
        <w:t>정원</w:t>
      </w:r>
      <w:r w:rsidR="00D403C6" w:rsidRPr="00B61948">
        <w:rPr>
          <w:rFonts w:eastAsia="나눔명조" w:hint="eastAsia"/>
          <w:sz w:val="20"/>
          <w:szCs w:val="22"/>
        </w:rPr>
        <w:t xml:space="preserve"> </w:t>
      </w:r>
      <w:r w:rsidR="00D403C6" w:rsidRPr="00B61948">
        <w:rPr>
          <w:rFonts w:eastAsia="나눔명조" w:hint="eastAsia"/>
          <w:sz w:val="20"/>
          <w:szCs w:val="22"/>
        </w:rPr>
        <w:t>현황과</w:t>
      </w:r>
      <w:r w:rsidR="00D403C6" w:rsidRPr="00B61948">
        <w:rPr>
          <w:rFonts w:eastAsia="나눔명조" w:hint="eastAsia"/>
          <w:sz w:val="20"/>
          <w:szCs w:val="22"/>
        </w:rPr>
        <w:t xml:space="preserve"> </w:t>
      </w:r>
      <w:r w:rsidR="00D403C6" w:rsidRPr="00B61948">
        <w:rPr>
          <w:rFonts w:eastAsia="나눔명조" w:hint="eastAsia"/>
          <w:sz w:val="20"/>
          <w:szCs w:val="22"/>
        </w:rPr>
        <w:t>지방자치단체</w:t>
      </w:r>
      <w:r w:rsidR="00D403C6" w:rsidRPr="00B61948">
        <w:rPr>
          <w:rFonts w:eastAsia="나눔명조" w:hint="eastAsia"/>
          <w:sz w:val="20"/>
          <w:szCs w:val="22"/>
        </w:rPr>
        <w:t xml:space="preserve"> </w:t>
      </w:r>
      <w:r w:rsidR="00D403C6" w:rsidRPr="00B61948">
        <w:rPr>
          <w:rFonts w:eastAsia="나눔명조" w:hint="eastAsia"/>
          <w:sz w:val="20"/>
          <w:szCs w:val="22"/>
        </w:rPr>
        <w:t>공무원</w:t>
      </w:r>
      <w:r w:rsidR="00D403C6" w:rsidRPr="00B61948">
        <w:rPr>
          <w:rFonts w:eastAsia="나눔명조" w:hint="eastAsia"/>
          <w:sz w:val="20"/>
          <w:szCs w:val="22"/>
        </w:rPr>
        <w:t xml:space="preserve"> </w:t>
      </w:r>
      <w:r w:rsidR="00D403C6" w:rsidRPr="00B61948">
        <w:rPr>
          <w:rFonts w:eastAsia="나눔명조" w:hint="eastAsia"/>
          <w:sz w:val="20"/>
          <w:szCs w:val="22"/>
        </w:rPr>
        <w:t>인사통계를</w:t>
      </w:r>
      <w:r w:rsidR="00D403C6" w:rsidRPr="00B61948">
        <w:rPr>
          <w:rFonts w:eastAsia="나눔명조" w:hint="eastAsia"/>
          <w:sz w:val="20"/>
          <w:szCs w:val="22"/>
        </w:rPr>
        <w:t xml:space="preserve"> </w:t>
      </w:r>
      <w:r w:rsidR="00D403C6" w:rsidRPr="00B61948">
        <w:rPr>
          <w:rFonts w:eastAsia="나눔명조" w:hint="eastAsia"/>
          <w:sz w:val="20"/>
          <w:szCs w:val="22"/>
        </w:rPr>
        <w:t>활용하여</w:t>
      </w:r>
      <w:r w:rsidR="00D403C6" w:rsidRPr="00B61948">
        <w:rPr>
          <w:rFonts w:eastAsia="나눔명조" w:hint="eastAsia"/>
          <w:sz w:val="20"/>
          <w:szCs w:val="22"/>
        </w:rPr>
        <w:t xml:space="preserve"> </w:t>
      </w:r>
      <w:r w:rsidR="00D403C6" w:rsidRPr="00B61948">
        <w:rPr>
          <w:rFonts w:eastAsia="나눔명조" w:hint="eastAsia"/>
          <w:sz w:val="20"/>
          <w:szCs w:val="22"/>
        </w:rPr>
        <w:t>모집단이</w:t>
      </w:r>
      <w:r w:rsidR="00D403C6" w:rsidRPr="00B61948">
        <w:rPr>
          <w:rFonts w:eastAsia="나눔명조" w:hint="eastAsia"/>
          <w:sz w:val="20"/>
          <w:szCs w:val="22"/>
        </w:rPr>
        <w:t xml:space="preserve"> </w:t>
      </w:r>
      <w:r w:rsidR="00D403C6" w:rsidRPr="00B61948">
        <w:rPr>
          <w:rFonts w:eastAsia="나눔명조" w:hint="eastAsia"/>
          <w:sz w:val="20"/>
          <w:szCs w:val="22"/>
        </w:rPr>
        <w:t>설정되었으며</w:t>
      </w:r>
      <w:r w:rsidR="00D403C6" w:rsidRPr="00B61948">
        <w:rPr>
          <w:rFonts w:eastAsia="나눔명조" w:hint="eastAsia"/>
          <w:sz w:val="20"/>
          <w:szCs w:val="22"/>
        </w:rPr>
        <w:t>,</w:t>
      </w:r>
      <w:r w:rsidR="00D403C6" w:rsidRPr="00B61948">
        <w:rPr>
          <w:rFonts w:eastAsia="나눔명조"/>
          <w:sz w:val="20"/>
          <w:szCs w:val="22"/>
        </w:rPr>
        <w:t xml:space="preserve"> </w:t>
      </w:r>
      <w:proofErr w:type="spellStart"/>
      <w:r w:rsidR="00D403C6" w:rsidRPr="00B61948">
        <w:rPr>
          <w:rFonts w:eastAsia="나눔명조" w:hint="eastAsia"/>
          <w:sz w:val="20"/>
          <w:szCs w:val="22"/>
        </w:rPr>
        <w:t>층화표집을</w:t>
      </w:r>
      <w:proofErr w:type="spellEnd"/>
      <w:r w:rsidR="00D403C6" w:rsidRPr="00B61948">
        <w:rPr>
          <w:rFonts w:eastAsia="나눔명조" w:hint="eastAsia"/>
          <w:sz w:val="20"/>
          <w:szCs w:val="22"/>
        </w:rPr>
        <w:t xml:space="preserve"> </w:t>
      </w:r>
      <w:r w:rsidR="00D403C6" w:rsidRPr="00B61948">
        <w:rPr>
          <w:rFonts w:eastAsia="나눔명조" w:hint="eastAsia"/>
          <w:sz w:val="20"/>
          <w:szCs w:val="22"/>
        </w:rPr>
        <w:t>사용하고</w:t>
      </w:r>
      <w:r w:rsidR="00D403C6" w:rsidRPr="00B61948">
        <w:rPr>
          <w:rFonts w:eastAsia="나눔명조" w:hint="eastAsia"/>
          <w:sz w:val="20"/>
          <w:szCs w:val="22"/>
        </w:rPr>
        <w:t xml:space="preserve"> </w:t>
      </w:r>
      <w:r w:rsidR="00D403C6" w:rsidRPr="00B61948">
        <w:rPr>
          <w:rFonts w:eastAsia="나눔명조" w:hint="eastAsia"/>
          <w:sz w:val="20"/>
          <w:szCs w:val="22"/>
        </w:rPr>
        <w:t>있으나</w:t>
      </w:r>
      <w:r w:rsidR="00D403C6" w:rsidRPr="00B61948">
        <w:rPr>
          <w:rFonts w:eastAsia="나눔명조" w:hint="eastAsia"/>
          <w:sz w:val="20"/>
          <w:szCs w:val="22"/>
        </w:rPr>
        <w:t xml:space="preserve"> </w:t>
      </w:r>
      <w:r w:rsidR="00D403C6" w:rsidRPr="00B61948">
        <w:rPr>
          <w:rFonts w:eastAsia="나눔명조" w:hint="eastAsia"/>
          <w:sz w:val="20"/>
          <w:szCs w:val="22"/>
        </w:rPr>
        <w:t>소방청의</w:t>
      </w:r>
      <w:r w:rsidR="00D403C6" w:rsidRPr="00B61948">
        <w:rPr>
          <w:rFonts w:eastAsia="나눔명조" w:hint="eastAsia"/>
          <w:sz w:val="20"/>
          <w:szCs w:val="22"/>
        </w:rPr>
        <w:t xml:space="preserve"> </w:t>
      </w:r>
      <w:r w:rsidR="00D403C6" w:rsidRPr="00B61948">
        <w:rPr>
          <w:rFonts w:eastAsia="나눔명조" w:hint="eastAsia"/>
          <w:sz w:val="20"/>
          <w:szCs w:val="22"/>
        </w:rPr>
        <w:t>경우</w:t>
      </w:r>
      <w:r w:rsidR="00D403C6" w:rsidRPr="00B61948">
        <w:rPr>
          <w:rFonts w:eastAsia="나눔명조" w:hint="eastAsia"/>
          <w:sz w:val="20"/>
          <w:szCs w:val="22"/>
        </w:rPr>
        <w:t xml:space="preserve"> </w:t>
      </w:r>
      <w:r w:rsidR="00D403C6" w:rsidRPr="00B61948">
        <w:rPr>
          <w:rFonts w:eastAsia="나눔명조" w:hint="eastAsia"/>
          <w:sz w:val="20"/>
          <w:szCs w:val="22"/>
        </w:rPr>
        <w:t>모집단수가</w:t>
      </w:r>
      <w:r w:rsidR="00D403C6" w:rsidRPr="00B61948">
        <w:rPr>
          <w:rFonts w:eastAsia="나눔명조" w:hint="eastAsia"/>
          <w:sz w:val="20"/>
          <w:szCs w:val="22"/>
        </w:rPr>
        <w:t xml:space="preserve"> </w:t>
      </w:r>
      <w:r w:rsidR="00D403C6" w:rsidRPr="00B61948">
        <w:rPr>
          <w:rFonts w:eastAsia="나눔명조" w:hint="eastAsia"/>
          <w:sz w:val="20"/>
          <w:szCs w:val="22"/>
        </w:rPr>
        <w:t>적어</w:t>
      </w:r>
      <w:r w:rsidR="00D403C6" w:rsidRPr="00B61948">
        <w:rPr>
          <w:rFonts w:eastAsia="나눔명조" w:hint="eastAsia"/>
          <w:sz w:val="20"/>
          <w:szCs w:val="22"/>
        </w:rPr>
        <w:t xml:space="preserve"> </w:t>
      </w:r>
      <w:r w:rsidR="00D403C6" w:rsidRPr="00B61948">
        <w:rPr>
          <w:rFonts w:eastAsia="나눔명조" w:hint="eastAsia"/>
          <w:sz w:val="20"/>
          <w:szCs w:val="22"/>
        </w:rPr>
        <w:t>최소</w:t>
      </w:r>
      <w:r w:rsidR="00D403C6" w:rsidRPr="00B61948">
        <w:rPr>
          <w:rFonts w:eastAsia="나눔명조" w:hint="eastAsia"/>
          <w:sz w:val="20"/>
          <w:szCs w:val="22"/>
        </w:rPr>
        <w:t xml:space="preserve"> </w:t>
      </w:r>
      <w:r w:rsidR="00D403C6" w:rsidRPr="00B61948">
        <w:rPr>
          <w:rFonts w:eastAsia="나눔명조" w:hint="eastAsia"/>
          <w:sz w:val="20"/>
          <w:szCs w:val="22"/>
        </w:rPr>
        <w:t>회수율</w:t>
      </w:r>
      <w:r w:rsidR="00D403C6" w:rsidRPr="00B61948">
        <w:rPr>
          <w:rFonts w:eastAsia="나눔명조" w:hint="eastAsia"/>
          <w:sz w:val="20"/>
          <w:szCs w:val="22"/>
        </w:rPr>
        <w:t xml:space="preserve"> </w:t>
      </w:r>
      <w:r w:rsidR="00D403C6" w:rsidRPr="00B61948">
        <w:rPr>
          <w:rFonts w:eastAsia="나눔명조"/>
          <w:sz w:val="20"/>
          <w:szCs w:val="22"/>
        </w:rPr>
        <w:t>60%</w:t>
      </w:r>
      <w:r w:rsidR="00D403C6" w:rsidRPr="00B61948">
        <w:rPr>
          <w:rFonts w:eastAsia="나눔명조" w:hint="eastAsia"/>
          <w:sz w:val="20"/>
          <w:szCs w:val="22"/>
        </w:rPr>
        <w:t>에</w:t>
      </w:r>
      <w:r w:rsidR="00D403C6" w:rsidRPr="00B61948">
        <w:rPr>
          <w:rFonts w:eastAsia="나눔명조" w:hint="eastAsia"/>
          <w:sz w:val="20"/>
          <w:szCs w:val="22"/>
        </w:rPr>
        <w:t xml:space="preserve"> </w:t>
      </w:r>
      <w:r w:rsidR="00D403C6" w:rsidRPr="00B61948">
        <w:rPr>
          <w:rFonts w:eastAsia="나눔명조" w:hint="eastAsia"/>
          <w:sz w:val="20"/>
          <w:szCs w:val="22"/>
        </w:rPr>
        <w:t>해당하는</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명을</w:t>
      </w:r>
      <w:r w:rsidR="00D403C6" w:rsidRPr="00B61948">
        <w:rPr>
          <w:rFonts w:eastAsia="나눔명조" w:hint="eastAsia"/>
          <w:sz w:val="20"/>
          <w:szCs w:val="22"/>
        </w:rPr>
        <w:t xml:space="preserve"> </w:t>
      </w:r>
      <w:r w:rsidR="00D403C6" w:rsidRPr="00B61948">
        <w:rPr>
          <w:rFonts w:eastAsia="나눔명조" w:hint="eastAsia"/>
          <w:sz w:val="20"/>
          <w:szCs w:val="22"/>
        </w:rPr>
        <w:t>조사</w:t>
      </w:r>
      <w:r w:rsidR="00D403C6" w:rsidRPr="00B61948">
        <w:rPr>
          <w:rFonts w:eastAsia="나눔명조" w:hint="eastAsia"/>
          <w:sz w:val="20"/>
          <w:szCs w:val="22"/>
        </w:rPr>
        <w:t xml:space="preserve"> </w:t>
      </w:r>
      <w:r w:rsidR="00D403C6" w:rsidRPr="00B61948">
        <w:rPr>
          <w:rFonts w:eastAsia="나눔명조" w:hint="eastAsia"/>
          <w:sz w:val="20"/>
          <w:szCs w:val="22"/>
        </w:rPr>
        <w:t>적정표본으로</w:t>
      </w:r>
      <w:r w:rsidR="00D403C6" w:rsidRPr="00B61948">
        <w:rPr>
          <w:rFonts w:eastAsia="나눔명조" w:hint="eastAsia"/>
          <w:sz w:val="20"/>
          <w:szCs w:val="22"/>
        </w:rPr>
        <w:t xml:space="preserve"> </w:t>
      </w:r>
      <w:r w:rsidR="00D403C6" w:rsidRPr="00B61948">
        <w:rPr>
          <w:rFonts w:eastAsia="나눔명조" w:hint="eastAsia"/>
          <w:sz w:val="20"/>
          <w:szCs w:val="22"/>
        </w:rPr>
        <w:t>설정</w:t>
      </w:r>
      <w:r w:rsidR="00D403C6" w:rsidRPr="00B61948">
        <w:rPr>
          <w:rFonts w:eastAsia="나눔명조" w:hint="eastAsia"/>
          <w:sz w:val="20"/>
          <w:szCs w:val="22"/>
        </w:rPr>
        <w:t xml:space="preserve"> </w:t>
      </w:r>
      <w:r w:rsidR="00D403C6" w:rsidRPr="00B61948">
        <w:rPr>
          <w:rFonts w:eastAsia="나눔명조" w:hint="eastAsia"/>
          <w:sz w:val="20"/>
          <w:szCs w:val="22"/>
        </w:rPr>
        <w:t>후</w:t>
      </w:r>
      <w:r w:rsidR="00D403C6" w:rsidRPr="00B61948">
        <w:rPr>
          <w:rFonts w:eastAsia="나눔명조" w:hint="eastAsia"/>
          <w:sz w:val="20"/>
          <w:szCs w:val="22"/>
        </w:rPr>
        <w:t xml:space="preserve"> </w:t>
      </w:r>
      <w:r w:rsidR="00D403C6" w:rsidRPr="00B61948">
        <w:rPr>
          <w:rFonts w:eastAsia="나눔명조" w:hint="eastAsia"/>
          <w:sz w:val="20"/>
          <w:szCs w:val="22"/>
        </w:rPr>
        <w:t>우선</w:t>
      </w:r>
      <w:r w:rsidR="00D403C6" w:rsidRPr="00B61948">
        <w:rPr>
          <w:rFonts w:eastAsia="나눔명조" w:hint="eastAsia"/>
          <w:sz w:val="20"/>
          <w:szCs w:val="22"/>
        </w:rPr>
        <w:t xml:space="preserve"> </w:t>
      </w:r>
      <w:r w:rsidR="00D403C6" w:rsidRPr="00B61948">
        <w:rPr>
          <w:rFonts w:eastAsia="나눔명조" w:hint="eastAsia"/>
          <w:sz w:val="20"/>
          <w:szCs w:val="22"/>
        </w:rPr>
        <w:t>할당을</w:t>
      </w:r>
      <w:r w:rsidR="00D403C6" w:rsidRPr="00B61948">
        <w:rPr>
          <w:rFonts w:eastAsia="나눔명조" w:hint="eastAsia"/>
          <w:sz w:val="20"/>
          <w:szCs w:val="22"/>
        </w:rPr>
        <w:t xml:space="preserve"> </w:t>
      </w:r>
      <w:r w:rsidR="00D403C6" w:rsidRPr="00B61948">
        <w:rPr>
          <w:rFonts w:eastAsia="나눔명조" w:hint="eastAsia"/>
          <w:sz w:val="20"/>
          <w:szCs w:val="22"/>
        </w:rPr>
        <w:t>실시하였다고</w:t>
      </w:r>
      <w:r w:rsidR="00D403C6" w:rsidRPr="00B61948">
        <w:rPr>
          <w:rFonts w:eastAsia="나눔명조" w:hint="eastAsia"/>
          <w:sz w:val="20"/>
          <w:szCs w:val="22"/>
        </w:rPr>
        <w:t xml:space="preserve"> </w:t>
      </w:r>
      <w:r w:rsidR="00D403C6" w:rsidRPr="00B61948">
        <w:rPr>
          <w:rFonts w:eastAsia="나눔명조" w:hint="eastAsia"/>
          <w:sz w:val="20"/>
          <w:szCs w:val="22"/>
        </w:rPr>
        <w:t>밝히고</w:t>
      </w:r>
      <w:r w:rsidR="00D403C6" w:rsidRPr="00B61948">
        <w:rPr>
          <w:rFonts w:eastAsia="나눔명조" w:hint="eastAsia"/>
          <w:sz w:val="20"/>
          <w:szCs w:val="22"/>
        </w:rPr>
        <w:t xml:space="preserve"> </w:t>
      </w:r>
      <w:r w:rsidR="00D403C6" w:rsidRPr="00B61948">
        <w:rPr>
          <w:rFonts w:eastAsia="나눔명조" w:hint="eastAsia"/>
          <w:sz w:val="20"/>
          <w:szCs w:val="22"/>
        </w:rPr>
        <w:t>있다</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구체적으로</w:t>
      </w:r>
      <w:r w:rsidR="00D403C6" w:rsidRPr="00B61948">
        <w:rPr>
          <w:rFonts w:eastAsia="나눔명조" w:hint="eastAsia"/>
          <w:sz w:val="20"/>
          <w:szCs w:val="22"/>
        </w:rPr>
        <w:t xml:space="preserve"> </w:t>
      </w:r>
      <w:r w:rsidR="00D403C6" w:rsidRPr="00B61948">
        <w:rPr>
          <w:rFonts w:eastAsia="나눔명조" w:hint="eastAsia"/>
          <w:sz w:val="20"/>
          <w:szCs w:val="22"/>
        </w:rPr>
        <w:t>중앙행정기관은</w:t>
      </w:r>
      <w:r w:rsidR="00D403C6" w:rsidRPr="00B61948">
        <w:rPr>
          <w:rFonts w:eastAsia="나눔명조" w:hint="eastAsia"/>
          <w:sz w:val="20"/>
          <w:szCs w:val="22"/>
        </w:rPr>
        <w:t xml:space="preserve"> </w:t>
      </w:r>
      <w:r w:rsidR="00D403C6" w:rsidRPr="00B61948">
        <w:rPr>
          <w:rFonts w:eastAsia="나눔명조" w:hint="eastAsia"/>
          <w:sz w:val="20"/>
          <w:szCs w:val="22"/>
        </w:rPr>
        <w:t>각</w:t>
      </w:r>
      <w:r w:rsidR="00D403C6" w:rsidRPr="00B61948">
        <w:rPr>
          <w:rFonts w:eastAsia="나눔명조" w:hint="eastAsia"/>
          <w:sz w:val="20"/>
          <w:szCs w:val="22"/>
        </w:rPr>
        <w:t xml:space="preserve"> </w:t>
      </w:r>
      <w:r w:rsidR="00D403C6" w:rsidRPr="00B61948">
        <w:rPr>
          <w:rFonts w:eastAsia="나눔명조" w:hint="eastAsia"/>
          <w:sz w:val="20"/>
          <w:szCs w:val="22"/>
        </w:rPr>
        <w:t>표본이</w:t>
      </w:r>
      <w:r w:rsidR="00D403C6" w:rsidRPr="00B61948">
        <w:rPr>
          <w:rFonts w:eastAsia="나눔명조" w:hint="eastAsia"/>
          <w:sz w:val="20"/>
          <w:szCs w:val="22"/>
        </w:rPr>
        <w:t xml:space="preserve"> </w:t>
      </w:r>
      <w:r w:rsidR="00D403C6" w:rsidRPr="00B61948">
        <w:rPr>
          <w:rFonts w:eastAsia="나눔명조" w:hint="eastAsia"/>
          <w:sz w:val="20"/>
          <w:szCs w:val="22"/>
        </w:rPr>
        <w:t>되는</w:t>
      </w:r>
      <w:r w:rsidR="00D403C6" w:rsidRPr="00B61948">
        <w:rPr>
          <w:rFonts w:eastAsia="나눔명조" w:hint="eastAsia"/>
          <w:sz w:val="20"/>
          <w:szCs w:val="22"/>
        </w:rPr>
        <w:t xml:space="preserve"> </w:t>
      </w:r>
      <w:r w:rsidR="00D403C6" w:rsidRPr="00B61948">
        <w:rPr>
          <w:rFonts w:eastAsia="나눔명조" w:hint="eastAsia"/>
          <w:sz w:val="20"/>
          <w:szCs w:val="22"/>
        </w:rPr>
        <w:t>과</w:t>
      </w:r>
      <w:r w:rsidR="00D403C6" w:rsidRPr="00B61948">
        <w:rPr>
          <w:rFonts w:eastAsia="나눔명조" w:hint="eastAsia"/>
          <w:sz w:val="20"/>
          <w:szCs w:val="22"/>
        </w:rPr>
        <w:t xml:space="preserve"> </w:t>
      </w:r>
      <w:r w:rsidR="00D403C6" w:rsidRPr="00B61948">
        <w:rPr>
          <w:rFonts w:eastAsia="나눔명조" w:hint="eastAsia"/>
          <w:sz w:val="20"/>
          <w:szCs w:val="22"/>
        </w:rPr>
        <w:t>및</w:t>
      </w:r>
      <w:r w:rsidR="00D403C6" w:rsidRPr="00B61948">
        <w:rPr>
          <w:rFonts w:eastAsia="나눔명조" w:hint="eastAsia"/>
          <w:sz w:val="20"/>
          <w:szCs w:val="22"/>
        </w:rPr>
        <w:t xml:space="preserve"> </w:t>
      </w:r>
      <w:r w:rsidR="00D403C6" w:rsidRPr="00B61948">
        <w:rPr>
          <w:rFonts w:eastAsia="나눔명조" w:hint="eastAsia"/>
          <w:sz w:val="20"/>
          <w:szCs w:val="22"/>
        </w:rPr>
        <w:t>팀에서</w:t>
      </w:r>
      <w:r w:rsidR="00D403C6" w:rsidRPr="00B61948">
        <w:rPr>
          <w:rFonts w:eastAsia="나눔명조" w:hint="eastAsia"/>
          <w:sz w:val="20"/>
          <w:szCs w:val="22"/>
        </w:rPr>
        <w:t xml:space="preserve"> </w:t>
      </w:r>
      <w:r w:rsidR="00D403C6" w:rsidRPr="00B61948">
        <w:rPr>
          <w:rFonts w:eastAsia="나눔명조"/>
          <w:sz w:val="20"/>
          <w:szCs w:val="22"/>
        </w:rPr>
        <w:t>5</w:t>
      </w:r>
      <w:r w:rsidR="00D403C6" w:rsidRPr="00B61948">
        <w:rPr>
          <w:rFonts w:eastAsia="나눔명조" w:hint="eastAsia"/>
          <w:sz w:val="20"/>
          <w:szCs w:val="22"/>
        </w:rPr>
        <w:t>명을</w:t>
      </w:r>
      <w:r w:rsidR="00D403C6" w:rsidRPr="00B61948">
        <w:rPr>
          <w:rFonts w:eastAsia="나눔명조" w:hint="eastAsia"/>
          <w:sz w:val="20"/>
          <w:szCs w:val="22"/>
        </w:rPr>
        <w:t xml:space="preserve"> </w:t>
      </w:r>
      <w:r w:rsidR="00D403C6" w:rsidRPr="00B61948">
        <w:rPr>
          <w:rFonts w:eastAsia="나눔명조" w:hint="eastAsia"/>
          <w:sz w:val="20"/>
          <w:szCs w:val="22"/>
        </w:rPr>
        <w:t>계통</w:t>
      </w:r>
      <w:r w:rsidR="00D403C6" w:rsidRPr="00B61948">
        <w:rPr>
          <w:rFonts w:eastAsia="나눔명조" w:hint="eastAsia"/>
          <w:sz w:val="20"/>
          <w:szCs w:val="22"/>
        </w:rPr>
        <w:t xml:space="preserve"> </w:t>
      </w:r>
      <w:r w:rsidR="00D403C6" w:rsidRPr="00B61948">
        <w:rPr>
          <w:rFonts w:eastAsia="나눔명조" w:hint="eastAsia"/>
          <w:sz w:val="20"/>
          <w:szCs w:val="22"/>
        </w:rPr>
        <w:t>추출하고</w:t>
      </w:r>
      <w:r w:rsidR="00D403C6" w:rsidRPr="00B61948">
        <w:rPr>
          <w:rFonts w:eastAsia="나눔명조" w:hint="eastAsia"/>
          <w:sz w:val="20"/>
          <w:szCs w:val="22"/>
        </w:rPr>
        <w:t xml:space="preserve"> </w:t>
      </w:r>
      <w:r w:rsidR="00D403C6" w:rsidRPr="00B61948">
        <w:rPr>
          <w:rFonts w:eastAsia="나눔명조" w:hint="eastAsia"/>
          <w:sz w:val="20"/>
          <w:szCs w:val="22"/>
        </w:rPr>
        <w:t>광역자치단체는</w:t>
      </w:r>
      <w:r w:rsidR="00D403C6" w:rsidRPr="00B61948">
        <w:rPr>
          <w:rFonts w:eastAsia="나눔명조" w:hint="eastAsia"/>
          <w:sz w:val="20"/>
          <w:szCs w:val="22"/>
        </w:rPr>
        <w:t xml:space="preserve"> </w:t>
      </w:r>
      <w:r w:rsidR="00D403C6" w:rsidRPr="00B61948">
        <w:rPr>
          <w:rFonts w:eastAsia="나눔명조"/>
          <w:sz w:val="20"/>
          <w:szCs w:val="22"/>
        </w:rPr>
        <w:t>10</w:t>
      </w:r>
      <w:r w:rsidR="00D403C6" w:rsidRPr="00B61948">
        <w:rPr>
          <w:rFonts w:eastAsia="나눔명조" w:hint="eastAsia"/>
          <w:sz w:val="20"/>
          <w:szCs w:val="22"/>
        </w:rPr>
        <w:t>명을</w:t>
      </w:r>
      <w:r w:rsidR="00D403C6" w:rsidRPr="00B61948">
        <w:rPr>
          <w:rFonts w:eastAsia="나눔명조" w:hint="eastAsia"/>
          <w:sz w:val="20"/>
          <w:szCs w:val="22"/>
        </w:rPr>
        <w:t xml:space="preserve"> </w:t>
      </w:r>
      <w:proofErr w:type="spellStart"/>
      <w:r w:rsidR="00D403C6" w:rsidRPr="00B61948">
        <w:rPr>
          <w:rFonts w:eastAsia="나눔명조" w:hint="eastAsia"/>
          <w:sz w:val="20"/>
          <w:szCs w:val="22"/>
        </w:rPr>
        <w:t>계통추출하는</w:t>
      </w:r>
      <w:proofErr w:type="spellEnd"/>
      <w:r w:rsidR="00D403C6" w:rsidRPr="00B61948">
        <w:rPr>
          <w:rFonts w:eastAsia="나눔명조" w:hint="eastAsia"/>
          <w:sz w:val="20"/>
          <w:szCs w:val="22"/>
        </w:rPr>
        <w:t xml:space="preserve"> </w:t>
      </w:r>
      <w:r w:rsidR="00D403C6" w:rsidRPr="00B61948">
        <w:rPr>
          <w:rFonts w:eastAsia="나눔명조" w:hint="eastAsia"/>
          <w:sz w:val="20"/>
          <w:szCs w:val="22"/>
        </w:rPr>
        <w:t>표본추출</w:t>
      </w:r>
      <w:r w:rsidR="00D403C6" w:rsidRPr="00B61948">
        <w:rPr>
          <w:rFonts w:eastAsia="나눔명조" w:hint="eastAsia"/>
          <w:sz w:val="20"/>
          <w:szCs w:val="22"/>
        </w:rPr>
        <w:t xml:space="preserve"> </w:t>
      </w:r>
      <w:r w:rsidR="00D403C6" w:rsidRPr="00B61948">
        <w:rPr>
          <w:rFonts w:eastAsia="나눔명조" w:hint="eastAsia"/>
          <w:sz w:val="20"/>
          <w:szCs w:val="22"/>
        </w:rPr>
        <w:t>방식을</w:t>
      </w:r>
      <w:r w:rsidR="00D403C6" w:rsidRPr="00B61948">
        <w:rPr>
          <w:rFonts w:eastAsia="나눔명조" w:hint="eastAsia"/>
          <w:sz w:val="20"/>
          <w:szCs w:val="22"/>
        </w:rPr>
        <w:t xml:space="preserve"> </w:t>
      </w:r>
      <w:r w:rsidR="00D403C6" w:rsidRPr="00B61948">
        <w:rPr>
          <w:rFonts w:eastAsia="나눔명조" w:hint="eastAsia"/>
          <w:sz w:val="20"/>
          <w:szCs w:val="22"/>
        </w:rPr>
        <w:t>취하여</w:t>
      </w:r>
      <w:r w:rsidR="00D403C6" w:rsidRPr="00B61948">
        <w:rPr>
          <w:rFonts w:eastAsia="나눔명조" w:hint="eastAsia"/>
          <w:sz w:val="20"/>
          <w:szCs w:val="22"/>
        </w:rPr>
        <w:t xml:space="preserve"> </w:t>
      </w:r>
      <w:r w:rsidR="00D403C6" w:rsidRPr="00B61948">
        <w:rPr>
          <w:rFonts w:eastAsia="나눔명조" w:hint="eastAsia"/>
          <w:sz w:val="20"/>
          <w:szCs w:val="22"/>
        </w:rPr>
        <w:t>조사되었으며</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표본이</w:t>
      </w:r>
      <w:r w:rsidR="00D403C6" w:rsidRPr="00B61948">
        <w:rPr>
          <w:rFonts w:eastAsia="나눔명조" w:hint="eastAsia"/>
          <w:sz w:val="20"/>
          <w:szCs w:val="22"/>
        </w:rPr>
        <w:t xml:space="preserve"> </w:t>
      </w:r>
      <w:r w:rsidR="00D403C6" w:rsidRPr="00B61948">
        <w:rPr>
          <w:rFonts w:eastAsia="나눔명조" w:hint="eastAsia"/>
          <w:sz w:val="20"/>
          <w:szCs w:val="22"/>
        </w:rPr>
        <w:t>되는</w:t>
      </w:r>
      <w:r w:rsidR="00D403C6" w:rsidRPr="00B61948">
        <w:rPr>
          <w:rFonts w:eastAsia="나눔명조" w:hint="eastAsia"/>
          <w:sz w:val="20"/>
          <w:szCs w:val="22"/>
        </w:rPr>
        <w:t xml:space="preserve"> </w:t>
      </w:r>
      <w:r w:rsidR="00D403C6" w:rsidRPr="00B61948">
        <w:rPr>
          <w:rFonts w:eastAsia="나눔명조" w:hint="eastAsia"/>
          <w:sz w:val="20"/>
          <w:szCs w:val="22"/>
        </w:rPr>
        <w:t>과</w:t>
      </w:r>
      <w:r w:rsidR="00D403C6" w:rsidRPr="00B61948">
        <w:rPr>
          <w:rFonts w:eastAsia="나눔명조" w:hint="eastAsia"/>
          <w:sz w:val="20"/>
          <w:szCs w:val="22"/>
        </w:rPr>
        <w:t xml:space="preserve"> </w:t>
      </w:r>
      <w:r w:rsidR="00D403C6" w:rsidRPr="00B61948">
        <w:rPr>
          <w:rFonts w:eastAsia="나눔명조" w:hint="eastAsia"/>
          <w:sz w:val="20"/>
          <w:szCs w:val="22"/>
        </w:rPr>
        <w:t>및</w:t>
      </w:r>
      <w:r w:rsidR="00D403C6" w:rsidRPr="00B61948">
        <w:rPr>
          <w:rFonts w:eastAsia="나눔명조" w:hint="eastAsia"/>
          <w:sz w:val="20"/>
          <w:szCs w:val="22"/>
        </w:rPr>
        <w:t xml:space="preserve"> </w:t>
      </w:r>
      <w:r w:rsidR="00D403C6" w:rsidRPr="00B61948">
        <w:rPr>
          <w:rFonts w:eastAsia="나눔명조" w:hint="eastAsia"/>
          <w:sz w:val="20"/>
          <w:szCs w:val="22"/>
        </w:rPr>
        <w:t>팀의</w:t>
      </w:r>
      <w:r w:rsidR="00D403C6" w:rsidRPr="00B61948">
        <w:rPr>
          <w:rFonts w:eastAsia="나눔명조" w:hint="eastAsia"/>
          <w:sz w:val="20"/>
          <w:szCs w:val="22"/>
        </w:rPr>
        <w:t xml:space="preserve"> </w:t>
      </w:r>
      <w:r w:rsidR="00D403C6" w:rsidRPr="00B61948">
        <w:rPr>
          <w:rFonts w:eastAsia="나눔명조" w:hint="eastAsia"/>
          <w:sz w:val="20"/>
          <w:szCs w:val="22"/>
        </w:rPr>
        <w:t>수는</w:t>
      </w:r>
      <w:r w:rsidR="00D403C6" w:rsidRPr="00B61948">
        <w:rPr>
          <w:rFonts w:eastAsia="나눔명조" w:hint="eastAsia"/>
          <w:sz w:val="20"/>
          <w:szCs w:val="22"/>
        </w:rPr>
        <w:t xml:space="preserve"> </w:t>
      </w:r>
      <w:r w:rsidR="00D403C6" w:rsidRPr="00B61948">
        <w:rPr>
          <w:rFonts w:eastAsia="나눔명조"/>
          <w:sz w:val="20"/>
          <w:szCs w:val="22"/>
        </w:rPr>
        <w:t>600</w:t>
      </w:r>
      <w:r w:rsidR="00D403C6" w:rsidRPr="00B61948">
        <w:rPr>
          <w:rFonts w:eastAsia="나눔명조" w:hint="eastAsia"/>
          <w:sz w:val="20"/>
          <w:szCs w:val="22"/>
        </w:rPr>
        <w:t>개이다</w:t>
      </w:r>
      <w:r w:rsidR="00D403C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phSTdRF0","properties":{"formattedCitation":"(\\uc0\\u54620{}\\uc0\\u44397{}\\uc0\\u54665{}\\uc0\\u51221{}\\uc0\\u50672{}\\uc0\\u44396{}\\uc0\\u50896{} 2021)","plainCitation":"(</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 xml:space="preserve"> 2021)","noteIndex":0},"citationItems":[{"id":1533,"uris":["http://zotero.org/users/5210800/items/EWLTLGLU"],"uri":["http://zotero.org/users/5210800/items/EWLTLGLU"],"itemData":{"id":1533,"type":"article","publisher":"</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title":"2020</w:instrText>
      </w:r>
      <w:r w:rsidR="005302F9" w:rsidRPr="00B61948">
        <w:rPr>
          <w:rFonts w:eastAsia="나눔명조" w:hint="eastAsia"/>
          <w:sz w:val="20"/>
          <w:szCs w:val="22"/>
        </w:rPr>
        <w:instrText>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생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실태조사</w:instrText>
      </w:r>
      <w:r w:rsidR="005302F9" w:rsidRPr="00B61948">
        <w:rPr>
          <w:rFonts w:eastAsia="나눔명조" w:hint="eastAsia"/>
          <w:sz w:val="20"/>
          <w:szCs w:val="22"/>
        </w:rPr>
        <w:instrText>","author":[{"family":"</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 xml:space="preserve">","given":""}],"issued":{"date-parts":[["2021"]]}}}],"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한국행정연구원</w:t>
      </w:r>
      <w:r w:rsidR="0000244A">
        <w:rPr>
          <w:rFonts w:eastAsia="나눔명조" w:hint="eastAsia"/>
          <w:sz w:val="20"/>
          <w:szCs w:val="22"/>
        </w:rPr>
        <w:t>,</w:t>
      </w:r>
      <w:r w:rsidR="00D403C6" w:rsidRPr="003820D2">
        <w:rPr>
          <w:rFonts w:eastAsia="나눔명조"/>
          <w:sz w:val="20"/>
          <w:szCs w:val="22"/>
        </w:rPr>
        <w:t xml:space="preserve"> 2021)</w:t>
      </w:r>
      <w:r w:rsidR="00D403C6" w:rsidRPr="00B61948">
        <w:rPr>
          <w:rFonts w:eastAsia="나눔명조"/>
          <w:sz w:val="20"/>
          <w:szCs w:val="22"/>
        </w:rPr>
        <w:fldChar w:fldCharType="end"/>
      </w:r>
      <w:r w:rsidR="00D403C6" w:rsidRPr="00B61948">
        <w:rPr>
          <w:rFonts w:eastAsia="나눔명조" w:hint="eastAsia"/>
          <w:sz w:val="20"/>
          <w:szCs w:val="22"/>
        </w:rPr>
        <w:t>.</w:t>
      </w:r>
    </w:p>
    <w:p w14:paraId="592FE72F" w14:textId="77777777" w:rsidR="00BC5C4A" w:rsidRPr="00B61948" w:rsidRDefault="00750801" w:rsidP="00265BC3">
      <w:pPr>
        <w:wordWrap/>
        <w:spacing w:before="120" w:after="120" w:line="276" w:lineRule="auto"/>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통계모델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가설들을</w:t>
      </w:r>
      <w:r w:rsidRPr="00B61948">
        <w:rPr>
          <w:rFonts w:eastAsia="나눔명조" w:hint="eastAsia"/>
          <w:sz w:val="20"/>
          <w:szCs w:val="22"/>
        </w:rPr>
        <w:t xml:space="preserve"> </w:t>
      </w:r>
      <w:r w:rsidRPr="00B61948">
        <w:rPr>
          <w:rFonts w:eastAsia="나눔명조" w:hint="eastAsia"/>
          <w:sz w:val="20"/>
          <w:szCs w:val="22"/>
        </w:rPr>
        <w:t>검증</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분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Pr="00B61948">
        <w:rPr>
          <w:rFonts w:eastAsia="나눔명조" w:hint="eastAsia"/>
          <w:sz w:val="20"/>
          <w:szCs w:val="22"/>
        </w:rPr>
        <w:t>먼저</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조직구성원의</w:t>
      </w:r>
      <w:r w:rsidRPr="00B61948">
        <w:rPr>
          <w:rFonts w:eastAsia="나눔명조" w:hint="eastAsia"/>
          <w:sz w:val="20"/>
          <w:szCs w:val="22"/>
        </w:rPr>
        <w:t xml:space="preserve"> </w:t>
      </w:r>
      <w:r w:rsidRPr="00B61948">
        <w:rPr>
          <w:rFonts w:eastAsia="나눔명조" w:hint="eastAsia"/>
          <w:sz w:val="20"/>
          <w:szCs w:val="22"/>
        </w:rPr>
        <w:t>동기</w:t>
      </w:r>
      <w:r w:rsidRPr="00B61948">
        <w:rPr>
          <w:rFonts w:eastAsia="나눔명조"/>
          <w:sz w:val="20"/>
          <w:szCs w:val="22"/>
        </w:rPr>
        <w:t xml:space="preserve">, </w:t>
      </w:r>
      <w:r w:rsidRPr="00B61948">
        <w:rPr>
          <w:rFonts w:eastAsia="나눔명조" w:hint="eastAsia"/>
          <w:sz w:val="20"/>
          <w:szCs w:val="22"/>
        </w:rPr>
        <w:t>태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행동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같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귀하께서는</w:t>
      </w:r>
      <w:r w:rsidRPr="00B61948">
        <w:rPr>
          <w:rFonts w:eastAsia="나눔명조" w:hint="eastAsia"/>
          <w:sz w:val="20"/>
          <w:szCs w:val="22"/>
        </w:rPr>
        <w:t xml:space="preserve"> </w:t>
      </w:r>
      <w:r w:rsidRPr="00B61948">
        <w:rPr>
          <w:rFonts w:eastAsia="나눔명조" w:hint="eastAsia"/>
          <w:sz w:val="20"/>
          <w:szCs w:val="22"/>
        </w:rPr>
        <w:t>공공봉사동기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음</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항목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생각하십니까</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참여해</w:t>
      </w:r>
      <w:r w:rsidRPr="00B61948">
        <w:rPr>
          <w:rFonts w:eastAsia="나눔명조" w:hint="eastAsia"/>
          <w:sz w:val="20"/>
          <w:szCs w:val="22"/>
        </w:rPr>
        <w:t xml:space="preserve"> </w:t>
      </w:r>
      <w:r w:rsidRPr="00B61948">
        <w:rPr>
          <w:rFonts w:eastAsia="나눔명조" w:hint="eastAsia"/>
          <w:sz w:val="20"/>
          <w:szCs w:val="22"/>
        </w:rPr>
        <w:t>사회적으로</w:t>
      </w:r>
      <w:r w:rsidRPr="00B61948">
        <w:rPr>
          <w:rFonts w:eastAsia="나눔명조" w:hint="eastAsia"/>
          <w:sz w:val="20"/>
          <w:szCs w:val="22"/>
        </w:rPr>
        <w:t xml:space="preserve"> </w:t>
      </w:r>
      <w:proofErr w:type="spellStart"/>
      <w:r w:rsidRPr="00B61948">
        <w:rPr>
          <w:rFonts w:eastAsia="나눔명조" w:hint="eastAsia"/>
          <w:sz w:val="20"/>
          <w:szCs w:val="22"/>
        </w:rPr>
        <w:t>의미있는</w:t>
      </w:r>
      <w:proofErr w:type="spellEnd"/>
      <w:r w:rsidRPr="00B61948">
        <w:rPr>
          <w:rFonts w:eastAsia="나눔명조" w:hint="eastAsia"/>
          <w:sz w:val="20"/>
          <w:szCs w:val="22"/>
        </w:rPr>
        <w:t xml:space="preserve"> </w:t>
      </w:r>
      <w:r w:rsidRPr="00B61948">
        <w:rPr>
          <w:rFonts w:eastAsia="나눔명조" w:hint="eastAsia"/>
          <w:sz w:val="20"/>
          <w:szCs w:val="22"/>
        </w:rPr>
        <w:t>일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것에</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보람을</w:t>
      </w:r>
      <w:r w:rsidRPr="00B61948">
        <w:rPr>
          <w:rFonts w:eastAsia="나눔명조" w:hint="eastAsia"/>
          <w:sz w:val="20"/>
          <w:szCs w:val="22"/>
        </w:rPr>
        <w:t xml:space="preserve"> </w:t>
      </w:r>
      <w:r w:rsidRPr="00B61948">
        <w:rPr>
          <w:rFonts w:eastAsia="나눔명조" w:hint="eastAsia"/>
          <w:sz w:val="20"/>
          <w:szCs w:val="22"/>
        </w:rPr>
        <w:t>느낀다</w:t>
      </w:r>
      <w:r w:rsidRPr="00B61948">
        <w:rPr>
          <w:rFonts w:eastAsia="나눔명조"/>
          <w:sz w:val="20"/>
          <w:szCs w:val="22"/>
        </w:rPr>
        <w:t>.”</w:t>
      </w:r>
      <w:r w:rsidRPr="00B61948">
        <w:rPr>
          <w:rFonts w:eastAsia="나눔명조" w:hint="eastAsia"/>
          <w:sz w:val="20"/>
          <w:szCs w:val="22"/>
        </w:rPr>
        <w:t>라는</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 xml:space="preserve">. </w:t>
      </w:r>
      <w:r w:rsidRPr="00B61948">
        <w:rPr>
          <w:rFonts w:eastAsia="나눔명조" w:hint="eastAsia"/>
          <w:sz w:val="20"/>
          <w:szCs w:val="22"/>
        </w:rPr>
        <w:t>해당</w:t>
      </w:r>
      <w:r w:rsidRPr="00B61948">
        <w:rPr>
          <w:rFonts w:eastAsia="나눔명조" w:hint="eastAsia"/>
          <w:sz w:val="20"/>
          <w:szCs w:val="22"/>
        </w:rPr>
        <w:t xml:space="preserve"> </w:t>
      </w:r>
      <w:r w:rsidRPr="00B61948">
        <w:rPr>
          <w:rFonts w:eastAsia="나눔명조" w:hint="eastAsia"/>
          <w:sz w:val="20"/>
          <w:szCs w:val="22"/>
        </w:rPr>
        <w:t>문항은</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전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보통이다</w:t>
      </w:r>
      <w:r w:rsidRPr="00B61948">
        <w:rPr>
          <w:rFonts w:eastAsia="나눔명조"/>
          <w:sz w:val="20"/>
          <w:szCs w:val="22"/>
        </w:rPr>
        <w:t>’, ‘</w:t>
      </w:r>
      <w:r w:rsidRPr="00B61948">
        <w:rPr>
          <w:rFonts w:eastAsia="나눔명조" w:hint="eastAsia"/>
          <w:sz w:val="20"/>
          <w:szCs w:val="22"/>
        </w:rPr>
        <w:t>그렇다</w:t>
      </w:r>
      <w:r w:rsidRPr="00B61948">
        <w:rPr>
          <w:rFonts w:eastAsia="나눔명조"/>
          <w:sz w:val="20"/>
          <w:szCs w:val="22"/>
        </w:rPr>
        <w:t>’, ‘</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되었다</w:t>
      </w:r>
      <w:r w:rsidRPr="00B61948">
        <w:rPr>
          <w:rFonts w:eastAsia="나눔명조"/>
          <w:sz w:val="20"/>
          <w:szCs w:val="22"/>
        </w:rPr>
        <w:t xml:space="preserve">. </w:t>
      </w:r>
    </w:p>
    <w:p w14:paraId="061ADD63" w14:textId="19ED71EB" w:rsidR="00BC5C4A" w:rsidRPr="00B61948" w:rsidRDefault="00BC5C4A" w:rsidP="00BC5C4A">
      <w:pPr>
        <w:wordWrap/>
        <w:spacing w:before="120" w:after="120" w:line="276" w:lineRule="auto"/>
        <w:rPr>
          <w:rFonts w:eastAsia="나눔명조"/>
          <w:sz w:val="20"/>
          <w:szCs w:val="22"/>
        </w:rPr>
      </w:pPr>
      <w:r w:rsidRPr="00B61948">
        <w:rPr>
          <w:rFonts w:eastAsia="나눔명조"/>
          <w:sz w:val="20"/>
          <w:szCs w:val="22"/>
        </w:rPr>
        <w:t>“</w:t>
      </w:r>
      <w:r w:rsidRPr="00B61948">
        <w:rPr>
          <w:rFonts w:eastAsia="나눔명조" w:hint="eastAsia"/>
          <w:sz w:val="20"/>
          <w:szCs w:val="22"/>
        </w:rPr>
        <w:t>공직생활실태조사</w:t>
      </w:r>
      <w:r w:rsidRPr="00B61948">
        <w:rPr>
          <w:rFonts w:eastAsia="나눔명조" w:hint="eastAsia"/>
          <w:sz w:val="20"/>
          <w:szCs w:val="22"/>
        </w:rPr>
        <w:t>(</w:t>
      </w:r>
      <w:r w:rsidRPr="00B61948">
        <w:rPr>
          <w:rFonts w:eastAsia="나눔명조"/>
          <w:sz w:val="20"/>
          <w:szCs w:val="22"/>
        </w:rPr>
        <w:t>2020)”</w:t>
      </w:r>
      <w:r w:rsidRPr="00B61948">
        <w:rPr>
          <w:rFonts w:eastAsia="나눔명조" w:hint="eastAsia"/>
          <w:sz w:val="20"/>
          <w:szCs w:val="22"/>
        </w:rPr>
        <w:t>에서</w:t>
      </w:r>
      <w:r w:rsidRPr="00B61948">
        <w:rPr>
          <w:rFonts w:eastAsia="나눔명조" w:hint="eastAsia"/>
          <w:sz w:val="20"/>
          <w:szCs w:val="22"/>
        </w:rPr>
        <w:t xml:space="preserve"> </w:t>
      </w:r>
      <w:r w:rsidRPr="00B61948">
        <w:rPr>
          <w:rFonts w:eastAsia="나눔명조" w:hint="eastAsia"/>
          <w:sz w:val="20"/>
          <w:szCs w:val="22"/>
        </w:rPr>
        <w:t>공공봉사동기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설문항목은</w:t>
      </w:r>
      <w:r w:rsidRPr="00B61948">
        <w:rPr>
          <w:rFonts w:eastAsia="나눔명조" w:hint="eastAsia"/>
          <w:sz w:val="20"/>
          <w:szCs w:val="22"/>
        </w:rPr>
        <w:t xml:space="preserve"> </w:t>
      </w:r>
      <w:r w:rsidRPr="00B61948">
        <w:rPr>
          <w:rFonts w:eastAsia="나눔명조" w:hint="eastAsia"/>
          <w:sz w:val="20"/>
          <w:szCs w:val="22"/>
        </w:rPr>
        <w:t>총</w:t>
      </w:r>
      <w:r w:rsidRPr="00B61948">
        <w:rPr>
          <w:rFonts w:eastAsia="나눔명조"/>
          <w:sz w:val="20"/>
          <w:szCs w:val="22"/>
        </w:rPr>
        <w:t xml:space="preserve"> 6</w:t>
      </w:r>
      <w:r w:rsidRPr="00B61948">
        <w:rPr>
          <w:rFonts w:eastAsia="나눔명조" w:hint="eastAsia"/>
          <w:sz w:val="20"/>
          <w:szCs w:val="22"/>
        </w:rPr>
        <w:t>가지이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w:t>
      </w:r>
      <w:r w:rsidRPr="00B61948">
        <w:rPr>
          <w:rFonts w:eastAsia="나눔명조" w:hint="eastAsia"/>
          <w:sz w:val="20"/>
          <w:szCs w:val="22"/>
        </w:rPr>
        <w:t xml:space="preserve"> </w:t>
      </w:r>
      <w:r w:rsidRPr="00B61948">
        <w:rPr>
          <w:rFonts w:eastAsia="나눔명조" w:hint="eastAsia"/>
          <w:sz w:val="20"/>
          <w:szCs w:val="22"/>
        </w:rPr>
        <w:t>활용한</w:t>
      </w:r>
      <w:r w:rsidRPr="00B61948">
        <w:rPr>
          <w:rFonts w:eastAsia="나눔명조" w:hint="eastAsia"/>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제외한</w:t>
      </w:r>
      <w:r w:rsidRPr="00B61948">
        <w:rPr>
          <w:rFonts w:eastAsia="나눔명조" w:hint="eastAsia"/>
          <w:sz w:val="20"/>
          <w:szCs w:val="22"/>
        </w:rPr>
        <w:t xml:space="preserve"> </w:t>
      </w:r>
      <w:r w:rsidRPr="00B61948">
        <w:rPr>
          <w:rFonts w:eastAsia="나눔명조" w:hint="eastAsia"/>
          <w:sz w:val="20"/>
          <w:szCs w:val="22"/>
        </w:rPr>
        <w:t>여타</w:t>
      </w:r>
      <w:r w:rsidRPr="00B61948">
        <w:rPr>
          <w:rFonts w:eastAsia="나눔명조" w:hint="eastAsia"/>
          <w:sz w:val="20"/>
          <w:szCs w:val="22"/>
        </w:rPr>
        <w:t xml:space="preserve"> </w:t>
      </w:r>
      <w:r w:rsidRPr="00B61948">
        <w:rPr>
          <w:rFonts w:eastAsia="나눔명조" w:hint="eastAsia"/>
          <w:sz w:val="20"/>
          <w:szCs w:val="22"/>
        </w:rPr>
        <w:t>항목은</w:t>
      </w:r>
      <w:r w:rsidRPr="00B61948">
        <w:rPr>
          <w:rFonts w:eastAsia="나눔명조"/>
          <w:sz w:val="20"/>
          <w:szCs w:val="22"/>
        </w:rPr>
        <w:t xml:space="preserve"> “</w:t>
      </w:r>
      <w:r w:rsidRPr="00B61948">
        <w:rPr>
          <w:rFonts w:eastAsia="나눔명조" w:hint="eastAsia"/>
          <w:sz w:val="20"/>
          <w:szCs w:val="22"/>
        </w:rPr>
        <w:t>국가와</w:t>
      </w:r>
      <w:r w:rsidRPr="00B61948">
        <w:rPr>
          <w:rFonts w:eastAsia="나눔명조" w:hint="eastAsia"/>
          <w:sz w:val="20"/>
          <w:szCs w:val="22"/>
        </w:rPr>
        <w:t xml:space="preserve"> </w:t>
      </w:r>
      <w:r w:rsidRPr="00B61948">
        <w:rPr>
          <w:rFonts w:eastAsia="나눔명조" w:hint="eastAsia"/>
          <w:sz w:val="20"/>
          <w:szCs w:val="22"/>
        </w:rPr>
        <w:t>국민을</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봉사는</w:t>
      </w:r>
      <w:r w:rsidRPr="00B61948">
        <w:rPr>
          <w:rFonts w:eastAsia="나눔명조" w:hint="eastAsia"/>
          <w:sz w:val="20"/>
          <w:szCs w:val="22"/>
        </w:rPr>
        <w:t xml:space="preserve"> </w:t>
      </w:r>
      <w:r w:rsidRPr="00B61948">
        <w:rPr>
          <w:rFonts w:eastAsia="나눔명조" w:hint="eastAsia"/>
          <w:sz w:val="20"/>
          <w:szCs w:val="22"/>
        </w:rPr>
        <w:t>나에게</w:t>
      </w:r>
      <w:r w:rsidRPr="00B61948">
        <w:rPr>
          <w:rFonts w:eastAsia="나눔명조" w:hint="eastAsia"/>
          <w:sz w:val="20"/>
          <w:szCs w:val="22"/>
        </w:rPr>
        <w:t xml:space="preserve"> </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중요하다</w:t>
      </w:r>
      <w:r w:rsidRPr="00B61948">
        <w:rPr>
          <w:rFonts w:eastAsia="나눔명조"/>
          <w:sz w:val="20"/>
          <w:szCs w:val="22"/>
        </w:rPr>
        <w:t>”</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비록</w:t>
      </w:r>
      <w:r w:rsidRPr="00B61948">
        <w:rPr>
          <w:rFonts w:eastAsia="나눔명조" w:hint="eastAsia"/>
          <w:sz w:val="20"/>
          <w:szCs w:val="22"/>
        </w:rPr>
        <w:t xml:space="preserve"> </w:t>
      </w:r>
      <w:r w:rsidRPr="00B61948">
        <w:rPr>
          <w:rFonts w:eastAsia="나눔명조" w:hint="eastAsia"/>
          <w:sz w:val="20"/>
          <w:szCs w:val="22"/>
        </w:rPr>
        <w:t>웃음거리가</w:t>
      </w:r>
      <w:r w:rsidRPr="00B61948">
        <w:rPr>
          <w:rFonts w:eastAsia="나눔명조" w:hint="eastAsia"/>
          <w:sz w:val="20"/>
          <w:szCs w:val="22"/>
        </w:rPr>
        <w:t xml:space="preserve"> </w:t>
      </w:r>
      <w:r w:rsidRPr="00B61948">
        <w:rPr>
          <w:rFonts w:eastAsia="나눔명조" w:hint="eastAsia"/>
          <w:sz w:val="20"/>
          <w:szCs w:val="22"/>
        </w:rPr>
        <w:t>된다고</w:t>
      </w:r>
      <w:r w:rsidRPr="00B61948">
        <w:rPr>
          <w:rFonts w:eastAsia="나눔명조" w:hint="eastAsia"/>
          <w:sz w:val="20"/>
          <w:szCs w:val="22"/>
        </w:rPr>
        <w:t xml:space="preserve"> </w:t>
      </w:r>
      <w:r w:rsidRPr="00B61948">
        <w:rPr>
          <w:rFonts w:eastAsia="나눔명조" w:hint="eastAsia"/>
          <w:sz w:val="20"/>
          <w:szCs w:val="22"/>
        </w:rPr>
        <w:t>하더라도</w:t>
      </w:r>
      <w:r w:rsidRPr="00B61948">
        <w:rPr>
          <w:rFonts w:eastAsia="나눔명조" w:hint="eastAsia"/>
          <w:sz w:val="20"/>
          <w:szCs w:val="22"/>
        </w:rPr>
        <w:t xml:space="preserve">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사람들의</w:t>
      </w:r>
      <w:r w:rsidRPr="00B61948">
        <w:rPr>
          <w:rFonts w:eastAsia="나눔명조" w:hint="eastAsia"/>
          <w:sz w:val="20"/>
          <w:szCs w:val="22"/>
        </w:rPr>
        <w:t xml:space="preserve"> </w:t>
      </w:r>
      <w:r w:rsidRPr="00B61948">
        <w:rPr>
          <w:rFonts w:eastAsia="나눔명조" w:hint="eastAsia"/>
          <w:sz w:val="20"/>
          <w:szCs w:val="22"/>
        </w:rPr>
        <w:t>권리를</w:t>
      </w:r>
      <w:r w:rsidRPr="00B61948">
        <w:rPr>
          <w:rFonts w:eastAsia="나눔명조" w:hint="eastAsia"/>
          <w:sz w:val="20"/>
          <w:szCs w:val="22"/>
        </w:rPr>
        <w:t xml:space="preserve"> </w:t>
      </w:r>
      <w:r w:rsidRPr="00B61948">
        <w:rPr>
          <w:rFonts w:eastAsia="나눔명조" w:hint="eastAsia"/>
          <w:sz w:val="20"/>
          <w:szCs w:val="22"/>
        </w:rPr>
        <w:t>옹호하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나설</w:t>
      </w:r>
      <w:r w:rsidRPr="00B61948">
        <w:rPr>
          <w:rFonts w:eastAsia="나눔명조" w:hint="eastAsia"/>
          <w:sz w:val="20"/>
          <w:szCs w:val="22"/>
        </w:rPr>
        <w:t xml:space="preserve"> </w:t>
      </w:r>
      <w:r w:rsidRPr="00B61948">
        <w:rPr>
          <w:rFonts w:eastAsia="나눔명조" w:hint="eastAsia"/>
          <w:sz w:val="20"/>
          <w:szCs w:val="22"/>
        </w:rPr>
        <w:t>용의가</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나에게는</w:t>
      </w:r>
      <w:r w:rsidRPr="00B61948">
        <w:rPr>
          <w:rFonts w:eastAsia="나눔명조" w:hint="eastAsia"/>
          <w:sz w:val="20"/>
          <w:szCs w:val="22"/>
        </w:rPr>
        <w:t xml:space="preserve"> </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바람직한</w:t>
      </w:r>
      <w:r w:rsidRPr="00B61948">
        <w:rPr>
          <w:rFonts w:eastAsia="나눔명조" w:hint="eastAsia"/>
          <w:sz w:val="20"/>
          <w:szCs w:val="22"/>
        </w:rPr>
        <w:t xml:space="preserve"> </w:t>
      </w:r>
      <w:r w:rsidRPr="00B61948">
        <w:rPr>
          <w:rFonts w:eastAsia="나눔명조" w:hint="eastAsia"/>
          <w:sz w:val="20"/>
          <w:szCs w:val="22"/>
        </w:rPr>
        <w:t>변화를</w:t>
      </w:r>
      <w:r w:rsidRPr="00B61948">
        <w:rPr>
          <w:rFonts w:eastAsia="나눔명조" w:hint="eastAsia"/>
          <w:sz w:val="20"/>
          <w:szCs w:val="22"/>
        </w:rPr>
        <w:t xml:space="preserve"> </w:t>
      </w:r>
      <w:r w:rsidRPr="00B61948">
        <w:rPr>
          <w:rFonts w:eastAsia="나눔명조" w:hint="eastAsia"/>
          <w:sz w:val="20"/>
          <w:szCs w:val="22"/>
        </w:rPr>
        <w:t>가져오는</w:t>
      </w:r>
      <w:r w:rsidRPr="00B61948">
        <w:rPr>
          <w:rFonts w:eastAsia="나눔명조" w:hint="eastAsia"/>
          <w:sz w:val="20"/>
          <w:szCs w:val="22"/>
        </w:rPr>
        <w:t xml:space="preserve"> </w:t>
      </w:r>
      <w:r w:rsidRPr="00B61948">
        <w:rPr>
          <w:rFonts w:eastAsia="나눔명조" w:hint="eastAsia"/>
          <w:sz w:val="20"/>
          <w:szCs w:val="22"/>
        </w:rPr>
        <w:t>것이</w:t>
      </w:r>
      <w:r w:rsidRPr="00B61948">
        <w:rPr>
          <w:rFonts w:eastAsia="나눔명조" w:hint="eastAsia"/>
          <w:sz w:val="20"/>
          <w:szCs w:val="22"/>
        </w:rPr>
        <w:t xml:space="preserve"> </w:t>
      </w:r>
      <w:r w:rsidRPr="00B61948">
        <w:rPr>
          <w:rFonts w:eastAsia="나눔명조" w:hint="eastAsia"/>
          <w:sz w:val="20"/>
          <w:szCs w:val="22"/>
        </w:rPr>
        <w:t>개인적인</w:t>
      </w:r>
      <w:r w:rsidRPr="00B61948">
        <w:rPr>
          <w:rFonts w:eastAsia="나눔명조" w:hint="eastAsia"/>
          <w:sz w:val="20"/>
          <w:szCs w:val="22"/>
        </w:rPr>
        <w:t xml:space="preserve"> </w:t>
      </w:r>
      <w:r w:rsidRPr="00B61948">
        <w:rPr>
          <w:rFonts w:eastAsia="나눔명조" w:hint="eastAsia"/>
          <w:sz w:val="20"/>
          <w:szCs w:val="22"/>
        </w:rPr>
        <w:t>성취보다</w:t>
      </w:r>
      <w:r w:rsidRPr="00B61948">
        <w:rPr>
          <w:rFonts w:eastAsia="나눔명조" w:hint="eastAsia"/>
          <w:sz w:val="20"/>
          <w:szCs w:val="22"/>
        </w:rPr>
        <w:t xml:space="preserve"> </w:t>
      </w:r>
      <w:r w:rsidRPr="00B61948">
        <w:rPr>
          <w:rFonts w:eastAsia="나눔명조" w:hint="eastAsia"/>
          <w:sz w:val="20"/>
          <w:szCs w:val="22"/>
        </w:rPr>
        <w:t>더욱</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의미가</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사회의</w:t>
      </w:r>
      <w:r w:rsidRPr="00B61948">
        <w:rPr>
          <w:rFonts w:eastAsia="나눔명조" w:hint="eastAsia"/>
          <w:sz w:val="20"/>
          <w:szCs w:val="22"/>
        </w:rPr>
        <w:t xml:space="preserve"> </w:t>
      </w:r>
      <w:r w:rsidRPr="00B61948">
        <w:rPr>
          <w:rFonts w:eastAsia="나눔명조" w:hint="eastAsia"/>
          <w:sz w:val="20"/>
          <w:szCs w:val="22"/>
        </w:rPr>
        <w:t>선</w:t>
      </w:r>
      <w:r w:rsidRPr="00B61948">
        <w:rPr>
          <w:rFonts w:eastAsia="나눔명조" w:hint="eastAsia"/>
          <w:sz w:val="20"/>
          <w:szCs w:val="22"/>
        </w:rPr>
        <w:t>(</w:t>
      </w:r>
      <w:r w:rsidRPr="00B61948">
        <w:rPr>
          <w:rFonts w:ascii="바탕" w:eastAsia="바탕" w:hAnsi="바탕" w:cs="바탕" w:hint="eastAsia"/>
          <w:sz w:val="20"/>
          <w:szCs w:val="22"/>
        </w:rPr>
        <w:t>善</w:t>
      </w:r>
      <w:r w:rsidRPr="00B61948">
        <w:rPr>
          <w:rFonts w:eastAsia="나눔명조" w:hint="eastAsia"/>
          <w:sz w:val="20"/>
          <w:szCs w:val="22"/>
        </w:rPr>
        <w: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위해서라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희생을</w:t>
      </w:r>
      <w:r w:rsidRPr="00B61948">
        <w:rPr>
          <w:rFonts w:eastAsia="나눔명조" w:hint="eastAsia"/>
          <w:sz w:val="20"/>
          <w:szCs w:val="22"/>
        </w:rPr>
        <w:t xml:space="preserve"> </w:t>
      </w:r>
      <w:r w:rsidRPr="00B61948">
        <w:rPr>
          <w:rFonts w:eastAsia="나눔명조" w:hint="eastAsia"/>
          <w:sz w:val="20"/>
          <w:szCs w:val="22"/>
        </w:rPr>
        <w:t>감수할</w:t>
      </w:r>
      <w:r w:rsidRPr="00B61948">
        <w:rPr>
          <w:rFonts w:eastAsia="나눔명조" w:hint="eastAsia"/>
          <w:sz w:val="20"/>
          <w:szCs w:val="22"/>
        </w:rPr>
        <w:t xml:space="preserve"> </w:t>
      </w:r>
      <w:r w:rsidRPr="00B61948">
        <w:rPr>
          <w:rFonts w:eastAsia="나눔명조" w:hint="eastAsia"/>
          <w:sz w:val="20"/>
          <w:szCs w:val="22"/>
        </w:rPr>
        <w:t>마음의</w:t>
      </w:r>
      <w:r w:rsidRPr="00B61948">
        <w:rPr>
          <w:rFonts w:eastAsia="나눔명조" w:hint="eastAsia"/>
          <w:sz w:val="20"/>
          <w:szCs w:val="22"/>
        </w:rPr>
        <w:t xml:space="preserve"> </w:t>
      </w:r>
      <w:r w:rsidRPr="00B61948">
        <w:rPr>
          <w:rFonts w:eastAsia="나눔명조" w:hint="eastAsia"/>
          <w:sz w:val="20"/>
          <w:szCs w:val="22"/>
        </w:rPr>
        <w:t>준비가</w:t>
      </w:r>
      <w:r w:rsidRPr="00B61948">
        <w:rPr>
          <w:rFonts w:eastAsia="나눔명조" w:hint="eastAsia"/>
          <w:sz w:val="20"/>
          <w:szCs w:val="22"/>
        </w:rPr>
        <w:t xml:space="preserve"> </w:t>
      </w:r>
      <w:r w:rsidRPr="00B61948">
        <w:rPr>
          <w:rFonts w:eastAsia="나눔명조" w:hint="eastAsia"/>
          <w:sz w:val="20"/>
          <w:szCs w:val="22"/>
        </w:rPr>
        <w:t>되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일상생활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우리가</w:t>
      </w:r>
      <w:r w:rsidRPr="00B61948">
        <w:rPr>
          <w:rFonts w:eastAsia="나눔명조" w:hint="eastAsia"/>
          <w:sz w:val="20"/>
          <w:szCs w:val="22"/>
        </w:rPr>
        <w:t xml:space="preserve"> </w:t>
      </w:r>
      <w:r w:rsidRPr="00B61948">
        <w:rPr>
          <w:rFonts w:eastAsia="나눔명조" w:hint="eastAsia"/>
          <w:sz w:val="20"/>
          <w:szCs w:val="22"/>
        </w:rPr>
        <w:t>얼마나</w:t>
      </w:r>
      <w:r w:rsidRPr="00B61948">
        <w:rPr>
          <w:rFonts w:eastAsia="나눔명조" w:hint="eastAsia"/>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의존적인</w:t>
      </w:r>
      <w:r w:rsidRPr="00B61948">
        <w:rPr>
          <w:rFonts w:eastAsia="나눔명조" w:hint="eastAsia"/>
          <w:sz w:val="20"/>
          <w:szCs w:val="22"/>
        </w:rPr>
        <w:t xml:space="preserve"> </w:t>
      </w:r>
      <w:r w:rsidRPr="00B61948">
        <w:rPr>
          <w:rFonts w:eastAsia="나눔명조" w:hint="eastAsia"/>
          <w:sz w:val="20"/>
          <w:szCs w:val="22"/>
        </w:rPr>
        <w:t>존재인지를</w:t>
      </w:r>
      <w:r w:rsidRPr="00B61948">
        <w:rPr>
          <w:rFonts w:eastAsia="나눔명조" w:hint="eastAsia"/>
          <w:sz w:val="20"/>
          <w:szCs w:val="22"/>
        </w:rPr>
        <w:t xml:space="preserve"> </w:t>
      </w:r>
      <w:r w:rsidRPr="00B61948">
        <w:rPr>
          <w:rFonts w:eastAsia="나눔명조" w:hint="eastAsia"/>
          <w:sz w:val="20"/>
          <w:szCs w:val="22"/>
        </w:rPr>
        <w:t>늘</w:t>
      </w:r>
      <w:r w:rsidRPr="00B61948">
        <w:rPr>
          <w:rFonts w:eastAsia="나눔명조" w:hint="eastAsia"/>
          <w:sz w:val="20"/>
          <w:szCs w:val="22"/>
        </w:rPr>
        <w:t xml:space="preserve"> </w:t>
      </w:r>
      <w:r w:rsidRPr="00B61948">
        <w:rPr>
          <w:rFonts w:eastAsia="나눔명조" w:hint="eastAsia"/>
          <w:sz w:val="20"/>
          <w:szCs w:val="22"/>
        </w:rPr>
        <w:t>되새기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참여해</w:t>
      </w:r>
      <w:r w:rsidRPr="00B61948">
        <w:rPr>
          <w:rFonts w:eastAsia="나눔명조" w:hint="eastAsia"/>
          <w:sz w:val="20"/>
          <w:szCs w:val="22"/>
        </w:rPr>
        <w:t xml:space="preserve"> </w:t>
      </w:r>
      <w:r w:rsidRPr="00B61948">
        <w:rPr>
          <w:rFonts w:eastAsia="나눔명조" w:hint="eastAsia"/>
          <w:sz w:val="20"/>
          <w:szCs w:val="22"/>
        </w:rPr>
        <w:t>사회적으로</w:t>
      </w:r>
      <w:r w:rsidRPr="00B61948">
        <w:rPr>
          <w:rFonts w:eastAsia="나눔명조" w:hint="eastAsia"/>
          <w:sz w:val="20"/>
          <w:szCs w:val="22"/>
        </w:rPr>
        <w:t xml:space="preserve"> </w:t>
      </w:r>
      <w:r w:rsidRPr="00B61948">
        <w:rPr>
          <w:rFonts w:eastAsia="나눔명조" w:hint="eastAsia"/>
          <w:sz w:val="20"/>
          <w:szCs w:val="22"/>
        </w:rPr>
        <w:t>의미</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일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것에</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보람을</w:t>
      </w:r>
      <w:r w:rsidRPr="00B61948">
        <w:rPr>
          <w:rFonts w:eastAsia="나눔명조" w:hint="eastAsia"/>
          <w:sz w:val="20"/>
          <w:szCs w:val="22"/>
        </w:rPr>
        <w:t xml:space="preserve"> </w:t>
      </w:r>
      <w:r w:rsidRPr="00B61948">
        <w:rPr>
          <w:rFonts w:eastAsia="나눔명조" w:hint="eastAsia"/>
          <w:sz w:val="20"/>
          <w:szCs w:val="22"/>
        </w:rPr>
        <w:t>느낀다</w:t>
      </w:r>
      <w:r w:rsidRPr="00B61948">
        <w:rPr>
          <w:rFonts w:eastAsia="나눔명조"/>
          <w:sz w:val="20"/>
          <w:szCs w:val="22"/>
        </w:rPr>
        <w:t>”</w:t>
      </w:r>
      <w:r w:rsidRPr="00B61948">
        <w:rPr>
          <w:rFonts w:eastAsia="나눔명조" w:hint="eastAsia"/>
          <w:sz w:val="20"/>
          <w:szCs w:val="22"/>
        </w:rPr>
        <w:t>이다</w:t>
      </w:r>
      <w:r w:rsidRPr="00B61948">
        <w:rPr>
          <w:rFonts w:eastAsia="나눔명조" w:hint="eastAsia"/>
          <w:sz w:val="20"/>
          <w:szCs w:val="22"/>
        </w:rPr>
        <w:t>.</w:t>
      </w:r>
      <w:r w:rsidRPr="00B61948">
        <w:rPr>
          <w:rFonts w:eastAsia="나눔명조"/>
          <w:sz w:val="20"/>
          <w:szCs w:val="22"/>
        </w:rPr>
        <w:t xml:space="preserve"> </w:t>
      </w:r>
      <w:r w:rsidR="00A70CAB" w:rsidRPr="00B61948">
        <w:rPr>
          <w:rFonts w:eastAsia="나눔명조" w:hint="eastAsia"/>
          <w:sz w:val="20"/>
          <w:szCs w:val="22"/>
        </w:rPr>
        <w:t>공공봉사동기에</w:t>
      </w:r>
      <w:r w:rsidR="00A70CAB" w:rsidRPr="00B61948">
        <w:rPr>
          <w:rFonts w:eastAsia="나눔명조" w:hint="eastAsia"/>
          <w:sz w:val="20"/>
          <w:szCs w:val="22"/>
        </w:rPr>
        <w:t xml:space="preserve"> </w:t>
      </w:r>
      <w:r w:rsidR="00A70CAB" w:rsidRPr="00B61948">
        <w:rPr>
          <w:rFonts w:eastAsia="나눔명조" w:hint="eastAsia"/>
          <w:sz w:val="20"/>
          <w:szCs w:val="22"/>
        </w:rPr>
        <w:t>대한</w:t>
      </w:r>
      <w:r w:rsidR="00A70CAB" w:rsidRPr="00B61948">
        <w:rPr>
          <w:rFonts w:eastAsia="나눔명조" w:hint="eastAsia"/>
          <w:sz w:val="20"/>
          <w:szCs w:val="22"/>
        </w:rPr>
        <w:t xml:space="preserve"> </w:t>
      </w:r>
      <w:r w:rsidR="00A70CAB" w:rsidRPr="00B61948">
        <w:rPr>
          <w:rFonts w:eastAsia="나눔명조" w:hint="eastAsia"/>
          <w:sz w:val="20"/>
          <w:szCs w:val="22"/>
        </w:rPr>
        <w:t>본</w:t>
      </w:r>
      <w:r w:rsidR="00A70CAB" w:rsidRPr="00B61948">
        <w:rPr>
          <w:rFonts w:eastAsia="나눔명조" w:hint="eastAsia"/>
          <w:sz w:val="20"/>
          <w:szCs w:val="22"/>
        </w:rPr>
        <w:t xml:space="preserve"> </w:t>
      </w:r>
      <w:r w:rsidR="00A70CAB" w:rsidRPr="00B61948">
        <w:rPr>
          <w:rFonts w:eastAsia="나눔명조" w:hint="eastAsia"/>
          <w:sz w:val="20"/>
          <w:szCs w:val="22"/>
        </w:rPr>
        <w:t>연구의</w:t>
      </w:r>
      <w:r w:rsidR="00A70CAB" w:rsidRPr="00B61948">
        <w:rPr>
          <w:rFonts w:eastAsia="나눔명조" w:hint="eastAsia"/>
          <w:sz w:val="20"/>
          <w:szCs w:val="22"/>
        </w:rPr>
        <w:t xml:space="preserve"> </w:t>
      </w:r>
      <w:r w:rsidR="00A70CAB" w:rsidRPr="00B61948">
        <w:rPr>
          <w:rFonts w:eastAsia="나눔명조" w:hint="eastAsia"/>
          <w:sz w:val="20"/>
          <w:szCs w:val="22"/>
        </w:rPr>
        <w:t>이론적</w:t>
      </w:r>
      <w:r w:rsidR="00A70CAB" w:rsidRPr="00B61948">
        <w:rPr>
          <w:rFonts w:eastAsia="나눔명조" w:hint="eastAsia"/>
          <w:sz w:val="20"/>
          <w:szCs w:val="22"/>
        </w:rPr>
        <w:t xml:space="preserve"> </w:t>
      </w:r>
      <w:r w:rsidR="00A70CAB" w:rsidRPr="00B61948">
        <w:rPr>
          <w:rFonts w:eastAsia="나눔명조" w:hint="eastAsia"/>
          <w:sz w:val="20"/>
          <w:szCs w:val="22"/>
        </w:rPr>
        <w:t>정의에</w:t>
      </w:r>
      <w:r w:rsidR="00A70CAB" w:rsidRPr="00B61948">
        <w:rPr>
          <w:rFonts w:eastAsia="나눔명조" w:hint="eastAsia"/>
          <w:sz w:val="20"/>
          <w:szCs w:val="22"/>
        </w:rPr>
        <w:t xml:space="preserve"> </w:t>
      </w:r>
      <w:r w:rsidR="00A70CAB" w:rsidRPr="00B61948">
        <w:rPr>
          <w:rFonts w:eastAsia="나눔명조" w:hint="eastAsia"/>
          <w:sz w:val="20"/>
          <w:szCs w:val="22"/>
        </w:rPr>
        <w:t>따라</w:t>
      </w:r>
      <w:r w:rsidR="00A70CAB" w:rsidRPr="00B61948">
        <w:rPr>
          <w:rFonts w:eastAsia="나눔명조" w:hint="eastAsia"/>
          <w:sz w:val="20"/>
          <w:szCs w:val="22"/>
        </w:rPr>
        <w:t xml:space="preserve"> </w:t>
      </w:r>
      <w:r w:rsidR="00A70CAB" w:rsidRPr="00B61948">
        <w:rPr>
          <w:rFonts w:eastAsia="나눔명조" w:hint="eastAsia"/>
          <w:sz w:val="20"/>
          <w:szCs w:val="22"/>
        </w:rPr>
        <w:t>설문문항</w:t>
      </w:r>
      <w:r w:rsidR="00A70CAB" w:rsidRPr="00B61948">
        <w:rPr>
          <w:rFonts w:eastAsia="나눔명조" w:hint="eastAsia"/>
          <w:sz w:val="20"/>
          <w:szCs w:val="22"/>
        </w:rPr>
        <w:t xml:space="preserve"> </w:t>
      </w:r>
      <w:r w:rsidR="00A70CAB" w:rsidRPr="00B61948">
        <w:rPr>
          <w:rFonts w:eastAsia="나눔명조" w:hint="eastAsia"/>
          <w:sz w:val="20"/>
          <w:szCs w:val="22"/>
        </w:rPr>
        <w:t>중</w:t>
      </w:r>
      <w:r w:rsidR="00A70CAB" w:rsidRPr="00B61948">
        <w:rPr>
          <w:rFonts w:eastAsia="나눔명조" w:hint="eastAsia"/>
          <w:sz w:val="20"/>
          <w:szCs w:val="22"/>
        </w:rPr>
        <w:t xml:space="preserve"> </w:t>
      </w:r>
      <w:r w:rsidR="00A70CAB" w:rsidRPr="00B61948">
        <w:rPr>
          <w:rFonts w:eastAsia="나눔명조"/>
          <w:sz w:val="20"/>
          <w:szCs w:val="20"/>
        </w:rPr>
        <w:t>“</w:t>
      </w:r>
      <w:r w:rsidR="00A70CAB" w:rsidRPr="00B61948">
        <w:rPr>
          <w:rFonts w:eastAsia="나눔명조"/>
          <w:sz w:val="20"/>
          <w:szCs w:val="20"/>
        </w:rPr>
        <w:t>나에게는</w:t>
      </w:r>
      <w:r w:rsidR="00A70CAB" w:rsidRPr="00B61948">
        <w:rPr>
          <w:rFonts w:eastAsia="나눔명조"/>
          <w:sz w:val="20"/>
          <w:szCs w:val="20"/>
        </w:rPr>
        <w:t xml:space="preserve"> </w:t>
      </w:r>
      <w:r w:rsidR="00A70CAB" w:rsidRPr="00B61948">
        <w:rPr>
          <w:rFonts w:eastAsia="나눔명조"/>
          <w:sz w:val="20"/>
          <w:szCs w:val="20"/>
        </w:rPr>
        <w:t>사회에</w:t>
      </w:r>
      <w:r w:rsidR="00A70CAB" w:rsidRPr="00B61948">
        <w:rPr>
          <w:rFonts w:eastAsia="나눔명조"/>
          <w:sz w:val="20"/>
          <w:szCs w:val="20"/>
        </w:rPr>
        <w:t xml:space="preserve"> </w:t>
      </w:r>
      <w:r w:rsidR="00A70CAB" w:rsidRPr="00B61948">
        <w:rPr>
          <w:rFonts w:eastAsia="나눔명조"/>
          <w:sz w:val="20"/>
          <w:szCs w:val="20"/>
        </w:rPr>
        <w:t>어떤</w:t>
      </w:r>
      <w:r w:rsidR="00A70CAB" w:rsidRPr="00B61948">
        <w:rPr>
          <w:rFonts w:eastAsia="나눔명조"/>
          <w:sz w:val="20"/>
          <w:szCs w:val="20"/>
        </w:rPr>
        <w:t xml:space="preserve"> </w:t>
      </w:r>
      <w:r w:rsidR="00A70CAB" w:rsidRPr="00B61948">
        <w:rPr>
          <w:rFonts w:eastAsia="나눔명조"/>
          <w:sz w:val="20"/>
          <w:szCs w:val="20"/>
        </w:rPr>
        <w:t>바람직한</w:t>
      </w:r>
      <w:r w:rsidR="00A70CAB" w:rsidRPr="00B61948">
        <w:rPr>
          <w:rFonts w:eastAsia="나눔명조"/>
          <w:sz w:val="20"/>
          <w:szCs w:val="20"/>
        </w:rPr>
        <w:t xml:space="preserve"> </w:t>
      </w:r>
      <w:r w:rsidR="00A70CAB" w:rsidRPr="00B61948">
        <w:rPr>
          <w:rFonts w:eastAsia="나눔명조"/>
          <w:sz w:val="20"/>
          <w:szCs w:val="20"/>
        </w:rPr>
        <w:t>변화를</w:t>
      </w:r>
      <w:r w:rsidR="00A70CAB" w:rsidRPr="00B61948">
        <w:rPr>
          <w:rFonts w:eastAsia="나눔명조"/>
          <w:sz w:val="20"/>
          <w:szCs w:val="20"/>
        </w:rPr>
        <w:t xml:space="preserve"> </w:t>
      </w:r>
      <w:r w:rsidR="00A70CAB" w:rsidRPr="00B61948">
        <w:rPr>
          <w:rFonts w:eastAsia="나눔명조"/>
          <w:sz w:val="20"/>
          <w:szCs w:val="20"/>
        </w:rPr>
        <w:t>가져오는</w:t>
      </w:r>
      <w:r w:rsidR="00A70CAB" w:rsidRPr="00B61948">
        <w:rPr>
          <w:rFonts w:eastAsia="나눔명조"/>
          <w:sz w:val="20"/>
          <w:szCs w:val="20"/>
        </w:rPr>
        <w:t xml:space="preserve"> </w:t>
      </w:r>
      <w:r w:rsidR="00A70CAB" w:rsidRPr="00B61948">
        <w:rPr>
          <w:rFonts w:eastAsia="나눔명조"/>
          <w:sz w:val="20"/>
          <w:szCs w:val="20"/>
        </w:rPr>
        <w:t>것이</w:t>
      </w:r>
      <w:r w:rsidR="00A70CAB" w:rsidRPr="00B61948">
        <w:rPr>
          <w:rFonts w:eastAsia="나눔명조"/>
          <w:sz w:val="20"/>
          <w:szCs w:val="20"/>
        </w:rPr>
        <w:t xml:space="preserve"> </w:t>
      </w:r>
      <w:r w:rsidR="00A70CAB" w:rsidRPr="00B61948">
        <w:rPr>
          <w:rFonts w:eastAsia="나눔명조"/>
          <w:sz w:val="20"/>
          <w:szCs w:val="20"/>
        </w:rPr>
        <w:t>개인적인</w:t>
      </w:r>
      <w:r w:rsidR="00A70CAB" w:rsidRPr="00B61948">
        <w:rPr>
          <w:rFonts w:eastAsia="나눔명조"/>
          <w:sz w:val="20"/>
          <w:szCs w:val="20"/>
        </w:rPr>
        <w:t xml:space="preserve"> </w:t>
      </w:r>
      <w:r w:rsidR="00A70CAB" w:rsidRPr="00B61948">
        <w:rPr>
          <w:rFonts w:eastAsia="나눔명조"/>
          <w:sz w:val="20"/>
          <w:szCs w:val="20"/>
        </w:rPr>
        <w:t>성취보다</w:t>
      </w:r>
      <w:r w:rsidR="00A70CAB" w:rsidRPr="00B61948">
        <w:rPr>
          <w:rFonts w:eastAsia="나눔명조"/>
          <w:sz w:val="20"/>
          <w:szCs w:val="20"/>
        </w:rPr>
        <w:t xml:space="preserve"> </w:t>
      </w:r>
      <w:r w:rsidR="00A70CAB" w:rsidRPr="00B61948">
        <w:rPr>
          <w:rFonts w:eastAsia="나눔명조"/>
          <w:sz w:val="20"/>
          <w:szCs w:val="20"/>
        </w:rPr>
        <w:t>더욱</w:t>
      </w:r>
      <w:r w:rsidR="00A70CAB" w:rsidRPr="00B61948">
        <w:rPr>
          <w:rFonts w:eastAsia="나눔명조"/>
          <w:sz w:val="20"/>
          <w:szCs w:val="20"/>
        </w:rPr>
        <w:t xml:space="preserve"> </w:t>
      </w:r>
      <w:r w:rsidR="00A70CAB" w:rsidRPr="00B61948">
        <w:rPr>
          <w:rFonts w:eastAsia="나눔명조"/>
          <w:sz w:val="20"/>
          <w:szCs w:val="20"/>
        </w:rPr>
        <w:t>큰</w:t>
      </w:r>
      <w:r w:rsidR="00A70CAB" w:rsidRPr="00B61948">
        <w:rPr>
          <w:rFonts w:eastAsia="나눔명조"/>
          <w:sz w:val="20"/>
          <w:szCs w:val="20"/>
        </w:rPr>
        <w:t xml:space="preserve"> </w:t>
      </w:r>
      <w:r w:rsidR="00A70CAB" w:rsidRPr="00B61948">
        <w:rPr>
          <w:rFonts w:eastAsia="나눔명조"/>
          <w:sz w:val="20"/>
          <w:szCs w:val="20"/>
        </w:rPr>
        <w:t>의미가</w:t>
      </w:r>
      <w:r w:rsidR="00A70CAB" w:rsidRPr="00B61948">
        <w:rPr>
          <w:rFonts w:eastAsia="나눔명조"/>
          <w:sz w:val="20"/>
          <w:szCs w:val="20"/>
        </w:rPr>
        <w:t xml:space="preserve"> </w:t>
      </w:r>
      <w:r w:rsidR="00A70CAB" w:rsidRPr="00B61948">
        <w:rPr>
          <w:rFonts w:eastAsia="나눔명조"/>
          <w:sz w:val="20"/>
          <w:szCs w:val="20"/>
        </w:rPr>
        <w:t>있다</w:t>
      </w:r>
      <w:r w:rsidR="00A70CAB" w:rsidRPr="00B61948">
        <w:rPr>
          <w:rFonts w:eastAsia="나눔명조"/>
          <w:sz w:val="20"/>
          <w:szCs w:val="20"/>
        </w:rPr>
        <w:t>”</w:t>
      </w:r>
      <w:r w:rsidR="00A70CAB" w:rsidRPr="00B61948">
        <w:rPr>
          <w:rFonts w:eastAsia="나눔명조" w:hint="eastAsia"/>
          <w:sz w:val="20"/>
          <w:szCs w:val="20"/>
        </w:rPr>
        <w:t>는</w:t>
      </w:r>
      <w:r w:rsidR="00A70CAB" w:rsidRPr="00B61948">
        <w:rPr>
          <w:rFonts w:eastAsia="나눔명조" w:hint="eastAsia"/>
          <w:sz w:val="20"/>
          <w:szCs w:val="20"/>
        </w:rPr>
        <w:t xml:space="preserve"> </w:t>
      </w:r>
      <w:r w:rsidR="00A70CAB" w:rsidRPr="00B61948">
        <w:rPr>
          <w:rFonts w:eastAsia="나눔명조" w:hint="eastAsia"/>
          <w:sz w:val="20"/>
          <w:szCs w:val="20"/>
        </w:rPr>
        <w:t>문항이</w:t>
      </w:r>
      <w:r w:rsidR="00A70CAB" w:rsidRPr="00B61948">
        <w:rPr>
          <w:rFonts w:eastAsia="나눔명조" w:hint="eastAsia"/>
          <w:sz w:val="20"/>
          <w:szCs w:val="20"/>
        </w:rPr>
        <w:t xml:space="preserve"> </w:t>
      </w:r>
      <w:r w:rsidR="00A70CAB" w:rsidRPr="00B61948">
        <w:rPr>
          <w:rFonts w:eastAsia="나눔명조" w:hint="eastAsia"/>
          <w:sz w:val="20"/>
          <w:szCs w:val="20"/>
        </w:rPr>
        <w:t>공공봉사동기를</w:t>
      </w:r>
      <w:r w:rsidR="00A70CAB" w:rsidRPr="00B61948">
        <w:rPr>
          <w:rFonts w:eastAsia="나눔명조" w:hint="eastAsia"/>
          <w:sz w:val="20"/>
          <w:szCs w:val="20"/>
        </w:rPr>
        <w:t xml:space="preserve"> </w:t>
      </w:r>
      <w:r w:rsidR="00A70CAB" w:rsidRPr="00B61948">
        <w:rPr>
          <w:rFonts w:eastAsia="나눔명조" w:hint="eastAsia"/>
          <w:sz w:val="20"/>
          <w:szCs w:val="20"/>
        </w:rPr>
        <w:t>가장</w:t>
      </w:r>
      <w:r w:rsidR="00A70CAB" w:rsidRPr="00B61948">
        <w:rPr>
          <w:rFonts w:eastAsia="나눔명조" w:hint="eastAsia"/>
          <w:sz w:val="20"/>
          <w:szCs w:val="20"/>
        </w:rPr>
        <w:t xml:space="preserve"> </w:t>
      </w:r>
      <w:r w:rsidR="00A70CAB" w:rsidRPr="00B61948">
        <w:rPr>
          <w:rFonts w:eastAsia="나눔명조" w:hint="eastAsia"/>
          <w:sz w:val="20"/>
          <w:szCs w:val="20"/>
        </w:rPr>
        <w:t>잘</w:t>
      </w:r>
      <w:r w:rsidR="00A70CAB" w:rsidRPr="00B61948">
        <w:rPr>
          <w:rFonts w:eastAsia="나눔명조" w:hint="eastAsia"/>
          <w:sz w:val="20"/>
          <w:szCs w:val="20"/>
        </w:rPr>
        <w:t xml:space="preserve"> </w:t>
      </w:r>
      <w:proofErr w:type="spellStart"/>
      <w:r w:rsidR="00A70CAB" w:rsidRPr="00B61948">
        <w:rPr>
          <w:rFonts w:eastAsia="나눔명조" w:hint="eastAsia"/>
          <w:sz w:val="20"/>
          <w:szCs w:val="20"/>
        </w:rPr>
        <w:t>조작화할</w:t>
      </w:r>
      <w:proofErr w:type="spellEnd"/>
      <w:r w:rsidR="00A70CAB" w:rsidRPr="00B61948">
        <w:rPr>
          <w:rFonts w:eastAsia="나눔명조" w:hint="eastAsia"/>
          <w:sz w:val="20"/>
          <w:szCs w:val="20"/>
        </w:rPr>
        <w:t xml:space="preserve"> </w:t>
      </w:r>
      <w:r w:rsidR="00A70CAB" w:rsidRPr="00B61948">
        <w:rPr>
          <w:rFonts w:eastAsia="나눔명조" w:hint="eastAsia"/>
          <w:sz w:val="20"/>
          <w:szCs w:val="20"/>
        </w:rPr>
        <w:t>수</w:t>
      </w:r>
      <w:r w:rsidR="00A70CAB" w:rsidRPr="00B61948">
        <w:rPr>
          <w:rFonts w:eastAsia="나눔명조" w:hint="eastAsia"/>
          <w:sz w:val="20"/>
          <w:szCs w:val="20"/>
        </w:rPr>
        <w:t xml:space="preserve"> </w:t>
      </w:r>
      <w:r w:rsidR="00A70CAB" w:rsidRPr="00B61948">
        <w:rPr>
          <w:rFonts w:eastAsia="나눔명조" w:hint="eastAsia"/>
          <w:sz w:val="20"/>
          <w:szCs w:val="20"/>
        </w:rPr>
        <w:t>있는</w:t>
      </w:r>
      <w:r w:rsidR="00A70CAB" w:rsidRPr="00B61948">
        <w:rPr>
          <w:rFonts w:eastAsia="나눔명조" w:hint="eastAsia"/>
          <w:sz w:val="20"/>
          <w:szCs w:val="20"/>
        </w:rPr>
        <w:t xml:space="preserve"> </w:t>
      </w:r>
      <w:r w:rsidR="00A70CAB" w:rsidRPr="00B61948">
        <w:rPr>
          <w:rFonts w:eastAsia="나눔명조" w:hint="eastAsia"/>
          <w:sz w:val="20"/>
          <w:szCs w:val="20"/>
        </w:rPr>
        <w:t>문항이라고</w:t>
      </w:r>
      <w:r w:rsidR="00A70CAB" w:rsidRPr="00B61948">
        <w:rPr>
          <w:rFonts w:eastAsia="나눔명조" w:hint="eastAsia"/>
          <w:sz w:val="20"/>
          <w:szCs w:val="20"/>
        </w:rPr>
        <w:t xml:space="preserve"> </w:t>
      </w:r>
      <w:r w:rsidR="00A70CAB" w:rsidRPr="00B61948">
        <w:rPr>
          <w:rFonts w:eastAsia="나눔명조" w:hint="eastAsia"/>
          <w:sz w:val="20"/>
          <w:szCs w:val="20"/>
        </w:rPr>
        <w:t>판단하여</w:t>
      </w:r>
      <w:r w:rsidR="00A70CAB" w:rsidRPr="00B61948">
        <w:rPr>
          <w:rFonts w:eastAsia="나눔명조" w:hint="eastAsia"/>
          <w:sz w:val="20"/>
          <w:szCs w:val="20"/>
        </w:rPr>
        <w:t>,</w:t>
      </w:r>
      <w:r w:rsidR="00A70CAB" w:rsidRPr="00B61948">
        <w:rPr>
          <w:rFonts w:eastAsia="나눔명조"/>
          <w:sz w:val="20"/>
          <w:szCs w:val="20"/>
        </w:rPr>
        <w:t xml:space="preserve"> </w:t>
      </w:r>
      <w:r w:rsidR="00A70CAB" w:rsidRPr="00B61948">
        <w:rPr>
          <w:rFonts w:eastAsia="나눔명조" w:hint="eastAsia"/>
          <w:sz w:val="20"/>
          <w:szCs w:val="20"/>
        </w:rPr>
        <w:t>해당</w:t>
      </w:r>
      <w:r w:rsidR="00A70CAB" w:rsidRPr="00B61948">
        <w:rPr>
          <w:rFonts w:eastAsia="나눔명조" w:hint="eastAsia"/>
          <w:sz w:val="20"/>
          <w:szCs w:val="20"/>
        </w:rPr>
        <w:t xml:space="preserve"> </w:t>
      </w:r>
      <w:r w:rsidR="00A70CAB" w:rsidRPr="00B61948">
        <w:rPr>
          <w:rFonts w:eastAsia="나눔명조" w:hint="eastAsia"/>
          <w:sz w:val="20"/>
          <w:szCs w:val="20"/>
        </w:rPr>
        <w:t>문항을</w:t>
      </w:r>
      <w:r w:rsidR="00A70CAB" w:rsidRPr="00B61948">
        <w:rPr>
          <w:rFonts w:eastAsia="나눔명조" w:hint="eastAsia"/>
          <w:sz w:val="20"/>
          <w:szCs w:val="20"/>
        </w:rPr>
        <w:t xml:space="preserve"> </w:t>
      </w:r>
      <w:r w:rsidR="00A70CAB" w:rsidRPr="00B61948">
        <w:rPr>
          <w:rFonts w:eastAsia="나눔명조" w:hint="eastAsia"/>
          <w:sz w:val="20"/>
          <w:szCs w:val="20"/>
        </w:rPr>
        <w:t>종속변수로</w:t>
      </w:r>
      <w:r w:rsidR="00A70CAB" w:rsidRPr="00B61948">
        <w:rPr>
          <w:rFonts w:eastAsia="나눔명조" w:hint="eastAsia"/>
          <w:sz w:val="20"/>
          <w:szCs w:val="20"/>
        </w:rPr>
        <w:t xml:space="preserve"> </w:t>
      </w:r>
      <w:r w:rsidR="00A70CAB" w:rsidRPr="00B61948">
        <w:rPr>
          <w:rFonts w:eastAsia="나눔명조" w:hint="eastAsia"/>
          <w:sz w:val="20"/>
          <w:szCs w:val="20"/>
        </w:rPr>
        <w:t>측정하고자</w:t>
      </w:r>
      <w:r w:rsidR="00A70CAB" w:rsidRPr="00B61948">
        <w:rPr>
          <w:rFonts w:eastAsia="나눔명조" w:hint="eastAsia"/>
          <w:sz w:val="20"/>
          <w:szCs w:val="20"/>
        </w:rPr>
        <w:t xml:space="preserve"> </w:t>
      </w:r>
      <w:r w:rsidR="00A70CAB" w:rsidRPr="00B61948">
        <w:rPr>
          <w:rFonts w:eastAsia="나눔명조" w:hint="eastAsia"/>
          <w:sz w:val="20"/>
          <w:szCs w:val="20"/>
        </w:rPr>
        <w:t>한다</w:t>
      </w:r>
      <w:r w:rsidR="00A70CAB" w:rsidRPr="00B61948">
        <w:rPr>
          <w:rFonts w:eastAsia="나눔명조" w:hint="eastAsia"/>
          <w:sz w:val="20"/>
          <w:szCs w:val="20"/>
        </w:rPr>
        <w:t>.</w:t>
      </w:r>
    </w:p>
    <w:p w14:paraId="4CA007D6" w14:textId="7A196807" w:rsidR="00BC5C4A" w:rsidRPr="00B61948" w:rsidRDefault="00BC5C4A" w:rsidP="00265BC3">
      <w:pPr>
        <w:wordWrap/>
        <w:spacing w:before="120" w:after="120" w:line="276" w:lineRule="auto"/>
        <w:rPr>
          <w:rFonts w:eastAsia="나눔명조"/>
          <w:sz w:val="20"/>
          <w:szCs w:val="22"/>
        </w:rPr>
      </w:pPr>
      <w:r w:rsidRPr="00B61948">
        <w:rPr>
          <w:rFonts w:eastAsia="나눔명조" w:hint="eastAsia"/>
          <w:sz w:val="20"/>
          <w:szCs w:val="22"/>
        </w:rPr>
        <w:t>선행연구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와</w:t>
      </w:r>
      <w:r w:rsidRPr="00B61948">
        <w:rPr>
          <w:rFonts w:eastAsia="나눔명조" w:hint="eastAsia"/>
          <w:sz w:val="20"/>
          <w:szCs w:val="22"/>
        </w:rPr>
        <w:t xml:space="preserve"> </w:t>
      </w:r>
      <w:r w:rsidRPr="00B61948">
        <w:rPr>
          <w:rFonts w:eastAsia="나눔명조" w:hint="eastAsia"/>
          <w:sz w:val="20"/>
          <w:szCs w:val="22"/>
        </w:rPr>
        <w:t>달리</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공공봉사동기</w:t>
      </w:r>
      <w:r w:rsidRPr="00B61948">
        <w:rPr>
          <w:rFonts w:eastAsia="나눔명조"/>
          <w:sz w:val="20"/>
          <w:szCs w:val="22"/>
        </w:rPr>
        <w:t xml:space="preserve">” </w:t>
      </w:r>
      <w:r w:rsidRPr="00B61948">
        <w:rPr>
          <w:rFonts w:eastAsia="나눔명조" w:hint="eastAsia"/>
          <w:sz w:val="20"/>
          <w:szCs w:val="22"/>
        </w:rPr>
        <w:t>측정</w:t>
      </w:r>
      <w:r w:rsidRPr="00B61948">
        <w:rPr>
          <w:rFonts w:eastAsia="나눔명조" w:hint="eastAsia"/>
          <w:sz w:val="20"/>
          <w:szCs w:val="22"/>
        </w:rPr>
        <w:t xml:space="preserve"> </w:t>
      </w:r>
      <w:r w:rsidRPr="00B61948">
        <w:rPr>
          <w:rFonts w:eastAsia="나눔명조" w:hint="eastAsia"/>
          <w:sz w:val="20"/>
          <w:szCs w:val="22"/>
        </w:rPr>
        <w:t>척도</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세가지</w:t>
      </w:r>
      <w:r w:rsidRPr="00B61948">
        <w:rPr>
          <w:rFonts w:eastAsia="나눔명조" w:hint="eastAsia"/>
          <w:sz w:val="20"/>
          <w:szCs w:val="22"/>
        </w:rPr>
        <w:t xml:space="preserve"> </w:t>
      </w:r>
      <w:r w:rsidRPr="00B61948">
        <w:rPr>
          <w:rFonts w:eastAsia="나눔명조" w:hint="eastAsia"/>
          <w:sz w:val="20"/>
          <w:szCs w:val="22"/>
        </w:rPr>
        <w:t>차원</w:t>
      </w:r>
      <w:r w:rsidRPr="00B61948">
        <w:rPr>
          <w:rFonts w:eastAsia="나눔명조" w:hint="eastAsia"/>
          <w:sz w:val="20"/>
          <w:szCs w:val="22"/>
        </w:rPr>
        <w:t>(</w:t>
      </w:r>
      <w:r w:rsidRPr="00B61948">
        <w:rPr>
          <w:rFonts w:eastAsia="나눔명조" w:hint="eastAsia"/>
          <w:sz w:val="20"/>
          <w:szCs w:val="22"/>
        </w:rPr>
        <w:t>합리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규범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정서적</w:t>
      </w:r>
      <w:r w:rsidRPr="00B61948">
        <w:rPr>
          <w:rFonts w:eastAsia="나눔명조" w:hint="eastAsia"/>
          <w:sz w:val="20"/>
          <w:szCs w:val="22"/>
        </w:rPr>
        <w:t xml:space="preserve"> </w:t>
      </w:r>
      <w:r w:rsidRPr="00B61948">
        <w:rPr>
          <w:rFonts w:eastAsia="나눔명조" w:hint="eastAsia"/>
          <w:sz w:val="20"/>
          <w:szCs w:val="22"/>
        </w:rPr>
        <w:t>동기</w:t>
      </w:r>
      <w:r w:rsidRPr="00B61948">
        <w:rPr>
          <w:rFonts w:eastAsia="나눔명조" w:hint="eastAsia"/>
          <w:sz w:val="20"/>
          <w:szCs w:val="22"/>
        </w:rPr>
        <w:t xml:space="preserve"> </w:t>
      </w:r>
      <w:r w:rsidRPr="00B61948">
        <w:rPr>
          <w:rFonts w:eastAsia="나눔명조" w:hint="eastAsia"/>
          <w:sz w:val="20"/>
          <w:szCs w:val="22"/>
        </w:rPr>
        <w:t>차원</w:t>
      </w:r>
      <w:r w:rsidRPr="00B61948">
        <w:rPr>
          <w:rFonts w:eastAsia="나눔명조"/>
          <w:sz w:val="20"/>
          <w:szCs w:val="22"/>
        </w:rPr>
        <w: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모두</w:t>
      </w:r>
      <w:r w:rsidRPr="00B61948">
        <w:rPr>
          <w:rFonts w:eastAsia="나눔명조" w:hint="eastAsia"/>
          <w:sz w:val="20"/>
          <w:szCs w:val="22"/>
        </w:rPr>
        <w:t xml:space="preserve"> </w:t>
      </w:r>
      <w:r w:rsidRPr="00B61948">
        <w:rPr>
          <w:rFonts w:eastAsia="나눔명조" w:hint="eastAsia"/>
          <w:sz w:val="20"/>
          <w:szCs w:val="22"/>
        </w:rPr>
        <w:t>포괄하기위해</w:t>
      </w:r>
      <w:r w:rsidRPr="00B61948">
        <w:rPr>
          <w:rFonts w:eastAsia="나눔명조" w:hint="eastAsia"/>
          <w:sz w:val="20"/>
          <w:szCs w:val="22"/>
        </w:rPr>
        <w:t xml:space="preserve"> </w:t>
      </w:r>
      <w:r w:rsidRPr="00B61948">
        <w:rPr>
          <w:rFonts w:eastAsia="나눔명조" w:hint="eastAsia"/>
          <w:sz w:val="20"/>
          <w:szCs w:val="22"/>
        </w:rPr>
        <w:t>모든</w:t>
      </w:r>
      <w:r w:rsidRPr="00B61948">
        <w:rPr>
          <w:rFonts w:eastAsia="나눔명조" w:hint="eastAsia"/>
          <w:sz w:val="20"/>
          <w:szCs w:val="22"/>
        </w:rPr>
        <w:t xml:space="preserve"> </w:t>
      </w:r>
      <w:r w:rsidRPr="00B61948">
        <w:rPr>
          <w:rFonts w:eastAsia="나눔명조" w:hint="eastAsia"/>
          <w:sz w:val="20"/>
          <w:szCs w:val="22"/>
        </w:rPr>
        <w:t>설문</w:t>
      </w:r>
      <w:r w:rsidRPr="00B61948">
        <w:rPr>
          <w:rFonts w:eastAsia="나눔명조" w:hint="eastAsia"/>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활용했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통합적인</w:t>
      </w:r>
      <w:r w:rsidRPr="00B61948">
        <w:rPr>
          <w:rFonts w:eastAsia="나눔명조" w:hint="eastAsia"/>
          <w:sz w:val="20"/>
          <w:szCs w:val="22"/>
        </w:rPr>
        <w:t xml:space="preserve"> </w:t>
      </w:r>
      <w:proofErr w:type="spellStart"/>
      <w:r w:rsidRPr="00B61948">
        <w:rPr>
          <w:rFonts w:eastAsia="나눔명조" w:hint="eastAsia"/>
          <w:sz w:val="20"/>
          <w:szCs w:val="22"/>
        </w:rPr>
        <w:t>요인값을</w:t>
      </w:r>
      <w:proofErr w:type="spellEnd"/>
      <w:r w:rsidRPr="00B61948">
        <w:rPr>
          <w:rFonts w:eastAsia="나눔명조" w:hint="eastAsia"/>
          <w:sz w:val="20"/>
          <w:szCs w:val="22"/>
        </w:rPr>
        <w:t xml:space="preserve"> </w:t>
      </w:r>
      <w:r w:rsidRPr="00B61948">
        <w:rPr>
          <w:rFonts w:eastAsia="나눔명조" w:hint="eastAsia"/>
          <w:sz w:val="20"/>
          <w:szCs w:val="22"/>
        </w:rPr>
        <w:t>산출해</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사용한</w:t>
      </w:r>
      <w:r w:rsidRPr="00B61948">
        <w:rPr>
          <w:rFonts w:eastAsia="나눔명조" w:hint="eastAsia"/>
          <w:sz w:val="20"/>
          <w:szCs w:val="22"/>
        </w:rPr>
        <w:t xml:space="preserve"> </w:t>
      </w:r>
      <w:r w:rsidRPr="00B61948">
        <w:rPr>
          <w:rFonts w:eastAsia="나눔명조" w:hint="eastAsia"/>
          <w:sz w:val="20"/>
          <w:szCs w:val="22"/>
        </w:rPr>
        <w:t>연구들이</w:t>
      </w:r>
      <w:r w:rsidRPr="00B61948">
        <w:rPr>
          <w:rFonts w:eastAsia="나눔명조" w:hint="eastAsia"/>
          <w:sz w:val="20"/>
          <w:szCs w:val="22"/>
        </w:rPr>
        <w:t xml:space="preserve"> </w:t>
      </w:r>
      <w:r w:rsidRPr="00B61948">
        <w:rPr>
          <w:rFonts w:eastAsia="나눔명조" w:hint="eastAsia"/>
          <w:sz w:val="20"/>
          <w:szCs w:val="22"/>
        </w:rPr>
        <w:t>대다수이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xJVfIGDP","properties":{"formattedCitation":"(\\uc0\\u44053{}\\uc0\\u54812{}\\uc0\\u51652{} and \\uc0\\u52264{}\\uc0\\u49464{}\\uc0\\u50689{} 2021; \\uc0\\u44608{}\\uc0\\u50689{}\\uc0\\u51008{}, \\uc0\\u49900{}\\uc0\\u46041{}\\uc0\\u52384{}, and \\uc0\\u44608{}\\uc0\\u49345{}\\uc0\\u47925{} 2018; \\uc0\\u44608{}\\uc0\\u51648{}\\uc0\\u49688{} and \\uc0\\u50980{}\\uc0\\u49688{}\\uc0\\u51116{} 2019; \\uc0\\u51076{}\\uc0\\u51116{}\\uc0\\u50689{} and \\uc0\\u47928{}\\uc0\\u44397{}\\uc0\\u44221{} 2019, 2019; \\uc0\\u51076{}\\uc0\\u51116{}\\uc0\\u50689{}, \\uc0\\u47928{}\\uc0\\u44397{}\\uc0\\u44221{}, and \\uc0\\u51312{}\\uc0\\u54812{}\\uc0\\u51652{} 2019a, 2019b; \\uc0\\u51221{}\\uc0\\u51116{}\\uc0\\u54840{} and \\</w:instrText>
      </w:r>
      <w:r w:rsidR="005302F9" w:rsidRPr="00B61948">
        <w:rPr>
          <w:rFonts w:eastAsia="나눔명조" w:hint="eastAsia"/>
          <w:sz w:val="20"/>
          <w:szCs w:val="22"/>
        </w:rPr>
        <w:instrText>uc0\\u52572{}\\uc0\\u44508{}\\uc0\\u54788{} 2020; \\uc0\\u51221{}\\uc0\\u51648{}\\uc0\\u50857{} and \\uc0\\u44608{}\\uc0\\u51648{}\\uc0\\u49688{} 2020)","plainCitation":"(</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 </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a, 2019b; </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2020)","noteIndex":0},"citationItems":[{"id":1401,"uris":["http://zotero.org/users/5210800/items/6CF3S8KD"],"uri":["http://zotero.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given":""}],"issued":{"date-parts":[["2021",5]]}}},{"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issued":{"date-parts":[["2018",12]]}}},{"id":1441,"uris":["http://zotero.org/users/5210800/items/J8N4EEUP"],"uri":["http://zotero.org/users/5210800/items/J8N4EEUP"],"itemData":{"id":1441,"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4","note":"Citation Key: kim:yoon:2019","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방자치단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19"]]}}},{"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19,"uris":["http://zotero.org/users/5210800/items/BQMSYNAF"],"uri":["http://zotero.org/users/5210800/items/BQMSYNAF"],"itemData":{"id":141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9.08.30.2.31","ISSN":"1225-8652","issue":"2","language":"ko","note":"Citation Key: limetal:2019b","page":"31</w:instrText>
      </w:r>
      <w:r w:rsidR="005302F9" w:rsidRPr="00B61948">
        <w:rPr>
          <w:rFonts w:eastAsia="나눔명조" w:hint="eastAsia"/>
          <w:sz w:val="20"/>
          <w:szCs w:val="22"/>
        </w:rPr>
        <w:instrText>–</w:instrText>
      </w:r>
      <w:r w:rsidR="005302F9" w:rsidRPr="00B61948">
        <w:rPr>
          <w:rFonts w:eastAsia="나눔명조" w:hint="eastAsia"/>
          <w:sz w:val="20"/>
          <w:szCs w:val="22"/>
        </w:rPr>
        <w:instrText>53","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그리고</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volume":"30","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8]]}}},{"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7]]}}},{"id":1467,"uris":["http://zotero.org/users/5210800/items/G35Z42XP"],"uri":["http://zotero.org/users/5210800/items/G35Z42XP"],"itemData":{"id":1467,"type":"article-journal","container-title":"</w:instrText>
      </w:r>
      <w:r w:rsidR="005302F9" w:rsidRPr="00B61948">
        <w:rPr>
          <w:rFonts w:eastAsia="나눔명조" w:hint="eastAsia"/>
          <w:sz w:val="20"/>
          <w:szCs w:val="22"/>
        </w:rPr>
        <w:instrText>정부학연구</w:instrText>
      </w:r>
      <w:r w:rsidR="005302F9" w:rsidRPr="00B61948">
        <w:rPr>
          <w:rFonts w:eastAsia="나눔명조" w:hint="eastAsia"/>
          <w:sz w:val="20"/>
          <w:szCs w:val="22"/>
        </w:rPr>
        <w:instrText>","issue":"1","note":"Citation Key: Jeongetal:2020-3","page":"183</w:instrText>
      </w:r>
      <w:r w:rsidR="005302F9" w:rsidRPr="00B61948">
        <w:rPr>
          <w:rFonts w:eastAsia="나눔명조" w:hint="eastAsia"/>
          <w:sz w:val="20"/>
          <w:szCs w:val="22"/>
        </w:rPr>
        <w:instrText>–</w:instrText>
      </w:r>
      <w:r w:rsidR="005302F9" w:rsidRPr="00B61948">
        <w:rPr>
          <w:rFonts w:eastAsia="나눔명조" w:hint="eastAsia"/>
          <w:sz w:val="20"/>
          <w:szCs w:val="22"/>
        </w:rPr>
        <w:instrText>215","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효과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적보상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외적보상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given":""}],"issued":{"date-parts":[["2020"]]}}},{"id":1423,"uris":["http://zotero.org/users/5210800/items/ACEI9L5A"],"uri":["http://zotero.org/users/5210800/items/ACEI9L5A"],"itemData":{"id":1423,"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20.17.1.63","issue":"1","language":"ko","note":"Citation Key: jeong:kim:2020","page":"63</w:instrText>
      </w:r>
      <w:r w:rsidR="005302F9" w:rsidRPr="00B61948">
        <w:rPr>
          <w:rFonts w:eastAsia="나눔명조" w:hint="eastAsia"/>
          <w:sz w:val="20"/>
          <w:szCs w:val="22"/>
        </w:rPr>
        <w:instrText>–</w:instrText>
      </w:r>
      <w:r w:rsidR="005302F9" w:rsidRPr="00B61948">
        <w:rPr>
          <w:rFonts w:eastAsia="나눔명조" w:hint="eastAsia"/>
          <w:sz w:val="20"/>
          <w:szCs w:val="22"/>
        </w:rPr>
        <w:instrText>86","title":"</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앙</w:instrText>
      </w:r>
      <w:r w:rsidR="005302F9" w:rsidRPr="00B61948">
        <w:rPr>
          <w:rFonts w:eastAsia="나눔명조" w:hint="eastAsia"/>
          <w:sz w:val="20"/>
          <w:szCs w:val="22"/>
        </w:rPr>
        <w:instrText>-</w:instrText>
      </w:r>
      <w:r w:rsidR="005302F9" w:rsidRPr="00B61948">
        <w:rPr>
          <w:rFonts w:eastAsia="나눔명조" w:hint="eastAsia"/>
          <w:sz w:val="20"/>
          <w:szCs w:val="22"/>
        </w:rPr>
        <w:instrText>지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given":""}],"issued":{"date-parts":[["2020",4]]}}}],"schema":"https://github.com/citation-style-language/schema/raw/master/csl-citation.json"} </w:instrText>
      </w:r>
      <w:r w:rsidR="00D403C6" w:rsidRPr="00B61948">
        <w:rPr>
          <w:rFonts w:eastAsia="나눔명조"/>
          <w:sz w:val="20"/>
          <w:szCs w:val="22"/>
        </w:rPr>
        <w:fldChar w:fldCharType="separate"/>
      </w:r>
      <w:r w:rsidR="00D93197" w:rsidRPr="00997AC4">
        <w:rPr>
          <w:rFonts w:eastAsia="나눔명조"/>
          <w:sz w:val="20"/>
          <w:szCs w:val="22"/>
        </w:rPr>
        <w:t>(</w:t>
      </w:r>
      <w:r w:rsidR="00D93197" w:rsidRPr="00997AC4">
        <w:rPr>
          <w:rFonts w:eastAsia="나눔명조"/>
          <w:sz w:val="20"/>
          <w:szCs w:val="22"/>
        </w:rPr>
        <w:t>강혜진</w:t>
      </w:r>
      <w:r w:rsidR="001B5000" w:rsidRPr="00997AC4">
        <w:rPr>
          <w:rFonts w:eastAsia="나눔명조"/>
          <w:sz w:val="20"/>
          <w:szCs w:val="22"/>
        </w:rPr>
        <w:t>‧</w:t>
      </w:r>
      <w:r w:rsidR="00D93197" w:rsidRPr="00997AC4">
        <w:rPr>
          <w:rFonts w:eastAsia="나눔명조"/>
          <w:sz w:val="20"/>
          <w:szCs w:val="22"/>
        </w:rPr>
        <w:t>차세영</w:t>
      </w:r>
      <w:r w:rsidR="0000244A">
        <w:rPr>
          <w:rFonts w:eastAsia="나눔명조" w:hint="eastAsia"/>
          <w:sz w:val="20"/>
          <w:szCs w:val="22"/>
        </w:rPr>
        <w:t>,</w:t>
      </w:r>
      <w:r w:rsidR="00D93197" w:rsidRPr="00997AC4">
        <w:rPr>
          <w:rFonts w:eastAsia="나눔명조"/>
          <w:sz w:val="20"/>
          <w:szCs w:val="22"/>
        </w:rPr>
        <w:t xml:space="preserve"> 2021; </w:t>
      </w:r>
      <w:r w:rsidR="00D93197" w:rsidRPr="00997AC4">
        <w:rPr>
          <w:rFonts w:eastAsia="나눔명조"/>
          <w:sz w:val="20"/>
          <w:szCs w:val="22"/>
        </w:rPr>
        <w:t>김영은</w:t>
      </w:r>
      <w:r w:rsidR="0000244A">
        <w:rPr>
          <w:rFonts w:eastAsia="나눔명조"/>
          <w:sz w:val="20"/>
          <w:szCs w:val="22"/>
        </w:rPr>
        <w:t xml:space="preserve"> </w:t>
      </w:r>
      <w:r w:rsidR="0000244A">
        <w:rPr>
          <w:rFonts w:eastAsia="나눔명조" w:hint="eastAsia"/>
          <w:sz w:val="20"/>
          <w:szCs w:val="22"/>
        </w:rPr>
        <w:t>외</w:t>
      </w:r>
      <w:r w:rsidR="0000244A">
        <w:rPr>
          <w:rFonts w:eastAsia="나눔명조"/>
          <w:sz w:val="20"/>
          <w:szCs w:val="22"/>
        </w:rPr>
        <w:t>,</w:t>
      </w:r>
      <w:r w:rsidR="00D93197" w:rsidRPr="00997AC4">
        <w:rPr>
          <w:rFonts w:eastAsia="나눔명조"/>
          <w:sz w:val="20"/>
          <w:szCs w:val="22"/>
        </w:rPr>
        <w:t xml:space="preserve"> 2018; </w:t>
      </w:r>
      <w:r w:rsidR="00D93197" w:rsidRPr="00997AC4">
        <w:rPr>
          <w:rFonts w:eastAsia="나눔명조"/>
          <w:sz w:val="20"/>
          <w:szCs w:val="22"/>
        </w:rPr>
        <w:t>김지수</w:t>
      </w:r>
      <w:r w:rsidR="001B5000" w:rsidRPr="00997AC4">
        <w:rPr>
          <w:rFonts w:eastAsia="나눔명조"/>
          <w:sz w:val="20"/>
          <w:szCs w:val="22"/>
        </w:rPr>
        <w:t>‧</w:t>
      </w:r>
      <w:r w:rsidR="00D93197" w:rsidRPr="00997AC4">
        <w:rPr>
          <w:rFonts w:eastAsia="나눔명조"/>
          <w:sz w:val="20"/>
          <w:szCs w:val="22"/>
        </w:rPr>
        <w:t>윤수재</w:t>
      </w:r>
      <w:r w:rsidR="0000244A">
        <w:rPr>
          <w:rFonts w:eastAsia="나눔명조" w:hint="eastAsia"/>
          <w:sz w:val="20"/>
          <w:szCs w:val="22"/>
        </w:rPr>
        <w:t>,</w:t>
      </w:r>
      <w:r w:rsidR="00D93197" w:rsidRPr="00997AC4">
        <w:rPr>
          <w:rFonts w:eastAsia="나눔명조"/>
          <w:sz w:val="20"/>
          <w:szCs w:val="22"/>
        </w:rPr>
        <w:t xml:space="preserve"> 2019; </w:t>
      </w:r>
      <w:r w:rsidR="00D93197" w:rsidRPr="00997AC4">
        <w:rPr>
          <w:rFonts w:eastAsia="나눔명조"/>
          <w:sz w:val="20"/>
          <w:szCs w:val="22"/>
        </w:rPr>
        <w:t>임재영</w:t>
      </w:r>
      <w:r w:rsidR="001B5000" w:rsidRPr="00997AC4">
        <w:rPr>
          <w:rFonts w:eastAsia="나눔명조"/>
          <w:sz w:val="20"/>
          <w:szCs w:val="22"/>
        </w:rPr>
        <w:t>‧</w:t>
      </w:r>
      <w:r w:rsidR="00D93197" w:rsidRPr="00997AC4">
        <w:rPr>
          <w:rFonts w:eastAsia="나눔명조"/>
          <w:sz w:val="20"/>
          <w:szCs w:val="22"/>
        </w:rPr>
        <w:t>문국경</w:t>
      </w:r>
      <w:r w:rsidR="00462281">
        <w:rPr>
          <w:rFonts w:eastAsia="나눔명조" w:hint="eastAsia"/>
          <w:sz w:val="20"/>
          <w:szCs w:val="22"/>
        </w:rPr>
        <w:t>,</w:t>
      </w:r>
      <w:r w:rsidR="00D93197" w:rsidRPr="00997AC4">
        <w:rPr>
          <w:rFonts w:eastAsia="나눔명조"/>
          <w:sz w:val="20"/>
          <w:szCs w:val="22"/>
        </w:rPr>
        <w:t xml:space="preserve"> 2019; </w:t>
      </w:r>
      <w:r w:rsidR="00D93197" w:rsidRPr="00997AC4">
        <w:rPr>
          <w:rFonts w:eastAsia="나눔명조"/>
          <w:sz w:val="20"/>
          <w:szCs w:val="22"/>
        </w:rPr>
        <w:t>임재영</w:t>
      </w:r>
      <w:r w:rsidR="001B5000" w:rsidRPr="00997AC4">
        <w:rPr>
          <w:rFonts w:eastAsia="나눔명조"/>
          <w:sz w:val="20"/>
          <w:szCs w:val="22"/>
        </w:rPr>
        <w:t xml:space="preserve"> </w:t>
      </w:r>
      <w:r w:rsidR="001B5000" w:rsidRPr="00997AC4">
        <w:rPr>
          <w:rFonts w:eastAsia="나눔명조" w:hint="eastAsia"/>
          <w:sz w:val="20"/>
          <w:szCs w:val="22"/>
        </w:rPr>
        <w:t>외</w:t>
      </w:r>
      <w:r w:rsidR="001B5000" w:rsidRPr="00997AC4">
        <w:rPr>
          <w:rFonts w:eastAsia="나눔명조" w:hint="eastAsia"/>
          <w:sz w:val="20"/>
          <w:szCs w:val="22"/>
        </w:rPr>
        <w:t>,</w:t>
      </w:r>
      <w:r w:rsidR="00D93197" w:rsidRPr="00997AC4">
        <w:rPr>
          <w:rFonts w:eastAsia="나눔명조"/>
          <w:sz w:val="20"/>
          <w:szCs w:val="22"/>
        </w:rPr>
        <w:t xml:space="preserve"> 2019a</w:t>
      </w:r>
      <w:r w:rsidR="001B5000" w:rsidRPr="00997AC4">
        <w:rPr>
          <w:rFonts w:eastAsia="나눔명조"/>
          <w:sz w:val="20"/>
          <w:szCs w:val="22"/>
        </w:rPr>
        <w:t xml:space="preserve">; </w:t>
      </w:r>
      <w:r w:rsidR="001B5000" w:rsidRPr="00997AC4">
        <w:rPr>
          <w:rFonts w:eastAsia="나눔명조"/>
          <w:sz w:val="20"/>
          <w:szCs w:val="22"/>
        </w:rPr>
        <w:t>임재영</w:t>
      </w:r>
      <w:r w:rsidR="001B5000" w:rsidRPr="00997AC4">
        <w:rPr>
          <w:rFonts w:eastAsia="나눔명조"/>
          <w:sz w:val="20"/>
          <w:szCs w:val="22"/>
        </w:rPr>
        <w:t xml:space="preserve"> </w:t>
      </w:r>
      <w:r w:rsidR="001B5000" w:rsidRPr="00997AC4">
        <w:rPr>
          <w:rFonts w:eastAsia="나눔명조" w:hint="eastAsia"/>
          <w:sz w:val="20"/>
          <w:szCs w:val="22"/>
        </w:rPr>
        <w:t>외</w:t>
      </w:r>
      <w:r w:rsidR="001B5000" w:rsidRPr="00997AC4">
        <w:rPr>
          <w:rFonts w:eastAsia="나눔명조" w:hint="eastAsia"/>
          <w:sz w:val="20"/>
          <w:szCs w:val="22"/>
        </w:rPr>
        <w:t>,</w:t>
      </w:r>
      <w:r w:rsidR="00D93197" w:rsidRPr="00997AC4">
        <w:rPr>
          <w:rFonts w:eastAsia="나눔명조"/>
          <w:sz w:val="20"/>
          <w:szCs w:val="22"/>
        </w:rPr>
        <w:t xml:space="preserve"> 2019b; </w:t>
      </w:r>
      <w:r w:rsidR="00D93197" w:rsidRPr="00997AC4">
        <w:rPr>
          <w:rFonts w:eastAsia="나눔명조"/>
          <w:sz w:val="20"/>
          <w:szCs w:val="22"/>
        </w:rPr>
        <w:t>정재호</w:t>
      </w:r>
      <w:r w:rsidR="001B5000" w:rsidRPr="00997AC4">
        <w:rPr>
          <w:rFonts w:eastAsia="나눔명조"/>
          <w:sz w:val="20"/>
          <w:szCs w:val="22"/>
        </w:rPr>
        <w:t>‧</w:t>
      </w:r>
      <w:r w:rsidR="00D93197" w:rsidRPr="00997AC4">
        <w:rPr>
          <w:rFonts w:eastAsia="나눔명조"/>
          <w:sz w:val="20"/>
          <w:szCs w:val="22"/>
        </w:rPr>
        <w:t>최규현</w:t>
      </w:r>
      <w:r w:rsidR="00462281">
        <w:rPr>
          <w:rFonts w:eastAsia="나눔명조" w:hint="eastAsia"/>
          <w:sz w:val="20"/>
          <w:szCs w:val="22"/>
        </w:rPr>
        <w:t>,</w:t>
      </w:r>
      <w:r w:rsidR="00D93197" w:rsidRPr="00997AC4">
        <w:rPr>
          <w:rFonts w:eastAsia="나눔명조"/>
          <w:sz w:val="20"/>
          <w:szCs w:val="22"/>
        </w:rPr>
        <w:t xml:space="preserve"> 2020; </w:t>
      </w:r>
      <w:r w:rsidR="00D93197" w:rsidRPr="00997AC4">
        <w:rPr>
          <w:rFonts w:eastAsia="나눔명조"/>
          <w:sz w:val="20"/>
          <w:szCs w:val="22"/>
        </w:rPr>
        <w:t>정지용</w:t>
      </w:r>
      <w:r w:rsidR="001B5000" w:rsidRPr="00997AC4">
        <w:rPr>
          <w:rFonts w:eastAsia="나눔명조"/>
          <w:sz w:val="20"/>
          <w:szCs w:val="22"/>
        </w:rPr>
        <w:t>‧</w:t>
      </w:r>
      <w:r w:rsidR="00D93197" w:rsidRPr="00997AC4">
        <w:rPr>
          <w:rFonts w:eastAsia="나눔명조"/>
          <w:sz w:val="20"/>
          <w:szCs w:val="22"/>
        </w:rPr>
        <w:t>김지수</w:t>
      </w:r>
      <w:r w:rsidR="00462281">
        <w:rPr>
          <w:rFonts w:eastAsia="나눔명조" w:hint="eastAsia"/>
          <w:sz w:val="20"/>
          <w:szCs w:val="22"/>
        </w:rPr>
        <w:t>,</w:t>
      </w:r>
      <w:r w:rsidR="00D93197" w:rsidRPr="00997AC4">
        <w:rPr>
          <w:rFonts w:eastAsia="나눔명조"/>
          <w:sz w:val="20"/>
          <w:szCs w:val="22"/>
        </w:rPr>
        <w:t xml:space="preserve"> 2020)</w:t>
      </w:r>
      <w:r w:rsidR="00D403C6"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에</w:t>
      </w:r>
      <w:r w:rsidRPr="00B61948">
        <w:rPr>
          <w:rFonts w:eastAsia="나눔명조" w:hint="eastAsia"/>
          <w:sz w:val="20"/>
          <w:szCs w:val="22"/>
        </w:rPr>
        <w:t xml:space="preserve"> </w:t>
      </w:r>
      <w:r w:rsidRPr="00B61948">
        <w:rPr>
          <w:rFonts w:eastAsia="나눔명조" w:hint="eastAsia"/>
          <w:sz w:val="20"/>
          <w:szCs w:val="22"/>
        </w:rPr>
        <w:t>근거하여</w:t>
      </w:r>
      <w:r w:rsidRPr="00B61948">
        <w:rPr>
          <w:rFonts w:eastAsia="나눔명조" w:hint="eastAsia"/>
          <w:sz w:val="20"/>
          <w:szCs w:val="22"/>
        </w:rPr>
        <w:t xml:space="preserve"> </w:t>
      </w:r>
      <w:r w:rsidRPr="00B61948">
        <w:rPr>
          <w:rFonts w:eastAsia="나눔명조" w:hint="eastAsia"/>
          <w:sz w:val="20"/>
          <w:szCs w:val="22"/>
        </w:rPr>
        <w:t>일부</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제외하거나</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b2sjUhz","properties":{"formattedCitation":"(\\uc0\\u44053{}\\uc0\\u51648{}\\uc0\\u49440{} and \\uc0\\u44608{}\\uc0\\u44397{}\\uc0\\u51652{} 2019; \\uc0\\u51060{}\\uc0\\u54616{}\\uc0\\u50689{}, \\uc0\\u50724</w:instrText>
      </w:r>
      <w:r w:rsidR="005302F9" w:rsidRPr="00B61948">
        <w:rPr>
          <w:rFonts w:eastAsia="나눔명조" w:hint="eastAsia"/>
          <w:sz w:val="20"/>
          <w:szCs w:val="22"/>
        </w:rPr>
        <w:instrText>{}\\uc0\\u48124{}\\uc0\\u51648{}, and \\uc0\\u51060{}\\uc0\\u49688{}\\uc0\\u50689{} 2017)","plainCitation":"(</w:instrText>
      </w:r>
      <w:r w:rsidR="005302F9" w:rsidRPr="00B61948">
        <w:rPr>
          <w:rFonts w:eastAsia="나눔명조" w:hint="eastAsia"/>
          <w:sz w:val="20"/>
          <w:szCs w:val="22"/>
        </w:rPr>
        <w:instrText>강지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국진</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31,"uris":["http://zotero.org/users/5210800/items/YEYF7FTD"],"uri":["http://zotero.org/users/5210800/items/YEYF7FTD"],"itemData":{"id":1431,"type":"article-journal","container-title":"</w:instrText>
      </w:r>
      <w:r w:rsidR="005302F9" w:rsidRPr="00B61948">
        <w:rPr>
          <w:rFonts w:eastAsia="나눔명조" w:hint="eastAsia"/>
          <w:sz w:val="20"/>
          <w:szCs w:val="22"/>
        </w:rPr>
        <w:instrText>한국행정연구</w:instrText>
      </w:r>
      <w:r w:rsidR="005302F9" w:rsidRPr="00B61948">
        <w:rPr>
          <w:rFonts w:eastAsia="나눔명조" w:hint="eastAsia"/>
          <w:sz w:val="20"/>
          <w:szCs w:val="22"/>
        </w:rPr>
        <w:instrText>","issue":"2","note":"Citation Key: kang:2019","page":"225</w:instrText>
      </w:r>
      <w:r w:rsidR="005302F9" w:rsidRPr="00B61948">
        <w:rPr>
          <w:rFonts w:eastAsia="나눔명조" w:hint="eastAsia"/>
          <w:sz w:val="20"/>
          <w:szCs w:val="22"/>
        </w:rPr>
        <w:instrText>–</w:instrText>
      </w:r>
      <w:r w:rsidR="005302F9" w:rsidRPr="00B61948">
        <w:rPr>
          <w:rFonts w:eastAsia="나눔명조" w:hint="eastAsia"/>
          <w:sz w:val="20"/>
          <w:szCs w:val="22"/>
        </w:rPr>
        <w:instrText>259","title":"</w:instrText>
      </w:r>
      <w:r w:rsidR="005302F9" w:rsidRPr="00B61948">
        <w:rPr>
          <w:rFonts w:eastAsia="나눔명조" w:hint="eastAsia"/>
          <w:sz w:val="20"/>
          <w:szCs w:val="22"/>
        </w:rPr>
        <w:instrText>조직몰입</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지향문화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리자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관리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차이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8","author":[{"family":"</w:instrText>
      </w:r>
      <w:r w:rsidR="005302F9" w:rsidRPr="00B61948">
        <w:rPr>
          <w:rFonts w:eastAsia="나눔명조" w:hint="eastAsia"/>
          <w:sz w:val="20"/>
          <w:szCs w:val="22"/>
        </w:rPr>
        <w:instrText>강지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국진</w:instrText>
      </w:r>
      <w:r w:rsidR="005302F9" w:rsidRPr="00B61948">
        <w:rPr>
          <w:rFonts w:eastAsia="나눔명조" w:hint="eastAsia"/>
          <w:sz w:val="20"/>
          <w:szCs w:val="22"/>
        </w:rPr>
        <w:instrText>","given":""}],"issued":{"date-parts":[["2019"]]}}},{"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given":""}],"issued":{"date-parts":[["2017"]]}}}],"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강지선</w:t>
      </w:r>
      <w:r w:rsidR="001B5000">
        <w:rPr>
          <w:rFonts w:eastAsia="나눔명조"/>
          <w:sz w:val="20"/>
          <w:szCs w:val="22"/>
        </w:rPr>
        <w:t>‧</w:t>
      </w:r>
      <w:r w:rsidR="00D403C6" w:rsidRPr="003820D2">
        <w:rPr>
          <w:rFonts w:eastAsia="나눔명조" w:hint="eastAsia"/>
          <w:sz w:val="20"/>
          <w:szCs w:val="22"/>
        </w:rPr>
        <w:t>김국진</w:t>
      </w:r>
      <w:r w:rsidR="00462281">
        <w:rPr>
          <w:rFonts w:eastAsia="나눔명조" w:hint="eastAsia"/>
          <w:sz w:val="20"/>
          <w:szCs w:val="22"/>
        </w:rPr>
        <w:t>,</w:t>
      </w:r>
      <w:r w:rsidR="00D403C6" w:rsidRPr="003820D2">
        <w:rPr>
          <w:rFonts w:eastAsia="나눔명조"/>
          <w:sz w:val="20"/>
          <w:szCs w:val="22"/>
        </w:rPr>
        <w:t xml:space="preserve"> 2019; </w:t>
      </w:r>
      <w:r w:rsidR="00D403C6" w:rsidRPr="003820D2">
        <w:rPr>
          <w:rFonts w:eastAsia="나눔명조" w:hint="eastAsia"/>
          <w:sz w:val="20"/>
          <w:szCs w:val="22"/>
        </w:rPr>
        <w:t>이하영</w:t>
      </w:r>
      <w:r w:rsidR="001B5000">
        <w:rPr>
          <w:rFonts w:eastAsia="나눔명조"/>
          <w:sz w:val="20"/>
          <w:szCs w:val="22"/>
        </w:rPr>
        <w:t xml:space="preserve"> </w:t>
      </w:r>
      <w:r w:rsidR="001B5000">
        <w:rPr>
          <w:rFonts w:eastAsia="나눔명조" w:hint="eastAsia"/>
          <w:sz w:val="20"/>
          <w:szCs w:val="22"/>
        </w:rPr>
        <w:t>외</w:t>
      </w:r>
      <w:r w:rsidR="001B5000">
        <w:rPr>
          <w:rFonts w:eastAsia="나눔명조" w:hint="eastAsia"/>
          <w:sz w:val="20"/>
          <w:szCs w:val="22"/>
        </w:rPr>
        <w:t>,</w:t>
      </w:r>
      <w:r w:rsidR="00D403C6" w:rsidRPr="003820D2">
        <w:rPr>
          <w:rFonts w:eastAsia="나눔명조"/>
          <w:sz w:val="20"/>
          <w:szCs w:val="22"/>
        </w:rPr>
        <w:t xml:space="preserve"> 2017)</w:t>
      </w:r>
      <w:r w:rsidR="00D403C6"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차원</w:t>
      </w:r>
      <w:r w:rsidRPr="00B61948">
        <w:rPr>
          <w:rFonts w:eastAsia="나눔명조" w:hint="eastAsia"/>
          <w:sz w:val="20"/>
          <w:szCs w:val="22"/>
        </w:rPr>
        <w:t xml:space="preserve"> </w:t>
      </w:r>
      <w:r w:rsidRPr="00B61948">
        <w:rPr>
          <w:rFonts w:eastAsia="나눔명조" w:hint="eastAsia"/>
          <w:sz w:val="20"/>
          <w:szCs w:val="22"/>
        </w:rPr>
        <w:t>고유</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확인하고자</w:t>
      </w:r>
      <w:r w:rsidRPr="00B61948">
        <w:rPr>
          <w:rFonts w:eastAsia="나눔명조" w:hint="eastAsia"/>
          <w:sz w:val="20"/>
          <w:szCs w:val="22"/>
        </w:rPr>
        <w:t xml:space="preserve"> </w:t>
      </w:r>
      <w:r w:rsidRPr="00B61948">
        <w:rPr>
          <w:rFonts w:eastAsia="나눔명조"/>
          <w:sz w:val="20"/>
          <w:szCs w:val="22"/>
        </w:rPr>
        <w:t>모든</w:t>
      </w:r>
      <w:r w:rsidRPr="00B61948">
        <w:rPr>
          <w:rFonts w:eastAsia="나눔명조"/>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각각의</w:t>
      </w:r>
      <w:r w:rsidRPr="00B61948">
        <w:rPr>
          <w:rFonts w:eastAsia="나눔명조" w:hint="eastAsia"/>
          <w:sz w:val="20"/>
          <w:szCs w:val="22"/>
        </w:rPr>
        <w:t xml:space="preserve"> </w:t>
      </w:r>
      <w:r w:rsidRPr="00B61948">
        <w:rPr>
          <w:rFonts w:eastAsia="나눔명조" w:hint="eastAsia"/>
          <w:sz w:val="20"/>
          <w:szCs w:val="22"/>
        </w:rPr>
        <w:t>독립적인</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활용한</w:t>
      </w:r>
      <w:r w:rsidRPr="00B61948">
        <w:rPr>
          <w:rFonts w:eastAsia="나눔명조" w:hint="eastAsia"/>
          <w:sz w:val="20"/>
          <w:szCs w:val="22"/>
        </w:rPr>
        <w:t xml:space="preserve"> </w:t>
      </w:r>
      <w:r w:rsidRPr="00B61948">
        <w:rPr>
          <w:rFonts w:eastAsia="나눔명조" w:hint="eastAsia"/>
          <w:sz w:val="20"/>
          <w:szCs w:val="22"/>
        </w:rPr>
        <w:t>경우도</w:t>
      </w:r>
      <w:r w:rsidRPr="00B61948">
        <w:rPr>
          <w:rFonts w:eastAsia="나눔명조" w:hint="eastAsia"/>
          <w:sz w:val="20"/>
          <w:szCs w:val="22"/>
        </w:rPr>
        <w:t xml:space="preserve"> </w:t>
      </w:r>
      <w:r w:rsidRPr="00B61948">
        <w:rPr>
          <w:rFonts w:eastAsia="나눔명조" w:hint="eastAsia"/>
          <w:sz w:val="20"/>
          <w:szCs w:val="22"/>
        </w:rPr>
        <w:t>있다</w:t>
      </w:r>
      <w:r w:rsidR="00D403C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rTFxSV1E","properties":{"formattedCitation":"(\\uc0\\u52572{}\\uc0\\u50696{}\\uc0\\u45208{} 2018)","plainCitation":"(</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 2018)","noteIndex":0},"citationItems":[{"id":1471,"uris":["http://zotero.org/users/5210800/items/9C6N9QWI"],"uri":["http://zotero.org/users/5210800/items/9C6N9QWI"],"itemData":{"id":1471,"type":"article-journal","container-title":"</w:instrText>
      </w:r>
      <w:r w:rsidR="005302F9" w:rsidRPr="00B61948">
        <w:rPr>
          <w:rFonts w:eastAsia="나눔명조" w:hint="eastAsia"/>
          <w:sz w:val="20"/>
          <w:szCs w:val="22"/>
        </w:rPr>
        <w:instrText>한국자치행정학보</w:instrText>
      </w:r>
      <w:r w:rsidR="005302F9" w:rsidRPr="00B61948">
        <w:rPr>
          <w:rFonts w:eastAsia="나눔명조" w:hint="eastAsia"/>
          <w:sz w:val="20"/>
          <w:szCs w:val="22"/>
        </w:rPr>
        <w:instrText>","issue":"2","note":"Citation Key: choi:2018","page":"123</w:instrText>
      </w:r>
      <w:r w:rsidR="005302F9" w:rsidRPr="00B61948">
        <w:rPr>
          <w:rFonts w:eastAsia="나눔명조" w:hint="eastAsia"/>
          <w:sz w:val="20"/>
          <w:szCs w:val="22"/>
        </w:rPr>
        <w:instrText>–</w:instrText>
      </w:r>
      <w:r w:rsidR="005302F9" w:rsidRPr="00B61948">
        <w:rPr>
          <w:rFonts w:eastAsia="나눔명조" w:hint="eastAsia"/>
          <w:sz w:val="20"/>
          <w:szCs w:val="22"/>
        </w:rPr>
        <w:instrText>242","title":"</w:instrText>
      </w:r>
      <w:r w:rsidR="005302F9" w:rsidRPr="00B61948">
        <w:rPr>
          <w:rFonts w:eastAsia="나눔명조" w:hint="eastAsia"/>
          <w:sz w:val="20"/>
          <w:szCs w:val="22"/>
        </w:rPr>
        <w:instrText>지방정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서비스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연구</w:instrText>
      </w:r>
      <w:r w:rsidR="005302F9" w:rsidRPr="00B61948">
        <w:rPr>
          <w:rFonts w:eastAsia="나눔명조" w:hint="eastAsia"/>
          <w:sz w:val="20"/>
          <w:szCs w:val="22"/>
        </w:rPr>
        <w:instrText>","volume":"32","author":[{"family":"</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given":""}],"issued":{"date-parts":[["2018"]]}}}],"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최예나</w:t>
      </w:r>
      <w:r w:rsidR="00462281">
        <w:rPr>
          <w:rFonts w:eastAsia="나눔명조" w:hint="eastAsia"/>
          <w:sz w:val="20"/>
          <w:szCs w:val="22"/>
        </w:rPr>
        <w:t>,</w:t>
      </w:r>
      <w:r w:rsidR="00D403C6" w:rsidRPr="003820D2">
        <w:rPr>
          <w:rFonts w:eastAsia="나눔명조"/>
          <w:sz w:val="20"/>
          <w:szCs w:val="22"/>
        </w:rPr>
        <w:t xml:space="preserve"> 2018)</w:t>
      </w:r>
      <w:r w:rsidR="00D403C6" w:rsidRPr="00B61948">
        <w:rPr>
          <w:rFonts w:eastAsia="나눔명조"/>
          <w:sz w:val="20"/>
          <w:szCs w:val="22"/>
        </w:rPr>
        <w:fldChar w:fldCharType="end"/>
      </w:r>
      <w:r w:rsidRPr="00B61948">
        <w:rPr>
          <w:rFonts w:eastAsia="나눔명조" w:hint="eastAsia"/>
          <w:sz w:val="20"/>
          <w:szCs w:val="22"/>
        </w:rPr>
        <w:t>.</w:t>
      </w:r>
    </w:p>
    <w:p w14:paraId="0E9958EF" w14:textId="3DFBEF23" w:rsidR="00750801" w:rsidRPr="00B61948" w:rsidRDefault="00750801" w:rsidP="00265BC3">
      <w:pPr>
        <w:wordWrap/>
        <w:spacing w:before="120" w:after="120" w:line="276" w:lineRule="auto"/>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살펴보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목적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된</w:t>
      </w:r>
      <w:r w:rsidR="006435D4" w:rsidRPr="00B61948">
        <w:rPr>
          <w:rFonts w:eastAsia="나눔명조"/>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r w:rsidRPr="00B61948">
        <w:rPr>
          <w:rFonts w:eastAsia="나눔명조" w:hint="eastAsia"/>
          <w:sz w:val="20"/>
          <w:szCs w:val="22"/>
        </w:rPr>
        <w:lastRenderedPageBreak/>
        <w:t>부정적</w:t>
      </w:r>
      <w:r w:rsidRPr="00B61948">
        <w:rPr>
          <w:rFonts w:eastAsia="나눔명조" w:hint="eastAsia"/>
          <w:sz w:val="20"/>
          <w:szCs w:val="22"/>
        </w:rPr>
        <w:t xml:space="preserve"> </w:t>
      </w:r>
      <w:r w:rsidRPr="00B61948">
        <w:rPr>
          <w:rFonts w:eastAsia="나눔명조" w:hint="eastAsia"/>
          <w:sz w:val="20"/>
          <w:szCs w:val="22"/>
        </w:rPr>
        <w:t>응답으로</w:t>
      </w:r>
      <w:r w:rsidRPr="00B61948">
        <w:rPr>
          <w:rFonts w:eastAsia="나눔명조" w:hint="eastAsia"/>
          <w:sz w:val="20"/>
          <w:szCs w:val="22"/>
        </w:rPr>
        <w:t xml:space="preserve"> </w:t>
      </w:r>
      <w:r w:rsidRPr="00B61948">
        <w:rPr>
          <w:rFonts w:eastAsia="나눔명조" w:hint="eastAsia"/>
          <w:sz w:val="20"/>
          <w:szCs w:val="22"/>
        </w:rPr>
        <w:t>측정하는</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proofErr w:type="spellStart"/>
      <w:r w:rsidRPr="00B61948">
        <w:rPr>
          <w:rFonts w:eastAsia="나눔명조" w:hint="eastAsia"/>
          <w:sz w:val="20"/>
          <w:szCs w:val="22"/>
        </w:rPr>
        <w:t>재코딩하였다</w:t>
      </w:r>
      <w:proofErr w:type="spellEnd"/>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그렇다</w:t>
      </w:r>
      <w:r w:rsidRPr="00B61948">
        <w:rPr>
          <w:rFonts w:eastAsia="나눔명조"/>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w:t>
      </w:r>
      <w:proofErr w:type="spellStart"/>
      <w:r w:rsidRPr="00B61948">
        <w:rPr>
          <w:rFonts w:eastAsia="나눔명조" w:hint="eastAsia"/>
          <w:sz w:val="20"/>
          <w:szCs w:val="22"/>
        </w:rPr>
        <w:t>라고</w:t>
      </w:r>
      <w:proofErr w:type="spellEnd"/>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1, ‘</w:t>
      </w:r>
      <w:r w:rsidRPr="00B61948">
        <w:rPr>
          <w:rFonts w:eastAsia="나눔명조" w:hint="eastAsia"/>
          <w:sz w:val="20"/>
          <w:szCs w:val="22"/>
        </w:rPr>
        <w:t>전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보통이다</w:t>
      </w:r>
      <w:r w:rsidRPr="00B61948">
        <w:rPr>
          <w:rFonts w:eastAsia="나눔명조"/>
          <w:sz w:val="20"/>
          <w:szCs w:val="22"/>
        </w:rPr>
        <w:t>’</w:t>
      </w:r>
      <w:proofErr w:type="spellStart"/>
      <w:r w:rsidRPr="00B61948">
        <w:rPr>
          <w:rFonts w:eastAsia="나눔명조" w:hint="eastAsia"/>
          <w:sz w:val="20"/>
          <w:szCs w:val="22"/>
        </w:rPr>
        <w:t>라고</w:t>
      </w:r>
      <w:proofErr w:type="spellEnd"/>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0</w:t>
      </w:r>
      <w:r w:rsidRPr="00B61948">
        <w:rPr>
          <w:rFonts w:eastAsia="나눔명조" w:hint="eastAsia"/>
          <w:sz w:val="20"/>
          <w:szCs w:val="22"/>
        </w:rPr>
        <w:t>으로</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proofErr w:type="spellStart"/>
      <w:r w:rsidRPr="00B61948">
        <w:rPr>
          <w:rFonts w:eastAsia="나눔명조" w:hint="eastAsia"/>
          <w:sz w:val="20"/>
          <w:szCs w:val="22"/>
        </w:rPr>
        <w:t>조작화한</w:t>
      </w:r>
      <w:proofErr w:type="spellEnd"/>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r w:rsidR="006435D4" w:rsidRPr="00B61948">
        <w:rPr>
          <w:rFonts w:eastAsia="나눔명조"/>
          <w:sz w:val="20"/>
          <w:szCs w:val="22"/>
        </w:rPr>
        <w:t xml:space="preserve"> &lt;</w:t>
      </w:r>
      <w:r w:rsidR="006435D4" w:rsidRPr="00B61948">
        <w:rPr>
          <w:rFonts w:eastAsia="나눔명조" w:hint="eastAsia"/>
          <w:sz w:val="20"/>
          <w:szCs w:val="22"/>
        </w:rPr>
        <w:t>그림</w:t>
      </w:r>
      <w:r w:rsidR="006435D4" w:rsidRPr="00B61948">
        <w:rPr>
          <w:rFonts w:eastAsia="나눔명조" w:hint="eastAsia"/>
          <w:sz w:val="20"/>
          <w:szCs w:val="22"/>
        </w:rPr>
        <w:t xml:space="preserve"> </w:t>
      </w:r>
      <w:r w:rsidR="006435D4" w:rsidRPr="00B61948">
        <w:rPr>
          <w:rFonts w:eastAsia="나눔명조"/>
          <w:sz w:val="20"/>
          <w:szCs w:val="22"/>
        </w:rPr>
        <w:t>1&gt;</w:t>
      </w:r>
      <w:r w:rsidR="006435D4" w:rsidRPr="00B61948">
        <w:rPr>
          <w:rFonts w:eastAsia="나눔명조" w:hint="eastAsia"/>
          <w:sz w:val="20"/>
          <w:szCs w:val="22"/>
        </w:rPr>
        <w:t>은</w:t>
      </w:r>
      <w:r w:rsidR="006435D4" w:rsidRPr="00B61948">
        <w:rPr>
          <w:rFonts w:eastAsia="나눔명조" w:hint="eastAsia"/>
          <w:sz w:val="20"/>
          <w:szCs w:val="22"/>
        </w:rPr>
        <w:t xml:space="preserve"> </w:t>
      </w:r>
      <w:r w:rsidR="006435D4" w:rsidRPr="00B61948">
        <w:rPr>
          <w:rFonts w:eastAsia="나눔명조"/>
          <w:sz w:val="20"/>
          <w:szCs w:val="22"/>
        </w:rPr>
        <w:t>“</w:t>
      </w:r>
      <w:r w:rsidR="006435D4" w:rsidRPr="00B61948">
        <w:rPr>
          <w:rFonts w:eastAsia="나눔명조"/>
          <w:sz w:val="20"/>
          <w:szCs w:val="20"/>
        </w:rPr>
        <w:t>나에게는</w:t>
      </w:r>
      <w:r w:rsidR="006435D4" w:rsidRPr="00B61948">
        <w:rPr>
          <w:rFonts w:eastAsia="나눔명조"/>
          <w:sz w:val="20"/>
          <w:szCs w:val="20"/>
        </w:rPr>
        <w:t xml:space="preserve"> </w:t>
      </w:r>
      <w:r w:rsidR="006435D4" w:rsidRPr="00B61948">
        <w:rPr>
          <w:rFonts w:eastAsia="나눔명조"/>
          <w:sz w:val="20"/>
          <w:szCs w:val="20"/>
        </w:rPr>
        <w:t>사회에</w:t>
      </w:r>
      <w:r w:rsidR="006435D4" w:rsidRPr="00B61948">
        <w:rPr>
          <w:rFonts w:eastAsia="나눔명조"/>
          <w:sz w:val="20"/>
          <w:szCs w:val="20"/>
        </w:rPr>
        <w:t xml:space="preserve"> </w:t>
      </w:r>
      <w:r w:rsidR="006435D4" w:rsidRPr="00B61948">
        <w:rPr>
          <w:rFonts w:eastAsia="나눔명조"/>
          <w:sz w:val="20"/>
          <w:szCs w:val="20"/>
        </w:rPr>
        <w:t>어떤</w:t>
      </w:r>
      <w:r w:rsidR="006435D4" w:rsidRPr="00B61948">
        <w:rPr>
          <w:rFonts w:eastAsia="나눔명조"/>
          <w:sz w:val="20"/>
          <w:szCs w:val="20"/>
        </w:rPr>
        <w:t xml:space="preserve"> </w:t>
      </w:r>
      <w:r w:rsidR="006435D4" w:rsidRPr="00B61948">
        <w:rPr>
          <w:rFonts w:eastAsia="나눔명조"/>
          <w:sz w:val="20"/>
          <w:szCs w:val="20"/>
        </w:rPr>
        <w:t>바람직한</w:t>
      </w:r>
      <w:r w:rsidR="006435D4" w:rsidRPr="00B61948">
        <w:rPr>
          <w:rFonts w:eastAsia="나눔명조"/>
          <w:sz w:val="20"/>
          <w:szCs w:val="20"/>
        </w:rPr>
        <w:t xml:space="preserve"> </w:t>
      </w:r>
      <w:r w:rsidR="006435D4" w:rsidRPr="00B61948">
        <w:rPr>
          <w:rFonts w:eastAsia="나눔명조"/>
          <w:sz w:val="20"/>
          <w:szCs w:val="20"/>
        </w:rPr>
        <w:t>변화를</w:t>
      </w:r>
      <w:r w:rsidR="006435D4" w:rsidRPr="00B61948">
        <w:rPr>
          <w:rFonts w:eastAsia="나눔명조"/>
          <w:sz w:val="20"/>
          <w:szCs w:val="20"/>
        </w:rPr>
        <w:t xml:space="preserve"> </w:t>
      </w:r>
      <w:r w:rsidR="006435D4" w:rsidRPr="00B61948">
        <w:rPr>
          <w:rFonts w:eastAsia="나눔명조"/>
          <w:sz w:val="20"/>
          <w:szCs w:val="20"/>
        </w:rPr>
        <w:t>가져오는</w:t>
      </w:r>
      <w:r w:rsidR="006435D4" w:rsidRPr="00B61948">
        <w:rPr>
          <w:rFonts w:eastAsia="나눔명조"/>
          <w:sz w:val="20"/>
          <w:szCs w:val="20"/>
        </w:rPr>
        <w:t xml:space="preserve"> </w:t>
      </w:r>
      <w:r w:rsidR="006435D4" w:rsidRPr="00B61948">
        <w:rPr>
          <w:rFonts w:eastAsia="나눔명조"/>
          <w:sz w:val="20"/>
          <w:szCs w:val="20"/>
        </w:rPr>
        <w:t>것이</w:t>
      </w:r>
      <w:r w:rsidR="006435D4" w:rsidRPr="00B61948">
        <w:rPr>
          <w:rFonts w:eastAsia="나눔명조"/>
          <w:sz w:val="20"/>
          <w:szCs w:val="20"/>
        </w:rPr>
        <w:t xml:space="preserve"> </w:t>
      </w:r>
      <w:r w:rsidR="006435D4" w:rsidRPr="00B61948">
        <w:rPr>
          <w:rFonts w:eastAsia="나눔명조"/>
          <w:sz w:val="20"/>
          <w:szCs w:val="20"/>
        </w:rPr>
        <w:t>개인적인</w:t>
      </w:r>
      <w:r w:rsidR="006435D4" w:rsidRPr="00B61948">
        <w:rPr>
          <w:rFonts w:eastAsia="나눔명조"/>
          <w:sz w:val="20"/>
          <w:szCs w:val="20"/>
        </w:rPr>
        <w:t xml:space="preserve"> </w:t>
      </w:r>
      <w:r w:rsidR="006435D4" w:rsidRPr="00B61948">
        <w:rPr>
          <w:rFonts w:eastAsia="나눔명조"/>
          <w:sz w:val="20"/>
          <w:szCs w:val="20"/>
        </w:rPr>
        <w:t>성취보다</w:t>
      </w:r>
      <w:r w:rsidR="006435D4" w:rsidRPr="00B61948">
        <w:rPr>
          <w:rFonts w:eastAsia="나눔명조"/>
          <w:sz w:val="20"/>
          <w:szCs w:val="20"/>
        </w:rPr>
        <w:t xml:space="preserve"> </w:t>
      </w:r>
      <w:r w:rsidR="006435D4" w:rsidRPr="00B61948">
        <w:rPr>
          <w:rFonts w:eastAsia="나눔명조"/>
          <w:sz w:val="20"/>
          <w:szCs w:val="20"/>
        </w:rPr>
        <w:t>더욱</w:t>
      </w:r>
      <w:r w:rsidR="006435D4" w:rsidRPr="00B61948">
        <w:rPr>
          <w:rFonts w:eastAsia="나눔명조"/>
          <w:sz w:val="20"/>
          <w:szCs w:val="20"/>
        </w:rPr>
        <w:t xml:space="preserve"> </w:t>
      </w:r>
      <w:r w:rsidR="006435D4" w:rsidRPr="00B61948">
        <w:rPr>
          <w:rFonts w:eastAsia="나눔명조"/>
          <w:sz w:val="20"/>
          <w:szCs w:val="20"/>
        </w:rPr>
        <w:t>큰</w:t>
      </w:r>
      <w:r w:rsidR="006435D4" w:rsidRPr="00B61948">
        <w:rPr>
          <w:rFonts w:eastAsia="나눔명조"/>
          <w:sz w:val="20"/>
          <w:szCs w:val="20"/>
        </w:rPr>
        <w:t xml:space="preserve"> </w:t>
      </w:r>
      <w:r w:rsidR="006435D4" w:rsidRPr="00B61948">
        <w:rPr>
          <w:rFonts w:eastAsia="나눔명조"/>
          <w:sz w:val="20"/>
          <w:szCs w:val="20"/>
        </w:rPr>
        <w:t>의미가</w:t>
      </w:r>
      <w:r w:rsidR="006435D4" w:rsidRPr="00B61948">
        <w:rPr>
          <w:rFonts w:eastAsia="나눔명조"/>
          <w:sz w:val="20"/>
          <w:szCs w:val="20"/>
        </w:rPr>
        <w:t xml:space="preserve"> </w:t>
      </w:r>
      <w:r w:rsidR="006435D4" w:rsidRPr="00B61948">
        <w:rPr>
          <w:rFonts w:eastAsia="나눔명조"/>
          <w:sz w:val="20"/>
          <w:szCs w:val="20"/>
        </w:rPr>
        <w:t>있다</w:t>
      </w:r>
      <w:r w:rsidR="006435D4" w:rsidRPr="00B61948">
        <w:rPr>
          <w:rFonts w:eastAsia="나눔명조"/>
          <w:sz w:val="20"/>
          <w:szCs w:val="20"/>
        </w:rPr>
        <w:t>”</w:t>
      </w:r>
      <w:r w:rsidR="006435D4" w:rsidRPr="00B61948">
        <w:rPr>
          <w:rFonts w:eastAsia="나눔명조" w:hint="eastAsia"/>
          <w:sz w:val="20"/>
          <w:szCs w:val="20"/>
        </w:rPr>
        <w:t>라는</w:t>
      </w:r>
      <w:r w:rsidR="006435D4" w:rsidRPr="00B61948">
        <w:rPr>
          <w:rFonts w:eastAsia="나눔명조" w:hint="eastAsia"/>
          <w:sz w:val="20"/>
          <w:szCs w:val="20"/>
        </w:rPr>
        <w:t xml:space="preserve"> </w:t>
      </w:r>
      <w:r w:rsidR="00C97896" w:rsidRPr="00B61948">
        <w:rPr>
          <w:rFonts w:eastAsia="나눔명조" w:hint="eastAsia"/>
          <w:sz w:val="20"/>
          <w:szCs w:val="20"/>
        </w:rPr>
        <w:t>문항을</w:t>
      </w:r>
      <w:r w:rsidR="00C97896" w:rsidRPr="00B61948">
        <w:rPr>
          <w:rFonts w:eastAsia="나눔명조" w:hint="eastAsia"/>
          <w:sz w:val="20"/>
          <w:szCs w:val="20"/>
        </w:rPr>
        <w:t xml:space="preserve"> </w:t>
      </w:r>
      <w:r w:rsidR="00C97896" w:rsidRPr="00B61948">
        <w:rPr>
          <w:rFonts w:eastAsia="나눔명조" w:hint="eastAsia"/>
          <w:sz w:val="20"/>
          <w:szCs w:val="20"/>
        </w:rPr>
        <w:t>이항변수로</w:t>
      </w:r>
      <w:r w:rsidR="00C97896" w:rsidRPr="00B61948">
        <w:rPr>
          <w:rFonts w:eastAsia="나눔명조" w:hint="eastAsia"/>
          <w:sz w:val="20"/>
          <w:szCs w:val="20"/>
        </w:rPr>
        <w:t xml:space="preserve"> </w:t>
      </w:r>
      <w:proofErr w:type="spellStart"/>
      <w:r w:rsidR="00C97896" w:rsidRPr="00B61948">
        <w:rPr>
          <w:rFonts w:eastAsia="나눔명조" w:hint="eastAsia"/>
          <w:sz w:val="20"/>
          <w:szCs w:val="20"/>
        </w:rPr>
        <w:t>재코딩한</w:t>
      </w:r>
      <w:proofErr w:type="spellEnd"/>
      <w:r w:rsidR="00C97896" w:rsidRPr="00B61948">
        <w:rPr>
          <w:rFonts w:eastAsia="나눔명조" w:hint="eastAsia"/>
          <w:sz w:val="20"/>
          <w:szCs w:val="20"/>
        </w:rPr>
        <w:t xml:space="preserve"> </w:t>
      </w:r>
      <w:r w:rsidR="00C97896" w:rsidRPr="00B61948">
        <w:rPr>
          <w:rFonts w:eastAsia="나눔명조" w:hint="eastAsia"/>
          <w:sz w:val="20"/>
          <w:szCs w:val="20"/>
        </w:rPr>
        <w:t>결과</w:t>
      </w:r>
      <w:r w:rsidR="00C97896" w:rsidRPr="00B61948">
        <w:rPr>
          <w:rFonts w:eastAsia="나눔명조" w:hint="eastAsia"/>
          <w:sz w:val="20"/>
          <w:szCs w:val="20"/>
        </w:rPr>
        <w:t>,</w:t>
      </w:r>
      <w:r w:rsidR="006435D4" w:rsidRPr="00B61948">
        <w:rPr>
          <w:rFonts w:eastAsia="나눔명조" w:hint="eastAsia"/>
          <w:sz w:val="20"/>
          <w:szCs w:val="20"/>
        </w:rPr>
        <w:t xml:space="preserve"> </w:t>
      </w:r>
      <w:r w:rsidR="00C97896" w:rsidRPr="00B61948">
        <w:rPr>
          <w:rFonts w:eastAsia="나눔명조"/>
          <w:sz w:val="20"/>
          <w:szCs w:val="20"/>
        </w:rPr>
        <w:t>‘</w:t>
      </w:r>
      <w:r w:rsidR="006435D4" w:rsidRPr="00B61948">
        <w:rPr>
          <w:rFonts w:eastAsia="나눔명조" w:hint="eastAsia"/>
          <w:sz w:val="20"/>
          <w:szCs w:val="20"/>
        </w:rPr>
        <w:t>그렇다</w:t>
      </w:r>
      <w:r w:rsidR="00C97896" w:rsidRPr="00B61948">
        <w:rPr>
          <w:rFonts w:eastAsia="나눔명조"/>
          <w:sz w:val="20"/>
          <w:szCs w:val="20"/>
        </w:rPr>
        <w:t>’</w:t>
      </w:r>
      <w:r w:rsidR="006435D4" w:rsidRPr="00B61948">
        <w:rPr>
          <w:rFonts w:eastAsia="나눔명조"/>
          <w:sz w:val="20"/>
          <w:szCs w:val="20"/>
        </w:rPr>
        <w:t xml:space="preserve"> </w:t>
      </w:r>
      <w:r w:rsidR="006435D4" w:rsidRPr="00B61948">
        <w:rPr>
          <w:rFonts w:eastAsia="나눔명조" w:hint="eastAsia"/>
          <w:sz w:val="20"/>
          <w:szCs w:val="20"/>
        </w:rPr>
        <w:t>또는</w:t>
      </w:r>
      <w:r w:rsidR="006435D4" w:rsidRPr="00B61948">
        <w:rPr>
          <w:rFonts w:eastAsia="나눔명조" w:hint="eastAsia"/>
          <w:sz w:val="20"/>
          <w:szCs w:val="20"/>
        </w:rPr>
        <w:t xml:space="preserve"> </w:t>
      </w:r>
      <w:r w:rsidR="00C97896" w:rsidRPr="00B61948">
        <w:rPr>
          <w:rFonts w:eastAsia="나눔명조"/>
          <w:sz w:val="20"/>
          <w:szCs w:val="20"/>
        </w:rPr>
        <w:t>‘</w:t>
      </w:r>
      <w:r w:rsidR="006435D4" w:rsidRPr="00B61948">
        <w:rPr>
          <w:rFonts w:eastAsia="나눔명조" w:hint="eastAsia"/>
          <w:sz w:val="20"/>
          <w:szCs w:val="20"/>
        </w:rPr>
        <w:t>매우</w:t>
      </w:r>
      <w:r w:rsidR="006435D4" w:rsidRPr="00B61948">
        <w:rPr>
          <w:rFonts w:eastAsia="나눔명조" w:hint="eastAsia"/>
          <w:sz w:val="20"/>
          <w:szCs w:val="20"/>
        </w:rPr>
        <w:t xml:space="preserve"> </w:t>
      </w:r>
      <w:r w:rsidR="006435D4" w:rsidRPr="00B61948">
        <w:rPr>
          <w:rFonts w:eastAsia="나눔명조" w:hint="eastAsia"/>
          <w:sz w:val="20"/>
          <w:szCs w:val="20"/>
        </w:rPr>
        <w:t>그렇다</w:t>
      </w:r>
      <w:r w:rsidR="00C97896" w:rsidRPr="00B61948">
        <w:rPr>
          <w:rFonts w:eastAsia="나눔명조"/>
          <w:sz w:val="20"/>
          <w:szCs w:val="20"/>
        </w:rPr>
        <w:t>’</w:t>
      </w:r>
      <w:proofErr w:type="spellStart"/>
      <w:r w:rsidR="006435D4" w:rsidRPr="00B61948">
        <w:rPr>
          <w:rFonts w:eastAsia="나눔명조" w:hint="eastAsia"/>
          <w:sz w:val="20"/>
          <w:szCs w:val="20"/>
        </w:rPr>
        <w:t>라고</w:t>
      </w:r>
      <w:proofErr w:type="spellEnd"/>
      <w:r w:rsidR="006435D4" w:rsidRPr="00B61948">
        <w:rPr>
          <w:rFonts w:eastAsia="나눔명조" w:hint="eastAsia"/>
          <w:sz w:val="20"/>
          <w:szCs w:val="20"/>
        </w:rPr>
        <w:t xml:space="preserve"> </w:t>
      </w:r>
      <w:r w:rsidR="006435D4" w:rsidRPr="00B61948">
        <w:rPr>
          <w:rFonts w:eastAsia="나눔명조" w:hint="eastAsia"/>
          <w:sz w:val="20"/>
          <w:szCs w:val="20"/>
        </w:rPr>
        <w:t>긍정적으로</w:t>
      </w:r>
      <w:r w:rsidR="006435D4" w:rsidRPr="00B61948">
        <w:rPr>
          <w:rFonts w:eastAsia="나눔명조" w:hint="eastAsia"/>
          <w:sz w:val="20"/>
          <w:szCs w:val="20"/>
        </w:rPr>
        <w:t xml:space="preserve"> </w:t>
      </w:r>
      <w:r w:rsidR="006435D4" w:rsidRPr="00B61948">
        <w:rPr>
          <w:rFonts w:eastAsia="나눔명조" w:hint="eastAsia"/>
          <w:sz w:val="20"/>
          <w:szCs w:val="20"/>
        </w:rPr>
        <w:t>응답한</w:t>
      </w:r>
      <w:r w:rsidR="006435D4" w:rsidRPr="00B61948">
        <w:rPr>
          <w:rFonts w:eastAsia="나눔명조" w:hint="eastAsia"/>
          <w:sz w:val="20"/>
          <w:szCs w:val="20"/>
        </w:rPr>
        <w:t xml:space="preserve"> </w:t>
      </w:r>
      <w:r w:rsidR="006435D4" w:rsidRPr="00B61948">
        <w:rPr>
          <w:rFonts w:eastAsia="나눔명조" w:hint="eastAsia"/>
          <w:sz w:val="20"/>
          <w:szCs w:val="20"/>
        </w:rPr>
        <w:t>비율이</w:t>
      </w:r>
      <w:r w:rsidR="006435D4" w:rsidRPr="00B61948">
        <w:rPr>
          <w:rFonts w:eastAsia="나눔명조" w:hint="eastAsia"/>
          <w:sz w:val="20"/>
          <w:szCs w:val="20"/>
        </w:rPr>
        <w:t xml:space="preserve"> </w:t>
      </w:r>
      <w:r w:rsidR="006435D4" w:rsidRPr="00B61948">
        <w:rPr>
          <w:rFonts w:eastAsia="나눔명조" w:hint="eastAsia"/>
          <w:sz w:val="20"/>
          <w:szCs w:val="20"/>
        </w:rPr>
        <w:t>전체</w:t>
      </w:r>
      <w:r w:rsidR="006435D4" w:rsidRPr="00B61948">
        <w:rPr>
          <w:rFonts w:eastAsia="나눔명조" w:hint="eastAsia"/>
          <w:sz w:val="20"/>
          <w:szCs w:val="20"/>
        </w:rPr>
        <w:t xml:space="preserve"> </w:t>
      </w:r>
      <w:r w:rsidR="006435D4" w:rsidRPr="00B61948">
        <w:rPr>
          <w:rFonts w:eastAsia="나눔명조" w:hint="eastAsia"/>
          <w:sz w:val="20"/>
          <w:szCs w:val="20"/>
        </w:rPr>
        <w:t>응답자의</w:t>
      </w:r>
      <w:r w:rsidR="006435D4" w:rsidRPr="00B61948">
        <w:rPr>
          <w:rFonts w:eastAsia="나눔명조" w:hint="eastAsia"/>
          <w:sz w:val="20"/>
          <w:szCs w:val="20"/>
        </w:rPr>
        <w:t xml:space="preserve"> </w:t>
      </w:r>
      <w:r w:rsidR="006435D4" w:rsidRPr="00B61948">
        <w:rPr>
          <w:rFonts w:eastAsia="나눔명조" w:hint="eastAsia"/>
          <w:sz w:val="20"/>
          <w:szCs w:val="20"/>
        </w:rPr>
        <w:t>약</w:t>
      </w:r>
      <w:r w:rsidR="006435D4" w:rsidRPr="00B61948">
        <w:rPr>
          <w:rFonts w:eastAsia="나눔명조" w:hint="eastAsia"/>
          <w:sz w:val="20"/>
          <w:szCs w:val="20"/>
        </w:rPr>
        <w:t xml:space="preserve"> </w:t>
      </w:r>
      <w:r w:rsidR="006435D4" w:rsidRPr="00B61948">
        <w:rPr>
          <w:rFonts w:eastAsia="나눔명조"/>
          <w:sz w:val="20"/>
          <w:szCs w:val="20"/>
        </w:rPr>
        <w:t>44</w:t>
      </w:r>
      <w:r w:rsidR="00C97896" w:rsidRPr="00B61948">
        <w:rPr>
          <w:rFonts w:eastAsia="나눔명조"/>
          <w:sz w:val="20"/>
          <w:szCs w:val="20"/>
        </w:rPr>
        <w:t>.04</w:t>
      </w:r>
      <w:r w:rsidR="006435D4" w:rsidRPr="00B61948">
        <w:rPr>
          <w:rFonts w:eastAsia="나눔명조"/>
          <w:sz w:val="20"/>
          <w:szCs w:val="20"/>
        </w:rPr>
        <w:t>%</w:t>
      </w:r>
      <w:r w:rsidR="006435D4" w:rsidRPr="00B61948">
        <w:rPr>
          <w:rFonts w:eastAsia="나눔명조" w:hint="eastAsia"/>
          <w:sz w:val="20"/>
          <w:szCs w:val="20"/>
        </w:rPr>
        <w:t>이며</w:t>
      </w:r>
      <w:r w:rsidR="006435D4" w:rsidRPr="00B61948">
        <w:rPr>
          <w:rFonts w:eastAsia="나눔명조" w:hint="eastAsia"/>
          <w:sz w:val="20"/>
          <w:szCs w:val="20"/>
        </w:rPr>
        <w:t>,</w:t>
      </w:r>
      <w:r w:rsidR="006435D4" w:rsidRPr="00B61948">
        <w:rPr>
          <w:rFonts w:eastAsia="나눔명조"/>
          <w:sz w:val="20"/>
          <w:szCs w:val="20"/>
        </w:rPr>
        <w:t xml:space="preserve"> </w:t>
      </w:r>
      <w:r w:rsidR="00C97896" w:rsidRPr="00B61948">
        <w:rPr>
          <w:rFonts w:eastAsia="나눔명조"/>
          <w:sz w:val="20"/>
          <w:szCs w:val="20"/>
        </w:rPr>
        <w:t>‘</w:t>
      </w:r>
      <w:r w:rsidR="00C97896" w:rsidRPr="00B61948">
        <w:rPr>
          <w:rFonts w:eastAsia="나눔명조" w:hint="eastAsia"/>
          <w:sz w:val="20"/>
          <w:szCs w:val="20"/>
        </w:rPr>
        <w:t>전혀</w:t>
      </w:r>
      <w:r w:rsidR="00C97896" w:rsidRPr="00B61948">
        <w:rPr>
          <w:rFonts w:eastAsia="나눔명조" w:hint="eastAsia"/>
          <w:sz w:val="20"/>
          <w:szCs w:val="20"/>
        </w:rPr>
        <w:t xml:space="preserve"> </w:t>
      </w:r>
      <w:r w:rsidR="00C97896" w:rsidRPr="00B61948">
        <w:rPr>
          <w:rFonts w:eastAsia="나눔명조" w:hint="eastAsia"/>
          <w:sz w:val="20"/>
          <w:szCs w:val="20"/>
        </w:rPr>
        <w:t>그렇지</w:t>
      </w:r>
      <w:r w:rsidR="00C97896" w:rsidRPr="00B61948">
        <w:rPr>
          <w:rFonts w:eastAsia="나눔명조" w:hint="eastAsia"/>
          <w:sz w:val="20"/>
          <w:szCs w:val="20"/>
        </w:rPr>
        <w:t xml:space="preserve"> </w:t>
      </w:r>
      <w:r w:rsidR="00C97896" w:rsidRPr="00B61948">
        <w:rPr>
          <w:rFonts w:eastAsia="나눔명조" w:hint="eastAsia"/>
          <w:sz w:val="20"/>
          <w:szCs w:val="20"/>
        </w:rPr>
        <w:t>않다</w:t>
      </w:r>
      <w:r w:rsidR="00C97896" w:rsidRPr="00B61948">
        <w:rPr>
          <w:rFonts w:eastAsia="나눔명조"/>
          <w:sz w:val="20"/>
          <w:szCs w:val="20"/>
        </w:rPr>
        <w:t>’, ‘</w:t>
      </w:r>
      <w:r w:rsidR="00C97896" w:rsidRPr="00B61948">
        <w:rPr>
          <w:rFonts w:eastAsia="나눔명조" w:hint="eastAsia"/>
          <w:sz w:val="20"/>
          <w:szCs w:val="20"/>
        </w:rPr>
        <w:t>그렇지</w:t>
      </w:r>
      <w:r w:rsidR="00C97896" w:rsidRPr="00B61948">
        <w:rPr>
          <w:rFonts w:eastAsia="나눔명조" w:hint="eastAsia"/>
          <w:sz w:val="20"/>
          <w:szCs w:val="20"/>
        </w:rPr>
        <w:t xml:space="preserve"> </w:t>
      </w:r>
      <w:r w:rsidR="00C97896" w:rsidRPr="00B61948">
        <w:rPr>
          <w:rFonts w:eastAsia="나눔명조" w:hint="eastAsia"/>
          <w:sz w:val="20"/>
          <w:szCs w:val="20"/>
        </w:rPr>
        <w:t>않다</w:t>
      </w:r>
      <w:r w:rsidR="00C97896" w:rsidRPr="00B61948">
        <w:rPr>
          <w:rFonts w:eastAsia="나눔명조"/>
          <w:sz w:val="20"/>
          <w:szCs w:val="20"/>
        </w:rPr>
        <w:t>’, ‘</w:t>
      </w:r>
      <w:r w:rsidR="00C97896" w:rsidRPr="00B61948">
        <w:rPr>
          <w:rFonts w:eastAsia="나눔명조" w:hint="eastAsia"/>
          <w:sz w:val="20"/>
          <w:szCs w:val="20"/>
        </w:rPr>
        <w:t>보통이다</w:t>
      </w:r>
      <w:r w:rsidR="00C97896" w:rsidRPr="00B61948">
        <w:rPr>
          <w:rFonts w:eastAsia="나눔명조"/>
          <w:sz w:val="20"/>
          <w:szCs w:val="20"/>
        </w:rPr>
        <w:t>’</w:t>
      </w:r>
      <w:proofErr w:type="spellStart"/>
      <w:r w:rsidR="00C97896" w:rsidRPr="00B61948">
        <w:rPr>
          <w:rFonts w:eastAsia="나눔명조" w:hint="eastAsia"/>
          <w:sz w:val="20"/>
          <w:szCs w:val="20"/>
        </w:rPr>
        <w:t>라고</w:t>
      </w:r>
      <w:proofErr w:type="spellEnd"/>
      <w:r w:rsidR="00C97896" w:rsidRPr="00B61948">
        <w:rPr>
          <w:rFonts w:eastAsia="나눔명조" w:hint="eastAsia"/>
          <w:sz w:val="20"/>
          <w:szCs w:val="20"/>
        </w:rPr>
        <w:t xml:space="preserve"> </w:t>
      </w:r>
      <w:r w:rsidR="00C97896" w:rsidRPr="00B61948">
        <w:rPr>
          <w:rFonts w:eastAsia="나눔명조" w:hint="eastAsia"/>
          <w:sz w:val="20"/>
          <w:szCs w:val="20"/>
        </w:rPr>
        <w:t>응답한</w:t>
      </w:r>
      <w:r w:rsidR="00C97896" w:rsidRPr="00B61948">
        <w:rPr>
          <w:rFonts w:eastAsia="나눔명조" w:hint="eastAsia"/>
          <w:sz w:val="20"/>
          <w:szCs w:val="20"/>
        </w:rPr>
        <w:t xml:space="preserve"> </w:t>
      </w:r>
      <w:r w:rsidR="00C97896" w:rsidRPr="00B61948">
        <w:rPr>
          <w:rFonts w:eastAsia="나눔명조" w:hint="eastAsia"/>
          <w:sz w:val="20"/>
          <w:szCs w:val="20"/>
        </w:rPr>
        <w:t>비율이</w:t>
      </w:r>
      <w:r w:rsidR="00C97896" w:rsidRPr="00B61948">
        <w:rPr>
          <w:rFonts w:eastAsia="나눔명조" w:hint="eastAsia"/>
          <w:sz w:val="20"/>
          <w:szCs w:val="20"/>
        </w:rPr>
        <w:t xml:space="preserve"> </w:t>
      </w:r>
      <w:r w:rsidR="00C97896" w:rsidRPr="00B61948">
        <w:rPr>
          <w:rFonts w:eastAsia="나눔명조" w:hint="eastAsia"/>
          <w:sz w:val="20"/>
          <w:szCs w:val="20"/>
        </w:rPr>
        <w:t>전체의</w:t>
      </w:r>
      <w:r w:rsidR="00C97896" w:rsidRPr="00B61948">
        <w:rPr>
          <w:rFonts w:eastAsia="나눔명조" w:hint="eastAsia"/>
          <w:sz w:val="20"/>
          <w:szCs w:val="20"/>
        </w:rPr>
        <w:t xml:space="preserve"> </w:t>
      </w:r>
      <w:r w:rsidR="00C97896" w:rsidRPr="00B61948">
        <w:rPr>
          <w:rFonts w:eastAsia="나눔명조" w:hint="eastAsia"/>
          <w:sz w:val="20"/>
          <w:szCs w:val="20"/>
        </w:rPr>
        <w:t>약</w:t>
      </w:r>
      <w:r w:rsidR="00C97896" w:rsidRPr="00B61948">
        <w:rPr>
          <w:rFonts w:eastAsia="나눔명조" w:hint="eastAsia"/>
          <w:sz w:val="20"/>
          <w:szCs w:val="20"/>
        </w:rPr>
        <w:t xml:space="preserve"> </w:t>
      </w:r>
      <w:r w:rsidR="00C97896" w:rsidRPr="00B61948">
        <w:rPr>
          <w:rFonts w:eastAsia="나눔명조"/>
          <w:sz w:val="20"/>
          <w:szCs w:val="20"/>
        </w:rPr>
        <w:t>55.96%</w:t>
      </w:r>
      <w:r w:rsidR="00C97896" w:rsidRPr="00B61948">
        <w:rPr>
          <w:rFonts w:eastAsia="나눔명조" w:hint="eastAsia"/>
          <w:sz w:val="20"/>
          <w:szCs w:val="20"/>
        </w:rPr>
        <w:t>라는</w:t>
      </w:r>
      <w:r w:rsidR="00C97896" w:rsidRPr="00B61948">
        <w:rPr>
          <w:rFonts w:eastAsia="나눔명조" w:hint="eastAsia"/>
          <w:sz w:val="20"/>
          <w:szCs w:val="20"/>
        </w:rPr>
        <w:t xml:space="preserve"> </w:t>
      </w:r>
      <w:r w:rsidR="00C97896" w:rsidRPr="00B61948">
        <w:rPr>
          <w:rFonts w:eastAsia="나눔명조" w:hint="eastAsia"/>
          <w:sz w:val="20"/>
          <w:szCs w:val="20"/>
        </w:rPr>
        <w:t>것을</w:t>
      </w:r>
      <w:r w:rsidR="00C97896" w:rsidRPr="00B61948">
        <w:rPr>
          <w:rFonts w:eastAsia="나눔명조" w:hint="eastAsia"/>
          <w:sz w:val="20"/>
          <w:szCs w:val="20"/>
        </w:rPr>
        <w:t xml:space="preserve"> </w:t>
      </w:r>
      <w:r w:rsidR="00C97896" w:rsidRPr="00B61948">
        <w:rPr>
          <w:rFonts w:eastAsia="나눔명조" w:hint="eastAsia"/>
          <w:sz w:val="20"/>
          <w:szCs w:val="20"/>
        </w:rPr>
        <w:t>보여주고</w:t>
      </w:r>
      <w:r w:rsidR="00C97896" w:rsidRPr="00B61948">
        <w:rPr>
          <w:rFonts w:eastAsia="나눔명조" w:hint="eastAsia"/>
          <w:sz w:val="20"/>
          <w:szCs w:val="20"/>
        </w:rPr>
        <w:t xml:space="preserve"> </w:t>
      </w:r>
      <w:r w:rsidR="00C97896" w:rsidRPr="00B61948">
        <w:rPr>
          <w:rFonts w:eastAsia="나눔명조" w:hint="eastAsia"/>
          <w:sz w:val="20"/>
          <w:szCs w:val="20"/>
        </w:rPr>
        <w:t>있다</w:t>
      </w:r>
      <w:r w:rsidR="00C97896" w:rsidRPr="00B61948">
        <w:rPr>
          <w:rFonts w:eastAsia="나눔명조" w:hint="eastAsia"/>
          <w:sz w:val="20"/>
          <w:szCs w:val="20"/>
        </w:rPr>
        <w:t>.</w:t>
      </w:r>
      <w:r w:rsidR="00C97896" w:rsidRPr="00B61948">
        <w:rPr>
          <w:rFonts w:eastAsia="나눔명조"/>
          <w:sz w:val="20"/>
          <w:szCs w:val="20"/>
        </w:rPr>
        <w:t xml:space="preserve"> </w:t>
      </w:r>
    </w:p>
    <w:p w14:paraId="3A908868" w14:textId="66ABCF28" w:rsidR="00C97896" w:rsidRPr="003820D2" w:rsidRDefault="00C97896">
      <w:pPr>
        <w:widowControl/>
        <w:wordWrap/>
        <w:autoSpaceDE/>
        <w:autoSpaceDN/>
        <w:spacing w:after="0" w:line="240" w:lineRule="auto"/>
        <w:jc w:val="left"/>
        <w:rPr>
          <w:rFonts w:ascii="나눔명조" w:eastAsia="나눔명조" w:hAnsi="나눔명조"/>
          <w:sz w:val="20"/>
          <w:szCs w:val="20"/>
        </w:rPr>
      </w:pPr>
    </w:p>
    <w:p w14:paraId="1BACCF37" w14:textId="52DF1733" w:rsidR="006435D4" w:rsidRPr="003820D2" w:rsidRDefault="006435D4" w:rsidP="003820D2">
      <w:pPr>
        <w:pStyle w:val="af"/>
        <w:keepNext/>
        <w:jc w:val="center"/>
        <w:rPr>
          <w:rFonts w:ascii="나눔명조" w:eastAsia="나눔명조" w:hAnsi="나눔명조"/>
          <w:color w:val="auto"/>
        </w:rPr>
      </w:pPr>
      <w:r w:rsidRPr="003820D2">
        <w:rPr>
          <w:rFonts w:ascii="나눔명조" w:eastAsia="나눔명조" w:hAnsi="나눔명조" w:hint="eastAsia"/>
          <w:i w:val="0"/>
          <w:iCs w:val="0"/>
          <w:color w:val="auto"/>
          <w:sz w:val="20"/>
          <w:szCs w:val="20"/>
        </w:rPr>
        <w:t xml:space="preserve">그림 </w:t>
      </w:r>
      <w:r w:rsidRPr="003820D2">
        <w:rPr>
          <w:rFonts w:ascii="나눔명조" w:eastAsia="나눔명조" w:hAnsi="나눔명조"/>
          <w:i w:val="0"/>
          <w:iCs w:val="0"/>
          <w:color w:val="auto"/>
          <w:sz w:val="20"/>
          <w:szCs w:val="20"/>
        </w:rPr>
        <w:fldChar w:fldCharType="begin"/>
      </w:r>
      <w:r w:rsidRPr="003820D2">
        <w:rPr>
          <w:rFonts w:ascii="나눔명조" w:eastAsia="나눔명조" w:hAnsi="나눔명조"/>
          <w:i w:val="0"/>
          <w:iCs w:val="0"/>
          <w:color w:val="auto"/>
          <w:sz w:val="20"/>
          <w:szCs w:val="20"/>
        </w:rPr>
        <w:instrText xml:space="preserve"> </w:instrText>
      </w:r>
      <w:r w:rsidRPr="003820D2">
        <w:rPr>
          <w:rFonts w:ascii="나눔명조" w:eastAsia="나눔명조" w:hAnsi="나눔명조" w:hint="eastAsia"/>
          <w:i w:val="0"/>
          <w:iCs w:val="0"/>
          <w:color w:val="auto"/>
          <w:sz w:val="20"/>
          <w:szCs w:val="20"/>
        </w:rPr>
        <w:instrText>SEQ 그림 \* ARABIC</w:instrText>
      </w:r>
      <w:r w:rsidRPr="003820D2">
        <w:rPr>
          <w:rFonts w:ascii="나눔명조" w:eastAsia="나눔명조" w:hAnsi="나눔명조"/>
          <w:i w:val="0"/>
          <w:iCs w:val="0"/>
          <w:color w:val="auto"/>
          <w:sz w:val="20"/>
          <w:szCs w:val="20"/>
        </w:rPr>
        <w:instrText xml:space="preserve"> </w:instrText>
      </w:r>
      <w:r w:rsidRPr="003820D2">
        <w:rPr>
          <w:rFonts w:ascii="나눔명조" w:eastAsia="나눔명조" w:hAnsi="나눔명조"/>
          <w:i w:val="0"/>
          <w:iCs w:val="0"/>
          <w:color w:val="auto"/>
          <w:sz w:val="20"/>
          <w:szCs w:val="20"/>
        </w:rPr>
        <w:fldChar w:fldCharType="separate"/>
      </w:r>
      <w:r w:rsidRPr="003820D2">
        <w:rPr>
          <w:rFonts w:ascii="나눔명조" w:eastAsia="나눔명조" w:hAnsi="나눔명조"/>
          <w:i w:val="0"/>
          <w:iCs w:val="0"/>
          <w:noProof/>
          <w:color w:val="auto"/>
          <w:sz w:val="20"/>
          <w:szCs w:val="20"/>
        </w:rPr>
        <w:t>1</w:t>
      </w:r>
      <w:r w:rsidRPr="003820D2">
        <w:rPr>
          <w:rFonts w:ascii="나눔명조" w:eastAsia="나눔명조" w:hAnsi="나눔명조"/>
          <w:i w:val="0"/>
          <w:iCs w:val="0"/>
          <w:color w:val="auto"/>
          <w:sz w:val="20"/>
          <w:szCs w:val="20"/>
        </w:rPr>
        <w:fldChar w:fldCharType="end"/>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종속변수:</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 xml:space="preserve">이항변수로 </w:t>
      </w:r>
      <w:proofErr w:type="spellStart"/>
      <w:r w:rsidRPr="003820D2">
        <w:rPr>
          <w:rFonts w:ascii="나눔명조" w:eastAsia="나눔명조" w:hAnsi="나눔명조" w:hint="eastAsia"/>
          <w:i w:val="0"/>
          <w:iCs w:val="0"/>
          <w:color w:val="auto"/>
          <w:sz w:val="20"/>
          <w:szCs w:val="20"/>
        </w:rPr>
        <w:t>재코딩한</w:t>
      </w:r>
      <w:proofErr w:type="spellEnd"/>
      <w:r w:rsidRPr="003820D2">
        <w:rPr>
          <w:rFonts w:ascii="나눔명조" w:eastAsia="나눔명조" w:hAnsi="나눔명조" w:hint="eastAsia"/>
          <w:i w:val="0"/>
          <w:iCs w:val="0"/>
          <w:color w:val="auto"/>
          <w:sz w:val="20"/>
          <w:szCs w:val="20"/>
        </w:rPr>
        <w:t xml:space="preserve"> 공공봉사동기 </w:t>
      </w:r>
      <w:r w:rsidRPr="003820D2">
        <w:rPr>
          <w:rFonts w:ascii="나눔명조" w:eastAsia="나눔명조" w:hAnsi="나눔명조"/>
          <w:i w:val="0"/>
          <w:iCs w:val="0"/>
          <w:color w:val="auto"/>
          <w:sz w:val="20"/>
          <w:szCs w:val="20"/>
        </w:rPr>
        <w:br/>
        <w:t xml:space="preserve">사회에 </w:t>
      </w:r>
      <w:r w:rsidRPr="003820D2">
        <w:rPr>
          <w:rFonts w:ascii="나눔명조" w:eastAsia="나눔명조" w:hAnsi="나눔명조" w:hint="eastAsia"/>
          <w:i w:val="0"/>
          <w:iCs w:val="0"/>
          <w:color w:val="auto"/>
          <w:sz w:val="20"/>
          <w:szCs w:val="20"/>
        </w:rPr>
        <w:t>바람직한 변화를 가져오는 것이 더 의미가 있다.</w:t>
      </w:r>
      <w:r w:rsidRPr="003820D2">
        <w:rPr>
          <w:noProof/>
          <w:color w:val="auto"/>
        </w:rPr>
        <w:drawing>
          <wp:inline distT="0" distB="0" distL="0" distR="0" wp14:anchorId="1A2DB1C3" wp14:editId="0CC1A85B">
            <wp:extent cx="3202940" cy="274320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2940" cy="2743200"/>
                    </a:xfrm>
                    <a:prstGeom prst="rect">
                      <a:avLst/>
                    </a:prstGeom>
                    <a:noFill/>
                    <a:ln>
                      <a:noFill/>
                    </a:ln>
                  </pic:spPr>
                </pic:pic>
              </a:graphicData>
            </a:graphic>
          </wp:inline>
        </w:drawing>
      </w:r>
    </w:p>
    <w:p w14:paraId="29225CE6" w14:textId="17E01266" w:rsidR="00C97896" w:rsidRPr="003820D2" w:rsidRDefault="001024D9" w:rsidP="0027015F">
      <w:pPr>
        <w:wordWrap/>
        <w:spacing w:before="120" w:after="120" w:line="276" w:lineRule="auto"/>
        <w:rPr>
          <w:rFonts w:ascii="나눔명조" w:eastAsia="나눔명조" w:hAnsi="나눔명조"/>
          <w:sz w:val="20"/>
          <w:szCs w:val="20"/>
        </w:rPr>
      </w:pP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예측변수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노력</w:t>
      </w:r>
      <w:r w:rsidRPr="00B61948">
        <w:rPr>
          <w:rFonts w:eastAsia="나눔명조" w:hint="eastAsia"/>
          <w:sz w:val="20"/>
          <w:szCs w:val="22"/>
        </w:rPr>
        <w:t xml:space="preserve"> </w:t>
      </w:r>
      <w:r w:rsidRPr="00B61948">
        <w:rPr>
          <w:rFonts w:eastAsia="나눔명조" w:hint="eastAsia"/>
          <w:sz w:val="20"/>
          <w:szCs w:val="22"/>
        </w:rPr>
        <w:t>수준</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응답자가</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총</w:t>
      </w:r>
      <w:r w:rsidRPr="00B61948">
        <w:rPr>
          <w:rFonts w:eastAsia="나눔명조" w:hint="eastAsia"/>
          <w:sz w:val="20"/>
          <w:szCs w:val="22"/>
        </w:rPr>
        <w:t xml:space="preserve"> </w:t>
      </w:r>
      <w:r w:rsidRPr="00B61948">
        <w:rPr>
          <w:rFonts w:eastAsia="나눔명조"/>
          <w:sz w:val="20"/>
          <w:szCs w:val="22"/>
        </w:rPr>
        <w:t>10</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지표를</w:t>
      </w:r>
      <w:r w:rsidRPr="00B61948">
        <w:rPr>
          <w:rFonts w:eastAsia="나눔명조" w:hint="eastAsia"/>
          <w:sz w:val="20"/>
          <w:szCs w:val="22"/>
        </w:rPr>
        <w:t xml:space="preserve"> </w:t>
      </w:r>
      <w:r w:rsidRPr="00B61948">
        <w:rPr>
          <w:rFonts w:eastAsia="나눔명조" w:hint="eastAsia"/>
          <w:sz w:val="20"/>
          <w:szCs w:val="22"/>
        </w:rPr>
        <w:t>포함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그</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보상과</w:t>
      </w:r>
      <w:r w:rsidR="00F63613" w:rsidRPr="00B61948">
        <w:rPr>
          <w:rFonts w:eastAsia="나눔명조" w:hint="eastAsia"/>
          <w:sz w:val="20"/>
          <w:szCs w:val="22"/>
        </w:rPr>
        <w:t xml:space="preserve"> </w:t>
      </w:r>
      <w:r w:rsidR="00F63613" w:rsidRPr="00B61948">
        <w:rPr>
          <w:rFonts w:eastAsia="나눔명조" w:hint="eastAsia"/>
          <w:sz w:val="20"/>
          <w:szCs w:val="22"/>
        </w:rPr>
        <w:t>처벌을</w:t>
      </w:r>
      <w:r w:rsidR="00F63613" w:rsidRPr="00B61948">
        <w:rPr>
          <w:rFonts w:eastAsia="나눔명조" w:hint="eastAsia"/>
          <w:sz w:val="20"/>
          <w:szCs w:val="22"/>
        </w:rPr>
        <w:t xml:space="preserve"> </w:t>
      </w:r>
      <w:r w:rsidR="00F63613" w:rsidRPr="00B61948">
        <w:rPr>
          <w:rFonts w:eastAsia="나눔명조" w:hint="eastAsia"/>
          <w:sz w:val="20"/>
          <w:szCs w:val="22"/>
        </w:rPr>
        <w:t>통해</w:t>
      </w:r>
      <w:r w:rsidR="00F63613" w:rsidRPr="00B61948">
        <w:rPr>
          <w:rFonts w:eastAsia="나눔명조" w:hint="eastAsia"/>
          <w:sz w:val="20"/>
          <w:szCs w:val="22"/>
        </w:rPr>
        <w:t xml:space="preserve"> </w:t>
      </w:r>
      <w:r w:rsidR="00F63613" w:rsidRPr="00B61948">
        <w:rPr>
          <w:rFonts w:eastAsia="나눔명조" w:hint="eastAsia"/>
          <w:sz w:val="20"/>
          <w:szCs w:val="22"/>
        </w:rPr>
        <w:t>구성원의</w:t>
      </w:r>
      <w:r w:rsidR="00F63613" w:rsidRPr="00B61948">
        <w:rPr>
          <w:rFonts w:eastAsia="나눔명조" w:hint="eastAsia"/>
          <w:sz w:val="20"/>
          <w:szCs w:val="22"/>
        </w:rPr>
        <w:t xml:space="preserve"> </w:t>
      </w:r>
      <w:r w:rsidR="00F63613" w:rsidRPr="00B61948">
        <w:rPr>
          <w:rFonts w:eastAsia="나눔명조" w:hint="eastAsia"/>
          <w:sz w:val="20"/>
          <w:szCs w:val="22"/>
        </w:rPr>
        <w:t>순응을</w:t>
      </w:r>
      <w:r w:rsidR="00F63613" w:rsidRPr="00B61948">
        <w:rPr>
          <w:rFonts w:eastAsia="나눔명조" w:hint="eastAsia"/>
          <w:sz w:val="20"/>
          <w:szCs w:val="22"/>
        </w:rPr>
        <w:t xml:space="preserve"> </w:t>
      </w:r>
      <w:r w:rsidR="00F63613" w:rsidRPr="00B61948">
        <w:rPr>
          <w:rFonts w:eastAsia="나눔명조" w:hint="eastAsia"/>
          <w:sz w:val="20"/>
          <w:szCs w:val="22"/>
        </w:rPr>
        <w:t>촉진하는</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의미한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ywrPBFP","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Odumeru </w:t>
      </w:r>
      <w:r w:rsidR="00A04BB2">
        <w:rPr>
          <w:sz w:val="20"/>
        </w:rPr>
        <w:t>&amp;</w:t>
      </w:r>
      <w:r w:rsidR="00D403C6" w:rsidRPr="00B61948">
        <w:rPr>
          <w:sz w:val="20"/>
        </w:rPr>
        <w:t xml:space="preserve"> Ogbonna</w:t>
      </w:r>
      <w:r w:rsidR="00462281">
        <w:rPr>
          <w:sz w:val="20"/>
        </w:rPr>
        <w:t>,</w:t>
      </w:r>
      <w:r w:rsidR="00D403C6" w:rsidRPr="00B61948">
        <w:rPr>
          <w:sz w:val="20"/>
        </w:rPr>
        <w:t xml:space="preserve"> 2013)</w:t>
      </w:r>
      <w:r w:rsidR="00D403C6"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즉</w:t>
      </w:r>
      <w:r w:rsidRPr="00B61948">
        <w:rPr>
          <w:rFonts w:eastAsia="나눔명조"/>
          <w:sz w:val="20"/>
          <w:szCs w:val="22"/>
        </w:rPr>
        <w:t>, 10</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항목</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사람이</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능력을</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평가하는지</w:t>
      </w:r>
      <w:r w:rsidRPr="00B61948">
        <w:rPr>
          <w:rFonts w:eastAsia="나눔명조" w:hint="eastAsia"/>
          <w:sz w:val="20"/>
          <w:szCs w:val="22"/>
        </w:rPr>
        <w:t xml:space="preserve"> </w:t>
      </w:r>
      <w:r w:rsidRPr="00B61948">
        <w:rPr>
          <w:rFonts w:eastAsia="나눔명조" w:hint="eastAsia"/>
          <w:sz w:val="20"/>
          <w:szCs w:val="22"/>
        </w:rPr>
        <w:t>정확히</w:t>
      </w:r>
      <w:r w:rsidRPr="00B61948">
        <w:rPr>
          <w:rFonts w:eastAsia="나눔명조" w:hint="eastAsia"/>
          <w:sz w:val="20"/>
          <w:szCs w:val="22"/>
        </w:rPr>
        <w:t xml:space="preserve"> </w:t>
      </w:r>
      <w:r w:rsidRPr="00B61948">
        <w:rPr>
          <w:rFonts w:eastAsia="나눔명조" w:hint="eastAsia"/>
          <w:sz w:val="20"/>
          <w:szCs w:val="22"/>
        </w:rPr>
        <w:t>안다</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세</w:t>
      </w:r>
      <w:r w:rsidRPr="00B61948">
        <w:rPr>
          <w:rFonts w:eastAsia="나눔명조" w:hint="eastAsia"/>
          <w:sz w:val="20"/>
          <w:szCs w:val="22"/>
        </w:rPr>
        <w:t xml:space="preserve"> </w:t>
      </w:r>
      <w:r w:rsidRPr="00B61948">
        <w:rPr>
          <w:rFonts w:eastAsia="나눔명조" w:hint="eastAsia"/>
          <w:sz w:val="20"/>
          <w:szCs w:val="22"/>
        </w:rPr>
        <w:t>항목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보여주는</w:t>
      </w:r>
      <w:r w:rsidRPr="00B61948">
        <w:rPr>
          <w:rFonts w:eastAsia="나눔명조" w:hint="eastAsia"/>
          <w:sz w:val="20"/>
          <w:szCs w:val="22"/>
        </w:rPr>
        <w:t xml:space="preserve"> </w:t>
      </w:r>
      <w:r w:rsidRPr="00B61948">
        <w:rPr>
          <w:rFonts w:eastAsia="나눔명조" w:hint="eastAsia"/>
          <w:sz w:val="20"/>
          <w:szCs w:val="22"/>
        </w:rPr>
        <w:t>지표라고</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각</w:t>
      </w:r>
      <w:r w:rsidR="00F63613" w:rsidRPr="00B61948">
        <w:rPr>
          <w:rFonts w:eastAsia="나눔명조" w:hint="eastAsia"/>
          <w:sz w:val="20"/>
          <w:szCs w:val="22"/>
        </w:rPr>
        <w:t xml:space="preserve"> </w:t>
      </w:r>
      <w:r w:rsidR="00F63613" w:rsidRPr="00B61948">
        <w:rPr>
          <w:rFonts w:eastAsia="나눔명조" w:hint="eastAsia"/>
          <w:sz w:val="20"/>
          <w:szCs w:val="22"/>
        </w:rPr>
        <w:t>구성원들의</w:t>
      </w:r>
      <w:r w:rsidR="00F63613" w:rsidRPr="00B61948">
        <w:rPr>
          <w:rFonts w:eastAsia="나눔명조" w:hint="eastAsia"/>
          <w:sz w:val="20"/>
          <w:szCs w:val="22"/>
        </w:rPr>
        <w:t xml:space="preserve"> </w:t>
      </w:r>
      <w:r w:rsidR="00F63613" w:rsidRPr="00B61948">
        <w:rPr>
          <w:rFonts w:eastAsia="나눔명조" w:hint="eastAsia"/>
          <w:sz w:val="20"/>
          <w:szCs w:val="22"/>
        </w:rPr>
        <w:t>관심과</w:t>
      </w:r>
      <w:r w:rsidR="00F63613" w:rsidRPr="00B61948">
        <w:rPr>
          <w:rFonts w:eastAsia="나눔명조" w:hint="eastAsia"/>
          <w:sz w:val="20"/>
          <w:szCs w:val="22"/>
        </w:rPr>
        <w:t xml:space="preserve"> </w:t>
      </w:r>
      <w:r w:rsidR="00F63613" w:rsidRPr="00B61948">
        <w:rPr>
          <w:rFonts w:eastAsia="나눔명조" w:hint="eastAsia"/>
          <w:sz w:val="20"/>
          <w:szCs w:val="22"/>
        </w:rPr>
        <w:t>발전적</w:t>
      </w:r>
      <w:r w:rsidR="00F63613" w:rsidRPr="00B61948">
        <w:rPr>
          <w:rFonts w:eastAsia="나눔명조" w:hint="eastAsia"/>
          <w:sz w:val="20"/>
          <w:szCs w:val="22"/>
        </w:rPr>
        <w:t xml:space="preserve"> </w:t>
      </w:r>
      <w:r w:rsidR="00F63613" w:rsidRPr="00B61948">
        <w:rPr>
          <w:rFonts w:eastAsia="나눔명조" w:hint="eastAsia"/>
          <w:sz w:val="20"/>
          <w:szCs w:val="22"/>
        </w:rPr>
        <w:t>요구에</w:t>
      </w:r>
      <w:r w:rsidR="00F63613" w:rsidRPr="00B61948">
        <w:rPr>
          <w:rFonts w:eastAsia="나눔명조" w:hint="eastAsia"/>
          <w:sz w:val="20"/>
          <w:szCs w:val="22"/>
        </w:rPr>
        <w:t xml:space="preserve"> </w:t>
      </w:r>
      <w:r w:rsidR="00F63613" w:rsidRPr="00B61948">
        <w:rPr>
          <w:rFonts w:eastAsia="나눔명조" w:hint="eastAsia"/>
          <w:sz w:val="20"/>
          <w:szCs w:val="22"/>
        </w:rPr>
        <w:t>주목하며</w:t>
      </w:r>
      <w:r w:rsidR="00F63613" w:rsidRPr="00B61948">
        <w:rPr>
          <w:rFonts w:eastAsia="나눔명조" w:hint="eastAsia"/>
          <w:sz w:val="20"/>
          <w:szCs w:val="22"/>
        </w:rPr>
        <w:t xml:space="preserve"> </w:t>
      </w:r>
      <w:r w:rsidR="00F63613" w:rsidRPr="00B61948">
        <w:rPr>
          <w:rFonts w:eastAsia="나눔명조" w:hint="eastAsia"/>
          <w:sz w:val="20"/>
          <w:szCs w:val="22"/>
        </w:rPr>
        <w:t>조직</w:t>
      </w:r>
      <w:r w:rsidR="00F63613" w:rsidRPr="00B61948">
        <w:rPr>
          <w:rFonts w:eastAsia="나눔명조" w:hint="eastAsia"/>
          <w:sz w:val="20"/>
          <w:szCs w:val="22"/>
        </w:rPr>
        <w:t xml:space="preserve"> </w:t>
      </w:r>
      <w:r w:rsidR="00F63613" w:rsidRPr="00B61948">
        <w:rPr>
          <w:rFonts w:eastAsia="나눔명조" w:hint="eastAsia"/>
          <w:sz w:val="20"/>
          <w:szCs w:val="22"/>
        </w:rPr>
        <w:t>내의</w:t>
      </w:r>
      <w:r w:rsidR="00F63613" w:rsidRPr="00B61948">
        <w:rPr>
          <w:rFonts w:eastAsia="나눔명조" w:hint="eastAsia"/>
          <w:sz w:val="20"/>
          <w:szCs w:val="22"/>
        </w:rPr>
        <w:t xml:space="preserve"> </w:t>
      </w:r>
      <w:r w:rsidR="00F63613" w:rsidRPr="00B61948">
        <w:rPr>
          <w:rFonts w:eastAsia="나눔명조" w:hint="eastAsia"/>
          <w:sz w:val="20"/>
          <w:szCs w:val="22"/>
        </w:rPr>
        <w:t>성과를</w:t>
      </w:r>
      <w:r w:rsidR="00F63613" w:rsidRPr="00B61948">
        <w:rPr>
          <w:rFonts w:eastAsia="나눔명조" w:hint="eastAsia"/>
          <w:sz w:val="20"/>
          <w:szCs w:val="22"/>
        </w:rPr>
        <w:t xml:space="preserve"> </w:t>
      </w:r>
      <w:r w:rsidR="00F63613" w:rsidRPr="00B61948">
        <w:rPr>
          <w:rFonts w:eastAsia="나눔명조" w:hint="eastAsia"/>
          <w:sz w:val="20"/>
          <w:szCs w:val="22"/>
        </w:rPr>
        <w:t>달성하기</w:t>
      </w:r>
      <w:r w:rsidR="00F63613" w:rsidRPr="00B61948">
        <w:rPr>
          <w:rFonts w:eastAsia="나눔명조" w:hint="eastAsia"/>
          <w:sz w:val="20"/>
          <w:szCs w:val="22"/>
        </w:rPr>
        <w:t xml:space="preserve"> </w:t>
      </w:r>
      <w:r w:rsidR="00F63613" w:rsidRPr="00B61948">
        <w:rPr>
          <w:rFonts w:eastAsia="나눔명조" w:hint="eastAsia"/>
          <w:sz w:val="20"/>
          <w:szCs w:val="22"/>
        </w:rPr>
        <w:t>위해</w:t>
      </w:r>
      <w:r w:rsidR="00F63613" w:rsidRPr="00B61948">
        <w:rPr>
          <w:rFonts w:eastAsia="나눔명조" w:hint="eastAsia"/>
          <w:sz w:val="20"/>
          <w:szCs w:val="22"/>
        </w:rPr>
        <w:t xml:space="preserve"> </w:t>
      </w:r>
      <w:r w:rsidR="00F63613" w:rsidRPr="00B61948">
        <w:rPr>
          <w:rFonts w:eastAsia="나눔명조" w:hint="eastAsia"/>
          <w:sz w:val="20"/>
          <w:szCs w:val="22"/>
        </w:rPr>
        <w:t>구성원들을</w:t>
      </w:r>
      <w:r w:rsidR="00F63613" w:rsidRPr="00B61948">
        <w:rPr>
          <w:rFonts w:eastAsia="나눔명조" w:hint="eastAsia"/>
          <w:sz w:val="20"/>
          <w:szCs w:val="22"/>
        </w:rPr>
        <w:t xml:space="preserve"> </w:t>
      </w:r>
      <w:r w:rsidR="00F63613" w:rsidRPr="00B61948">
        <w:rPr>
          <w:rFonts w:eastAsia="나눔명조" w:hint="eastAsia"/>
          <w:sz w:val="20"/>
          <w:szCs w:val="22"/>
        </w:rPr>
        <w:t>자극하고</w:t>
      </w:r>
      <w:r w:rsidR="00F63613" w:rsidRPr="00B61948">
        <w:rPr>
          <w:rFonts w:eastAsia="나눔명조" w:hint="eastAsia"/>
          <w:sz w:val="20"/>
          <w:szCs w:val="22"/>
        </w:rPr>
        <w:t xml:space="preserve"> </w:t>
      </w:r>
      <w:r w:rsidR="00F63613" w:rsidRPr="00B61948">
        <w:rPr>
          <w:rFonts w:eastAsia="나눔명조" w:hint="eastAsia"/>
          <w:sz w:val="20"/>
          <w:szCs w:val="22"/>
        </w:rPr>
        <w:t>고무하는</w:t>
      </w:r>
      <w:r w:rsidR="00F63613" w:rsidRPr="00B61948">
        <w:rPr>
          <w:rFonts w:eastAsia="나눔명조" w:hint="eastAsia"/>
          <w:sz w:val="20"/>
          <w:szCs w:val="22"/>
        </w:rPr>
        <w:t xml:space="preserve"> </w:t>
      </w:r>
      <w:r w:rsidR="00F63613" w:rsidRPr="00B61948">
        <w:rPr>
          <w:rFonts w:eastAsia="나눔명조" w:hint="eastAsia"/>
          <w:sz w:val="20"/>
          <w:szCs w:val="22"/>
        </w:rPr>
        <w:t>리더십을</w:t>
      </w:r>
      <w:r w:rsidR="00F63613" w:rsidRPr="00B61948">
        <w:rPr>
          <w:rFonts w:eastAsia="나눔명조" w:hint="eastAsia"/>
          <w:sz w:val="20"/>
          <w:szCs w:val="22"/>
        </w:rPr>
        <w:t xml:space="preserve"> </w:t>
      </w:r>
      <w:r w:rsidR="00F63613" w:rsidRPr="00B61948">
        <w:rPr>
          <w:rFonts w:eastAsia="나눔명조" w:hint="eastAsia"/>
          <w:sz w:val="20"/>
          <w:szCs w:val="22"/>
        </w:rPr>
        <w:t>의미한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kguzLc5","properties":{"formattedCitation":"(Robbins and Coulter 2007)","plainCitation":"(Robbins and Coulter 2007)","noteIndex":0},"citationItems":[{"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Robbins </w:t>
      </w:r>
      <w:r w:rsidR="00A04BB2">
        <w:rPr>
          <w:sz w:val="20"/>
        </w:rPr>
        <w:t>&amp;</w:t>
      </w:r>
      <w:r w:rsidR="00D403C6" w:rsidRPr="00B61948">
        <w:rPr>
          <w:sz w:val="20"/>
        </w:rPr>
        <w:t xml:space="preserve"> Coulter</w:t>
      </w:r>
      <w:r w:rsidR="00462281">
        <w:rPr>
          <w:sz w:val="20"/>
        </w:rPr>
        <w:t>,</w:t>
      </w:r>
      <w:r w:rsidR="00D403C6" w:rsidRPr="00B61948">
        <w:rPr>
          <w:sz w:val="20"/>
        </w:rPr>
        <w:t xml:space="preserve"> 2007)</w:t>
      </w:r>
      <w:r w:rsidR="00D403C6" w:rsidRPr="00B61948">
        <w:rPr>
          <w:rFonts w:eastAsia="나눔명조"/>
          <w:sz w:val="20"/>
          <w:szCs w:val="22"/>
        </w:rPr>
        <w:fldChar w:fldCharType="end"/>
      </w:r>
      <w:r w:rsidR="00D403C6" w:rsidRPr="00B61948">
        <w:rPr>
          <w:rFonts w:eastAsia="나눔명조"/>
          <w:sz w:val="20"/>
          <w:szCs w:val="22"/>
        </w:rPr>
        <w:t>.</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sz w:val="20"/>
          <w:szCs w:val="22"/>
        </w:rPr>
        <w:t>10</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항목</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세</w:t>
      </w:r>
      <w:r w:rsidRPr="00B61948">
        <w:rPr>
          <w:rFonts w:eastAsia="나눔명조" w:hint="eastAsia"/>
          <w:sz w:val="20"/>
          <w:szCs w:val="22"/>
        </w:rPr>
        <w:t xml:space="preserve"> </w:t>
      </w:r>
      <w:r w:rsidRPr="00B61948">
        <w:rPr>
          <w:rFonts w:eastAsia="나눔명조" w:hint="eastAsia"/>
          <w:sz w:val="20"/>
          <w:szCs w:val="22"/>
        </w:rPr>
        <w:t>항목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측면을</w:t>
      </w:r>
      <w:r w:rsidRPr="00B61948">
        <w:rPr>
          <w:rFonts w:eastAsia="나눔명조" w:hint="eastAsia"/>
          <w:sz w:val="20"/>
          <w:szCs w:val="22"/>
        </w:rPr>
        <w:t xml:space="preserve"> </w:t>
      </w:r>
      <w:r w:rsidRPr="00B61948">
        <w:rPr>
          <w:rFonts w:eastAsia="나눔명조" w:hint="eastAsia"/>
          <w:sz w:val="20"/>
          <w:szCs w:val="22"/>
        </w:rPr>
        <w:t>보여주는</w:t>
      </w:r>
      <w:r w:rsidRPr="00B61948">
        <w:rPr>
          <w:rFonts w:eastAsia="나눔명조" w:hint="eastAsia"/>
          <w:sz w:val="20"/>
          <w:szCs w:val="22"/>
        </w:rPr>
        <w:t xml:space="preserve"> </w:t>
      </w:r>
      <w:r w:rsidRPr="00B61948">
        <w:rPr>
          <w:rFonts w:eastAsia="나눔명조" w:hint="eastAsia"/>
          <w:sz w:val="20"/>
          <w:szCs w:val="22"/>
        </w:rPr>
        <w:t>지표라고</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정의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라는</w:t>
      </w:r>
      <w:r w:rsidRPr="00B61948">
        <w:rPr>
          <w:rFonts w:eastAsia="나눔명조" w:hint="eastAsia"/>
          <w:sz w:val="20"/>
          <w:szCs w:val="22"/>
        </w:rPr>
        <w:t xml:space="preserve"> </w:t>
      </w:r>
      <w:r w:rsidRPr="00B61948">
        <w:rPr>
          <w:rFonts w:eastAsia="나눔명조" w:hint="eastAsia"/>
          <w:sz w:val="20"/>
          <w:szCs w:val="22"/>
        </w:rPr>
        <w:t>구성개념을</w:t>
      </w:r>
      <w:r w:rsidRPr="00B61948">
        <w:rPr>
          <w:rFonts w:eastAsia="나눔명조" w:hint="eastAsia"/>
          <w:sz w:val="20"/>
          <w:szCs w:val="22"/>
        </w:rPr>
        <w:t xml:space="preserve"> </w:t>
      </w:r>
      <w:r w:rsidRPr="00B61948">
        <w:rPr>
          <w:rFonts w:eastAsia="나눔명조" w:hint="eastAsia"/>
          <w:sz w:val="20"/>
          <w:szCs w:val="22"/>
        </w:rPr>
        <w:t>경험적</w:t>
      </w:r>
      <w:r w:rsidRPr="00B61948">
        <w:rPr>
          <w:rFonts w:eastAsia="나눔명조" w:hint="eastAsia"/>
          <w:sz w:val="20"/>
          <w:szCs w:val="22"/>
        </w:rPr>
        <w:t xml:space="preserve"> </w:t>
      </w:r>
      <w:r w:rsidRPr="00B61948">
        <w:rPr>
          <w:rFonts w:eastAsia="나눔명조" w:hint="eastAsia"/>
          <w:sz w:val="20"/>
          <w:szCs w:val="22"/>
        </w:rPr>
        <w:t>지표로</w:t>
      </w:r>
      <w:r w:rsidRPr="00B61948">
        <w:rPr>
          <w:rFonts w:eastAsia="나눔명조" w:hint="eastAsia"/>
          <w:sz w:val="20"/>
          <w:szCs w:val="22"/>
        </w:rPr>
        <w:t xml:space="preserve"> </w:t>
      </w:r>
      <w:r w:rsidRPr="00B61948">
        <w:rPr>
          <w:rFonts w:eastAsia="나눔명조" w:hint="eastAsia"/>
          <w:sz w:val="20"/>
          <w:szCs w:val="22"/>
        </w:rPr>
        <w:t>추론하기</w:t>
      </w:r>
      <w:r w:rsidRPr="00B61948">
        <w:rPr>
          <w:rFonts w:eastAsia="나눔명조" w:hint="eastAsia"/>
          <w:sz w:val="20"/>
          <w:szCs w:val="22"/>
        </w:rPr>
        <w:t xml:space="preserve"> </w:t>
      </w:r>
      <w:r w:rsidRPr="00B61948">
        <w:rPr>
          <w:rFonts w:eastAsia="나눔명조" w:hint="eastAsia"/>
          <w:sz w:val="20"/>
          <w:szCs w:val="22"/>
        </w:rPr>
        <w:t>위해서</w:t>
      </w:r>
      <w:r w:rsidRPr="00B61948">
        <w:rPr>
          <w:rFonts w:eastAsia="나눔명조" w:hint="eastAsia"/>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에</w:t>
      </w:r>
      <w:r w:rsidRPr="00B61948">
        <w:rPr>
          <w:rFonts w:eastAsia="나눔명조" w:hint="eastAsia"/>
          <w:sz w:val="20"/>
          <w:szCs w:val="22"/>
        </w:rPr>
        <w:t xml:space="preserve"> </w:t>
      </w:r>
      <w:r w:rsidRPr="00B61948">
        <w:rPr>
          <w:rFonts w:eastAsia="나눔명조" w:hint="eastAsia"/>
          <w:sz w:val="20"/>
          <w:szCs w:val="22"/>
        </w:rPr>
        <w:t>의해</w:t>
      </w:r>
      <w:r w:rsidRPr="00B61948">
        <w:rPr>
          <w:rFonts w:eastAsia="나눔명조" w:hint="eastAsia"/>
          <w:sz w:val="20"/>
          <w:szCs w:val="22"/>
        </w:rPr>
        <w:t xml:space="preserve"> </w:t>
      </w:r>
      <w:r w:rsidRPr="00B61948">
        <w:rPr>
          <w:rFonts w:eastAsia="나눔명조" w:hint="eastAsia"/>
          <w:sz w:val="20"/>
          <w:szCs w:val="22"/>
        </w:rPr>
        <w:t>결정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되는</w:t>
      </w:r>
      <w:r w:rsidRPr="00B61948">
        <w:rPr>
          <w:rFonts w:eastAsia="나눔명조" w:hint="eastAsia"/>
          <w:sz w:val="20"/>
          <w:szCs w:val="22"/>
        </w:rPr>
        <w:t xml:space="preserve"> </w:t>
      </w:r>
      <w:r w:rsidRPr="00B61948">
        <w:rPr>
          <w:rFonts w:eastAsia="나눔명조" w:hint="eastAsia"/>
          <w:sz w:val="20"/>
          <w:szCs w:val="22"/>
        </w:rPr>
        <w:t>지표들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수행하였다</w:t>
      </w:r>
      <w:r w:rsidRPr="00B61948">
        <w:rPr>
          <w:rFonts w:eastAsia="나눔명조"/>
          <w:sz w:val="20"/>
          <w:szCs w:val="22"/>
        </w:rPr>
        <w:t xml:space="preserve">. </w:t>
      </w:r>
      <w:r w:rsidRPr="00B61948">
        <w:rPr>
          <w:rFonts w:eastAsia="나눔명조" w:hint="eastAsia"/>
          <w:sz w:val="20"/>
          <w:szCs w:val="22"/>
        </w:rPr>
        <w:t>구체적으로는</w:t>
      </w:r>
      <w:r w:rsidRPr="00B61948">
        <w:rPr>
          <w:rFonts w:eastAsia="나눔명조" w:hint="eastAsia"/>
          <w:sz w:val="20"/>
          <w:szCs w:val="22"/>
        </w:rPr>
        <w:t xml:space="preserve"> </w:t>
      </w:r>
      <w:r w:rsidRPr="00B61948">
        <w:rPr>
          <w:rFonts w:eastAsia="나눔명조" w:hint="eastAsia"/>
          <w:sz w:val="20"/>
          <w:szCs w:val="22"/>
        </w:rPr>
        <w:t>주요인방법</w:t>
      </w:r>
      <w:r w:rsidRPr="00B61948">
        <w:rPr>
          <w:rFonts w:eastAsia="나눔명조"/>
          <w:sz w:val="20"/>
          <w:szCs w:val="22"/>
        </w:rPr>
        <w:t>(principal factor method)</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요인분석</w:t>
      </w:r>
      <w:r w:rsidRPr="00B61948">
        <w:rPr>
          <w:rFonts w:eastAsia="나눔명조"/>
          <w:sz w:val="20"/>
          <w:szCs w:val="22"/>
        </w:rPr>
        <w:t>(factor analysis)</w:t>
      </w:r>
      <w:r w:rsidRPr="00B61948">
        <w:rPr>
          <w:rFonts w:eastAsia="나눔명조" w:hint="eastAsia"/>
          <w:sz w:val="20"/>
          <w:szCs w:val="22"/>
        </w:rPr>
        <w:t>로</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타당도를</w:t>
      </w:r>
      <w:r w:rsidRPr="00B61948">
        <w:rPr>
          <w:rFonts w:eastAsia="나눔명조" w:hint="eastAsia"/>
          <w:sz w:val="20"/>
          <w:szCs w:val="22"/>
        </w:rPr>
        <w:t xml:space="preserve"> </w:t>
      </w:r>
      <w:r w:rsidRPr="00B61948">
        <w:rPr>
          <w:rFonts w:eastAsia="나눔명조" w:hint="eastAsia"/>
          <w:sz w:val="20"/>
          <w:szCs w:val="22"/>
        </w:rPr>
        <w:t>검증하였으며</w:t>
      </w:r>
      <w:r w:rsidRPr="00B61948">
        <w:rPr>
          <w:rFonts w:eastAsia="나눔명조"/>
          <w:sz w:val="20"/>
          <w:szCs w:val="22"/>
        </w:rPr>
        <w:t xml:space="preserve">, </w:t>
      </w:r>
      <w:r w:rsidRPr="00B61948">
        <w:rPr>
          <w:rFonts w:eastAsia="나눔명조" w:hint="eastAsia"/>
          <w:sz w:val="20"/>
          <w:szCs w:val="22"/>
        </w:rPr>
        <w:t>신뢰도</w:t>
      </w:r>
      <w:r w:rsidRPr="00B61948">
        <w:rPr>
          <w:rFonts w:eastAsia="나눔명조" w:hint="eastAsia"/>
          <w:sz w:val="20"/>
          <w:szCs w:val="22"/>
        </w:rPr>
        <w:t xml:space="preserve"> </w:t>
      </w:r>
      <w:r w:rsidRPr="00B61948">
        <w:rPr>
          <w:rFonts w:eastAsia="나눔명조" w:hint="eastAsia"/>
          <w:sz w:val="20"/>
          <w:szCs w:val="22"/>
        </w:rPr>
        <w:t>검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w:t>
      </w:r>
      <w:r w:rsidRPr="00B61948">
        <w:rPr>
          <w:rFonts w:eastAsia="나눔명조"/>
          <w:sz w:val="20"/>
          <w:szCs w:val="22"/>
        </w:rPr>
        <w:t xml:space="preserve">(Cronbach’s </w:t>
      </w:r>
      <w:r w:rsidRPr="00B61948">
        <w:rPr>
          <w:rFonts w:eastAsia="나눔명조" w:hint="eastAsia"/>
          <w:sz w:val="20"/>
          <w:szCs w:val="22"/>
        </w:rPr>
        <w:t>α</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lt;</w:t>
      </w:r>
      <w:r w:rsidRPr="00B61948">
        <w:rPr>
          <w:rFonts w:eastAsia="나눔명조" w:hint="eastAsia"/>
          <w:sz w:val="20"/>
          <w:szCs w:val="22"/>
        </w:rPr>
        <w:t>표</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에</w:t>
      </w:r>
      <w:r w:rsidRPr="00B61948">
        <w:rPr>
          <w:rFonts w:eastAsia="나눔명조" w:hint="eastAsia"/>
          <w:sz w:val="20"/>
          <w:szCs w:val="22"/>
        </w:rPr>
        <w:t xml:space="preserve"> </w:t>
      </w:r>
      <w:r w:rsidRPr="00B61948">
        <w:rPr>
          <w:rFonts w:eastAsia="나눔명조" w:hint="eastAsia"/>
          <w:sz w:val="20"/>
          <w:szCs w:val="22"/>
        </w:rPr>
        <w:t>포함된</w:t>
      </w:r>
      <w:r w:rsidRPr="00B61948">
        <w:rPr>
          <w:rFonts w:eastAsia="나눔명조" w:hint="eastAsia"/>
          <w:sz w:val="20"/>
          <w:szCs w:val="22"/>
        </w:rPr>
        <w:t xml:space="preserve"> </w:t>
      </w:r>
      <w:r w:rsidRPr="00B61948">
        <w:rPr>
          <w:rFonts w:eastAsia="나눔명조" w:hint="eastAsia"/>
          <w:sz w:val="20"/>
          <w:szCs w:val="22"/>
        </w:rPr>
        <w:t>측정문항들의</w:t>
      </w:r>
      <w:r w:rsidRPr="00B61948">
        <w:rPr>
          <w:rFonts w:eastAsia="나눔명조" w:hint="eastAsia"/>
          <w:sz w:val="20"/>
          <w:szCs w:val="22"/>
        </w:rPr>
        <w:t xml:space="preserve"> </w:t>
      </w:r>
      <w:r w:rsidRPr="00B61948">
        <w:rPr>
          <w:rFonts w:eastAsia="나눔명조" w:hint="eastAsia"/>
          <w:sz w:val="20"/>
          <w:szCs w:val="22"/>
        </w:rPr>
        <w:t>소개와</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살펴보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개념</w:t>
      </w:r>
      <w:r w:rsidRPr="00B61948">
        <w:rPr>
          <w:rFonts w:eastAsia="나눔명조"/>
          <w:sz w:val="20"/>
          <w:szCs w:val="22"/>
        </w:rPr>
        <w:t xml:space="preserve">, </w:t>
      </w:r>
      <w:r w:rsidRPr="00B61948">
        <w:rPr>
          <w:rFonts w:eastAsia="나눔명조" w:hint="eastAsia"/>
          <w:sz w:val="20"/>
          <w:szCs w:val="22"/>
        </w:rPr>
        <w:t>잠재변수들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배경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C97896" w:rsidRPr="00B61948">
        <w:rPr>
          <w:rFonts w:ascii="나눔명조" w:eastAsia="나눔명조" w:hAnsi="나눔명조"/>
          <w:i/>
          <w:iCs/>
          <w:sz w:val="20"/>
          <w:szCs w:val="20"/>
        </w:rPr>
        <w:br w:type="page"/>
      </w:r>
    </w:p>
    <w:p w14:paraId="73E277AD" w14:textId="00F74518" w:rsidR="001024D9" w:rsidRPr="003820D2" w:rsidRDefault="001024D9" w:rsidP="003820D2">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lastRenderedPageBreak/>
        <w:t xml:space="preserve">표 </w:t>
      </w:r>
      <w:r w:rsidRPr="003820D2">
        <w:rPr>
          <w:rFonts w:ascii="나눔명조" w:eastAsia="나눔명조" w:hAnsi="나눔명조"/>
          <w:i w:val="0"/>
          <w:iCs w:val="0"/>
          <w:color w:val="auto"/>
          <w:sz w:val="20"/>
          <w:szCs w:val="20"/>
        </w:rPr>
        <w:fldChar w:fldCharType="begin"/>
      </w:r>
      <w:r w:rsidRPr="003820D2">
        <w:rPr>
          <w:rFonts w:ascii="나눔명조" w:eastAsia="나눔명조" w:hAnsi="나눔명조"/>
          <w:i w:val="0"/>
          <w:iCs w:val="0"/>
          <w:color w:val="auto"/>
          <w:sz w:val="20"/>
          <w:szCs w:val="20"/>
        </w:rPr>
        <w:instrText xml:space="preserve"> SEQ </w:instrText>
      </w:r>
      <w:r w:rsidRPr="003820D2">
        <w:rPr>
          <w:rFonts w:ascii="나눔명조" w:eastAsia="나눔명조" w:hAnsi="나눔명조" w:hint="eastAsia"/>
          <w:i w:val="0"/>
          <w:iCs w:val="0"/>
          <w:color w:val="auto"/>
          <w:sz w:val="20"/>
          <w:szCs w:val="20"/>
        </w:rPr>
        <w:instrText>표</w:instrText>
      </w:r>
      <w:r w:rsidRPr="003820D2">
        <w:rPr>
          <w:rFonts w:ascii="나눔명조" w:eastAsia="나눔명조" w:hAnsi="나눔명조"/>
          <w:i w:val="0"/>
          <w:iCs w:val="0"/>
          <w:color w:val="auto"/>
          <w:sz w:val="20"/>
          <w:szCs w:val="20"/>
        </w:rPr>
        <w:instrText xml:space="preserve"> \* ARABIC </w:instrText>
      </w:r>
      <w:r w:rsidRPr="003820D2">
        <w:rPr>
          <w:rFonts w:ascii="나눔명조" w:eastAsia="나눔명조" w:hAnsi="나눔명조"/>
          <w:i w:val="0"/>
          <w:iCs w:val="0"/>
          <w:color w:val="auto"/>
          <w:sz w:val="20"/>
          <w:szCs w:val="20"/>
        </w:rPr>
        <w:fldChar w:fldCharType="separate"/>
      </w:r>
      <w:r w:rsidR="00D47A0D" w:rsidRPr="003820D2">
        <w:rPr>
          <w:rFonts w:ascii="나눔명조" w:eastAsia="나눔명조" w:hAnsi="나눔명조"/>
          <w:i w:val="0"/>
          <w:iCs w:val="0"/>
          <w:noProof/>
          <w:color w:val="auto"/>
          <w:sz w:val="20"/>
          <w:szCs w:val="20"/>
        </w:rPr>
        <w:t>1</w:t>
      </w:r>
      <w:r w:rsidRPr="003820D2">
        <w:rPr>
          <w:rFonts w:ascii="나눔명조" w:eastAsia="나눔명조" w:hAnsi="나눔명조"/>
          <w:i w:val="0"/>
          <w:iCs w:val="0"/>
          <w:color w:val="auto"/>
          <w:sz w:val="20"/>
          <w:szCs w:val="20"/>
        </w:rPr>
        <w:fldChar w:fldCharType="end"/>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예측변수들과 설문문항</w:t>
      </w:r>
    </w:p>
    <w:tbl>
      <w:tblPr>
        <w:tblStyle w:val="20"/>
        <w:tblW w:w="0" w:type="auto"/>
        <w:jc w:val="center"/>
        <w:tblLook w:val="04A0" w:firstRow="1" w:lastRow="0" w:firstColumn="1" w:lastColumn="0" w:noHBand="0" w:noVBand="1"/>
      </w:tblPr>
      <w:tblGrid>
        <w:gridCol w:w="1473"/>
        <w:gridCol w:w="1017"/>
        <w:gridCol w:w="2928"/>
        <w:gridCol w:w="1005"/>
      </w:tblGrid>
      <w:tr w:rsidR="00B61948" w:rsidRPr="00B61948" w14:paraId="1D8139F5" w14:textId="77777777" w:rsidTr="00B61948">
        <w:trPr>
          <w:cnfStyle w:val="100000000000" w:firstRow="1" w:lastRow="0" w:firstColumn="0" w:lastColumn="0" w:oddVBand="0" w:evenVBand="0" w:oddHBand="0"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0" w:type="dxa"/>
          </w:tcPr>
          <w:p w14:paraId="232DFDD4" w14:textId="121CA25C" w:rsidR="001024D9" w:rsidRPr="00B61948" w:rsidRDefault="001024D9" w:rsidP="00265BC3">
            <w:pPr>
              <w:wordWrap/>
              <w:spacing w:before="120" w:after="120" w:line="276" w:lineRule="auto"/>
              <w:jc w:val="center"/>
              <w:rPr>
                <w:rFonts w:eastAsia="나눔명조"/>
                <w:sz w:val="20"/>
                <w:szCs w:val="22"/>
              </w:rPr>
            </w:pPr>
            <w:r w:rsidRPr="00B61948">
              <w:rPr>
                <w:rFonts w:eastAsia="나눔명조" w:hint="eastAsia"/>
                <w:sz w:val="20"/>
                <w:szCs w:val="22"/>
              </w:rPr>
              <w:t>잠재변수</w:t>
            </w:r>
          </w:p>
        </w:tc>
        <w:tc>
          <w:tcPr>
            <w:tcW w:w="0" w:type="dxa"/>
          </w:tcPr>
          <w:p w14:paraId="366F640A" w14:textId="437C0EAF"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측정변수</w:t>
            </w:r>
          </w:p>
        </w:tc>
        <w:tc>
          <w:tcPr>
            <w:tcW w:w="0" w:type="dxa"/>
          </w:tcPr>
          <w:p w14:paraId="6A5DAC0C" w14:textId="4870DBD1"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설문문항</w:t>
            </w:r>
          </w:p>
        </w:tc>
        <w:tc>
          <w:tcPr>
            <w:tcW w:w="0" w:type="dxa"/>
            <w:shd w:val="clear" w:color="auto" w:fill="auto"/>
          </w:tcPr>
          <w:p w14:paraId="269E2F17" w14:textId="038056D8" w:rsidR="001024D9" w:rsidRPr="003820D2"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이론적</w:t>
            </w:r>
            <w:r w:rsidRPr="003820D2">
              <w:rPr>
                <w:rFonts w:eastAsia="나눔명조"/>
                <w:sz w:val="20"/>
                <w:szCs w:val="22"/>
              </w:rPr>
              <w:t xml:space="preserve"> </w:t>
            </w:r>
            <w:r w:rsidRPr="003820D2">
              <w:rPr>
                <w:rFonts w:eastAsia="나눔명조" w:hint="eastAsia"/>
                <w:sz w:val="20"/>
                <w:szCs w:val="22"/>
              </w:rPr>
              <w:t>배경</w:t>
            </w:r>
          </w:p>
        </w:tc>
      </w:tr>
      <w:tr w:rsidR="00B61948" w:rsidRPr="00B61948" w14:paraId="093B75C0" w14:textId="77777777" w:rsidTr="00B61948">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0199331D" w14:textId="1AD86061" w:rsidR="008B58B9" w:rsidRPr="00B61948" w:rsidRDefault="008B58B9"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0" w:type="dxa"/>
          </w:tcPr>
          <w:p w14:paraId="6D4AA178" w14:textId="347594F9" w:rsidR="008B58B9" w:rsidRPr="00B61948" w:rsidRDefault="008B58B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1</w:t>
            </w:r>
          </w:p>
        </w:tc>
        <w:tc>
          <w:tcPr>
            <w:tcW w:w="0" w:type="dxa"/>
          </w:tcPr>
          <w:p w14:paraId="632172CD" w14:textId="70FA8110" w:rsidR="008B58B9" w:rsidRPr="00B61948"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0" w:type="dxa"/>
            <w:vMerge w:val="restart"/>
            <w:shd w:val="clear" w:color="auto" w:fill="auto"/>
          </w:tcPr>
          <w:p w14:paraId="77DD7F51" w14:textId="367EEAE4" w:rsidR="008B58B9" w:rsidRPr="003820D2" w:rsidRDefault="00D93197"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임재영</w:t>
            </w:r>
            <w:r w:rsidRPr="003820D2">
              <w:rPr>
                <w:rFonts w:ascii="나눔명조" w:eastAsia="나눔명조" w:hAnsi="나눔명조"/>
                <w:sz w:val="20"/>
                <w:szCs w:val="22"/>
              </w:rPr>
              <w:t xml:space="preserve"> 외 (2019)</w:t>
            </w:r>
            <w:r w:rsidR="008B58B9" w:rsidRPr="003820D2">
              <w:rPr>
                <w:rFonts w:ascii="나눔명조" w:eastAsia="나눔명조" w:hAnsi="나눔명조"/>
                <w:sz w:val="20"/>
                <w:szCs w:val="22"/>
              </w:rPr>
              <w:t>;</w:t>
            </w:r>
          </w:p>
          <w:p w14:paraId="153E11BE" w14:textId="3E05F2D0" w:rsidR="008B58B9" w:rsidRPr="003820D2"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정지용</w:t>
            </w:r>
            <w:r w:rsidRPr="003820D2">
              <w:rPr>
                <w:rFonts w:ascii="나눔명조" w:eastAsia="나눔명조" w:hAnsi="나눔명조"/>
                <w:sz w:val="20"/>
                <w:szCs w:val="22"/>
              </w:rPr>
              <w:t xml:space="preserve"> </w:t>
            </w:r>
            <w:r w:rsidRPr="003820D2">
              <w:rPr>
                <w:rFonts w:ascii="나눔명조" w:eastAsia="나눔명조" w:hAnsi="나눔명조" w:hint="eastAsia"/>
                <w:sz w:val="20"/>
                <w:szCs w:val="22"/>
              </w:rPr>
              <w:t>외</w:t>
            </w:r>
            <w:r w:rsidRPr="003820D2">
              <w:rPr>
                <w:rFonts w:ascii="나눔명조" w:eastAsia="나눔명조" w:hAnsi="나눔명조"/>
                <w:sz w:val="20"/>
                <w:szCs w:val="22"/>
              </w:rPr>
              <w:t xml:space="preserve"> (2020)</w:t>
            </w:r>
          </w:p>
        </w:tc>
      </w:tr>
      <w:tr w:rsidR="00B61948" w:rsidRPr="00B61948" w14:paraId="72A0583B" w14:textId="77777777" w:rsidTr="00B61948">
        <w:trPr>
          <w:trHeight w:val="55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921046A" w14:textId="77777777" w:rsidR="008B58B9" w:rsidRPr="00B61948" w:rsidRDefault="008B58B9" w:rsidP="00265BC3">
            <w:pPr>
              <w:wordWrap/>
              <w:spacing w:after="0" w:line="240" w:lineRule="auto"/>
              <w:jc w:val="center"/>
              <w:rPr>
                <w:rFonts w:eastAsia="나눔명조"/>
                <w:sz w:val="20"/>
                <w:szCs w:val="22"/>
              </w:rPr>
            </w:pPr>
          </w:p>
        </w:tc>
        <w:tc>
          <w:tcPr>
            <w:tcW w:w="0" w:type="dxa"/>
          </w:tcPr>
          <w:p w14:paraId="12B34328" w14:textId="5BCAC71F" w:rsidR="008B58B9" w:rsidRPr="00B61948" w:rsidRDefault="008B58B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2</w:t>
            </w:r>
          </w:p>
        </w:tc>
        <w:tc>
          <w:tcPr>
            <w:tcW w:w="0" w:type="dxa"/>
          </w:tcPr>
          <w:p w14:paraId="0224178C" w14:textId="55364590" w:rsidR="008B58B9" w:rsidRPr="00B61948"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0" w:type="dxa"/>
            <w:vMerge/>
            <w:shd w:val="clear" w:color="auto" w:fill="auto"/>
          </w:tcPr>
          <w:p w14:paraId="3DA80A4F" w14:textId="77777777" w:rsidR="008B58B9" w:rsidRPr="003820D2"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ascii="나눔명조" w:eastAsia="나눔명조" w:hAnsi="나눔명조"/>
                <w:sz w:val="20"/>
                <w:szCs w:val="22"/>
              </w:rPr>
            </w:pPr>
          </w:p>
        </w:tc>
      </w:tr>
      <w:tr w:rsidR="00B61948" w:rsidRPr="00B61948" w14:paraId="50BC2A23"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0C65D6FB" w14:textId="7EA562AE"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0" w:type="dxa"/>
          </w:tcPr>
          <w:p w14:paraId="39F5254A" w14:textId="581BC48E" w:rsidR="001024D9" w:rsidRPr="00B61948"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4</w:t>
            </w:r>
          </w:p>
        </w:tc>
        <w:tc>
          <w:tcPr>
            <w:tcW w:w="0" w:type="dxa"/>
          </w:tcPr>
          <w:p w14:paraId="0CA45403" w14:textId="06AAFA52" w:rsidR="001024D9" w:rsidRPr="00B61948" w:rsidRDefault="001024D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r w:rsidR="00C311B9" w:rsidRPr="00B61948">
              <w:rPr>
                <w:rFonts w:eastAsia="나눔명조" w:hint="eastAsia"/>
                <w:sz w:val="20"/>
                <w:szCs w:val="22"/>
              </w:rPr>
              <w:t>.</w:t>
            </w:r>
          </w:p>
        </w:tc>
        <w:tc>
          <w:tcPr>
            <w:tcW w:w="0" w:type="dxa"/>
            <w:shd w:val="clear" w:color="auto" w:fill="auto"/>
          </w:tcPr>
          <w:p w14:paraId="1737BF8C" w14:textId="3C20EDF0" w:rsidR="001024D9"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a);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72DFABCD"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5DA9571B"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447F9135" w14:textId="710BAFBC"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6</w:t>
            </w:r>
          </w:p>
        </w:tc>
        <w:tc>
          <w:tcPr>
            <w:tcW w:w="0" w:type="dxa"/>
          </w:tcPr>
          <w:p w14:paraId="6CF27565" w14:textId="06420F2C"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0" w:type="dxa"/>
            <w:vMerge w:val="restart"/>
            <w:shd w:val="clear" w:color="auto" w:fill="auto"/>
          </w:tcPr>
          <w:p w14:paraId="2C8E870C" w14:textId="07520E39"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2020);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0A14445D"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09CECC84"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5D888CF0" w14:textId="61DA897B"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7</w:t>
            </w:r>
          </w:p>
        </w:tc>
        <w:tc>
          <w:tcPr>
            <w:tcW w:w="0" w:type="dxa"/>
          </w:tcPr>
          <w:p w14:paraId="5A93BABD" w14:textId="2F4CBB7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0" w:type="dxa"/>
            <w:vMerge/>
            <w:shd w:val="clear" w:color="auto" w:fill="auto"/>
          </w:tcPr>
          <w:p w14:paraId="706FBF8C" w14:textId="271129D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52724E9"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468F69D8" w14:textId="7F99AC9D"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w:t>
            </w:r>
          </w:p>
        </w:tc>
        <w:tc>
          <w:tcPr>
            <w:tcW w:w="0" w:type="dxa"/>
          </w:tcPr>
          <w:p w14:paraId="06DC56F1" w14:textId="3EB5381B" w:rsidR="001024D9" w:rsidRPr="00B61948"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1</w:t>
            </w:r>
          </w:p>
        </w:tc>
        <w:tc>
          <w:tcPr>
            <w:tcW w:w="0" w:type="dxa"/>
          </w:tcPr>
          <w:p w14:paraId="4E001C5D" w14:textId="2DC08BB7" w:rsidR="001024D9" w:rsidRPr="00B61948" w:rsidRDefault="001024D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sz w:val="20"/>
                <w:szCs w:val="22"/>
              </w:rPr>
              <w:t>.</w:t>
            </w:r>
          </w:p>
        </w:tc>
        <w:tc>
          <w:tcPr>
            <w:tcW w:w="0" w:type="dxa"/>
            <w:shd w:val="clear" w:color="auto" w:fill="auto"/>
          </w:tcPr>
          <w:p w14:paraId="754CFA31" w14:textId="07106241" w:rsidR="001024D9" w:rsidRPr="003820D2" w:rsidRDefault="00B4699F"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00805806" w:rsidRPr="003820D2">
              <w:rPr>
                <w:rFonts w:eastAsia="나눔명조"/>
                <w:sz w:val="20"/>
                <w:szCs w:val="22"/>
              </w:rPr>
              <w:t xml:space="preserve"> (</w:t>
            </w:r>
            <w:r w:rsidRPr="003820D2">
              <w:rPr>
                <w:rFonts w:eastAsia="나눔명조"/>
                <w:sz w:val="20"/>
                <w:szCs w:val="22"/>
              </w:rPr>
              <w:t>2019</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20</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proofErr w:type="spellStart"/>
            <w:r w:rsidRPr="003820D2">
              <w:rPr>
                <w:rFonts w:eastAsia="나눔명조" w:hint="eastAsia"/>
                <w:sz w:val="20"/>
                <w:szCs w:val="22"/>
              </w:rPr>
              <w:t>문국경</w:t>
            </w:r>
            <w:proofErr w:type="spellEnd"/>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19</w:t>
            </w:r>
            <w:r w:rsidR="00805806" w:rsidRPr="003820D2">
              <w:rPr>
                <w:rFonts w:eastAsia="나눔명조"/>
                <w:sz w:val="20"/>
                <w:szCs w:val="22"/>
              </w:rPr>
              <w:t>)</w:t>
            </w:r>
          </w:p>
        </w:tc>
      </w:tr>
      <w:tr w:rsidR="00B61948" w:rsidRPr="00B61948" w14:paraId="1E9E8589"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69BFC2E7"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7CA503F6" w14:textId="40B4C57A"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3_2</w:t>
            </w:r>
          </w:p>
        </w:tc>
        <w:tc>
          <w:tcPr>
            <w:tcW w:w="0" w:type="dxa"/>
          </w:tcPr>
          <w:p w14:paraId="6195F1B8" w14:textId="7770A11B"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0" w:type="dxa"/>
            <w:vMerge w:val="restart"/>
            <w:shd w:val="clear" w:color="auto" w:fill="auto"/>
          </w:tcPr>
          <w:p w14:paraId="3EE6CC36" w14:textId="0540F912"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지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4);</w:t>
            </w:r>
          </w:p>
          <w:p w14:paraId="6E84AE71" w14:textId="77777777"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 </w:t>
            </w:r>
            <w:r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r w:rsidRPr="003820D2">
              <w:rPr>
                <w:rFonts w:eastAsia="나눔명조" w:hint="eastAsia"/>
                <w:sz w:val="20"/>
                <w:szCs w:val="22"/>
              </w:rPr>
              <w:t>김영환</w:t>
            </w:r>
            <w:r w:rsidRPr="003820D2">
              <w:rPr>
                <w:rFonts w:eastAsia="나눔명조"/>
                <w:sz w:val="20"/>
                <w:szCs w:val="22"/>
              </w:rPr>
              <w:t xml:space="preserve"> (2019); </w:t>
            </w:r>
            <w:r w:rsidRPr="003820D2">
              <w:rPr>
                <w:rFonts w:eastAsia="나눔명조"/>
                <w:sz w:val="20"/>
                <w:szCs w:val="22"/>
              </w:rPr>
              <w:br/>
            </w:r>
            <w:proofErr w:type="spellStart"/>
            <w:r w:rsidRPr="003820D2">
              <w:rPr>
                <w:rFonts w:eastAsia="나눔명조" w:hint="eastAsia"/>
                <w:sz w:val="20"/>
                <w:szCs w:val="22"/>
              </w:rPr>
              <w:t>문국경</w:t>
            </w:r>
            <w:proofErr w:type="spellEnd"/>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w:t>
            </w:r>
          </w:p>
          <w:p w14:paraId="50671BB3" w14:textId="24FEA846"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3776076"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27594A3"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33D41013" w14:textId="51CEA284"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3</w:t>
            </w:r>
          </w:p>
        </w:tc>
        <w:tc>
          <w:tcPr>
            <w:tcW w:w="0" w:type="dxa"/>
          </w:tcPr>
          <w:p w14:paraId="69798117" w14:textId="36E19201"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평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0" w:type="dxa"/>
            <w:vMerge/>
            <w:shd w:val="clear" w:color="auto" w:fill="auto"/>
          </w:tcPr>
          <w:p w14:paraId="755A478A" w14:textId="56C8C043"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6088840D" w14:textId="77777777" w:rsidTr="00B61948">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35BC54ED" w14:textId="7AD30F61"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lastRenderedPageBreak/>
              <w:t>성과관리</w:t>
            </w:r>
          </w:p>
        </w:tc>
        <w:tc>
          <w:tcPr>
            <w:tcW w:w="0" w:type="dxa"/>
          </w:tcPr>
          <w:p w14:paraId="1512DB92" w14:textId="741D4EF3"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1</w:t>
            </w:r>
          </w:p>
        </w:tc>
        <w:tc>
          <w:tcPr>
            <w:tcW w:w="0" w:type="dxa"/>
          </w:tcPr>
          <w:p w14:paraId="0F7E30DB" w14:textId="2F3BA046"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0" w:type="dxa"/>
            <w:vMerge w:val="restart"/>
            <w:shd w:val="clear" w:color="auto" w:fill="auto"/>
          </w:tcPr>
          <w:p w14:paraId="78431662" w14:textId="2564B1DE"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proofErr w:type="spellStart"/>
            <w:r w:rsidRPr="003820D2">
              <w:rPr>
                <w:rFonts w:eastAsia="나눔명조" w:hint="eastAsia"/>
                <w:sz w:val="20"/>
                <w:szCs w:val="22"/>
              </w:rPr>
              <w:t>최예나</w:t>
            </w:r>
            <w:proofErr w:type="spellEnd"/>
            <w:r w:rsidRPr="003820D2">
              <w:rPr>
                <w:rFonts w:eastAsia="나눔명조"/>
                <w:sz w:val="20"/>
                <w:szCs w:val="22"/>
              </w:rPr>
              <w:t xml:space="preserve"> (2018)</w:t>
            </w:r>
          </w:p>
          <w:p w14:paraId="40BEB825" w14:textId="1E5CEC69"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p w14:paraId="7724F99A" w14:textId="32FBBC7D"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0652BAB3" w14:textId="77777777" w:rsidTr="00B61948">
        <w:trPr>
          <w:trHeight w:val="255"/>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703ED158"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34F20904" w14:textId="6E0DE8E3"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4_2</w:t>
            </w:r>
          </w:p>
        </w:tc>
        <w:tc>
          <w:tcPr>
            <w:tcW w:w="0" w:type="dxa"/>
          </w:tcPr>
          <w:p w14:paraId="4450B598" w14:textId="1D807BFE"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0" w:type="dxa"/>
            <w:vMerge/>
            <w:shd w:val="clear" w:color="auto" w:fill="auto"/>
          </w:tcPr>
          <w:p w14:paraId="67536B92" w14:textId="0FB04491" w:rsidR="00805806" w:rsidRPr="003820D2" w:rsidRDefault="00805806" w:rsidP="003820D2">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77BA1F53" w14:textId="77777777" w:rsidTr="00B61948">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2ED125C4"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28A2A7A5" w14:textId="468C7D27"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3</w:t>
            </w:r>
          </w:p>
        </w:tc>
        <w:tc>
          <w:tcPr>
            <w:tcW w:w="0" w:type="dxa"/>
          </w:tcPr>
          <w:p w14:paraId="03063DCF" w14:textId="65217B9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0" w:type="dxa"/>
            <w:vMerge/>
            <w:shd w:val="clear" w:color="auto" w:fill="auto"/>
          </w:tcPr>
          <w:p w14:paraId="217DF203" w14:textId="1389116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1C822A80"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3A50B9E0" w14:textId="1E89C77A"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0" w:type="dxa"/>
          </w:tcPr>
          <w:p w14:paraId="45F790A1" w14:textId="23522955"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1</w:t>
            </w:r>
          </w:p>
        </w:tc>
        <w:tc>
          <w:tcPr>
            <w:tcW w:w="0" w:type="dxa"/>
          </w:tcPr>
          <w:p w14:paraId="45744A8D" w14:textId="508F3229"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0" w:type="dxa"/>
            <w:vMerge w:val="restart"/>
            <w:shd w:val="clear" w:color="auto" w:fill="auto"/>
          </w:tcPr>
          <w:p w14:paraId="1291AE8F" w14:textId="363B1CD4"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b)</w:t>
            </w:r>
          </w:p>
          <w:p w14:paraId="79E26C07" w14:textId="2B2C4950"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E573EB4" w14:textId="05A4A680"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40D6A76" w14:textId="261AF913"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195CE9CD" w14:textId="1D578DF5" w:rsidR="00805806" w:rsidRPr="003820D2" w:rsidRDefault="00805806" w:rsidP="003820D2">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6E993910"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8A53FD9"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068F4F63" w14:textId="1BCCB4A8"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2</w:t>
            </w:r>
          </w:p>
        </w:tc>
        <w:tc>
          <w:tcPr>
            <w:tcW w:w="0" w:type="dxa"/>
          </w:tcPr>
          <w:p w14:paraId="42E53D7D" w14:textId="208434B9"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0" w:type="dxa"/>
            <w:vMerge/>
            <w:shd w:val="clear" w:color="auto" w:fill="auto"/>
          </w:tcPr>
          <w:p w14:paraId="6F74CAE9" w14:textId="1681F49B" w:rsidR="00805806" w:rsidRPr="003820D2" w:rsidRDefault="00805806"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0AAD9E2D"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072F14BA" w14:textId="30B489E9"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0" w:type="dxa"/>
          </w:tcPr>
          <w:p w14:paraId="343AC510" w14:textId="7EC93991"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3</w:t>
            </w:r>
          </w:p>
        </w:tc>
        <w:tc>
          <w:tcPr>
            <w:tcW w:w="0" w:type="dxa"/>
          </w:tcPr>
          <w:p w14:paraId="4DA6D812" w14:textId="0AE77148"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proofErr w:type="spellStart"/>
            <w:r w:rsidRPr="00B61948">
              <w:rPr>
                <w:rFonts w:eastAsia="나눔명조" w:hint="eastAsia"/>
                <w:sz w:val="20"/>
                <w:szCs w:val="22"/>
              </w:rPr>
              <w:t>혁신성</w:t>
            </w:r>
            <w:proofErr w:type="spellEnd"/>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0" w:type="dxa"/>
            <w:vMerge/>
            <w:shd w:val="clear" w:color="auto" w:fill="auto"/>
          </w:tcPr>
          <w:p w14:paraId="14BBFB8A" w14:textId="58E95CF8" w:rsidR="00805806" w:rsidRPr="003820D2" w:rsidRDefault="00805806" w:rsidP="00265B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4C92B37E"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199CAF0" w14:textId="4389911A" w:rsidR="00805806" w:rsidRPr="00B61948" w:rsidRDefault="00805806" w:rsidP="00265BC3">
            <w:pPr>
              <w:wordWrap/>
              <w:spacing w:after="0" w:line="240" w:lineRule="auto"/>
              <w:rPr>
                <w:rFonts w:eastAsia="나눔명조"/>
                <w:sz w:val="20"/>
                <w:szCs w:val="22"/>
              </w:rPr>
            </w:pPr>
          </w:p>
        </w:tc>
        <w:tc>
          <w:tcPr>
            <w:tcW w:w="0" w:type="dxa"/>
          </w:tcPr>
          <w:p w14:paraId="440B2191" w14:textId="2C9F3A6B"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4</w:t>
            </w:r>
          </w:p>
        </w:tc>
        <w:tc>
          <w:tcPr>
            <w:tcW w:w="0" w:type="dxa"/>
          </w:tcPr>
          <w:p w14:paraId="7A13A358" w14:textId="6BF182FD"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0" w:type="dxa"/>
            <w:vMerge/>
            <w:shd w:val="clear" w:color="auto" w:fill="auto"/>
          </w:tcPr>
          <w:p w14:paraId="5E6E67D8" w14:textId="2F559A68" w:rsidR="00805806" w:rsidRPr="003820D2" w:rsidRDefault="00805806"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7BB09C94"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62CADEEF" w14:textId="77777777" w:rsidR="00805806" w:rsidRPr="00B61948" w:rsidRDefault="00805806" w:rsidP="00265BC3">
            <w:pPr>
              <w:wordWrap/>
              <w:spacing w:after="0" w:line="240" w:lineRule="auto"/>
              <w:rPr>
                <w:rFonts w:eastAsia="나눔명조"/>
                <w:sz w:val="20"/>
                <w:szCs w:val="22"/>
              </w:rPr>
            </w:pPr>
          </w:p>
        </w:tc>
        <w:tc>
          <w:tcPr>
            <w:tcW w:w="0" w:type="dxa"/>
          </w:tcPr>
          <w:p w14:paraId="1BD76D5D" w14:textId="32AE352C"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5</w:t>
            </w:r>
          </w:p>
        </w:tc>
        <w:tc>
          <w:tcPr>
            <w:tcW w:w="0" w:type="dxa"/>
          </w:tcPr>
          <w:p w14:paraId="328B49E6" w14:textId="2A75D65F"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r w:rsidR="00C311B9" w:rsidRPr="00B61948">
              <w:rPr>
                <w:rFonts w:eastAsia="나눔명조" w:hint="eastAsia"/>
                <w:sz w:val="20"/>
                <w:szCs w:val="22"/>
              </w:rPr>
              <w:t>.</w:t>
            </w:r>
          </w:p>
        </w:tc>
        <w:tc>
          <w:tcPr>
            <w:tcW w:w="0" w:type="dxa"/>
            <w:vMerge/>
            <w:shd w:val="clear" w:color="auto" w:fill="auto"/>
          </w:tcPr>
          <w:p w14:paraId="249ED07A" w14:textId="00CFCEE0" w:rsidR="00805806" w:rsidRPr="003820D2"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bl>
    <w:p w14:paraId="53857380" w14:textId="2B190B49" w:rsidR="001024D9" w:rsidRPr="00B61948" w:rsidRDefault="001024D9" w:rsidP="00265BC3">
      <w:pPr>
        <w:wordWrap/>
        <w:spacing w:before="120" w:after="120" w:line="276" w:lineRule="auto"/>
        <w:rPr>
          <w:rFonts w:eastAsia="나눔명조"/>
          <w:sz w:val="20"/>
          <w:szCs w:val="22"/>
        </w:rPr>
      </w:pPr>
    </w:p>
    <w:p w14:paraId="1085274C" w14:textId="350CECDF" w:rsidR="00B36CED" w:rsidRPr="00B61948" w:rsidRDefault="00265BC3" w:rsidP="00265BC3">
      <w:pPr>
        <w:wordWrap/>
        <w:spacing w:before="120" w:after="120" w:line="276" w:lineRule="auto"/>
        <w:rPr>
          <w:rFonts w:ascii="나눔명조" w:eastAsia="나눔명조" w:hAnsi="나눔명조"/>
          <w:sz w:val="20"/>
          <w:szCs w:val="22"/>
        </w:rPr>
      </w:pPr>
      <w:r w:rsidRPr="00B61948">
        <w:rPr>
          <w:rFonts w:eastAsia="나눔명조" w:hint="eastAsia"/>
          <w:sz w:val="20"/>
          <w:szCs w:val="22"/>
        </w:rPr>
        <w:t>선행연구의</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개념화된</w:t>
      </w:r>
      <w:r w:rsidRPr="00B61948">
        <w:rPr>
          <w:rFonts w:eastAsia="나눔명조" w:hint="eastAsia"/>
          <w:sz w:val="20"/>
          <w:szCs w:val="22"/>
        </w:rPr>
        <w:t xml:space="preserve"> </w:t>
      </w:r>
      <w:r w:rsidRPr="00B61948">
        <w:rPr>
          <w:rFonts w:eastAsia="나눔명조" w:hint="eastAsia"/>
          <w:sz w:val="20"/>
          <w:szCs w:val="22"/>
        </w:rPr>
        <w:t>잠재변수</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문항들과</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상관성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측정지표</w:t>
      </w:r>
      <w:r w:rsidRPr="00B61948">
        <w:rPr>
          <w:rFonts w:eastAsia="나눔명조" w:hint="eastAsia"/>
          <w:sz w:val="20"/>
          <w:szCs w:val="22"/>
        </w:rPr>
        <w:t xml:space="preserve"> </w:t>
      </w:r>
      <w:r w:rsidRPr="00B61948">
        <w:rPr>
          <w:rFonts w:eastAsia="나눔명조" w:hint="eastAsia"/>
          <w:sz w:val="20"/>
          <w:szCs w:val="22"/>
        </w:rPr>
        <w:t>변수들은</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나누어</w:t>
      </w:r>
      <w:r w:rsidRPr="00B61948">
        <w:rPr>
          <w:rFonts w:eastAsia="나눔명조" w:hint="eastAsia"/>
          <w:sz w:val="20"/>
          <w:szCs w:val="22"/>
        </w:rPr>
        <w:t xml:space="preserve"> </w:t>
      </w:r>
      <w:r w:rsidRPr="00B61948">
        <w:rPr>
          <w:rFonts w:eastAsia="나눔명조" w:hint="eastAsia"/>
          <w:sz w:val="20"/>
          <w:szCs w:val="22"/>
        </w:rPr>
        <w:t>살펴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구성된</w:t>
      </w:r>
      <w:r w:rsidRPr="00B61948">
        <w:rPr>
          <w:rFonts w:eastAsia="나눔명조" w:hint="eastAsia"/>
          <w:sz w:val="20"/>
          <w:szCs w:val="22"/>
        </w:rPr>
        <w:t xml:space="preserve"> </w:t>
      </w:r>
      <w:r w:rsidRPr="00B61948">
        <w:rPr>
          <w:rFonts w:eastAsia="나눔명조" w:hint="eastAsia"/>
          <w:sz w:val="20"/>
          <w:szCs w:val="22"/>
        </w:rPr>
        <w:t>항목들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도</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D403C6" w:rsidRPr="00B61948">
        <w:rPr>
          <w:rFonts w:eastAsia="나눔명조"/>
          <w:sz w:val="20"/>
          <w:szCs w:val="22"/>
        </w:rPr>
        <w:t xml:space="preserve"> </w:t>
      </w:r>
      <w:r w:rsidR="00B36CED" w:rsidRPr="00B61948">
        <w:rPr>
          <w:rFonts w:eastAsia="나눔명조" w:hint="eastAsia"/>
          <w:sz w:val="20"/>
          <w:szCs w:val="22"/>
        </w:rPr>
        <w:t>이처럼</w:t>
      </w:r>
      <w:r w:rsidR="00B36CED" w:rsidRPr="00B61948">
        <w:rPr>
          <w:rFonts w:eastAsia="나눔명조" w:hint="eastAsia"/>
          <w:sz w:val="20"/>
          <w:szCs w:val="22"/>
        </w:rPr>
        <w:t xml:space="preserve"> </w:t>
      </w:r>
      <w:r w:rsidR="00B36CED" w:rsidRPr="00B61948">
        <w:rPr>
          <w:rFonts w:eastAsia="나눔명조" w:hint="eastAsia"/>
          <w:sz w:val="20"/>
          <w:szCs w:val="22"/>
        </w:rPr>
        <w:t>요인분석을</w:t>
      </w:r>
      <w:r w:rsidR="00B36CED" w:rsidRPr="00B61948">
        <w:rPr>
          <w:rFonts w:eastAsia="나눔명조" w:hint="eastAsia"/>
          <w:sz w:val="20"/>
          <w:szCs w:val="22"/>
        </w:rPr>
        <w:t xml:space="preserve"> </w:t>
      </w:r>
      <w:r w:rsidR="00B36CED" w:rsidRPr="00B61948">
        <w:rPr>
          <w:rFonts w:eastAsia="나눔명조" w:hint="eastAsia"/>
          <w:sz w:val="20"/>
          <w:szCs w:val="22"/>
        </w:rPr>
        <w:t>통해</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응답자들의</w:t>
      </w:r>
      <w:r w:rsidR="00B36CED" w:rsidRPr="00B61948">
        <w:rPr>
          <w:rFonts w:eastAsia="나눔명조" w:hint="eastAsia"/>
          <w:sz w:val="20"/>
          <w:szCs w:val="22"/>
        </w:rPr>
        <w:t xml:space="preserve"> </w:t>
      </w:r>
      <w:r w:rsidR="00B36CED" w:rsidRPr="00B61948">
        <w:rPr>
          <w:rFonts w:eastAsia="나눔명조" w:hint="eastAsia"/>
          <w:sz w:val="20"/>
          <w:szCs w:val="22"/>
        </w:rPr>
        <w:t>문항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proofErr w:type="spellStart"/>
      <w:r w:rsidR="00B36CED" w:rsidRPr="00B61948">
        <w:rPr>
          <w:rFonts w:eastAsia="나눔명조" w:hint="eastAsia"/>
          <w:sz w:val="20"/>
          <w:szCs w:val="22"/>
        </w:rPr>
        <w:t>요인별</w:t>
      </w:r>
      <w:proofErr w:type="spellEnd"/>
      <w:r w:rsidR="00B36CED" w:rsidRPr="00B61948">
        <w:rPr>
          <w:rFonts w:eastAsia="나눔명조" w:hint="eastAsia"/>
          <w:sz w:val="20"/>
          <w:szCs w:val="22"/>
        </w:rPr>
        <w:t xml:space="preserve"> </w:t>
      </w:r>
      <w:r w:rsidR="00B36CED" w:rsidRPr="00B61948">
        <w:rPr>
          <w:rFonts w:eastAsia="나눔명조" w:hint="eastAsia"/>
          <w:sz w:val="20"/>
          <w:szCs w:val="22"/>
        </w:rPr>
        <w:t>가중치를</w:t>
      </w:r>
      <w:r w:rsidR="00B36CED" w:rsidRPr="00B61948">
        <w:rPr>
          <w:rFonts w:eastAsia="나눔명조" w:hint="eastAsia"/>
          <w:sz w:val="20"/>
          <w:szCs w:val="22"/>
        </w:rPr>
        <w:t xml:space="preserve"> </w:t>
      </w:r>
      <w:r w:rsidR="00B36CED" w:rsidRPr="00B61948">
        <w:rPr>
          <w:rFonts w:eastAsia="나눔명조" w:hint="eastAsia"/>
          <w:sz w:val="20"/>
          <w:szCs w:val="22"/>
        </w:rPr>
        <w:t>부여하여</w:t>
      </w:r>
      <w:r w:rsidR="00B36CED" w:rsidRPr="00B61948">
        <w:rPr>
          <w:rFonts w:eastAsia="나눔명조" w:hint="eastAsia"/>
          <w:sz w:val="20"/>
          <w:szCs w:val="22"/>
        </w:rPr>
        <w:t xml:space="preserve"> </w:t>
      </w:r>
      <w:proofErr w:type="spellStart"/>
      <w:r w:rsidR="00B36CED" w:rsidRPr="00B61948">
        <w:rPr>
          <w:rFonts w:eastAsia="나눔명조" w:hint="eastAsia"/>
          <w:sz w:val="20"/>
          <w:szCs w:val="22"/>
        </w:rPr>
        <w:t>선형결합함으로써</w:t>
      </w:r>
      <w:proofErr w:type="spellEnd"/>
      <w:r w:rsidR="00B36CED" w:rsidRPr="00B61948">
        <w:rPr>
          <w:rFonts w:eastAsia="나눔명조" w:hint="eastAsia"/>
          <w:sz w:val="20"/>
          <w:szCs w:val="22"/>
        </w:rPr>
        <w:t xml:space="preserve"> </w:t>
      </w:r>
      <w:r w:rsidR="00B36CED" w:rsidRPr="00B61948">
        <w:rPr>
          <w:rFonts w:eastAsia="나눔명조" w:hint="eastAsia"/>
          <w:sz w:val="20"/>
          <w:szCs w:val="22"/>
        </w:rPr>
        <w:t>요인점수</w:t>
      </w:r>
      <w:r w:rsidR="00B36CED" w:rsidRPr="00B61948">
        <w:rPr>
          <w:rFonts w:eastAsia="나눔명조"/>
          <w:sz w:val="20"/>
          <w:szCs w:val="22"/>
        </w:rPr>
        <w:t>(factor scores)</w:t>
      </w:r>
      <w:r w:rsidR="00B36CED" w:rsidRPr="00B61948">
        <w:rPr>
          <w:rFonts w:eastAsia="나눔명조" w:hint="eastAsia"/>
          <w:sz w:val="20"/>
          <w:szCs w:val="22"/>
        </w:rPr>
        <w:t>를</w:t>
      </w:r>
      <w:r w:rsidR="00B36CED" w:rsidRPr="00B61948">
        <w:rPr>
          <w:rFonts w:eastAsia="나눔명조" w:hint="eastAsia"/>
          <w:sz w:val="20"/>
          <w:szCs w:val="22"/>
        </w:rPr>
        <w:t xml:space="preserve"> </w:t>
      </w:r>
      <w:r w:rsidR="00B36CED" w:rsidRPr="00B61948">
        <w:rPr>
          <w:rFonts w:eastAsia="나눔명조" w:hint="eastAsia"/>
          <w:sz w:val="20"/>
          <w:szCs w:val="22"/>
        </w:rPr>
        <w:t>구할</w:t>
      </w:r>
      <w:r w:rsidR="00B36CED" w:rsidRPr="00B61948">
        <w:rPr>
          <w:rFonts w:eastAsia="나눔명조" w:hint="eastAsia"/>
          <w:sz w:val="20"/>
          <w:szCs w:val="22"/>
        </w:rPr>
        <w:t xml:space="preserve"> </w:t>
      </w:r>
      <w:r w:rsidR="00B36CED" w:rsidRPr="00B61948">
        <w:rPr>
          <w:rFonts w:eastAsia="나눔명조" w:hint="eastAsia"/>
          <w:sz w:val="20"/>
          <w:szCs w:val="22"/>
        </w:rPr>
        <w:t>수</w:t>
      </w:r>
      <w:r w:rsidR="00B36CED" w:rsidRPr="00B61948">
        <w:rPr>
          <w:rFonts w:eastAsia="나눔명조" w:hint="eastAsia"/>
          <w:sz w:val="20"/>
          <w:szCs w:val="22"/>
        </w:rPr>
        <w:t xml:space="preserve"> </w:t>
      </w:r>
      <w:r w:rsidR="00B36CED" w:rsidRPr="00B61948">
        <w:rPr>
          <w:rFonts w:eastAsia="나눔명조" w:hint="eastAsia"/>
          <w:sz w:val="20"/>
          <w:szCs w:val="22"/>
        </w:rPr>
        <w:t>있게</w:t>
      </w:r>
      <w:r w:rsidR="00B36CED" w:rsidRPr="00B61948">
        <w:rPr>
          <w:rFonts w:eastAsia="나눔명조" w:hint="eastAsia"/>
          <w:sz w:val="20"/>
          <w:szCs w:val="22"/>
        </w:rPr>
        <w:t xml:space="preserve"> </w:t>
      </w:r>
      <w:r w:rsidR="00B36CED" w:rsidRPr="00B61948">
        <w:rPr>
          <w:rFonts w:eastAsia="나눔명조" w:hint="eastAsia"/>
          <w:sz w:val="20"/>
          <w:szCs w:val="22"/>
        </w:rPr>
        <w:t>된다</w:t>
      </w:r>
      <w:r w:rsidR="00B36CED" w:rsidRPr="00B61948">
        <w:rPr>
          <w:rFonts w:eastAsia="나눔명조"/>
          <w:sz w:val="20"/>
          <w:szCs w:val="22"/>
        </w:rPr>
        <w:t xml:space="preserve">. </w:t>
      </w:r>
      <w:r w:rsidR="00B36CED" w:rsidRPr="00B61948">
        <w:rPr>
          <w:rFonts w:eastAsia="나눔명조" w:hint="eastAsia"/>
          <w:sz w:val="20"/>
          <w:szCs w:val="22"/>
        </w:rPr>
        <w:t>예를</w:t>
      </w:r>
      <w:r w:rsidR="00B36CED" w:rsidRPr="00B61948">
        <w:rPr>
          <w:rFonts w:eastAsia="나눔명조" w:hint="eastAsia"/>
          <w:sz w:val="20"/>
          <w:szCs w:val="22"/>
        </w:rPr>
        <w:t xml:space="preserve"> </w:t>
      </w:r>
      <w:r w:rsidR="00B36CED" w:rsidRPr="00B61948">
        <w:rPr>
          <w:rFonts w:eastAsia="나눔명조" w:hint="eastAsia"/>
          <w:sz w:val="20"/>
          <w:szCs w:val="22"/>
        </w:rPr>
        <w:t>들어</w:t>
      </w:r>
      <w:r w:rsidR="00B36CED" w:rsidRPr="00B61948">
        <w:rPr>
          <w:rFonts w:eastAsia="나눔명조"/>
          <w:sz w:val="20"/>
          <w:szCs w:val="22"/>
        </w:rPr>
        <w:t xml:space="preserve">, </w:t>
      </w:r>
      <w:r w:rsidR="00B36CED" w:rsidRPr="00B61948">
        <w:rPr>
          <w:rFonts w:eastAsia="나눔명조" w:hint="eastAsia"/>
          <w:sz w:val="20"/>
          <w:szCs w:val="22"/>
        </w:rPr>
        <w:t>거래적</w:t>
      </w:r>
      <w:r w:rsidR="00B36CED" w:rsidRPr="00B61948">
        <w:rPr>
          <w:rFonts w:eastAsia="나눔명조" w:hint="eastAsia"/>
          <w:sz w:val="20"/>
          <w:szCs w:val="22"/>
        </w:rPr>
        <w:t xml:space="preserve"> </w:t>
      </w:r>
      <w:r w:rsidR="00B36CED" w:rsidRPr="00B61948">
        <w:rPr>
          <w:rFonts w:eastAsia="나눔명조" w:hint="eastAsia"/>
          <w:sz w:val="20"/>
          <w:szCs w:val="22"/>
        </w:rPr>
        <w:t>리더십의</w:t>
      </w:r>
      <w:r w:rsidR="00B36CED" w:rsidRPr="00B61948">
        <w:rPr>
          <w:rFonts w:eastAsia="나눔명조" w:hint="eastAsia"/>
          <w:sz w:val="20"/>
          <w:szCs w:val="22"/>
        </w:rPr>
        <w:t xml:space="preserve"> </w:t>
      </w:r>
      <w:r w:rsidR="00B36CED" w:rsidRPr="00B61948">
        <w:rPr>
          <w:rFonts w:eastAsia="나눔명조" w:hint="eastAsia"/>
          <w:sz w:val="20"/>
          <w:szCs w:val="22"/>
        </w:rPr>
        <w:t>요인점수는</w:t>
      </w:r>
      <w:r w:rsidR="00B36CED" w:rsidRPr="00B61948">
        <w:rPr>
          <w:rFonts w:eastAsia="나눔명조" w:hint="eastAsia"/>
          <w:sz w:val="20"/>
          <w:szCs w:val="22"/>
        </w:rPr>
        <w:t xml:space="preserve"> </w:t>
      </w:r>
      <w:r w:rsidR="000F4CAE" w:rsidRPr="00B61948">
        <w:rPr>
          <w:rFonts w:eastAsia="나눔명조" w:hint="eastAsia"/>
          <w:sz w:val="20"/>
          <w:szCs w:val="22"/>
        </w:rPr>
        <w:t>부록의</w:t>
      </w:r>
      <w:r w:rsidR="000F4CAE" w:rsidRPr="00B61948">
        <w:rPr>
          <w:rFonts w:eastAsia="나눔명조" w:hint="eastAsia"/>
          <w:sz w:val="20"/>
          <w:szCs w:val="22"/>
        </w:rPr>
        <w:t xml:space="preserve"> </w:t>
      </w:r>
      <w:r w:rsidR="00B36CED" w:rsidRPr="00B61948">
        <w:rPr>
          <w:rFonts w:eastAsia="나눔명조"/>
          <w:sz w:val="20"/>
          <w:szCs w:val="22"/>
        </w:rPr>
        <w:t>&lt;</w:t>
      </w:r>
      <w:r w:rsidR="00B36CED" w:rsidRPr="00B61948">
        <w:rPr>
          <w:rFonts w:eastAsia="나눔명조" w:hint="eastAsia"/>
          <w:sz w:val="20"/>
          <w:szCs w:val="22"/>
        </w:rPr>
        <w:t>표</w:t>
      </w:r>
      <w:r w:rsidR="00B36CED" w:rsidRPr="00B61948">
        <w:rPr>
          <w:rFonts w:eastAsia="나눔명조" w:hint="eastAsia"/>
          <w:sz w:val="20"/>
          <w:szCs w:val="22"/>
        </w:rPr>
        <w:t xml:space="preserve"> </w:t>
      </w:r>
      <w:r w:rsidR="000F4CAE" w:rsidRPr="00B61948">
        <w:rPr>
          <w:rFonts w:eastAsia="나눔명조"/>
          <w:sz w:val="20"/>
          <w:szCs w:val="22"/>
        </w:rPr>
        <w:t>A2</w:t>
      </w:r>
      <w:r w:rsidR="00B36CED" w:rsidRPr="00B61948">
        <w:rPr>
          <w:rFonts w:eastAsia="나눔명조"/>
          <w:sz w:val="20"/>
          <w:szCs w:val="22"/>
        </w:rPr>
        <w:t>&gt;</w:t>
      </w:r>
      <w:r w:rsidR="00B36CED" w:rsidRPr="00B61948">
        <w:rPr>
          <w:rFonts w:eastAsia="나눔명조" w:hint="eastAsia"/>
          <w:sz w:val="20"/>
          <w:szCs w:val="22"/>
        </w:rPr>
        <w:t>을</w:t>
      </w:r>
      <w:r w:rsidR="00B36CED" w:rsidRPr="00B61948">
        <w:rPr>
          <w:rFonts w:eastAsia="나눔명조" w:hint="eastAsia"/>
          <w:sz w:val="20"/>
          <w:szCs w:val="22"/>
        </w:rPr>
        <w:t xml:space="preserve"> </w:t>
      </w:r>
      <w:r w:rsidR="00B36CED" w:rsidRPr="00B61948">
        <w:rPr>
          <w:rFonts w:eastAsia="나눔명조" w:hint="eastAsia"/>
          <w:sz w:val="20"/>
          <w:szCs w:val="22"/>
        </w:rPr>
        <w:t>기준으로</w:t>
      </w:r>
      <w:r w:rsidR="00B36CED" w:rsidRPr="00B61948">
        <w:rPr>
          <w:rFonts w:eastAsia="나눔명조" w:hint="eastAsia"/>
          <w:sz w:val="20"/>
          <w:szCs w:val="22"/>
        </w:rPr>
        <w:t xml:space="preserve"> </w:t>
      </w:r>
      <w:r w:rsidR="00B36CED" w:rsidRPr="00B61948">
        <w:rPr>
          <w:rFonts w:eastAsia="나눔명조" w:hint="eastAsia"/>
          <w:sz w:val="20"/>
          <w:szCs w:val="22"/>
        </w:rPr>
        <w:t>개별</w:t>
      </w:r>
      <w:r w:rsidR="00B36CED" w:rsidRPr="00B61948">
        <w:rPr>
          <w:rFonts w:eastAsia="나눔명조" w:hint="eastAsia"/>
          <w:sz w:val="20"/>
          <w:szCs w:val="22"/>
        </w:rPr>
        <w:t xml:space="preserve"> </w:t>
      </w:r>
      <w:r w:rsidR="00B36CED" w:rsidRPr="00B61948">
        <w:rPr>
          <w:rFonts w:eastAsia="나눔명조" w:hint="eastAsia"/>
          <w:sz w:val="20"/>
          <w:szCs w:val="22"/>
        </w:rPr>
        <w:t>응답자</w:t>
      </w:r>
      <w:r w:rsidR="00B36CED" w:rsidRPr="00B61948">
        <w:rPr>
          <w:rFonts w:eastAsia="나눔명조" w:hint="eastAsia"/>
          <w:sz w:val="20"/>
          <w:szCs w:val="22"/>
        </w:rPr>
        <w:t xml:space="preserve"> </w:t>
      </w:r>
      <m:oMath>
        <m:r>
          <w:rPr>
            <w:rFonts w:ascii="Cambria Math" w:eastAsia="나눔명조" w:hAnsi="Cambria Math"/>
            <w:sz w:val="20"/>
            <w:szCs w:val="22"/>
          </w:rPr>
          <m:t>i</m:t>
        </m:r>
      </m:oMath>
      <w:r w:rsidR="00B36CED" w:rsidRPr="00B61948">
        <w:rPr>
          <w:rFonts w:eastAsia="나눔명조" w:hint="eastAsia"/>
          <w:sz w:val="20"/>
          <w:szCs w:val="22"/>
        </w:rPr>
        <w:t>의</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항목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요인</w:t>
      </w:r>
      <w:r w:rsidR="00B36CED" w:rsidRPr="00B61948">
        <w:rPr>
          <w:rFonts w:eastAsia="나눔명조"/>
          <w:sz w:val="20"/>
          <w:szCs w:val="22"/>
        </w:rPr>
        <w:t>2</w:t>
      </w:r>
      <w:r w:rsidR="00B36CED" w:rsidRPr="00B61948">
        <w:rPr>
          <w:rFonts w:eastAsia="나눔명조" w:hint="eastAsia"/>
          <w:sz w:val="20"/>
          <w:szCs w:val="22"/>
        </w:rPr>
        <w:t>에</w:t>
      </w:r>
      <w:r w:rsidR="00B36CED" w:rsidRPr="00B61948">
        <w:rPr>
          <w:rFonts w:eastAsia="나눔명조" w:hint="eastAsia"/>
          <w:sz w:val="20"/>
          <w:szCs w:val="22"/>
        </w:rPr>
        <w:t xml:space="preserve"> </w:t>
      </w:r>
      <w:r w:rsidR="00B36CED" w:rsidRPr="00B61948">
        <w:rPr>
          <w:rFonts w:eastAsia="나눔명조" w:hint="eastAsia"/>
          <w:sz w:val="20"/>
          <w:szCs w:val="22"/>
        </w:rPr>
        <w:t>해당하는</w:t>
      </w:r>
      <w:r w:rsidR="00B36CED" w:rsidRPr="00B61948">
        <w:rPr>
          <w:rFonts w:eastAsia="나눔명조" w:hint="eastAsia"/>
          <w:sz w:val="20"/>
          <w:szCs w:val="22"/>
        </w:rPr>
        <w:t xml:space="preserve"> </w:t>
      </w:r>
      <w:r w:rsidR="00B36CED" w:rsidRPr="00B61948">
        <w:rPr>
          <w:rFonts w:eastAsia="나눔명조" w:hint="eastAsia"/>
          <w:sz w:val="20"/>
          <w:szCs w:val="22"/>
        </w:rPr>
        <w:t>가중치로</w:t>
      </w:r>
      <w:r w:rsidR="00B36CED" w:rsidRPr="00B61948">
        <w:rPr>
          <w:rFonts w:eastAsia="나눔명조" w:hint="eastAsia"/>
          <w:sz w:val="20"/>
          <w:szCs w:val="22"/>
        </w:rPr>
        <w:t xml:space="preserve"> </w:t>
      </w:r>
      <w:r w:rsidR="00B36CED" w:rsidRPr="00B61948">
        <w:rPr>
          <w:rFonts w:eastAsia="나눔명조" w:hint="eastAsia"/>
          <w:sz w:val="20"/>
          <w:szCs w:val="22"/>
        </w:rPr>
        <w:t>곱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r w:rsidR="00B36CED" w:rsidRPr="00B61948">
        <w:rPr>
          <w:rFonts w:eastAsia="나눔명조" w:hint="eastAsia"/>
          <w:sz w:val="20"/>
          <w:szCs w:val="22"/>
        </w:rPr>
        <w:t>더해준</w:t>
      </w:r>
      <w:r w:rsidR="00B36CED" w:rsidRPr="00B61948">
        <w:rPr>
          <w:rFonts w:eastAsia="나눔명조" w:hint="eastAsia"/>
          <w:sz w:val="20"/>
          <w:szCs w:val="22"/>
        </w:rPr>
        <w:t xml:space="preserve"> </w:t>
      </w:r>
      <w:r w:rsidR="00B36CED" w:rsidRPr="00B61948">
        <w:rPr>
          <w:rFonts w:eastAsia="나눔명조" w:hint="eastAsia"/>
          <w:sz w:val="20"/>
          <w:szCs w:val="22"/>
        </w:rPr>
        <w:t>결과를</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값이</w:t>
      </w:r>
      <w:r w:rsidR="00B36CED" w:rsidRPr="00B61948">
        <w:rPr>
          <w:rFonts w:eastAsia="나눔명조" w:hint="eastAsia"/>
          <w:sz w:val="20"/>
          <w:szCs w:val="22"/>
        </w:rPr>
        <w:t xml:space="preserve"> </w:t>
      </w:r>
      <w:r w:rsidR="00B36CED" w:rsidRPr="00B61948">
        <w:rPr>
          <w:rFonts w:ascii="나눔명조" w:eastAsia="나눔명조" w:hAnsi="나눔명조" w:hint="eastAsia"/>
          <w:sz w:val="20"/>
          <w:szCs w:val="22"/>
        </w:rPr>
        <w:t>된다</w:t>
      </w:r>
      <w:r w:rsidR="00541892" w:rsidRPr="00B61948">
        <w:rPr>
          <w:rFonts w:ascii="나눔명조" w:eastAsia="나눔명조" w:hAnsi="나눔명조"/>
          <w:sz w:val="20"/>
          <w:szCs w:val="22"/>
        </w:rPr>
        <w:fldChar w:fldCharType="begin"/>
      </w:r>
      <w:r w:rsidR="005302F9" w:rsidRPr="00B61948">
        <w:rPr>
          <w:rFonts w:ascii="나눔명조" w:eastAsia="나눔명조" w:hAnsi="나눔명조"/>
          <w:sz w:val="20"/>
          <w:szCs w:val="22"/>
        </w:rPr>
        <w:instrText xml:space="preserve"> ADDIN ZOTERO_ITEM CSL_CITATION {"citationID":"vPDnAQow","properties":{"formattedCitation":"(\\uc0\\u49888{}\\uc0\\u54788{}\\uc0\\u51473{} 2014; \\uc0\\u51060{}\\uc0\\u49692{}\\uc0\\u47925{} et al. 2016)","plainCitation":"(신현중 2014; 이순묵 et al. 2016)","noteIndex":0},"citationItems":[{"id":1229,"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1226,"uris":["http://zotero.org/users/5210800/items/IPKKD263"],"uri":["http://zotero.org/users/5210800/items/IPKKD263"],"itemData":{"id":1226,"type":"article-journal","container-title":"한국심리학회지","DOI":"10.22257/kjp.2016.03.35.1.217","ISSN":"1229-067X","issue":"1","journalAbbreviation":"kjp","language":"ko","note":"Citation Key: leeetal:2016\ntex.ids= leeExploratoryFactorAnalysis2016a","page":"217","source":"DOI.org (Crossref)","title":"탐색적 요인분석: 어떻게 달라지나?","title-short":"Exploratory Factor Analysis","volume":"35","author":[{"family":"이순묵","given":""},{"family":"윤창영","given":""},{"family":"이민형","given":""},{"family":"정선호","given":""}],"issued":{"date-parts":[["2016"]]}}}],"schema":"https://github.com/citation-style-language/schema/raw/master/csl-citation.json"} </w:instrText>
      </w:r>
      <w:r w:rsidR="00541892" w:rsidRPr="00B61948">
        <w:rPr>
          <w:rFonts w:ascii="나눔명조" w:eastAsia="나눔명조" w:hAnsi="나눔명조"/>
          <w:sz w:val="20"/>
          <w:szCs w:val="22"/>
        </w:rPr>
        <w:fldChar w:fldCharType="separate"/>
      </w:r>
      <w:r w:rsidR="00541892" w:rsidRPr="00B61948">
        <w:rPr>
          <w:rFonts w:ascii="나눔명조" w:eastAsia="나눔명조" w:hAnsi="나눔명조"/>
          <w:sz w:val="20"/>
        </w:rPr>
        <w:t>(신현중 2014; 이순묵 et al. 2016)</w:t>
      </w:r>
      <w:r w:rsidR="00541892" w:rsidRPr="00B61948">
        <w:rPr>
          <w:rFonts w:ascii="나눔명조" w:eastAsia="나눔명조" w:hAnsi="나눔명조"/>
          <w:sz w:val="20"/>
          <w:szCs w:val="22"/>
        </w:rPr>
        <w:fldChar w:fldCharType="end"/>
      </w:r>
      <w:r w:rsidR="00B36CED" w:rsidRPr="00B61948">
        <w:rPr>
          <w:rFonts w:ascii="나눔명조" w:eastAsia="나눔명조" w:hAnsi="나눔명조"/>
          <w:sz w:val="20"/>
          <w:szCs w:val="22"/>
        </w:rPr>
        <w:t>.</w:t>
      </w:r>
    </w:p>
    <w:p w14:paraId="30FA55C9" w14:textId="2F8B45A9" w:rsidR="00BB2CCE" w:rsidRPr="00B61948" w:rsidRDefault="00BB2CCE" w:rsidP="00265BC3">
      <w:pPr>
        <w:wordWrap/>
        <w:spacing w:before="120" w:after="120" w:line="276" w:lineRule="auto"/>
        <w:rPr>
          <w:rFonts w:eastAsia="나눔명조"/>
          <w:sz w:val="20"/>
          <w:szCs w:val="22"/>
        </w:rPr>
      </w:pPr>
    </w:p>
    <w:p w14:paraId="0CFC2A28" w14:textId="0C1BB80D" w:rsidR="00BB2CCE" w:rsidRPr="00B61948" w:rsidRDefault="00BB2CCE" w:rsidP="00265BC3">
      <w:pPr>
        <w:wordWrap/>
        <w:spacing w:before="120" w:after="120" w:line="276" w:lineRule="auto"/>
        <w:rPr>
          <w:rFonts w:eastAsia="나눔명조"/>
          <w:sz w:val="20"/>
          <w:szCs w:val="22"/>
        </w:rPr>
      </w:pPr>
      <m:oMathPara>
        <m:oMath>
          <m:r>
            <w:rPr>
              <w:rFonts w:ascii="Cambria Math" w:eastAsia="나눔명조" w:hAnsi="Cambria Math" w:hint="eastAsia"/>
              <w:sz w:val="20"/>
              <w:szCs w:val="22"/>
            </w:rPr>
            <m:t>거래적리더</m:t>
          </m:r>
          <m:sSub>
            <m:sSubPr>
              <m:ctrlPr>
                <w:rPr>
                  <w:rFonts w:ascii="Cambria Math" w:eastAsia="나눔명조" w:hAnsi="Cambria Math"/>
                  <w:i/>
                  <w:sz w:val="20"/>
                  <w:szCs w:val="22"/>
                </w:rPr>
              </m:ctrlPr>
            </m:sSubPr>
            <m:e>
              <m:r>
                <w:rPr>
                  <w:rFonts w:ascii="Cambria Math" w:eastAsia="나눔명조" w:hAnsi="Cambria Math" w:hint="eastAsia"/>
                  <w:sz w:val="20"/>
                  <w:szCs w:val="22"/>
                </w:rPr>
                <m:t>십</m:t>
              </m:r>
              <m:ctrlPr>
                <w:rPr>
                  <w:rFonts w:ascii="Cambria Math" w:eastAsia="나눔명조" w:hAnsi="Cambria Math" w:hint="eastAsia"/>
                  <w:i/>
                  <w:sz w:val="20"/>
                  <w:szCs w:val="22"/>
                </w:rPr>
              </m:ctrlPr>
            </m:e>
            <m:sub>
              <m:r>
                <w:rPr>
                  <w:rFonts w:ascii="Cambria Math" w:eastAsia="나눔명조" w:hAnsi="Cambria Math"/>
                  <w:sz w:val="20"/>
                  <w:szCs w:val="22"/>
                </w:rPr>
                <m:t>i</m:t>
              </m:r>
            </m:sub>
          </m:sSub>
          <m:r>
            <w:rPr>
              <w:rFonts w:ascii="Cambria Math" w:eastAsia="나눔명조" w:hAnsi="Cambria Math"/>
              <w:sz w:val="20"/>
              <w:szCs w:val="22"/>
            </w:rPr>
            <m:t>=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1i</m:t>
              </m:r>
            </m:sub>
          </m:sSub>
          <m:r>
            <m:rPr>
              <m:sty m:val="p"/>
            </m:rPr>
            <w:rPr>
              <w:rFonts w:ascii="Cambria Math" w:eastAsia="나눔명조" w:hAnsi="Cambria Math"/>
              <w:sz w:val="20"/>
              <w:szCs w:val="22"/>
            </w:rPr>
            <m:t>×</m:t>
          </m:r>
          <m:r>
            <w:rPr>
              <w:rFonts w:ascii="Cambria Math" w:eastAsia="나눔명조" w:hAnsi="Cambria Math"/>
              <w:sz w:val="20"/>
              <w:szCs w:val="22"/>
            </w:rPr>
            <m:t>0.815+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2i</m:t>
              </m:r>
            </m:sub>
          </m:sSub>
          <m:r>
            <m:rPr>
              <m:sty m:val="p"/>
            </m:rPr>
            <w:rPr>
              <w:rFonts w:ascii="Cambria Math" w:eastAsia="나눔명조" w:hAnsi="Cambria Math"/>
              <w:sz w:val="20"/>
              <w:szCs w:val="22"/>
            </w:rPr>
            <m:t>×</m:t>
          </m:r>
          <m:r>
            <w:rPr>
              <w:rFonts w:ascii="Cambria Math" w:eastAsia="나눔명조" w:hAnsi="Cambria Math"/>
              <w:sz w:val="20"/>
              <w:szCs w:val="22"/>
            </w:rPr>
            <m:t>0.82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4i</m:t>
              </m:r>
            </m:sub>
          </m:sSub>
          <m:r>
            <m:rPr>
              <m:sty m:val="p"/>
            </m:rPr>
            <w:rPr>
              <w:rFonts w:ascii="Cambria Math" w:eastAsia="나눔명조" w:hAnsi="Cambria Math"/>
              <w:sz w:val="20"/>
              <w:szCs w:val="22"/>
            </w:rPr>
            <m:t>×</m:t>
          </m:r>
          <m:r>
            <w:rPr>
              <w:rFonts w:ascii="Cambria Math" w:eastAsia="나눔명조" w:hAnsi="Cambria Math"/>
              <w:sz w:val="20"/>
              <w:szCs w:val="22"/>
            </w:rPr>
            <m:t>0.538+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6i</m:t>
              </m:r>
            </m:sub>
          </m:sSub>
          <m:r>
            <m:rPr>
              <m:sty m:val="p"/>
            </m:rPr>
            <w:rPr>
              <w:rFonts w:ascii="Cambria Math" w:eastAsia="나눔명조" w:hAnsi="Cambria Math"/>
              <w:sz w:val="20"/>
              <w:szCs w:val="22"/>
            </w:rPr>
            <m:t>×</m:t>
          </m:r>
          <m:r>
            <w:rPr>
              <w:rFonts w:ascii="Cambria Math" w:eastAsia="나눔명조" w:hAnsi="Cambria Math"/>
              <w:sz w:val="20"/>
              <w:szCs w:val="22"/>
            </w:rPr>
            <m:t>0.38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7i</m:t>
              </m:r>
            </m:sub>
          </m:sSub>
          <m:r>
            <m:rPr>
              <m:sty m:val="p"/>
            </m:rPr>
            <w:rPr>
              <w:rFonts w:ascii="Cambria Math" w:eastAsia="나눔명조" w:hAnsi="Cambria Math"/>
              <w:sz w:val="20"/>
              <w:szCs w:val="22"/>
            </w:rPr>
            <m:t>×</m:t>
          </m:r>
          <m:r>
            <w:rPr>
              <w:rFonts w:ascii="Cambria Math" w:eastAsia="나눔명조" w:hAnsi="Cambria Math"/>
              <w:sz w:val="20"/>
              <w:szCs w:val="22"/>
            </w:rPr>
            <m:t>0.430</m:t>
          </m:r>
        </m:oMath>
      </m:oMathPara>
    </w:p>
    <w:p w14:paraId="2A3FD4D0" w14:textId="77777777" w:rsidR="001D51F4" w:rsidRPr="00B61948" w:rsidRDefault="001D51F4" w:rsidP="00265BC3">
      <w:pPr>
        <w:wordWrap/>
        <w:spacing w:before="120" w:after="120" w:line="276" w:lineRule="auto"/>
        <w:rPr>
          <w:rFonts w:eastAsia="나눔명조"/>
          <w:sz w:val="20"/>
          <w:szCs w:val="22"/>
        </w:rPr>
      </w:pPr>
    </w:p>
    <w:p w14:paraId="43A78006" w14:textId="4BE7FB61" w:rsidR="00BC5C4A" w:rsidRPr="00B61948" w:rsidRDefault="00BB2CCE" w:rsidP="00265BC3">
      <w:pPr>
        <w:wordWrap/>
        <w:spacing w:before="120" w:after="120" w:line="276" w:lineRule="auto"/>
        <w:rPr>
          <w:rFonts w:eastAsia="나눔명조"/>
          <w:sz w:val="20"/>
          <w:szCs w:val="22"/>
        </w:rPr>
      </w:pPr>
      <w:r w:rsidRPr="00B61948">
        <w:rPr>
          <w:rFonts w:eastAsia="나눔명조"/>
          <w:sz w:val="20"/>
          <w:szCs w:val="22"/>
        </w:rPr>
        <w:t>&lt;</w:t>
      </w:r>
      <w:r w:rsidRPr="00B61948">
        <w:rPr>
          <w:rFonts w:eastAsia="나눔명조" w:hint="eastAsia"/>
          <w:sz w:val="20"/>
          <w:szCs w:val="22"/>
        </w:rPr>
        <w:t>표</w:t>
      </w:r>
      <w:r w:rsidRPr="00B61948">
        <w:rPr>
          <w:rFonts w:eastAsia="나눔명조" w:hint="eastAsia"/>
          <w:sz w:val="20"/>
          <w:szCs w:val="22"/>
        </w:rPr>
        <w:t xml:space="preserve"> </w:t>
      </w:r>
      <w:r w:rsidR="000F4CAE" w:rsidRPr="00B61948">
        <w:rPr>
          <w:rFonts w:eastAsia="나눔명조"/>
          <w:sz w:val="20"/>
          <w:szCs w:val="22"/>
        </w:rPr>
        <w:t>2</w:t>
      </w:r>
      <w:r w:rsidRPr="00B61948">
        <w:rPr>
          <w:rFonts w:eastAsia="나눔명조"/>
          <w:sz w:val="20"/>
          <w:szCs w:val="22"/>
        </w:rPr>
        <w:t>&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분석에서</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표본의</w:t>
      </w:r>
      <w:r w:rsidRPr="00B61948">
        <w:rPr>
          <w:rFonts w:eastAsia="나눔명조" w:hint="eastAsia"/>
          <w:sz w:val="20"/>
          <w:szCs w:val="22"/>
        </w:rPr>
        <w:t xml:space="preserve"> </w:t>
      </w:r>
      <w:proofErr w:type="spellStart"/>
      <w:r w:rsidRPr="00B61948">
        <w:rPr>
          <w:rFonts w:eastAsia="나눔명조" w:hint="eastAsia"/>
          <w:sz w:val="20"/>
          <w:szCs w:val="22"/>
        </w:rPr>
        <w:t>기술통계량을</w:t>
      </w:r>
      <w:proofErr w:type="spellEnd"/>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기여를</w:t>
      </w:r>
      <w:r w:rsidRPr="00B61948">
        <w:rPr>
          <w:rFonts w:eastAsia="나눔명조" w:hint="eastAsia"/>
          <w:sz w:val="20"/>
          <w:szCs w:val="22"/>
        </w:rPr>
        <w:t xml:space="preserve"> </w:t>
      </w:r>
      <w:r w:rsidRPr="00B61948">
        <w:rPr>
          <w:rFonts w:eastAsia="나눔명조" w:hint="eastAsia"/>
          <w:sz w:val="20"/>
          <w:szCs w:val="22"/>
        </w:rPr>
        <w:t>하고자</w:t>
      </w:r>
      <w:r w:rsidRPr="00B61948">
        <w:rPr>
          <w:rFonts w:eastAsia="나눔명조" w:hint="eastAsia"/>
          <w:sz w:val="20"/>
          <w:szCs w:val="22"/>
        </w:rPr>
        <w:t xml:space="preserve"> </w:t>
      </w:r>
      <w:r w:rsidRPr="00B61948">
        <w:rPr>
          <w:rFonts w:eastAsia="나눔명조" w:hint="eastAsia"/>
          <w:sz w:val="20"/>
          <w:szCs w:val="22"/>
        </w:rPr>
        <w:t>한다는</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proofErr w:type="spellStart"/>
      <w:r w:rsidRPr="00B61948">
        <w:rPr>
          <w:rFonts w:eastAsia="나눔명조" w:hint="eastAsia"/>
          <w:sz w:val="20"/>
          <w:szCs w:val="22"/>
        </w:rPr>
        <w:t>비긍정적인</w:t>
      </w:r>
      <w:proofErr w:type="spellEnd"/>
      <w:r w:rsidRPr="00B61948">
        <w:rPr>
          <w:rFonts w:eastAsia="나눔명조" w:hint="eastAsia"/>
          <w:sz w:val="20"/>
          <w:szCs w:val="22"/>
        </w:rPr>
        <w:t xml:space="preserve"> </w:t>
      </w:r>
      <w:r w:rsidRPr="00B61948">
        <w:rPr>
          <w:rFonts w:eastAsia="나눔명조" w:hint="eastAsia"/>
          <w:sz w:val="20"/>
          <w:szCs w:val="22"/>
        </w:rPr>
        <w:t>응답의</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r w:rsidRPr="00B61948">
        <w:rPr>
          <w:rFonts w:eastAsia="나눔명조" w:hint="eastAsia"/>
          <w:sz w:val="20"/>
          <w:szCs w:val="22"/>
        </w:rPr>
        <w:t>측정되었으며</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r w:rsidRPr="00B61948">
        <w:rPr>
          <w:rFonts w:eastAsia="나눔명조"/>
          <w:sz w:val="20"/>
          <w:szCs w:val="22"/>
        </w:rPr>
        <w:t xml:space="preserve">, </w:t>
      </w:r>
      <w:r w:rsidRPr="00B61948">
        <w:rPr>
          <w:rFonts w:eastAsia="나눔명조" w:hint="eastAsia"/>
          <w:sz w:val="20"/>
          <w:szCs w:val="22"/>
        </w:rPr>
        <w:t>성과관리</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는</w:t>
      </w:r>
      <w:r w:rsidRPr="00B61948">
        <w:rPr>
          <w:rFonts w:eastAsia="나눔명조" w:hint="eastAsia"/>
          <w:sz w:val="20"/>
          <w:szCs w:val="22"/>
        </w:rPr>
        <w:t xml:space="preserve"> </w:t>
      </w:r>
      <w:r w:rsidRPr="00B61948">
        <w:rPr>
          <w:rFonts w:eastAsia="나눔명조" w:hint="eastAsia"/>
          <w:sz w:val="20"/>
          <w:szCs w:val="22"/>
        </w:rPr>
        <w:t>이론적인</w:t>
      </w:r>
      <w:r w:rsidRPr="00B61948">
        <w:rPr>
          <w:rFonts w:eastAsia="나눔명조" w:hint="eastAsia"/>
          <w:sz w:val="20"/>
          <w:szCs w:val="22"/>
        </w:rPr>
        <w:t xml:space="preserve"> </w:t>
      </w:r>
      <w:r w:rsidRPr="00B61948">
        <w:rPr>
          <w:rFonts w:eastAsia="나눔명조" w:hint="eastAsia"/>
          <w:sz w:val="20"/>
          <w:szCs w:val="22"/>
        </w:rPr>
        <w:t>개념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설문항들을</w:t>
      </w:r>
      <w:r w:rsidRPr="00B61948">
        <w:rPr>
          <w:rFonts w:eastAsia="나눔명조" w:hint="eastAsia"/>
          <w:sz w:val="20"/>
          <w:szCs w:val="22"/>
        </w:rPr>
        <w:t xml:space="preserve"> </w:t>
      </w:r>
      <w:r w:rsidRPr="00B61948">
        <w:rPr>
          <w:rFonts w:eastAsia="나눔명조" w:hint="eastAsia"/>
          <w:sz w:val="20"/>
          <w:szCs w:val="22"/>
        </w:rPr>
        <w:t>이용해</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추출한</w:t>
      </w:r>
      <w:r w:rsidRPr="00B61948">
        <w:rPr>
          <w:rFonts w:eastAsia="나눔명조" w:hint="eastAsia"/>
          <w:sz w:val="20"/>
          <w:szCs w:val="22"/>
        </w:rPr>
        <w:t xml:space="preserve"> </w:t>
      </w:r>
      <w:r w:rsidRPr="00B61948">
        <w:rPr>
          <w:rFonts w:eastAsia="나눔명조" w:hint="eastAsia"/>
          <w:sz w:val="20"/>
          <w:szCs w:val="22"/>
        </w:rPr>
        <w:t>요인점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사용하였다</w:t>
      </w:r>
      <w:r w:rsidRPr="00B61948">
        <w:rPr>
          <w:rFonts w:eastAsia="나눔명조"/>
          <w:sz w:val="20"/>
          <w:szCs w:val="22"/>
        </w:rPr>
        <w:t xml:space="preserve">. </w:t>
      </w:r>
    </w:p>
    <w:p w14:paraId="411A06CD" w14:textId="4CF1DFF3" w:rsidR="00BB2CCE" w:rsidRPr="00B61948" w:rsidRDefault="00BC5C4A" w:rsidP="00265BC3">
      <w:pPr>
        <w:wordWrap/>
        <w:spacing w:before="120" w:after="120" w:line="276" w:lineRule="auto"/>
        <w:rPr>
          <w:rFonts w:eastAsia="나눔명조"/>
          <w:sz w:val="20"/>
          <w:szCs w:val="22"/>
        </w:rPr>
      </w:pPr>
      <w:r w:rsidRPr="00B61948">
        <w:rPr>
          <w:rFonts w:eastAsia="나눔명조" w:hint="eastAsia"/>
          <w:sz w:val="20"/>
          <w:szCs w:val="22"/>
        </w:rPr>
        <w:t>또한</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변수들을</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hint="eastAsia"/>
          <w:sz w:val="20"/>
          <w:szCs w:val="22"/>
        </w:rPr>
        <w:t>통제하고</w:t>
      </w:r>
      <w:r w:rsidRPr="00B61948">
        <w:rPr>
          <w:rFonts w:eastAsia="나눔명조" w:hint="eastAsia"/>
          <w:sz w:val="20"/>
          <w:szCs w:val="22"/>
        </w:rPr>
        <w:t xml:space="preserve"> </w:t>
      </w:r>
      <w:r w:rsidRPr="00B61948">
        <w:rPr>
          <w:rFonts w:eastAsia="나눔명조" w:hint="eastAsia"/>
          <w:sz w:val="20"/>
          <w:szCs w:val="22"/>
        </w:rPr>
        <w:t>있다</w:t>
      </w:r>
      <w:r w:rsidR="005302F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A6pctnIJ","properties":{"formattedCitation":"(Moynihan and Pandey 2007; \\uc0\\u44608{}\\uc0\\u51116{}\\uc0\\u54805{} et al. 2020)","plainCitation":"(Moynihan and Pandey 2007; </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noteIndex":0}</w:instrText>
      </w:r>
      <w:r w:rsidR="005302F9" w:rsidRPr="00B61948">
        <w:rPr>
          <w:rFonts w:eastAsia="나눔명조"/>
          <w:sz w:val="20"/>
          <w:szCs w:val="22"/>
        </w:rPr>
        <w:instrText>,"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439,"uris":["http://zotero.org/users/5210800/items/7JZMTNPA"],"uri":["http://zotero.org/users/5210800/items/7JZMTNPA"],"itemData":{"id":</w:instrText>
      </w:r>
      <w:r w:rsidR="005302F9" w:rsidRPr="00B61948">
        <w:rPr>
          <w:rFonts w:eastAsia="나눔명조" w:hint="eastAsia"/>
          <w:sz w:val="20"/>
          <w:szCs w:val="22"/>
        </w:rPr>
        <w:instrText>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 xml:space="preserve">","given":""}],"issued":{"date-parts":[["2020",11]]}}}],"schema":"https://github.com/citation-style-language/schema/raw/master/csl-citation.json"} </w:instrText>
      </w:r>
      <w:r w:rsidR="005302F9" w:rsidRPr="00B61948">
        <w:rPr>
          <w:rFonts w:eastAsia="나눔명조"/>
          <w:sz w:val="20"/>
          <w:szCs w:val="22"/>
        </w:rPr>
        <w:fldChar w:fldCharType="separate"/>
      </w:r>
      <w:r w:rsidR="005302F9" w:rsidRPr="003820D2">
        <w:rPr>
          <w:rFonts w:eastAsia="나눔명조"/>
          <w:sz w:val="20"/>
          <w:szCs w:val="22"/>
        </w:rPr>
        <w:t xml:space="preserve">(Moynihan </w:t>
      </w:r>
      <w:r w:rsidR="00A04BB2">
        <w:rPr>
          <w:rFonts w:eastAsia="나눔명조"/>
          <w:sz w:val="20"/>
          <w:szCs w:val="22"/>
        </w:rPr>
        <w:t>&amp;</w:t>
      </w:r>
      <w:r w:rsidR="005302F9" w:rsidRPr="003820D2">
        <w:rPr>
          <w:rFonts w:eastAsia="나눔명조"/>
          <w:sz w:val="20"/>
          <w:szCs w:val="22"/>
        </w:rPr>
        <w:t xml:space="preserve"> Pandey</w:t>
      </w:r>
      <w:r w:rsidR="00462281">
        <w:rPr>
          <w:rFonts w:eastAsia="나눔명조"/>
          <w:sz w:val="20"/>
          <w:szCs w:val="22"/>
        </w:rPr>
        <w:t>,</w:t>
      </w:r>
      <w:r w:rsidR="005302F9" w:rsidRPr="003820D2">
        <w:rPr>
          <w:rFonts w:eastAsia="나눔명조"/>
          <w:sz w:val="20"/>
          <w:szCs w:val="22"/>
        </w:rPr>
        <w:t xml:space="preserve"> 2007; </w:t>
      </w:r>
      <w:r w:rsidR="005302F9" w:rsidRPr="003820D2">
        <w:rPr>
          <w:rFonts w:eastAsia="나눔명조" w:hint="eastAsia"/>
          <w:sz w:val="20"/>
          <w:szCs w:val="22"/>
        </w:rPr>
        <w:t>김재형</w:t>
      </w:r>
      <w:r w:rsidR="00462281">
        <w:rPr>
          <w:rFonts w:eastAsia="나눔명조"/>
          <w:sz w:val="20"/>
          <w:szCs w:val="22"/>
        </w:rPr>
        <w:t xml:space="preserve"> </w:t>
      </w:r>
      <w:r w:rsidR="00462281">
        <w:rPr>
          <w:rFonts w:eastAsia="나눔명조" w:hint="eastAsia"/>
          <w:sz w:val="20"/>
          <w:szCs w:val="22"/>
        </w:rPr>
        <w:t>외</w:t>
      </w:r>
      <w:r w:rsidR="00462281">
        <w:rPr>
          <w:rFonts w:eastAsia="나눔명조" w:hint="eastAsia"/>
          <w:sz w:val="20"/>
          <w:szCs w:val="22"/>
        </w:rPr>
        <w:t>,</w:t>
      </w:r>
      <w:r w:rsidR="005302F9" w:rsidRPr="003820D2">
        <w:rPr>
          <w:rFonts w:eastAsia="나눔명조"/>
          <w:sz w:val="20"/>
          <w:szCs w:val="22"/>
        </w:rPr>
        <w:t xml:space="preserve"> 2020)</w:t>
      </w:r>
      <w:r w:rsidR="005302F9" w:rsidRPr="00B61948">
        <w:rPr>
          <w:rFonts w:eastAsia="나눔명조"/>
          <w:sz w:val="20"/>
          <w:szCs w:val="22"/>
        </w:rPr>
        <w:fldChar w:fldCharType="end"/>
      </w:r>
      <w:commentRangeStart w:id="8"/>
      <w:commentRangeEnd w:id="8"/>
      <w:r w:rsidR="00744673" w:rsidRPr="003820D2">
        <w:rPr>
          <w:rFonts w:eastAsia="나눔명조"/>
          <w:sz w:val="20"/>
          <w:szCs w:val="22"/>
        </w:rPr>
        <w:commentReference w:id="8"/>
      </w:r>
      <w:r w:rsidRPr="00B61948">
        <w:rPr>
          <w:rFonts w:eastAsia="나눔명조" w:hint="eastAsia"/>
          <w:sz w:val="20"/>
          <w:szCs w:val="22"/>
        </w:rPr>
        <w:t>.</w:t>
      </w:r>
      <w:r w:rsidRPr="00B61948">
        <w:rPr>
          <w:rFonts w:eastAsia="나눔명조"/>
          <w:sz w:val="20"/>
          <w:szCs w:val="22"/>
        </w:rPr>
        <w:t xml:space="preserve"> </w:t>
      </w:r>
      <w:r w:rsidR="00BB2CCE" w:rsidRPr="00B61948">
        <w:rPr>
          <w:rFonts w:eastAsia="나눔명조" w:hint="eastAsia"/>
          <w:sz w:val="20"/>
          <w:szCs w:val="22"/>
        </w:rPr>
        <w:t>성별은</w:t>
      </w:r>
      <w:r w:rsidR="00BB2CCE" w:rsidRPr="00B61948">
        <w:rPr>
          <w:rFonts w:eastAsia="나눔명조" w:hint="eastAsia"/>
          <w:sz w:val="20"/>
          <w:szCs w:val="22"/>
        </w:rPr>
        <w:t xml:space="preserve"> </w:t>
      </w:r>
      <w:r w:rsidR="00BB2CCE" w:rsidRPr="00B61948">
        <w:rPr>
          <w:rFonts w:eastAsia="나눔명조" w:hint="eastAsia"/>
          <w:sz w:val="20"/>
          <w:szCs w:val="22"/>
        </w:rPr>
        <w:t>여성을</w:t>
      </w:r>
      <w:r w:rsidR="00BB2CCE" w:rsidRPr="00B61948">
        <w:rPr>
          <w:rFonts w:eastAsia="나눔명조" w:hint="eastAsia"/>
          <w:sz w:val="20"/>
          <w:szCs w:val="22"/>
        </w:rPr>
        <w:t xml:space="preserve"> </w:t>
      </w:r>
      <w:r w:rsidR="00BB2CCE" w:rsidRPr="00B61948">
        <w:rPr>
          <w:rFonts w:eastAsia="나눔명조"/>
          <w:sz w:val="20"/>
          <w:szCs w:val="22"/>
        </w:rPr>
        <w:t xml:space="preserve">1, </w:t>
      </w:r>
      <w:r w:rsidR="00BB2CCE" w:rsidRPr="00B61948">
        <w:rPr>
          <w:rFonts w:eastAsia="나눔명조" w:hint="eastAsia"/>
          <w:sz w:val="20"/>
          <w:szCs w:val="22"/>
        </w:rPr>
        <w:t>남성을</w:t>
      </w:r>
      <w:r w:rsidR="00BB2CCE" w:rsidRPr="00B61948">
        <w:rPr>
          <w:rFonts w:eastAsia="나눔명조" w:hint="eastAsia"/>
          <w:sz w:val="20"/>
          <w:szCs w:val="22"/>
        </w:rPr>
        <w:t xml:space="preserve"> </w:t>
      </w:r>
      <w:r w:rsidR="00BB2CCE" w:rsidRPr="00B61948">
        <w:rPr>
          <w:rFonts w:eastAsia="나눔명조"/>
          <w:sz w:val="20"/>
          <w:szCs w:val="22"/>
        </w:rPr>
        <w:t>0</w:t>
      </w:r>
      <w:r w:rsidR="00BB2CCE" w:rsidRPr="00B61948">
        <w:rPr>
          <w:rFonts w:eastAsia="나눔명조" w:hint="eastAsia"/>
          <w:sz w:val="20"/>
          <w:szCs w:val="22"/>
        </w:rPr>
        <w:t>으로</w:t>
      </w:r>
      <w:r w:rsidR="00BB2CCE" w:rsidRPr="00B61948">
        <w:rPr>
          <w:rFonts w:eastAsia="나눔명조" w:hint="eastAsia"/>
          <w:sz w:val="20"/>
          <w:szCs w:val="22"/>
        </w:rPr>
        <w:t xml:space="preserve"> </w:t>
      </w:r>
      <w:r w:rsidR="00BB2CCE" w:rsidRPr="00B61948">
        <w:rPr>
          <w:rFonts w:eastAsia="나눔명조" w:hint="eastAsia"/>
          <w:sz w:val="20"/>
          <w:szCs w:val="22"/>
        </w:rPr>
        <w:t>하는</w:t>
      </w:r>
      <w:r w:rsidR="00BB2CCE" w:rsidRPr="00B61948">
        <w:rPr>
          <w:rFonts w:eastAsia="나눔명조" w:hint="eastAsia"/>
          <w:sz w:val="20"/>
          <w:szCs w:val="22"/>
        </w:rPr>
        <w:t xml:space="preserve"> </w:t>
      </w:r>
      <w:proofErr w:type="spellStart"/>
      <w:r w:rsidR="00BB2CCE" w:rsidRPr="00B61948">
        <w:rPr>
          <w:rFonts w:eastAsia="나눔명조" w:hint="eastAsia"/>
          <w:sz w:val="20"/>
          <w:szCs w:val="22"/>
        </w:rPr>
        <w:t>이항변수이며</w:t>
      </w:r>
      <w:proofErr w:type="spellEnd"/>
      <w:r w:rsidR="00BB2CCE" w:rsidRPr="00B61948">
        <w:rPr>
          <w:rFonts w:eastAsia="나눔명조"/>
          <w:sz w:val="20"/>
          <w:szCs w:val="22"/>
        </w:rPr>
        <w:t xml:space="preserve">, </w:t>
      </w:r>
      <w:r w:rsidR="00BB2CCE" w:rsidRPr="00B61948">
        <w:rPr>
          <w:rFonts w:eastAsia="나눔명조" w:hint="eastAsia"/>
          <w:sz w:val="20"/>
          <w:szCs w:val="22"/>
        </w:rPr>
        <w:t>연령은</w:t>
      </w:r>
      <w:r w:rsidR="00BB2CCE" w:rsidRPr="00B61948">
        <w:rPr>
          <w:rFonts w:eastAsia="나눔명조" w:hint="eastAsia"/>
          <w:sz w:val="20"/>
          <w:szCs w:val="22"/>
        </w:rPr>
        <w:t xml:space="preserve"> </w:t>
      </w:r>
      <w:r w:rsidR="00BB2CCE" w:rsidRPr="00B61948">
        <w:rPr>
          <w:rFonts w:eastAsia="나눔명조"/>
          <w:sz w:val="20"/>
          <w:szCs w:val="22"/>
        </w:rPr>
        <w:t>20</w:t>
      </w:r>
      <w:r w:rsidR="00BB2CCE" w:rsidRPr="00B61948">
        <w:rPr>
          <w:rFonts w:eastAsia="나눔명조" w:hint="eastAsia"/>
          <w:sz w:val="20"/>
          <w:szCs w:val="22"/>
        </w:rPr>
        <w:t>대</w:t>
      </w:r>
      <w:r w:rsidR="00BB2CCE" w:rsidRPr="00B61948">
        <w:rPr>
          <w:rFonts w:eastAsia="나눔명조"/>
          <w:sz w:val="20"/>
          <w:szCs w:val="22"/>
        </w:rPr>
        <w:t>, 30</w:t>
      </w:r>
      <w:r w:rsidR="00BB2CCE" w:rsidRPr="00B61948">
        <w:rPr>
          <w:rFonts w:eastAsia="나눔명조" w:hint="eastAsia"/>
          <w:sz w:val="20"/>
          <w:szCs w:val="22"/>
        </w:rPr>
        <w:t>대</w:t>
      </w:r>
      <w:r w:rsidR="00BB2CCE" w:rsidRPr="00B61948">
        <w:rPr>
          <w:rFonts w:eastAsia="나눔명조"/>
          <w:sz w:val="20"/>
          <w:szCs w:val="22"/>
        </w:rPr>
        <w:t>, 40</w:t>
      </w:r>
      <w:r w:rsidR="00BB2CCE" w:rsidRPr="00B61948">
        <w:rPr>
          <w:rFonts w:eastAsia="나눔명조" w:hint="eastAsia"/>
          <w:sz w:val="20"/>
          <w:szCs w:val="22"/>
        </w:rPr>
        <w:t>대</w:t>
      </w:r>
      <w:r w:rsidR="00BB2CCE" w:rsidRPr="00B61948">
        <w:rPr>
          <w:rFonts w:eastAsia="나눔명조"/>
          <w:sz w:val="20"/>
          <w:szCs w:val="22"/>
        </w:rPr>
        <w:t xml:space="preserve">, </w:t>
      </w:r>
      <w:r w:rsidR="00BB2CCE" w:rsidRPr="00B61948">
        <w:rPr>
          <w:rFonts w:eastAsia="나눔명조" w:hint="eastAsia"/>
          <w:sz w:val="20"/>
          <w:szCs w:val="22"/>
        </w:rPr>
        <w:t>그리고</w:t>
      </w:r>
      <w:r w:rsidR="00BB2CCE" w:rsidRPr="00B61948">
        <w:rPr>
          <w:rFonts w:eastAsia="나눔명조" w:hint="eastAsia"/>
          <w:sz w:val="20"/>
          <w:szCs w:val="22"/>
        </w:rPr>
        <w:t xml:space="preserve"> </w:t>
      </w:r>
      <w:r w:rsidR="00BB2CCE" w:rsidRPr="00B61948">
        <w:rPr>
          <w:rFonts w:eastAsia="나눔명조"/>
          <w:sz w:val="20"/>
          <w:szCs w:val="22"/>
        </w:rPr>
        <w:t>50</w:t>
      </w:r>
      <w:r w:rsidR="00BB2CCE" w:rsidRPr="00B61948">
        <w:rPr>
          <w:rFonts w:eastAsia="나눔명조" w:hint="eastAsia"/>
          <w:sz w:val="20"/>
          <w:szCs w:val="22"/>
        </w:rPr>
        <w:t>대</w:t>
      </w:r>
      <w:r w:rsidR="00BB2CCE" w:rsidRPr="00B61948">
        <w:rPr>
          <w:rFonts w:eastAsia="나눔명조" w:hint="eastAsia"/>
          <w:sz w:val="20"/>
          <w:szCs w:val="22"/>
        </w:rPr>
        <w:t xml:space="preserve"> </w:t>
      </w:r>
      <w:r w:rsidR="00BB2CCE" w:rsidRPr="00B61948">
        <w:rPr>
          <w:rFonts w:eastAsia="나눔명조" w:hint="eastAsia"/>
          <w:sz w:val="20"/>
          <w:szCs w:val="22"/>
        </w:rPr>
        <w:t>이상으로</w:t>
      </w:r>
      <w:r w:rsidR="00BB2CCE" w:rsidRPr="00B61948">
        <w:rPr>
          <w:rFonts w:eastAsia="나눔명조" w:hint="eastAsia"/>
          <w:sz w:val="20"/>
          <w:szCs w:val="22"/>
        </w:rPr>
        <w:t xml:space="preserve"> </w:t>
      </w:r>
      <w:r w:rsidR="00BB2CCE" w:rsidRPr="00B61948">
        <w:rPr>
          <w:rFonts w:eastAsia="나눔명조"/>
          <w:sz w:val="20"/>
          <w:szCs w:val="22"/>
        </w:rPr>
        <w:t>4</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26AFA"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혼인상태는</w:t>
      </w:r>
      <w:r w:rsidR="00BB2CCE" w:rsidRPr="00B61948">
        <w:rPr>
          <w:rFonts w:eastAsia="나눔명조" w:hint="eastAsia"/>
          <w:sz w:val="20"/>
          <w:szCs w:val="22"/>
        </w:rPr>
        <w:t xml:space="preserve"> </w:t>
      </w:r>
      <w:r w:rsidR="00BB2CCE" w:rsidRPr="00B61948">
        <w:rPr>
          <w:rFonts w:eastAsia="나눔명조" w:hint="eastAsia"/>
          <w:sz w:val="20"/>
          <w:szCs w:val="22"/>
        </w:rPr>
        <w:t>미혼과</w:t>
      </w:r>
      <w:r w:rsidR="00BB2CCE" w:rsidRPr="00B61948">
        <w:rPr>
          <w:rFonts w:eastAsia="나눔명조" w:hint="eastAsia"/>
          <w:sz w:val="20"/>
          <w:szCs w:val="22"/>
        </w:rPr>
        <w:t xml:space="preserve"> </w:t>
      </w:r>
      <w:r w:rsidR="00BB2CCE" w:rsidRPr="00B61948">
        <w:rPr>
          <w:rFonts w:eastAsia="나눔명조" w:hint="eastAsia"/>
          <w:sz w:val="20"/>
          <w:szCs w:val="22"/>
        </w:rPr>
        <w:t>기혼으로</w:t>
      </w:r>
      <w:r w:rsidR="00BB2CCE" w:rsidRPr="00B61948">
        <w:rPr>
          <w:rFonts w:eastAsia="나눔명조" w:hint="eastAsia"/>
          <w:sz w:val="20"/>
          <w:szCs w:val="22"/>
        </w:rPr>
        <w:t xml:space="preserve"> </w:t>
      </w:r>
      <w:r w:rsidR="00BB2CCE" w:rsidRPr="00B61948">
        <w:rPr>
          <w:rFonts w:eastAsia="나눔명조" w:hint="eastAsia"/>
          <w:sz w:val="20"/>
          <w:szCs w:val="22"/>
        </w:rPr>
        <w:t>측정된</w:t>
      </w:r>
      <w:r w:rsidR="00BB2CCE" w:rsidRPr="00B61948">
        <w:rPr>
          <w:rFonts w:eastAsia="나눔명조" w:hint="eastAsia"/>
          <w:sz w:val="20"/>
          <w:szCs w:val="22"/>
        </w:rPr>
        <w:t xml:space="preserve"> </w:t>
      </w:r>
      <w:proofErr w:type="spellStart"/>
      <w:r w:rsidR="00BB2CCE" w:rsidRPr="00B61948">
        <w:rPr>
          <w:rFonts w:eastAsia="나눔명조" w:hint="eastAsia"/>
          <w:sz w:val="20"/>
          <w:szCs w:val="22"/>
        </w:rPr>
        <w:t>이항변수이며</w:t>
      </w:r>
      <w:proofErr w:type="spellEnd"/>
      <w:r w:rsidR="00BB2CCE" w:rsidRPr="00B61948">
        <w:rPr>
          <w:rFonts w:eastAsia="나눔명조"/>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는</w:t>
      </w:r>
      <w:r w:rsidR="00BB2CCE" w:rsidRPr="00B61948">
        <w:rPr>
          <w:rFonts w:eastAsia="나눔명조" w:hint="eastAsia"/>
          <w:sz w:val="20"/>
          <w:szCs w:val="22"/>
        </w:rPr>
        <w:t xml:space="preserve"> </w:t>
      </w:r>
      <w:r w:rsidR="00BB2CCE" w:rsidRPr="00B61948">
        <w:rPr>
          <w:rFonts w:eastAsia="나눔명조" w:hint="eastAsia"/>
          <w:sz w:val="20"/>
          <w:szCs w:val="22"/>
        </w:rPr>
        <w:t>응답자의</w:t>
      </w:r>
      <w:r w:rsidR="00BB2CCE" w:rsidRPr="00B61948">
        <w:rPr>
          <w:rFonts w:eastAsia="나눔명조" w:hint="eastAsia"/>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학력</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고졸</w:t>
      </w:r>
      <w:r w:rsidR="00BB2CCE" w:rsidRPr="00B61948">
        <w:rPr>
          <w:rFonts w:eastAsia="나눔명조" w:hint="eastAsia"/>
          <w:sz w:val="20"/>
          <w:szCs w:val="22"/>
        </w:rPr>
        <w:t xml:space="preserve"> </w:t>
      </w:r>
      <w:r w:rsidR="00BB2CCE" w:rsidRPr="00B61948">
        <w:rPr>
          <w:rFonts w:eastAsia="나눔명조" w:hint="eastAsia"/>
          <w:sz w:val="20"/>
          <w:szCs w:val="22"/>
        </w:rPr>
        <w:t>이하</w:t>
      </w:r>
      <w:r w:rsidR="00BB2CCE" w:rsidRPr="00B61948">
        <w:rPr>
          <w:rFonts w:eastAsia="나눔명조"/>
          <w:sz w:val="20"/>
          <w:szCs w:val="22"/>
        </w:rPr>
        <w:t xml:space="preserve">, </w:t>
      </w:r>
      <w:r w:rsidR="00BB2CCE" w:rsidRPr="00B61948">
        <w:rPr>
          <w:rFonts w:eastAsia="나눔명조" w:hint="eastAsia"/>
          <w:sz w:val="20"/>
          <w:szCs w:val="22"/>
        </w:rPr>
        <w:t>전문대</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대학</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석사</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박사</w:t>
      </w:r>
      <w:r w:rsidR="00BB2CCE" w:rsidRPr="00B61948">
        <w:rPr>
          <w:rFonts w:eastAsia="나눔명조" w:hint="eastAsia"/>
          <w:sz w:val="20"/>
          <w:szCs w:val="22"/>
        </w:rPr>
        <w:t xml:space="preserve"> </w:t>
      </w:r>
      <w:r w:rsidR="00BB2CCE" w:rsidRPr="00B61948">
        <w:rPr>
          <w:rFonts w:eastAsia="나눔명조" w:hint="eastAsia"/>
          <w:sz w:val="20"/>
          <w:szCs w:val="22"/>
        </w:rPr>
        <w:t>졸업으로</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며</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직급은</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낮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9</w:t>
      </w:r>
      <w:r w:rsidR="00BB2CCE" w:rsidRPr="00B61948">
        <w:rPr>
          <w:rFonts w:eastAsia="나눔명조" w:hint="eastAsia"/>
          <w:sz w:val="20"/>
          <w:szCs w:val="22"/>
        </w:rPr>
        <w:t>급부터</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높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급까지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근무시간과</w:t>
      </w:r>
      <w:r w:rsidR="00BB2CCE" w:rsidRPr="00B61948">
        <w:rPr>
          <w:rFonts w:eastAsia="나눔명조" w:hint="eastAsia"/>
          <w:sz w:val="20"/>
          <w:szCs w:val="22"/>
        </w:rPr>
        <w:t xml:space="preserve"> </w:t>
      </w:r>
      <w:proofErr w:type="spellStart"/>
      <w:r w:rsidR="00BB2CCE" w:rsidRPr="00B61948">
        <w:rPr>
          <w:rFonts w:eastAsia="나눔명조" w:hint="eastAsia"/>
          <w:sz w:val="20"/>
          <w:szCs w:val="22"/>
        </w:rPr>
        <w:t>주평균</w:t>
      </w:r>
      <w:proofErr w:type="spellEnd"/>
      <w:r w:rsidR="00BB2CCE" w:rsidRPr="00B61948">
        <w:rPr>
          <w:rFonts w:eastAsia="나눔명조" w:hint="eastAsia"/>
          <w:sz w:val="20"/>
          <w:szCs w:val="22"/>
        </w:rPr>
        <w:t xml:space="preserve"> </w:t>
      </w:r>
      <w:r w:rsidR="00BB2CCE" w:rsidRPr="00B61948">
        <w:rPr>
          <w:rFonts w:eastAsia="나눔명조" w:hint="eastAsia"/>
          <w:sz w:val="20"/>
          <w:szCs w:val="22"/>
        </w:rPr>
        <w:t>초과근무시간</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각각</w:t>
      </w:r>
      <w:r w:rsidR="00BB2CCE" w:rsidRPr="00B61948">
        <w:rPr>
          <w:rFonts w:eastAsia="나눔명조" w:hint="eastAsia"/>
          <w:sz w:val="20"/>
          <w:szCs w:val="22"/>
        </w:rPr>
        <w:t xml:space="preserve"> </w:t>
      </w:r>
      <w:r w:rsidR="00BB2CCE" w:rsidRPr="00B61948">
        <w:rPr>
          <w:rFonts w:eastAsia="나눔명조" w:hint="eastAsia"/>
          <w:sz w:val="20"/>
          <w:szCs w:val="22"/>
        </w:rPr>
        <w:lastRenderedPageBreak/>
        <w:t>응답한</w:t>
      </w:r>
      <w:r w:rsidR="00BB2CCE" w:rsidRPr="00B61948">
        <w:rPr>
          <w:rFonts w:eastAsia="나눔명조" w:hint="eastAsia"/>
          <w:sz w:val="20"/>
          <w:szCs w:val="22"/>
        </w:rPr>
        <w:t xml:space="preserve"> </w:t>
      </w:r>
      <w:r w:rsidR="00BB2CCE" w:rsidRPr="00B61948">
        <w:rPr>
          <w:rFonts w:eastAsia="나눔명조" w:hint="eastAsia"/>
          <w:sz w:val="20"/>
          <w:szCs w:val="22"/>
        </w:rPr>
        <w:t>시점으로부터</w:t>
      </w:r>
      <w:r w:rsidR="00BB2CCE" w:rsidRPr="00B61948">
        <w:rPr>
          <w:rFonts w:eastAsia="나눔명조" w:hint="eastAsia"/>
          <w:sz w:val="20"/>
          <w:szCs w:val="22"/>
        </w:rPr>
        <w:t xml:space="preserve"> </w:t>
      </w:r>
      <w:r w:rsidR="00BB2CCE" w:rsidRPr="00B61948">
        <w:rPr>
          <w:rFonts w:eastAsia="나눔명조" w:hint="eastAsia"/>
          <w:sz w:val="20"/>
          <w:szCs w:val="22"/>
        </w:rPr>
        <w:t>지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개월</w:t>
      </w:r>
      <w:r w:rsidR="00BB2CCE" w:rsidRPr="00B61948">
        <w:rPr>
          <w:rFonts w:eastAsia="나눔명조" w:hint="eastAsia"/>
          <w:sz w:val="20"/>
          <w:szCs w:val="22"/>
        </w:rPr>
        <w:t xml:space="preserve"> </w:t>
      </w:r>
      <w:r w:rsidR="00BB2CCE" w:rsidRPr="00B61948">
        <w:rPr>
          <w:rFonts w:eastAsia="나눔명조" w:hint="eastAsia"/>
          <w:sz w:val="20"/>
          <w:szCs w:val="22"/>
        </w:rPr>
        <w:t>간</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주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시간을</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것으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부터</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까지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w:t>
      </w:r>
    </w:p>
    <w:p w14:paraId="788B1C55" w14:textId="16AC6A6F" w:rsidR="001D51F4" w:rsidRPr="00B61948" w:rsidRDefault="001D51F4" w:rsidP="00265BC3">
      <w:pPr>
        <w:wordWrap/>
        <w:spacing w:before="120" w:after="120" w:line="276" w:lineRule="auto"/>
        <w:rPr>
          <w:rFonts w:eastAsia="나눔명조"/>
          <w:sz w:val="20"/>
          <w:szCs w:val="22"/>
        </w:rPr>
      </w:pPr>
    </w:p>
    <w:p w14:paraId="14F339C2" w14:textId="286B10B3" w:rsidR="00BB2CCE" w:rsidRPr="003820D2" w:rsidRDefault="00BB2CCE" w:rsidP="00265BC3">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표</w:t>
      </w:r>
      <w:r w:rsidR="000F4CAE" w:rsidRPr="003820D2">
        <w:rPr>
          <w:rFonts w:ascii="나눔명조" w:eastAsia="나눔명조" w:hAnsi="나눔명조" w:hint="eastAsia"/>
          <w:i w:val="0"/>
          <w:iCs w:val="0"/>
          <w:color w:val="auto"/>
          <w:sz w:val="20"/>
          <w:szCs w:val="20"/>
        </w:rPr>
        <w:t xml:space="preserve"> </w:t>
      </w:r>
      <w:r w:rsidR="000F4CAE" w:rsidRPr="003820D2">
        <w:rPr>
          <w:rFonts w:ascii="나눔명조" w:eastAsia="나눔명조" w:hAnsi="나눔명조"/>
          <w:i w:val="0"/>
          <w:iCs w:val="0"/>
          <w:color w:val="auto"/>
          <w:sz w:val="20"/>
          <w:szCs w:val="20"/>
        </w:rPr>
        <w:t>2</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표본의</w:t>
      </w:r>
      <w:r w:rsidRPr="003820D2">
        <w:rPr>
          <w:rFonts w:ascii="나눔명조" w:eastAsia="나눔명조" w:hAnsi="나눔명조"/>
          <w:i w:val="0"/>
          <w:iCs w:val="0"/>
          <w:color w:val="auto"/>
          <w:sz w:val="20"/>
          <w:szCs w:val="20"/>
        </w:rPr>
        <w:t xml:space="preserve"> </w:t>
      </w:r>
      <w:proofErr w:type="spellStart"/>
      <w:r w:rsidRPr="003820D2">
        <w:rPr>
          <w:rFonts w:ascii="나눔명조" w:eastAsia="나눔명조" w:hAnsi="나눔명조" w:hint="eastAsia"/>
          <w:i w:val="0"/>
          <w:iCs w:val="0"/>
          <w:color w:val="auto"/>
          <w:sz w:val="20"/>
          <w:szCs w:val="20"/>
        </w:rPr>
        <w:t>기술통계량</w:t>
      </w:r>
      <w:proofErr w:type="spellEnd"/>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00B61948" w:rsidRPr="00B61948" w14:paraId="6DF762BE" w14:textId="77777777" w:rsidTr="00BB2CCE">
        <w:trPr>
          <w:trHeight w:val="516"/>
          <w:jc w:val="center"/>
        </w:trPr>
        <w:tc>
          <w:tcPr>
            <w:tcW w:w="2690"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5265ACD9" w14:textId="77B6C660" w:rsidR="00BB2CCE" w:rsidRPr="00B61948" w:rsidRDefault="00BB2CCE" w:rsidP="00265BC3">
            <w:pPr>
              <w:wordWrap/>
              <w:spacing w:after="0" w:line="240" w:lineRule="auto"/>
              <w:jc w:val="center"/>
              <w:rPr>
                <w:rFonts w:eastAsia="나눔명조"/>
                <w:sz w:val="20"/>
                <w:szCs w:val="22"/>
              </w:rPr>
            </w:pPr>
            <w:proofErr w:type="spellStart"/>
            <w:r w:rsidRPr="00B61948">
              <w:rPr>
                <w:rFonts w:eastAsia="나눔명조" w:hint="eastAsia"/>
                <w:sz w:val="20"/>
                <w:szCs w:val="22"/>
              </w:rPr>
              <w:t>변수명</w:t>
            </w:r>
            <w:proofErr w:type="spellEnd"/>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1A4D0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관측치</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4AF01AF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평균</w:t>
            </w:r>
          </w:p>
        </w:tc>
        <w:tc>
          <w:tcPr>
            <w:tcW w:w="1049"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847742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표준편차</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683F26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중앙값</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9B8AB4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소값</w:t>
            </w:r>
          </w:p>
        </w:tc>
        <w:tc>
          <w:tcPr>
            <w:tcW w:w="93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1C907C2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대값</w:t>
            </w:r>
          </w:p>
        </w:tc>
      </w:tr>
      <w:tr w:rsidR="00B61948" w:rsidRPr="00B61948" w14:paraId="01DF9DEE" w14:textId="77777777" w:rsidTr="00BB2CCE">
        <w:trPr>
          <w:trHeight w:val="516"/>
          <w:jc w:val="center"/>
        </w:trPr>
        <w:tc>
          <w:tcPr>
            <w:tcW w:w="2690" w:type="dxa"/>
            <w:tcBorders>
              <w:top w:val="single" w:sz="1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469401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공공봉사동기</w:t>
            </w:r>
            <w:r w:rsidRPr="00B61948">
              <w:rPr>
                <w:rFonts w:eastAsia="나눔명조"/>
                <w:sz w:val="20"/>
                <w:szCs w:val="22"/>
              </w:rPr>
              <w:t xml:space="preserve">: </w:t>
            </w:r>
            <w:r w:rsidRPr="00B61948">
              <w:rPr>
                <w:rFonts w:eastAsia="나눔명조"/>
                <w:sz w:val="20"/>
                <w:szCs w:val="22"/>
              </w:rPr>
              <w:br/>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기여</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71A679E"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4,339</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B05EAA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7</w:t>
            </w:r>
          </w:p>
        </w:tc>
        <w:tc>
          <w:tcPr>
            <w:tcW w:w="1049"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D088CE4"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1200D0"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B5FA4F"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00</w:t>
            </w:r>
          </w:p>
        </w:tc>
        <w:tc>
          <w:tcPr>
            <w:tcW w:w="936" w:type="dxa"/>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550A53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r>
      <w:tr w:rsidR="00B61948" w:rsidRPr="00B61948" w14:paraId="7E870E73"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ABA70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D7EA62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EBA023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0F3A0B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D6A6BA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6B1666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4EB12FE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8</w:t>
            </w:r>
          </w:p>
        </w:tc>
      </w:tr>
      <w:tr w:rsidR="00B61948" w:rsidRPr="00B61948" w14:paraId="4022D499"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E423CB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1F80A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97A0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9035D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1385CC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2</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BA01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85</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6249B1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42</w:t>
            </w:r>
          </w:p>
        </w:tc>
      </w:tr>
      <w:tr w:rsidR="00B61948" w:rsidRPr="00B61948" w14:paraId="577A476B"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342C95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432438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7556BB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12CF0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9D478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2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3CE46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8</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B77A17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19</w:t>
            </w:r>
          </w:p>
        </w:tc>
      </w:tr>
      <w:tr w:rsidR="00B61948" w:rsidRPr="00B61948" w14:paraId="43C54FF4"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912B10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과관리</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1D6B1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A281F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60991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1DD5E8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47FEE6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1</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2AE8E5D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9</w:t>
            </w:r>
          </w:p>
        </w:tc>
      </w:tr>
      <w:tr w:rsidR="00B61948" w:rsidRPr="00B61948" w14:paraId="49860AA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39912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27A5B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B1398C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D80A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1C157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06FFC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23</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348C3A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2</w:t>
            </w:r>
          </w:p>
        </w:tc>
      </w:tr>
      <w:tr w:rsidR="00B61948" w:rsidRPr="00B61948" w14:paraId="555A39BD"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3653524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5875A2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49B9D5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F0959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8A65F3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9EEF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6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95B0EF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48</w:t>
            </w:r>
          </w:p>
        </w:tc>
      </w:tr>
      <w:tr w:rsidR="00B61948" w:rsidRPr="00B61948" w14:paraId="3063E072"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165F09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별</w:t>
            </w:r>
            <w:r w:rsidRPr="00B61948">
              <w:rPr>
                <w:rFonts w:eastAsia="나눔명조"/>
                <w:sz w:val="20"/>
                <w:szCs w:val="22"/>
              </w:rPr>
              <w:t>(</w:t>
            </w:r>
            <w:r w:rsidRPr="00B61948">
              <w:rPr>
                <w:rFonts w:eastAsia="나눔명조" w:hint="eastAsia"/>
                <w:sz w:val="20"/>
                <w:szCs w:val="22"/>
              </w:rPr>
              <w:t>여성</w:t>
            </w:r>
            <w:r w:rsidRPr="00B61948">
              <w:rPr>
                <w:rFonts w:eastAsia="나눔명조" w:hint="eastAsia"/>
                <w:sz w:val="20"/>
                <w:szCs w:val="22"/>
              </w:rPr>
              <w:t xml:space="preserve"> </w:t>
            </w:r>
            <w:r w:rsidRPr="00B61948">
              <w:rPr>
                <w:rFonts w:eastAsia="나눔명조"/>
                <w:sz w:val="20"/>
                <w:szCs w:val="22"/>
              </w:rPr>
              <w:t>= 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ECBF32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3BE34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8B045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5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33615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72B17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B225D5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695A618"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2A6495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연령</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82C8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B0168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9</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5DE6D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8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6E2BE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99767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05777A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r>
      <w:tr w:rsidR="00B61948" w:rsidRPr="00B61948" w14:paraId="66C741B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2611C68E" w14:textId="49D513AD"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혼인상태</w:t>
            </w:r>
            <w:r w:rsidR="000F4CAE" w:rsidRPr="00B61948">
              <w:rPr>
                <w:rFonts w:eastAsia="나눔명조" w:hint="eastAsia"/>
                <w:sz w:val="20"/>
                <w:szCs w:val="22"/>
              </w:rPr>
              <w:t>(</w:t>
            </w:r>
            <w:r w:rsidR="000F4CAE" w:rsidRPr="00B61948">
              <w:rPr>
                <w:rFonts w:eastAsia="나눔명조" w:hint="eastAsia"/>
                <w:sz w:val="20"/>
                <w:szCs w:val="22"/>
              </w:rPr>
              <w:t>기혼</w:t>
            </w:r>
            <w:r w:rsidR="000F4CAE" w:rsidRPr="00B61948">
              <w:rPr>
                <w:rFonts w:eastAsia="나눔명조" w:hint="eastAsia"/>
                <w:sz w:val="20"/>
                <w:szCs w:val="22"/>
              </w:rPr>
              <w:t xml:space="preserve"> </w:t>
            </w:r>
            <w:r w:rsidR="000F4CAE" w:rsidRPr="00B61948">
              <w:rPr>
                <w:rFonts w:eastAsia="나눔명조"/>
                <w:sz w:val="20"/>
                <w:szCs w:val="22"/>
              </w:rPr>
              <w:t>=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2FB03A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2C84E9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3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7B31A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62B80E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DFCACC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17C40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257EE0F"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530E74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자녀의</w:t>
            </w:r>
            <w:r w:rsidRPr="00B61948">
              <w:rPr>
                <w:rFonts w:eastAsia="나눔명조" w:hint="eastAsia"/>
                <w:sz w:val="20"/>
                <w:szCs w:val="22"/>
              </w:rPr>
              <w:t xml:space="preserve"> </w:t>
            </w:r>
            <w:r w:rsidRPr="00B61948">
              <w:rPr>
                <w:rFonts w:eastAsia="나눔명조" w:hint="eastAsia"/>
                <w:sz w:val="20"/>
                <w:szCs w:val="22"/>
              </w:rPr>
              <w:t>수</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25EB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CC7E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51C5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40793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37679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331A37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0B97B1D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2547E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학력</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E7D58E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C8CA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71B99E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67</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8EB813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C9F0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72D9AC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335D466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558E4E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직급</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F5398D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1A479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2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C39588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F050E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018824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74A2A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9.00</w:t>
            </w:r>
          </w:p>
        </w:tc>
      </w:tr>
      <w:tr w:rsidR="00B61948" w:rsidRPr="00B61948" w14:paraId="2BAA29F5"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C628668" w14:textId="77777777" w:rsidR="00BB2CCE" w:rsidRPr="00B61948" w:rsidRDefault="00BB2CCE" w:rsidP="00265BC3">
            <w:pPr>
              <w:wordWrap/>
              <w:spacing w:after="0" w:line="240" w:lineRule="auto"/>
              <w:jc w:val="center"/>
              <w:rPr>
                <w:rFonts w:eastAsia="나눔명조"/>
                <w:sz w:val="20"/>
                <w:szCs w:val="22"/>
              </w:rPr>
            </w:pP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근무시간</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ACB04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98A78F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9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01BB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2F4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FBDAE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ACD28F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B2CCE" w:rsidRPr="00B61948" w14:paraId="2C6BFB3F" w14:textId="77777777" w:rsidTr="00BB2CCE">
        <w:trPr>
          <w:trHeight w:val="516"/>
          <w:jc w:val="center"/>
        </w:trPr>
        <w:tc>
          <w:tcPr>
            <w:tcW w:w="2690" w:type="dxa"/>
            <w:tcBorders>
              <w:top w:val="single" w:sz="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3A1870C0" w14:textId="77777777" w:rsidR="00BB2CCE" w:rsidRPr="00B61948" w:rsidRDefault="00BB2CCE" w:rsidP="00265BC3">
            <w:pPr>
              <w:wordWrap/>
              <w:spacing w:after="0" w:line="240" w:lineRule="auto"/>
              <w:jc w:val="center"/>
              <w:rPr>
                <w:rFonts w:eastAsia="나눔명조"/>
                <w:sz w:val="20"/>
                <w:szCs w:val="22"/>
              </w:rPr>
            </w:pP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초과근무시간</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6AA39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B7D6AE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6</w:t>
            </w:r>
          </w:p>
        </w:tc>
        <w:tc>
          <w:tcPr>
            <w:tcW w:w="1049"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57AFB0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5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FD3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231E86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5FADDFB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bl>
    <w:p w14:paraId="6F7BF325" w14:textId="77777777" w:rsidR="00BB2CCE" w:rsidRPr="00B61948" w:rsidRDefault="00BB2CCE" w:rsidP="00265BC3">
      <w:pPr>
        <w:wordWrap/>
        <w:spacing w:before="120" w:after="120" w:line="276" w:lineRule="auto"/>
        <w:rPr>
          <w:rFonts w:eastAsia="나눔명조"/>
          <w:sz w:val="20"/>
          <w:szCs w:val="22"/>
        </w:rPr>
      </w:pPr>
    </w:p>
    <w:p w14:paraId="1CBC63E7" w14:textId="69D9F1DB" w:rsidR="001D51F4" w:rsidRPr="003820D2" w:rsidRDefault="006A2C1F" w:rsidP="006A2C1F">
      <w:pPr>
        <w:pStyle w:val="2"/>
        <w:rPr>
          <w:color w:val="auto"/>
        </w:rPr>
      </w:pPr>
      <w:r w:rsidRPr="003820D2">
        <w:rPr>
          <w:rFonts w:hint="eastAsia"/>
          <w:color w:val="auto"/>
        </w:rPr>
        <w:t>2</w:t>
      </w:r>
      <w:r w:rsidRPr="003820D2">
        <w:rPr>
          <w:color w:val="auto"/>
        </w:rPr>
        <w:t xml:space="preserve">. </w:t>
      </w:r>
      <w:r w:rsidR="00BB2CCE" w:rsidRPr="003820D2">
        <w:rPr>
          <w:rFonts w:hint="eastAsia"/>
          <w:color w:val="auto"/>
        </w:rPr>
        <w:t>연구</w:t>
      </w:r>
      <w:r w:rsidR="00BB2CCE" w:rsidRPr="003820D2">
        <w:rPr>
          <w:rFonts w:hint="eastAsia"/>
          <w:color w:val="auto"/>
        </w:rPr>
        <w:t xml:space="preserve"> </w:t>
      </w:r>
      <w:r w:rsidR="00BB2CCE" w:rsidRPr="003820D2">
        <w:rPr>
          <w:rFonts w:hint="eastAsia"/>
          <w:color w:val="auto"/>
        </w:rPr>
        <w:t>방법</w:t>
      </w:r>
    </w:p>
    <w:p w14:paraId="549AF99C" w14:textId="76294850" w:rsidR="00BB2CCE" w:rsidRPr="00B61948" w:rsidRDefault="00BB2CCE" w:rsidP="00B61948">
      <w:pPr>
        <w:wordWrap/>
        <w:spacing w:before="120" w:after="120" w:line="276" w:lineRule="auto"/>
        <w:rPr>
          <w:rFonts w:eastAsia="나눔명조"/>
          <w:smallCap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경우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을</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이항변수이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예측변수와</w:t>
      </w:r>
      <w:r w:rsidRPr="00B61948">
        <w:rPr>
          <w:rFonts w:eastAsia="나눔명조" w:hint="eastAsia"/>
          <w:sz w:val="20"/>
          <w:szCs w:val="22"/>
        </w:rPr>
        <w:t xml:space="preserve"> </w:t>
      </w:r>
      <w:r w:rsidRPr="00B61948">
        <w:rPr>
          <w:rFonts w:eastAsia="나눔명조" w:hint="eastAsia"/>
          <w:sz w:val="20"/>
          <w:szCs w:val="22"/>
        </w:rPr>
        <w:t>종속변수</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추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t>회귀분석</w:t>
      </w:r>
      <w:r w:rsidRPr="00B61948">
        <w:rPr>
          <w:rFonts w:eastAsia="나눔명조"/>
          <w:sz w:val="20"/>
          <w:szCs w:val="22"/>
        </w:rPr>
        <w:t xml:space="preserve">(binary logistic regression) </w:t>
      </w:r>
      <w:r w:rsidRPr="00B61948">
        <w:rPr>
          <w:rFonts w:eastAsia="나눔명조" w:hint="eastAsia"/>
          <w:sz w:val="20"/>
          <w:szCs w:val="22"/>
        </w:rPr>
        <w:t>방법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 xml:space="preserve">. </w:t>
      </w:r>
      <w:r w:rsidRPr="00B61948">
        <w:rPr>
          <w:rFonts w:eastAsia="나눔명조" w:hint="eastAsia"/>
          <w:sz w:val="20"/>
          <w:szCs w:val="22"/>
        </w:rPr>
        <w:t>또한</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t>회귀분석의</w:t>
      </w:r>
      <w:r w:rsidRPr="00B61948">
        <w:rPr>
          <w:rFonts w:eastAsia="나눔명조" w:hint="eastAsia"/>
          <w:sz w:val="20"/>
          <w:szCs w:val="22"/>
        </w:rPr>
        <w:t xml:space="preserve"> </w:t>
      </w:r>
      <w:r w:rsidRPr="00B61948">
        <w:rPr>
          <w:rFonts w:eastAsia="나눔명조" w:hint="eastAsia"/>
          <w:sz w:val="20"/>
          <w:szCs w:val="22"/>
        </w:rPr>
        <w:t>결과는</w:t>
      </w:r>
      <w:r w:rsidRPr="00B61948">
        <w:rPr>
          <w:rFonts w:eastAsia="나눔명조" w:hint="eastAsia"/>
          <w:sz w:val="20"/>
          <w:szCs w:val="22"/>
        </w:rPr>
        <w:t xml:space="preserve"> </w:t>
      </w:r>
      <w:r w:rsidRPr="00B61948">
        <w:rPr>
          <w:rFonts w:eastAsia="나눔명조" w:hint="eastAsia"/>
          <w:sz w:val="20"/>
          <w:szCs w:val="22"/>
        </w:rPr>
        <w:t>비선형</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선형의</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내</w:t>
      </w:r>
      <w:r w:rsidRPr="00B61948">
        <w:rPr>
          <w:rFonts w:eastAsia="나눔명조" w:hint="eastAsia"/>
          <w:sz w:val="20"/>
          <w:szCs w:val="22"/>
        </w:rPr>
        <w:t xml:space="preserve"> </w:t>
      </w:r>
      <w:r w:rsidRPr="00B61948">
        <w:rPr>
          <w:rFonts w:eastAsia="나눔명조" w:hint="eastAsia"/>
          <w:sz w:val="20"/>
          <w:szCs w:val="22"/>
        </w:rPr>
        <w:t>보여주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이항의</w:t>
      </w:r>
      <w:r w:rsidRPr="00B61948">
        <w:rPr>
          <w:rFonts w:eastAsia="나눔명조" w:hint="eastAsia"/>
          <w:sz w:val="20"/>
          <w:szCs w:val="22"/>
        </w:rPr>
        <w:t xml:space="preserve"> </w:t>
      </w:r>
      <w:r w:rsidRPr="00B61948">
        <w:rPr>
          <w:rFonts w:eastAsia="나눔명조" w:hint="eastAsia"/>
          <w:sz w:val="20"/>
          <w:szCs w:val="22"/>
        </w:rPr>
        <w:t>값</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종속변수를</w:t>
      </w:r>
      <w:r w:rsidRPr="00B61948">
        <w:rPr>
          <w:rFonts w:eastAsia="나눔명조" w:hint="eastAsia"/>
          <w:sz w:val="20"/>
          <w:szCs w:val="22"/>
        </w:rPr>
        <w:t xml:space="preserve"> </w:t>
      </w:r>
      <w:r w:rsidRPr="00B61948">
        <w:rPr>
          <w:rFonts w:eastAsia="나눔명조" w:hint="eastAsia"/>
          <w:sz w:val="20"/>
          <w:szCs w:val="22"/>
        </w:rPr>
        <w:t>선택할</w:t>
      </w:r>
      <w:r w:rsidRPr="00B61948">
        <w:rPr>
          <w:rFonts w:eastAsia="나눔명조" w:hint="eastAsia"/>
          <w:sz w:val="20"/>
          <w:szCs w:val="22"/>
        </w:rPr>
        <w:t xml:space="preserve"> </w:t>
      </w:r>
      <w:r w:rsidRPr="00B61948">
        <w:rPr>
          <w:rFonts w:eastAsia="나눔명조" w:hint="eastAsia"/>
          <w:sz w:val="20"/>
          <w:szCs w:val="22"/>
        </w:rPr>
        <w:t>확률</w:t>
      </w:r>
      <w:r w:rsidRPr="00B61948">
        <w:rPr>
          <w:rFonts w:eastAsia="나눔명조"/>
          <w:sz w:val="20"/>
          <w:szCs w:val="22"/>
        </w:rPr>
        <w:t>, 1</w:t>
      </w:r>
      <w:r w:rsidRPr="00B61948">
        <w:rPr>
          <w:rFonts w:eastAsia="나눔명조" w:hint="eastAsia"/>
          <w:sz w:val="20"/>
          <w:szCs w:val="22"/>
        </w:rPr>
        <w:t>일</w:t>
      </w:r>
      <w:r w:rsidRPr="00B61948">
        <w:rPr>
          <w:rFonts w:eastAsia="나눔명조" w:hint="eastAsia"/>
          <w:sz w:val="20"/>
          <w:szCs w:val="22"/>
        </w:rPr>
        <w:t xml:space="preserve"> </w:t>
      </w:r>
      <w:r w:rsidRPr="00B61948">
        <w:rPr>
          <w:rFonts w:eastAsia="나눔명조" w:hint="eastAsia"/>
          <w:sz w:val="20"/>
          <w:szCs w:val="22"/>
        </w:rPr>
        <w:t>확률의</w:t>
      </w:r>
      <w:r w:rsidRPr="00B61948">
        <w:rPr>
          <w:rFonts w:eastAsia="나눔명조" w:hint="eastAsia"/>
          <w:sz w:val="20"/>
          <w:szCs w:val="22"/>
        </w:rPr>
        <w:t xml:space="preserve"> </w:t>
      </w:r>
      <w:proofErr w:type="spellStart"/>
      <w:r w:rsidRPr="00B61948">
        <w:rPr>
          <w:rFonts w:eastAsia="나눔명조" w:hint="eastAsia"/>
          <w:sz w:val="20"/>
          <w:szCs w:val="22"/>
        </w:rPr>
        <w:t>승수비</w:t>
      </w:r>
      <w:proofErr w:type="spellEnd"/>
      <w:r w:rsidRPr="00B61948">
        <w:rPr>
          <w:rFonts w:eastAsia="나눔명조"/>
          <w:sz w:val="20"/>
          <w:szCs w:val="22"/>
        </w:rPr>
        <w:t>(odds ratio)</w:t>
      </w:r>
      <w:r w:rsidRPr="00B61948">
        <w:rPr>
          <w:rFonts w:eastAsia="나눔명조" w:hint="eastAsia"/>
          <w:sz w:val="20"/>
          <w:szCs w:val="22"/>
        </w:rPr>
        <w:t>에</w:t>
      </w:r>
      <w:r w:rsidRPr="00B61948">
        <w:rPr>
          <w:rFonts w:eastAsia="나눔명조" w:hint="eastAsia"/>
          <w:sz w:val="20"/>
          <w:szCs w:val="22"/>
        </w:rPr>
        <w:t xml:space="preserve"> </w:t>
      </w:r>
      <w:proofErr w:type="spellStart"/>
      <w:r w:rsidRPr="00B61948">
        <w:rPr>
          <w:rFonts w:eastAsia="나눔명조" w:hint="eastAsia"/>
          <w:sz w:val="20"/>
          <w:szCs w:val="22"/>
        </w:rPr>
        <w:t>자연로그값을</w:t>
      </w:r>
      <w:proofErr w:type="spellEnd"/>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 xml:space="preserve">. </w:t>
      </w:r>
      <w:proofErr w:type="spellStart"/>
      <w:r w:rsidRPr="00B61948">
        <w:rPr>
          <w:rFonts w:eastAsia="나눔명조" w:hint="eastAsia"/>
          <w:sz w:val="20"/>
          <w:szCs w:val="22"/>
        </w:rPr>
        <w:t>자연로그값을</w:t>
      </w:r>
      <w:proofErr w:type="spellEnd"/>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lastRenderedPageBreak/>
        <w:t>회귀분석의</w:t>
      </w:r>
      <w:r w:rsidRPr="00B61948">
        <w:rPr>
          <w:rFonts w:eastAsia="나눔명조" w:hint="eastAsia"/>
          <w:sz w:val="20"/>
          <w:szCs w:val="22"/>
        </w:rPr>
        <w:t xml:space="preserve"> </w:t>
      </w:r>
      <w:r w:rsidRPr="00B61948">
        <w:rPr>
          <w:rFonts w:eastAsia="나눔명조" w:hint="eastAsia"/>
          <w:sz w:val="20"/>
          <w:szCs w:val="22"/>
        </w:rPr>
        <w:t>계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직접적인</w:t>
      </w:r>
      <w:r w:rsidRPr="00B61948">
        <w:rPr>
          <w:rFonts w:eastAsia="나눔명조" w:hint="eastAsia"/>
          <w:sz w:val="20"/>
          <w:szCs w:val="22"/>
        </w:rPr>
        <w:t xml:space="preserve"> </w:t>
      </w:r>
      <w:r w:rsidRPr="00B61948">
        <w:rPr>
          <w:rFonts w:eastAsia="나눔명조" w:hint="eastAsia"/>
          <w:sz w:val="20"/>
          <w:szCs w:val="22"/>
        </w:rPr>
        <w:t>해석하여</w:t>
      </w:r>
      <w:r w:rsidRPr="00B61948">
        <w:rPr>
          <w:rFonts w:eastAsia="나눔명조" w:hint="eastAsia"/>
          <w:sz w:val="20"/>
          <w:szCs w:val="22"/>
        </w:rPr>
        <w:t xml:space="preserve"> </w:t>
      </w:r>
      <w:r w:rsidRPr="00B61948">
        <w:rPr>
          <w:rFonts w:eastAsia="나눔명조" w:hint="eastAsia"/>
          <w:sz w:val="20"/>
          <w:szCs w:val="22"/>
        </w:rPr>
        <w:t>함의를</w:t>
      </w:r>
      <w:r w:rsidRPr="00B61948">
        <w:rPr>
          <w:rFonts w:eastAsia="나눔명조" w:hint="eastAsia"/>
          <w:sz w:val="20"/>
          <w:szCs w:val="22"/>
        </w:rPr>
        <w:t xml:space="preserve"> </w:t>
      </w:r>
      <w:r w:rsidRPr="00B61948">
        <w:rPr>
          <w:rFonts w:eastAsia="나눔명조" w:hint="eastAsia"/>
          <w:sz w:val="20"/>
          <w:szCs w:val="22"/>
        </w:rPr>
        <w:t>도출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어려움이</w:t>
      </w:r>
      <w:r w:rsidRPr="00B61948">
        <w:rPr>
          <w:rFonts w:eastAsia="나눔명조" w:hint="eastAsia"/>
          <w:sz w:val="20"/>
          <w:szCs w:val="22"/>
        </w:rPr>
        <w:t xml:space="preserve"> </w:t>
      </w:r>
      <w:r w:rsidRPr="00B61948">
        <w:rPr>
          <w:rFonts w:eastAsia="나눔명조" w:hint="eastAsia"/>
          <w:sz w:val="20"/>
          <w:szCs w:val="22"/>
        </w:rPr>
        <w:t>있기</w:t>
      </w:r>
      <w:r w:rsidRPr="00B61948">
        <w:rPr>
          <w:rFonts w:eastAsia="나눔명조" w:hint="eastAsia"/>
          <w:sz w:val="20"/>
          <w:szCs w:val="22"/>
        </w:rPr>
        <w:t xml:space="preserve"> </w:t>
      </w:r>
      <w:r w:rsidRPr="00B61948">
        <w:rPr>
          <w:rFonts w:eastAsia="나눔명조" w:hint="eastAsia"/>
          <w:sz w:val="20"/>
          <w:szCs w:val="22"/>
        </w:rPr>
        <w:t>때문에</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분석한</w:t>
      </w:r>
      <w:r w:rsidRPr="00B61948">
        <w:rPr>
          <w:rFonts w:eastAsia="나눔명조" w:hint="eastAsia"/>
          <w:sz w:val="20"/>
          <w:szCs w:val="22"/>
        </w:rPr>
        <w:t xml:space="preserve"> </w:t>
      </w:r>
      <w:r w:rsidRPr="00B61948">
        <w:rPr>
          <w:rFonts w:eastAsia="나눔명조" w:hint="eastAsia"/>
          <w:sz w:val="20"/>
          <w:szCs w:val="22"/>
        </w:rPr>
        <w:t>모델에서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효과를</w:t>
      </w:r>
      <w:r w:rsidR="00C311B9" w:rsidRPr="00B61948">
        <w:rPr>
          <w:rFonts w:eastAsia="나눔명조"/>
          <w:sz w:val="20"/>
          <w:szCs w:val="22"/>
        </w:rPr>
        <w:t xml:space="preserve"> </w:t>
      </w:r>
      <w:r w:rsidRPr="00B61948">
        <w:rPr>
          <w:rFonts w:eastAsia="나눔명조" w:hint="eastAsia"/>
          <w:sz w:val="20"/>
          <w:szCs w:val="22"/>
        </w:rPr>
        <w:t>예측확률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proofErr w:type="spellStart"/>
      <w:r w:rsidRPr="00B61948">
        <w:rPr>
          <w:rFonts w:eastAsia="나눔명조" w:hint="eastAsia"/>
          <w:sz w:val="20"/>
          <w:szCs w:val="22"/>
        </w:rPr>
        <w:t>시각화하여</w:t>
      </w:r>
      <w:proofErr w:type="spellEnd"/>
      <w:r w:rsidRPr="00B61948">
        <w:rPr>
          <w:rFonts w:eastAsia="나눔명조" w:hint="eastAsia"/>
          <w:sz w:val="20"/>
          <w:szCs w:val="22"/>
        </w:rPr>
        <w:t xml:space="preserve"> </w:t>
      </w:r>
      <w:r w:rsidRPr="00B61948">
        <w:rPr>
          <w:rFonts w:eastAsia="나눔명조" w:hint="eastAsia"/>
          <w:sz w:val="20"/>
          <w:szCs w:val="22"/>
        </w:rPr>
        <w:t>제시한다</w:t>
      </w:r>
      <w:r w:rsidR="0054189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FxvfSHa","properties":{"formattedCitation":"(King, Tomz, and Wittenberg 2000)","plainCitation":"(King, Tomz, and Wittenberg 2000)","noteIndex":0},"citationItems":[{"id":1104,"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00541892" w:rsidRPr="00B61948">
        <w:rPr>
          <w:rFonts w:eastAsia="나눔명조"/>
          <w:sz w:val="20"/>
          <w:szCs w:val="22"/>
        </w:rPr>
        <w:fldChar w:fldCharType="separate"/>
      </w:r>
      <w:r w:rsidR="00541892" w:rsidRPr="00B61948">
        <w:rPr>
          <w:sz w:val="20"/>
        </w:rPr>
        <w:t>(King</w:t>
      </w:r>
      <w:r w:rsidR="00ED7186">
        <w:rPr>
          <w:sz w:val="20"/>
        </w:rPr>
        <w:t xml:space="preserve"> </w:t>
      </w:r>
      <w:r w:rsidR="00ED7186">
        <w:rPr>
          <w:rFonts w:hint="eastAsia"/>
          <w:sz w:val="20"/>
        </w:rPr>
        <w:t>e</w:t>
      </w:r>
      <w:r w:rsidR="00ED7186">
        <w:rPr>
          <w:sz w:val="20"/>
        </w:rPr>
        <w:t>t al.,</w:t>
      </w:r>
      <w:r w:rsidR="00541892" w:rsidRPr="00B61948">
        <w:rPr>
          <w:sz w:val="20"/>
        </w:rPr>
        <w:t xml:space="preserve"> 2000)</w:t>
      </w:r>
      <w:r w:rsidR="00541892"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또한</w:t>
      </w:r>
      <w:r w:rsidRPr="00B61948">
        <w:rPr>
          <w:rFonts w:eastAsia="나눔명조"/>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모두</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재구성된</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일종의</w:t>
      </w:r>
      <w:r w:rsidRPr="00B61948">
        <w:rPr>
          <w:rFonts w:eastAsia="나눔명조" w:hint="eastAsia"/>
          <w:sz w:val="20"/>
          <w:szCs w:val="22"/>
        </w:rPr>
        <w:t xml:space="preserve"> </w:t>
      </w:r>
      <w:r w:rsidRPr="00B61948">
        <w:rPr>
          <w:rFonts w:eastAsia="나눔명조" w:hint="eastAsia"/>
          <w:sz w:val="20"/>
          <w:szCs w:val="22"/>
        </w:rPr>
        <w:t>표준화된</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가진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한계효과를</w:t>
      </w:r>
      <w:r w:rsidRPr="00B61948">
        <w:rPr>
          <w:rFonts w:eastAsia="나눔명조" w:hint="eastAsia"/>
          <w:sz w:val="20"/>
          <w:szCs w:val="22"/>
        </w:rPr>
        <w:t xml:space="preserve"> </w:t>
      </w:r>
      <w:r w:rsidRPr="00B61948">
        <w:rPr>
          <w:rFonts w:eastAsia="나눔명조" w:hint="eastAsia"/>
          <w:sz w:val="20"/>
          <w:szCs w:val="22"/>
        </w:rPr>
        <w:t>해석하듯</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단위</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아닌</w:t>
      </w:r>
      <w:r w:rsidRPr="00B61948">
        <w:rPr>
          <w:rFonts w:eastAsia="나눔명조"/>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표준편차</w:t>
      </w:r>
      <w:r w:rsidRPr="00B61948">
        <w:rPr>
          <w:rFonts w:eastAsia="나눔명조" w:hint="eastAsia"/>
          <w:sz w:val="20"/>
          <w:szCs w:val="22"/>
        </w:rPr>
        <w:t xml:space="preserve"> </w:t>
      </w:r>
      <w:r w:rsidRPr="00B61948">
        <w:rPr>
          <w:rFonts w:eastAsia="나눔명조" w:hint="eastAsia"/>
          <w:sz w:val="20"/>
          <w:szCs w:val="22"/>
        </w:rPr>
        <w:t>변화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r w:rsidRPr="00B61948">
        <w:rPr>
          <w:rFonts w:eastAsia="나눔명조" w:hint="eastAsia"/>
          <w:sz w:val="20"/>
          <w:szCs w:val="22"/>
        </w:rPr>
        <w:t>이해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AC7470" w:rsidRPr="00B61948">
        <w:rPr>
          <w:rFonts w:eastAsia="나눔명조"/>
          <w:sz w:val="20"/>
          <w:szCs w:val="22"/>
        </w:rPr>
        <w:t xml:space="preserve"> </w:t>
      </w:r>
    </w:p>
    <w:p w14:paraId="4610BC83" w14:textId="77777777" w:rsidR="00B61948" w:rsidRPr="00B61948" w:rsidRDefault="00B61948" w:rsidP="003820D2">
      <w:pPr>
        <w:wordWrap/>
        <w:spacing w:before="120" w:after="120" w:line="276" w:lineRule="auto"/>
        <w:rPr>
          <w:rFonts w:eastAsia="나눔명조"/>
          <w:smallCaps/>
          <w:sz w:val="20"/>
          <w:szCs w:val="22"/>
        </w:rPr>
      </w:pPr>
    </w:p>
    <w:p w14:paraId="76DC3416" w14:textId="4793DC75" w:rsidR="00D8327C" w:rsidRPr="003820D2" w:rsidRDefault="004F55A8" w:rsidP="006A2C1F">
      <w:pPr>
        <w:pStyle w:val="1"/>
        <w:rPr>
          <w:color w:val="auto"/>
        </w:rPr>
      </w:pPr>
      <w:r w:rsidRPr="003820D2">
        <w:rPr>
          <w:rFonts w:hint="eastAsia"/>
          <w:color w:val="auto"/>
        </w:rPr>
        <w:t>I</w:t>
      </w:r>
      <w:r w:rsidRPr="003820D2">
        <w:rPr>
          <w:color w:val="auto"/>
        </w:rPr>
        <w:t xml:space="preserve">V. </w:t>
      </w:r>
      <w:commentRangeStart w:id="9"/>
      <w:r w:rsidR="00BB2CCE" w:rsidRPr="003820D2">
        <w:rPr>
          <w:rFonts w:hint="eastAsia"/>
          <w:color w:val="auto"/>
        </w:rPr>
        <w:t>경험</w:t>
      </w:r>
      <w:r w:rsidR="00BB2CCE" w:rsidRPr="003820D2">
        <w:rPr>
          <w:rFonts w:hint="eastAsia"/>
          <w:color w:val="auto"/>
        </w:rPr>
        <w:t xml:space="preserve"> </w:t>
      </w:r>
      <w:r w:rsidR="00BB2CCE" w:rsidRPr="003820D2">
        <w:rPr>
          <w:rFonts w:hint="eastAsia"/>
          <w:color w:val="auto"/>
        </w:rPr>
        <w:t>분석</w:t>
      </w:r>
      <w:commentRangeEnd w:id="9"/>
      <w:r w:rsidR="000F4CAE" w:rsidRPr="00B61948">
        <w:rPr>
          <w:rStyle w:val="aa"/>
          <w:rFonts w:ascii="Times New Roman" w:eastAsia="맑은 고딕" w:hAnsi="Times New Roman" w:cs="Times New Roman"/>
          <w:b w:val="0"/>
          <w:color w:val="auto"/>
        </w:rPr>
        <w:commentReference w:id="9"/>
      </w:r>
    </w:p>
    <w:p w14:paraId="64C6AC59" w14:textId="63CA2488" w:rsidR="00BB2CCE" w:rsidRPr="003820D2" w:rsidRDefault="00BB2CCE" w:rsidP="003820D2">
      <w:pPr>
        <w:wordWrap/>
        <w:spacing w:before="120" w:after="120" w:line="276" w:lineRule="auto"/>
        <w:rPr>
          <w:rFonts w:eastAsia="나눔명조"/>
          <w:i/>
          <w:iC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한국의</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개별</w:t>
      </w:r>
      <w:r w:rsidRPr="00B61948">
        <w:rPr>
          <w:rFonts w:eastAsia="나눔명조" w:hint="eastAsia"/>
          <w:sz w:val="20"/>
          <w:szCs w:val="22"/>
        </w:rPr>
        <w:t xml:space="preserve"> </w:t>
      </w:r>
      <w:r w:rsidRPr="00B61948">
        <w:rPr>
          <w:rFonts w:eastAsia="나눔명조" w:hint="eastAsia"/>
          <w:sz w:val="20"/>
          <w:szCs w:val="22"/>
        </w:rPr>
        <w:t>관료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에</w:t>
      </w:r>
      <w:r w:rsidRPr="00B61948">
        <w:rPr>
          <w:rFonts w:eastAsia="나눔명조" w:hint="eastAsia"/>
          <w:sz w:val="20"/>
          <w:szCs w:val="22"/>
        </w:rPr>
        <w:t xml:space="preserve"> </w:t>
      </w:r>
      <w:r w:rsidRPr="00B61948">
        <w:rPr>
          <w:rFonts w:eastAsia="나눔명조" w:hint="eastAsia"/>
          <w:sz w:val="20"/>
          <w:szCs w:val="22"/>
        </w:rPr>
        <w:t>관한</w:t>
      </w:r>
      <w:r w:rsidR="0044366C" w:rsidRPr="00B61948">
        <w:rPr>
          <w:rFonts w:eastAsia="나눔명조" w:hint="eastAsia"/>
          <w:sz w:val="20"/>
          <w:szCs w:val="22"/>
        </w:rPr>
        <w:t xml:space="preserve"> </w:t>
      </w:r>
      <w:r w:rsidRPr="00B61948">
        <w:rPr>
          <w:rFonts w:eastAsia="나눔명조" w:hint="eastAsia"/>
          <w:sz w:val="20"/>
          <w:szCs w:val="22"/>
        </w:rPr>
        <w:t>가설</w:t>
      </w:r>
      <w:r w:rsidR="0044366C" w:rsidRPr="00B61948">
        <w:rPr>
          <w:rFonts w:eastAsia="나눔명조" w:hint="eastAsia"/>
          <w:sz w:val="20"/>
          <w:szCs w:val="22"/>
        </w:rPr>
        <w:t>들</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한국행정연구원이</w:t>
      </w:r>
      <w:r w:rsidRPr="00B61948">
        <w:rPr>
          <w:rFonts w:eastAsia="나눔명조" w:hint="eastAsia"/>
          <w:sz w:val="20"/>
          <w:szCs w:val="22"/>
        </w:rPr>
        <w:t xml:space="preserve"> </w:t>
      </w:r>
      <w:r w:rsidRPr="00B61948">
        <w:rPr>
          <w:rFonts w:eastAsia="나눔명조" w:hint="eastAsia"/>
          <w:sz w:val="20"/>
          <w:szCs w:val="22"/>
        </w:rPr>
        <w:t>주관하여</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리서치앤리서치가</w:t>
      </w:r>
      <w:proofErr w:type="spellEnd"/>
      <w:r w:rsidR="0044366C" w:rsidRPr="00B61948">
        <w:rPr>
          <w:rFonts w:eastAsia="나눔명조" w:hint="eastAsia"/>
          <w:sz w:val="20"/>
          <w:szCs w:val="22"/>
        </w:rPr>
        <w:t xml:space="preserve"> </w:t>
      </w:r>
      <w:r w:rsidR="0044366C" w:rsidRPr="00B61948">
        <w:rPr>
          <w:rFonts w:eastAsia="나눔명조" w:hint="eastAsia"/>
          <w:sz w:val="20"/>
          <w:szCs w:val="22"/>
        </w:rPr>
        <w:t>중앙행정기관</w:t>
      </w:r>
      <w:r w:rsidR="0044366C" w:rsidRPr="00B61948">
        <w:rPr>
          <w:rFonts w:eastAsia="나눔명조" w:hint="eastAsia"/>
          <w:sz w:val="20"/>
          <w:szCs w:val="22"/>
        </w:rPr>
        <w:t xml:space="preserve"> </w:t>
      </w:r>
      <w:r w:rsidR="0044366C" w:rsidRPr="00B61948">
        <w:rPr>
          <w:rFonts w:eastAsia="나눔명조" w:hint="eastAsia"/>
          <w:sz w:val="20"/>
          <w:szCs w:val="22"/>
        </w:rPr>
        <w:t>및</w:t>
      </w:r>
      <w:r w:rsidR="0044366C" w:rsidRPr="00B61948">
        <w:rPr>
          <w:rFonts w:eastAsia="나눔명조" w:hint="eastAsia"/>
          <w:sz w:val="20"/>
          <w:szCs w:val="22"/>
        </w:rPr>
        <w:t xml:space="preserve"> </w:t>
      </w:r>
      <w:r w:rsidR="0044366C" w:rsidRPr="00B61948">
        <w:rPr>
          <w:rFonts w:eastAsia="나눔명조" w:hint="eastAsia"/>
          <w:sz w:val="20"/>
          <w:szCs w:val="22"/>
        </w:rPr>
        <w:t>광역지방자치단체의</w:t>
      </w:r>
      <w:r w:rsidR="0044366C" w:rsidRPr="00B61948">
        <w:rPr>
          <w:rFonts w:eastAsia="나눔명조" w:hint="eastAsia"/>
          <w:sz w:val="20"/>
          <w:szCs w:val="22"/>
        </w:rPr>
        <w:t xml:space="preserve"> </w:t>
      </w:r>
      <w:r w:rsidR="0044366C" w:rsidRPr="00B61948">
        <w:rPr>
          <w:rFonts w:eastAsia="나눔명조" w:hint="eastAsia"/>
          <w:sz w:val="20"/>
          <w:szCs w:val="22"/>
        </w:rPr>
        <w:t>공무원을</w:t>
      </w:r>
      <w:r w:rsidR="0044366C" w:rsidRPr="00B61948">
        <w:rPr>
          <w:rFonts w:eastAsia="나눔명조" w:hint="eastAsia"/>
          <w:sz w:val="20"/>
          <w:szCs w:val="22"/>
        </w:rPr>
        <w:t xml:space="preserve"> </w:t>
      </w:r>
      <w:r w:rsidR="0044366C" w:rsidRPr="00B61948">
        <w:rPr>
          <w:rFonts w:eastAsia="나눔명조" w:hint="eastAsia"/>
          <w:sz w:val="20"/>
          <w:szCs w:val="22"/>
        </w:rPr>
        <w:t>대상으로</w:t>
      </w:r>
      <w:r w:rsidRPr="00B61948">
        <w:rPr>
          <w:rFonts w:eastAsia="나눔명조" w:hint="eastAsia"/>
          <w:sz w:val="20"/>
          <w:szCs w:val="22"/>
        </w:rPr>
        <w:t xml:space="preserve"> </w:t>
      </w:r>
      <w:r w:rsidRPr="00B61948">
        <w:rPr>
          <w:rFonts w:eastAsia="나눔명조" w:hint="eastAsia"/>
          <w:sz w:val="20"/>
          <w:szCs w:val="22"/>
        </w:rPr>
        <w:t>조사한</w:t>
      </w:r>
      <w:r w:rsidRPr="00B61948">
        <w:rPr>
          <w:rFonts w:eastAsia="나눔명조" w:hint="eastAsia"/>
          <w:sz w:val="20"/>
          <w:szCs w:val="22"/>
        </w:rPr>
        <w:t xml:space="preserve"> </w:t>
      </w:r>
      <w:r w:rsidRPr="00B61948">
        <w:rPr>
          <w:rFonts w:eastAsia="나눔명조"/>
          <w:sz w:val="20"/>
          <w:szCs w:val="22"/>
        </w:rPr>
        <w:t>2020</w:t>
      </w:r>
      <w:r w:rsidRPr="00B61948">
        <w:rPr>
          <w:rFonts w:eastAsia="나눔명조" w:hint="eastAsia"/>
          <w:sz w:val="20"/>
          <w:szCs w:val="22"/>
        </w:rPr>
        <w:t>년</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공직생활실태조사」</w:t>
      </w:r>
      <w:r w:rsidR="0044366C" w:rsidRPr="00B61948">
        <w:rPr>
          <w:rFonts w:eastAsia="나눔명조" w:hint="eastAsia"/>
          <w:sz w:val="20"/>
          <w:szCs w:val="22"/>
        </w:rPr>
        <w:t>이다</w:t>
      </w:r>
      <w:proofErr w:type="spellEnd"/>
      <w:r w:rsidR="0044366C" w:rsidRPr="00B61948">
        <w:rPr>
          <w:rFonts w:eastAsia="나눔명조" w:hint="eastAsia"/>
          <w:sz w:val="20"/>
          <w:szCs w:val="22"/>
        </w:rPr>
        <w:t>.</w:t>
      </w:r>
    </w:p>
    <w:p w14:paraId="5CE719E8" w14:textId="77777777" w:rsidR="0044366C" w:rsidRPr="003820D2" w:rsidRDefault="0044366C" w:rsidP="003820D2">
      <w:pPr>
        <w:wordWrap/>
        <w:spacing w:before="120" w:after="120" w:line="276" w:lineRule="auto"/>
        <w:rPr>
          <w:rFonts w:eastAsia="나눔명조"/>
          <w:i/>
          <w:iCs/>
          <w:sz w:val="20"/>
          <w:szCs w:val="22"/>
        </w:rPr>
      </w:pPr>
    </w:p>
    <w:p w14:paraId="731EE033" w14:textId="62217B21" w:rsidR="00D47A0D" w:rsidRPr="003820D2" w:rsidRDefault="00D47A0D" w:rsidP="00D47A0D">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fldChar w:fldCharType="begin"/>
      </w:r>
      <w:r w:rsidRPr="003820D2">
        <w:rPr>
          <w:rFonts w:ascii="나눔명조" w:eastAsia="나눔명조" w:hAnsi="나눔명조"/>
          <w:i w:val="0"/>
          <w:iCs w:val="0"/>
          <w:color w:val="auto"/>
          <w:sz w:val="20"/>
          <w:szCs w:val="20"/>
        </w:rPr>
        <w:instrText xml:space="preserve"> SEQ </w:instrText>
      </w:r>
      <w:r w:rsidRPr="003820D2">
        <w:rPr>
          <w:rFonts w:ascii="나눔명조" w:eastAsia="나눔명조" w:hAnsi="나눔명조" w:hint="eastAsia"/>
          <w:i w:val="0"/>
          <w:iCs w:val="0"/>
          <w:color w:val="auto"/>
          <w:sz w:val="20"/>
          <w:szCs w:val="20"/>
        </w:rPr>
        <w:instrText>표</w:instrText>
      </w:r>
      <w:r w:rsidRPr="003820D2">
        <w:rPr>
          <w:rFonts w:ascii="나눔명조" w:eastAsia="나눔명조" w:hAnsi="나눔명조"/>
          <w:i w:val="0"/>
          <w:iCs w:val="0"/>
          <w:color w:val="auto"/>
          <w:sz w:val="20"/>
          <w:szCs w:val="20"/>
        </w:rPr>
        <w:instrText xml:space="preserve"> \* ARABIC </w:instrText>
      </w:r>
      <w:r w:rsidRPr="003820D2">
        <w:rPr>
          <w:rFonts w:ascii="나눔명조" w:eastAsia="나눔명조" w:hAnsi="나눔명조"/>
          <w:i w:val="0"/>
          <w:iCs w:val="0"/>
          <w:color w:val="auto"/>
          <w:sz w:val="20"/>
          <w:szCs w:val="20"/>
        </w:rPr>
        <w:fldChar w:fldCharType="separate"/>
      </w:r>
      <w:r w:rsidRPr="003820D2">
        <w:rPr>
          <w:rFonts w:ascii="나눔명조" w:eastAsia="나눔명조" w:hAnsi="나눔명조"/>
          <w:i w:val="0"/>
          <w:iCs w:val="0"/>
          <w:noProof/>
          <w:color w:val="auto"/>
          <w:sz w:val="20"/>
          <w:szCs w:val="20"/>
        </w:rPr>
        <w:t>7</w:t>
      </w:r>
      <w:r w:rsidRPr="003820D2">
        <w:rPr>
          <w:rFonts w:ascii="나눔명조" w:eastAsia="나눔명조" w:hAnsi="나눔명조"/>
          <w:i w:val="0"/>
          <w:iCs w:val="0"/>
          <w:color w:val="auto"/>
          <w:sz w:val="20"/>
          <w:szCs w:val="20"/>
        </w:rPr>
        <w:fldChar w:fldCharType="end"/>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공공봉사동기에 대한 로지스틱 회귀모델</w:t>
      </w:r>
    </w:p>
    <w:tbl>
      <w:tblPr>
        <w:tblStyle w:val="21"/>
        <w:tblW w:w="5000" w:type="pct"/>
        <w:jc w:val="center"/>
        <w:tblLook w:val="04A0" w:firstRow="1" w:lastRow="0" w:firstColumn="1" w:lastColumn="0" w:noHBand="0" w:noVBand="1"/>
      </w:tblPr>
      <w:tblGrid>
        <w:gridCol w:w="1831"/>
        <w:gridCol w:w="893"/>
        <w:gridCol w:w="894"/>
        <w:gridCol w:w="942"/>
        <w:gridCol w:w="894"/>
        <w:gridCol w:w="894"/>
        <w:gridCol w:w="894"/>
        <w:gridCol w:w="894"/>
        <w:gridCol w:w="890"/>
      </w:tblGrid>
      <w:tr w:rsidR="00B61948" w:rsidRPr="00B61948" w14:paraId="0A0A18B5" w14:textId="77777777" w:rsidTr="00850C9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8" w:space="0" w:color="auto"/>
              <w:bottom w:val="single" w:sz="12" w:space="0" w:color="auto"/>
            </w:tcBorders>
            <w:hideMark/>
          </w:tcPr>
          <w:p w14:paraId="5285B881" w14:textId="77777777" w:rsidR="00850C91" w:rsidRPr="00B61948" w:rsidRDefault="00850C91" w:rsidP="002D5ECC">
            <w:pPr>
              <w:spacing w:after="0"/>
              <w:rPr>
                <w:rFonts w:eastAsia="나눔명조"/>
                <w:sz w:val="17"/>
                <w:szCs w:val="17"/>
              </w:rPr>
            </w:pPr>
            <w:r w:rsidRPr="00B61948">
              <w:rPr>
                <w:rFonts w:eastAsia="나눔명조"/>
                <w:b w:val="0"/>
                <w:bCs w:val="0"/>
                <w:sz w:val="17"/>
                <w:szCs w:val="17"/>
              </w:rPr>
              <w:t> </w:t>
            </w:r>
          </w:p>
        </w:tc>
        <w:tc>
          <w:tcPr>
            <w:tcW w:w="495" w:type="pct"/>
            <w:tcBorders>
              <w:top w:val="single" w:sz="8" w:space="0" w:color="auto"/>
              <w:bottom w:val="single" w:sz="12" w:space="0" w:color="auto"/>
            </w:tcBorders>
            <w:vAlign w:val="center"/>
            <w:hideMark/>
          </w:tcPr>
          <w:p w14:paraId="6F041217" w14:textId="77777777"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b w:val="0"/>
                <w:bCs w:val="0"/>
                <w:sz w:val="17"/>
                <w:szCs w:val="17"/>
              </w:rPr>
              <w:t xml:space="preserve"> 1</w:t>
            </w:r>
          </w:p>
        </w:tc>
        <w:tc>
          <w:tcPr>
            <w:tcW w:w="495" w:type="pct"/>
            <w:tcBorders>
              <w:top w:val="single" w:sz="8" w:space="0" w:color="auto"/>
              <w:bottom w:val="single" w:sz="12" w:space="0" w:color="auto"/>
            </w:tcBorders>
            <w:vAlign w:val="center"/>
            <w:hideMark/>
          </w:tcPr>
          <w:p w14:paraId="7245A1C8" w14:textId="77777777"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B61948">
              <w:rPr>
                <w:rFonts w:eastAsia="나눔명조" w:hint="eastAsia"/>
                <w:b w:val="0"/>
                <w:bCs w:val="0"/>
                <w:sz w:val="17"/>
                <w:szCs w:val="17"/>
              </w:rPr>
              <w:t>모델</w:t>
            </w:r>
            <w:r w:rsidRPr="00B61948">
              <w:rPr>
                <w:rFonts w:eastAsia="나눔명조"/>
                <w:b w:val="0"/>
                <w:bCs w:val="0"/>
                <w:sz w:val="17"/>
                <w:szCs w:val="17"/>
              </w:rPr>
              <w:t xml:space="preserve"> 2</w:t>
            </w:r>
          </w:p>
        </w:tc>
        <w:tc>
          <w:tcPr>
            <w:tcW w:w="522" w:type="pct"/>
            <w:tcBorders>
              <w:top w:val="single" w:sz="8" w:space="0" w:color="auto"/>
              <w:bottom w:val="single" w:sz="12" w:space="0" w:color="auto"/>
            </w:tcBorders>
            <w:vAlign w:val="center"/>
          </w:tcPr>
          <w:p w14:paraId="0A36E569" w14:textId="0EBED713"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Pr="00B61948">
              <w:rPr>
                <w:rFonts w:eastAsia="나눔명조"/>
                <w:b w:val="0"/>
                <w:bCs w:val="0"/>
                <w:sz w:val="17"/>
                <w:szCs w:val="17"/>
              </w:rPr>
              <w:t>3</w:t>
            </w:r>
          </w:p>
        </w:tc>
        <w:tc>
          <w:tcPr>
            <w:tcW w:w="495" w:type="pct"/>
            <w:tcBorders>
              <w:top w:val="single" w:sz="8" w:space="0" w:color="auto"/>
              <w:bottom w:val="single" w:sz="12" w:space="0" w:color="auto"/>
            </w:tcBorders>
            <w:vAlign w:val="center"/>
            <w:hideMark/>
          </w:tcPr>
          <w:p w14:paraId="770B93BB" w14:textId="446392F9"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b w:val="0"/>
                <w:bCs w:val="0"/>
                <w:sz w:val="17"/>
                <w:szCs w:val="17"/>
              </w:rPr>
              <w:t xml:space="preserve"> </w:t>
            </w:r>
            <w:r w:rsidR="00C97896" w:rsidRPr="00B61948">
              <w:rPr>
                <w:rFonts w:eastAsia="나눔명조"/>
                <w:b w:val="0"/>
                <w:bCs w:val="0"/>
                <w:sz w:val="17"/>
                <w:szCs w:val="17"/>
              </w:rPr>
              <w:t>4</w:t>
            </w:r>
          </w:p>
        </w:tc>
        <w:tc>
          <w:tcPr>
            <w:tcW w:w="495" w:type="pct"/>
            <w:tcBorders>
              <w:top w:val="single" w:sz="8" w:space="0" w:color="auto"/>
              <w:bottom w:val="single" w:sz="12" w:space="0" w:color="auto"/>
            </w:tcBorders>
            <w:vAlign w:val="center"/>
            <w:hideMark/>
          </w:tcPr>
          <w:p w14:paraId="122F5BAE" w14:textId="424FC25B"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5</w:t>
            </w:r>
          </w:p>
        </w:tc>
        <w:tc>
          <w:tcPr>
            <w:tcW w:w="495" w:type="pct"/>
            <w:tcBorders>
              <w:top w:val="single" w:sz="8" w:space="0" w:color="auto"/>
              <w:bottom w:val="single" w:sz="12" w:space="0" w:color="auto"/>
            </w:tcBorders>
            <w:vAlign w:val="center"/>
            <w:hideMark/>
          </w:tcPr>
          <w:p w14:paraId="3DDCE7AC" w14:textId="69CB0FF4"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6</w:t>
            </w:r>
          </w:p>
        </w:tc>
        <w:tc>
          <w:tcPr>
            <w:tcW w:w="495" w:type="pct"/>
            <w:tcBorders>
              <w:top w:val="single" w:sz="8" w:space="0" w:color="auto"/>
              <w:bottom w:val="single" w:sz="12" w:space="0" w:color="auto"/>
            </w:tcBorders>
            <w:vAlign w:val="center"/>
            <w:hideMark/>
          </w:tcPr>
          <w:p w14:paraId="5EB07392" w14:textId="71BA366E"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7</w:t>
            </w:r>
          </w:p>
        </w:tc>
        <w:tc>
          <w:tcPr>
            <w:tcW w:w="495" w:type="pct"/>
            <w:tcBorders>
              <w:top w:val="single" w:sz="8" w:space="0" w:color="auto"/>
              <w:bottom w:val="single" w:sz="12" w:space="0" w:color="auto"/>
            </w:tcBorders>
            <w:vAlign w:val="center"/>
            <w:hideMark/>
          </w:tcPr>
          <w:p w14:paraId="324E89D2" w14:textId="28C0D45C"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8</w:t>
            </w:r>
          </w:p>
        </w:tc>
      </w:tr>
      <w:tr w:rsidR="00B61948" w:rsidRPr="00B61948" w14:paraId="21D21A58"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40627BF2"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거래적</w:t>
            </w:r>
            <w:r w:rsidRPr="00B61948">
              <w:rPr>
                <w:rFonts w:eastAsia="나눔명조" w:hint="eastAsia"/>
                <w:b w:val="0"/>
                <w:bCs w:val="0"/>
                <w:sz w:val="17"/>
                <w:szCs w:val="17"/>
              </w:rPr>
              <w:t xml:space="preserve"> </w:t>
            </w:r>
            <w:r w:rsidRPr="00B61948">
              <w:rPr>
                <w:rFonts w:eastAsia="나눔명조" w:hint="eastAsia"/>
                <w:b w:val="0"/>
                <w:bCs w:val="0"/>
                <w:sz w:val="17"/>
                <w:szCs w:val="17"/>
              </w:rPr>
              <w:t>리더십</w:t>
            </w:r>
          </w:p>
          <w:p w14:paraId="1D39C27E"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tcBorders>
              <w:top w:val="single" w:sz="12" w:space="0" w:color="auto"/>
            </w:tcBorders>
            <w:hideMark/>
          </w:tcPr>
          <w:p w14:paraId="4BE70B8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79B1226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7B95105" w14:textId="2C7C8002"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Borders>
              <w:top w:val="single" w:sz="12" w:space="0" w:color="auto"/>
            </w:tcBorders>
          </w:tcPr>
          <w:p w14:paraId="4272DDC9" w14:textId="2AB06628"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 **</w:t>
            </w:r>
            <w:r w:rsidRPr="00B61948">
              <w:rPr>
                <w:rFonts w:eastAsia="나눔명조"/>
                <w:sz w:val="18"/>
                <w:szCs w:val="20"/>
              </w:rPr>
              <w:br/>
              <w:t>(0.04)</w:t>
            </w:r>
          </w:p>
        </w:tc>
        <w:tc>
          <w:tcPr>
            <w:tcW w:w="495" w:type="pct"/>
            <w:tcBorders>
              <w:top w:val="single" w:sz="12" w:space="0" w:color="auto"/>
            </w:tcBorders>
            <w:hideMark/>
          </w:tcPr>
          <w:p w14:paraId="4BB3515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39456B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Borders>
              <w:top w:val="single" w:sz="12" w:space="0" w:color="auto"/>
            </w:tcBorders>
            <w:hideMark/>
          </w:tcPr>
          <w:p w14:paraId="37464D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1F2A3ED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2BABCB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0E5974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42EA96B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3CA44B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05F29FF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47EE738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42725853"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14496CD3"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변혁적</w:t>
            </w:r>
            <w:r w:rsidRPr="00B61948">
              <w:rPr>
                <w:rFonts w:eastAsia="나눔명조" w:hint="eastAsia"/>
                <w:b w:val="0"/>
                <w:bCs w:val="0"/>
                <w:sz w:val="17"/>
                <w:szCs w:val="17"/>
              </w:rPr>
              <w:t xml:space="preserve"> </w:t>
            </w:r>
            <w:r w:rsidRPr="00B61948">
              <w:rPr>
                <w:rFonts w:eastAsia="나눔명조" w:hint="eastAsia"/>
                <w:b w:val="0"/>
                <w:bCs w:val="0"/>
                <w:sz w:val="17"/>
                <w:szCs w:val="17"/>
              </w:rPr>
              <w:t>리더십</w:t>
            </w:r>
          </w:p>
          <w:p w14:paraId="5FE09FBC"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tcPr>
          <w:p w14:paraId="475CDB4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5054B61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59865CC" w14:textId="3DC38928"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r w:rsidRPr="00B61948">
              <w:rPr>
                <w:rFonts w:eastAsia="나눔명조"/>
                <w:sz w:val="18"/>
                <w:szCs w:val="20"/>
              </w:rPr>
              <w:br/>
              <w:t>(0.04)</w:t>
            </w:r>
          </w:p>
        </w:tc>
        <w:tc>
          <w:tcPr>
            <w:tcW w:w="522" w:type="pct"/>
          </w:tcPr>
          <w:p w14:paraId="421D525A" w14:textId="4C4BE41F"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4***</w:t>
            </w:r>
            <w:r w:rsidRPr="00B61948">
              <w:rPr>
                <w:rFonts w:eastAsia="나눔명조"/>
                <w:sz w:val="18"/>
                <w:szCs w:val="20"/>
              </w:rPr>
              <w:br/>
              <w:t>(0.04)</w:t>
            </w:r>
          </w:p>
        </w:tc>
        <w:tc>
          <w:tcPr>
            <w:tcW w:w="495" w:type="pct"/>
          </w:tcPr>
          <w:p w14:paraId="79ED309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1B6D1DC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41BC20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77EFF1A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4B17068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p w14:paraId="4D619D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34F3068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6A4F171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77353B8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5***</w:t>
            </w:r>
          </w:p>
          <w:p w14:paraId="503954AD"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0E1CC10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72146929" w14:textId="79B50A61" w:rsidR="00850C91" w:rsidRPr="00B61948" w:rsidRDefault="00850C91" w:rsidP="003820D2">
            <w:pPr>
              <w:wordWrap/>
              <w:spacing w:after="0"/>
              <w:rPr>
                <w:rFonts w:eastAsia="나눔명조"/>
                <w:b w:val="0"/>
                <w:bCs w:val="0"/>
                <w:sz w:val="17"/>
                <w:szCs w:val="17"/>
              </w:rPr>
            </w:pPr>
            <w:r w:rsidRPr="00B61948">
              <w:rPr>
                <w:rFonts w:eastAsia="나눔명조" w:hint="eastAsia"/>
                <w:b w:val="0"/>
                <w:bCs w:val="0"/>
                <w:sz w:val="17"/>
                <w:szCs w:val="17"/>
              </w:rPr>
              <w:t>협업</w:t>
            </w:r>
            <w:r w:rsidRPr="00B61948">
              <w:rPr>
                <w:rFonts w:eastAsia="나눔명조" w:hint="eastAsia"/>
                <w:b w:val="0"/>
                <w:bCs w:val="0"/>
                <w:sz w:val="17"/>
                <w:szCs w:val="17"/>
              </w:rPr>
              <w:t>/</w:t>
            </w:r>
            <w:r w:rsidRPr="00B61948">
              <w:rPr>
                <w:rFonts w:eastAsia="나눔명조" w:hint="eastAsia"/>
                <w:b w:val="0"/>
                <w:bCs w:val="0"/>
                <w:sz w:val="17"/>
                <w:szCs w:val="17"/>
              </w:rPr>
              <w:t>의사소통</w:t>
            </w:r>
          </w:p>
        </w:tc>
        <w:tc>
          <w:tcPr>
            <w:tcW w:w="495" w:type="pct"/>
            <w:hideMark/>
          </w:tcPr>
          <w:p w14:paraId="141335F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400935B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hideMark/>
          </w:tcPr>
          <w:p w14:paraId="78E8973F" w14:textId="4D4D871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7068C353" w14:textId="167B6011"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hideMark/>
          </w:tcPr>
          <w:p w14:paraId="7E1A2E4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8***</w:t>
            </w:r>
          </w:p>
          <w:p w14:paraId="4D6D4B0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4E5310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1796A45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92AC26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48715A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FAB278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418B6F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32F254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22B5D39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29C72B1A"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47125B91" w14:textId="614433A4" w:rsidR="00850C91" w:rsidRPr="00B61948" w:rsidRDefault="00850C91" w:rsidP="003820D2">
            <w:pPr>
              <w:wordWrap/>
              <w:spacing w:after="0" w:line="240" w:lineRule="auto"/>
              <w:rPr>
                <w:rFonts w:eastAsia="나눔명조"/>
                <w:b w:val="0"/>
                <w:bCs w:val="0"/>
                <w:sz w:val="17"/>
                <w:szCs w:val="17"/>
              </w:rPr>
            </w:pPr>
            <w:r w:rsidRPr="00B61948">
              <w:rPr>
                <w:rFonts w:eastAsia="나눔명조" w:hint="eastAsia"/>
                <w:sz w:val="17"/>
                <w:szCs w:val="17"/>
              </w:rPr>
              <w:t>거래적</w:t>
            </w:r>
            <w:r w:rsidRPr="00B61948">
              <w:rPr>
                <w:rFonts w:eastAsia="나눔명조" w:hint="eastAsia"/>
                <w:sz w:val="17"/>
                <w:szCs w:val="17"/>
              </w:rPr>
              <w:t xml:space="preserve"> </w:t>
            </w:r>
            <w:r w:rsidRPr="00B61948">
              <w:rPr>
                <w:rFonts w:eastAsia="나눔명조" w:hint="eastAsia"/>
                <w:sz w:val="17"/>
                <w:szCs w:val="17"/>
              </w:rPr>
              <w:t>리더십</w:t>
            </w:r>
            <w:r w:rsidRPr="00B61948">
              <w:rPr>
                <w:rFonts w:eastAsia="나눔명조"/>
                <w:sz w:val="17"/>
                <w:szCs w:val="17"/>
              </w:rPr>
              <w:br/>
              <w:t>×</w:t>
            </w:r>
            <w:r w:rsidRPr="00B61948">
              <w:rPr>
                <w:rFonts w:eastAsia="나눔명조" w:hint="eastAsia"/>
                <w:sz w:val="17"/>
                <w:szCs w:val="17"/>
              </w:rPr>
              <w:t>변혁적</w:t>
            </w:r>
            <w:r w:rsidRPr="00B61948">
              <w:rPr>
                <w:rFonts w:eastAsia="나눔명조" w:hint="eastAsia"/>
                <w:sz w:val="17"/>
                <w:szCs w:val="17"/>
              </w:rPr>
              <w:t xml:space="preserve"> </w:t>
            </w:r>
            <w:r w:rsidRPr="00B61948">
              <w:rPr>
                <w:rFonts w:eastAsia="나눔명조" w:hint="eastAsia"/>
                <w:sz w:val="17"/>
                <w:szCs w:val="17"/>
              </w:rPr>
              <w:t>리더십</w:t>
            </w:r>
          </w:p>
        </w:tc>
        <w:tc>
          <w:tcPr>
            <w:tcW w:w="495" w:type="pct"/>
          </w:tcPr>
          <w:p w14:paraId="264F9AC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EF3BDA4" w14:textId="03F9FD85"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56F07FC1" w14:textId="054BFB48"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361FE4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165E57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7D207B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3)</w:t>
            </w:r>
          </w:p>
        </w:tc>
        <w:tc>
          <w:tcPr>
            <w:tcW w:w="495" w:type="pct"/>
          </w:tcPr>
          <w:p w14:paraId="6226B2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18D6E2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294CC821"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599B7435" w14:textId="6C6E6ED5" w:rsidR="00850C91" w:rsidRPr="00B61948" w:rsidRDefault="00850C91" w:rsidP="003820D2">
            <w:pPr>
              <w:wordWrap/>
              <w:spacing w:after="0" w:line="240" w:lineRule="auto"/>
              <w:rPr>
                <w:rFonts w:eastAsia="나눔명조"/>
                <w:b w:val="0"/>
                <w:bCs w:val="0"/>
                <w:sz w:val="17"/>
                <w:szCs w:val="17"/>
              </w:rPr>
            </w:pPr>
            <w:r w:rsidRPr="00B61948">
              <w:rPr>
                <w:rFonts w:eastAsia="나눔명조" w:hint="eastAsia"/>
                <w:sz w:val="17"/>
                <w:szCs w:val="17"/>
              </w:rPr>
              <w:t>거래적</w:t>
            </w:r>
            <w:r w:rsidRPr="00B61948">
              <w:rPr>
                <w:rFonts w:eastAsia="나눔명조" w:hint="eastAsia"/>
                <w:sz w:val="17"/>
                <w:szCs w:val="17"/>
              </w:rPr>
              <w:t xml:space="preserve"> </w:t>
            </w:r>
            <w:r w:rsidRPr="00B61948">
              <w:rPr>
                <w:rFonts w:eastAsia="나눔명조" w:hint="eastAsia"/>
                <w:sz w:val="17"/>
                <w:szCs w:val="17"/>
              </w:rPr>
              <w:t>리더십</w:t>
            </w:r>
            <w:r w:rsidRPr="00B61948">
              <w:rPr>
                <w:rFonts w:eastAsia="나눔명조"/>
                <w:sz w:val="17"/>
                <w:szCs w:val="17"/>
              </w:rPr>
              <w:br/>
              <w:t>×</w:t>
            </w:r>
            <w:r w:rsidRPr="00B61948">
              <w:rPr>
                <w:rFonts w:eastAsia="나눔명조" w:hint="eastAsia"/>
                <w:sz w:val="17"/>
                <w:szCs w:val="17"/>
              </w:rPr>
              <w:t>협업</w:t>
            </w:r>
            <w:r w:rsidRPr="00B61948">
              <w:rPr>
                <w:rFonts w:eastAsia="나눔명조"/>
                <w:sz w:val="17"/>
                <w:szCs w:val="17"/>
              </w:rPr>
              <w:t>/</w:t>
            </w:r>
            <w:r w:rsidRPr="00B61948">
              <w:rPr>
                <w:rFonts w:eastAsia="나눔명조" w:hint="eastAsia"/>
                <w:sz w:val="17"/>
                <w:szCs w:val="17"/>
              </w:rPr>
              <w:t>의사소통</w:t>
            </w:r>
          </w:p>
        </w:tc>
        <w:tc>
          <w:tcPr>
            <w:tcW w:w="495" w:type="pct"/>
          </w:tcPr>
          <w:p w14:paraId="3BC60DB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8C4E9DA" w14:textId="3F8C447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3809E87F" w14:textId="6EE9573E"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tcPr>
          <w:p w14:paraId="6F292BF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989CA0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6173F4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4E3B2D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3)</w:t>
            </w:r>
          </w:p>
        </w:tc>
        <w:tc>
          <w:tcPr>
            <w:tcW w:w="495" w:type="pct"/>
          </w:tcPr>
          <w:p w14:paraId="3E504AA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6F697D86"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665244BE" w14:textId="50F1CB5D" w:rsidR="00850C91" w:rsidRPr="00B61948" w:rsidRDefault="00850C91" w:rsidP="003820D2">
            <w:pPr>
              <w:wordWrap/>
              <w:spacing w:after="0" w:line="240" w:lineRule="auto"/>
              <w:rPr>
                <w:rFonts w:eastAsia="나눔명조"/>
                <w:b w:val="0"/>
                <w:bCs w:val="0"/>
                <w:sz w:val="17"/>
                <w:szCs w:val="17"/>
              </w:rPr>
            </w:pPr>
            <w:r w:rsidRPr="00B61948">
              <w:rPr>
                <w:rFonts w:eastAsia="나눔명조" w:hint="eastAsia"/>
                <w:sz w:val="17"/>
                <w:szCs w:val="17"/>
              </w:rPr>
              <w:t>변혁적</w:t>
            </w:r>
            <w:r w:rsidRPr="00B61948">
              <w:rPr>
                <w:rFonts w:eastAsia="나눔명조" w:hint="eastAsia"/>
                <w:sz w:val="17"/>
                <w:szCs w:val="17"/>
              </w:rPr>
              <w:t xml:space="preserve"> </w:t>
            </w:r>
            <w:r w:rsidRPr="00B61948">
              <w:rPr>
                <w:rFonts w:eastAsia="나눔명조" w:hint="eastAsia"/>
                <w:sz w:val="17"/>
                <w:szCs w:val="17"/>
              </w:rPr>
              <w:t>리더십</w:t>
            </w:r>
            <w:r w:rsidRPr="00B61948">
              <w:rPr>
                <w:rFonts w:eastAsia="나눔명조"/>
                <w:sz w:val="17"/>
                <w:szCs w:val="17"/>
              </w:rPr>
              <w:br/>
              <w:t>×</w:t>
            </w:r>
            <w:r w:rsidRPr="00B61948">
              <w:rPr>
                <w:rFonts w:eastAsia="나눔명조" w:hint="eastAsia"/>
                <w:sz w:val="17"/>
                <w:szCs w:val="17"/>
              </w:rPr>
              <w:t>협업</w:t>
            </w:r>
            <w:r w:rsidRPr="00B61948">
              <w:rPr>
                <w:rFonts w:eastAsia="나눔명조"/>
                <w:sz w:val="17"/>
                <w:szCs w:val="17"/>
              </w:rPr>
              <w:t>/</w:t>
            </w:r>
            <w:r w:rsidRPr="00B61948">
              <w:rPr>
                <w:rFonts w:eastAsia="나눔명조" w:hint="eastAsia"/>
                <w:sz w:val="17"/>
                <w:szCs w:val="17"/>
              </w:rPr>
              <w:t>의사소통</w:t>
            </w:r>
          </w:p>
        </w:tc>
        <w:tc>
          <w:tcPr>
            <w:tcW w:w="495" w:type="pct"/>
          </w:tcPr>
          <w:p w14:paraId="7D24175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18D25A1" w14:textId="2DCA51A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6CA08CF8" w14:textId="6DB345E4"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64CE5A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2F121BB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4BF221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38B8C9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B9C8A1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6***</w:t>
            </w:r>
            <w:r w:rsidRPr="00B61948">
              <w:rPr>
                <w:rFonts w:eastAsia="나눔명조"/>
                <w:sz w:val="18"/>
                <w:szCs w:val="20"/>
              </w:rPr>
              <w:br/>
              <w:t>(0.03)</w:t>
            </w:r>
          </w:p>
        </w:tc>
      </w:tr>
      <w:tr w:rsidR="00B61948" w:rsidRPr="00B61948" w14:paraId="7228077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D01654E" w14:textId="77777777" w:rsidR="00850C91" w:rsidRPr="00B61948" w:rsidRDefault="00850C91" w:rsidP="003820D2">
            <w:pPr>
              <w:wordWrap/>
              <w:spacing w:after="0"/>
              <w:rPr>
                <w:rFonts w:eastAsia="나눔명조"/>
                <w:sz w:val="17"/>
                <w:szCs w:val="17"/>
              </w:rPr>
            </w:pPr>
            <w:r w:rsidRPr="00B61948">
              <w:rPr>
                <w:rFonts w:eastAsia="나눔명조" w:hint="eastAsia"/>
                <w:sz w:val="17"/>
                <w:szCs w:val="17"/>
              </w:rPr>
              <w:t>성과관리</w:t>
            </w:r>
          </w:p>
          <w:p w14:paraId="79984344"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6159710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6***</w:t>
            </w:r>
          </w:p>
          <w:p w14:paraId="3F52E88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DBAAE08" w14:textId="63CCB85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4***</w:t>
            </w:r>
            <w:r w:rsidRPr="00B61948">
              <w:rPr>
                <w:rFonts w:eastAsia="나눔명조"/>
                <w:sz w:val="18"/>
                <w:szCs w:val="20"/>
              </w:rPr>
              <w:br/>
              <w:t>(0.05)</w:t>
            </w:r>
          </w:p>
        </w:tc>
        <w:tc>
          <w:tcPr>
            <w:tcW w:w="522" w:type="pct"/>
          </w:tcPr>
          <w:p w14:paraId="01F36913" w14:textId="10FE8D60"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0.33***</w:t>
            </w:r>
            <w:r w:rsidRPr="00B61948">
              <w:rPr>
                <w:rFonts w:eastAsia="나눔명조"/>
                <w:sz w:val="18"/>
                <w:szCs w:val="20"/>
              </w:rPr>
              <w:br/>
              <w:t>(0.05)</w:t>
            </w:r>
          </w:p>
        </w:tc>
        <w:tc>
          <w:tcPr>
            <w:tcW w:w="495" w:type="pct"/>
            <w:hideMark/>
          </w:tcPr>
          <w:p w14:paraId="7212A3F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9***</w:t>
            </w:r>
          </w:p>
          <w:p w14:paraId="50291F1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4997B9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1F27DE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78F8B4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38DECDC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68A155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A61FC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C1CEC08"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2C97EF5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3883DE5"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163F346" w14:textId="77777777" w:rsidR="00850C91" w:rsidRPr="00B61948" w:rsidRDefault="00850C91" w:rsidP="003820D2">
            <w:pPr>
              <w:wordWrap/>
              <w:spacing w:after="0"/>
              <w:rPr>
                <w:rFonts w:eastAsia="나눔명조"/>
                <w:sz w:val="17"/>
                <w:szCs w:val="17"/>
              </w:rPr>
            </w:pPr>
            <w:r w:rsidRPr="00B61948">
              <w:rPr>
                <w:rFonts w:eastAsia="나눔명조" w:hint="eastAsia"/>
                <w:sz w:val="17"/>
                <w:szCs w:val="17"/>
              </w:rPr>
              <w:t>거래적</w:t>
            </w:r>
            <w:r w:rsidRPr="00B61948">
              <w:rPr>
                <w:rFonts w:eastAsia="나눔명조" w:hint="eastAsia"/>
                <w:sz w:val="17"/>
                <w:szCs w:val="17"/>
              </w:rPr>
              <w:t xml:space="preserve"> </w:t>
            </w:r>
            <w:r w:rsidRPr="00B61948">
              <w:rPr>
                <w:rFonts w:eastAsia="나눔명조" w:hint="eastAsia"/>
                <w:sz w:val="17"/>
                <w:szCs w:val="17"/>
              </w:rPr>
              <w:t>조직문화</w:t>
            </w:r>
          </w:p>
          <w:p w14:paraId="32788B8A"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558DEF1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4119596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49EDA6E" w14:textId="6D2CC18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r w:rsidRPr="00B61948">
              <w:rPr>
                <w:rFonts w:eastAsia="나눔명조"/>
                <w:sz w:val="18"/>
                <w:szCs w:val="20"/>
              </w:rPr>
              <w:br/>
              <w:t>(0.04)</w:t>
            </w:r>
          </w:p>
        </w:tc>
        <w:tc>
          <w:tcPr>
            <w:tcW w:w="522" w:type="pct"/>
          </w:tcPr>
          <w:p w14:paraId="4688F5C8" w14:textId="746427C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4)</w:t>
            </w:r>
          </w:p>
        </w:tc>
        <w:tc>
          <w:tcPr>
            <w:tcW w:w="495" w:type="pct"/>
            <w:hideMark/>
          </w:tcPr>
          <w:p w14:paraId="0F49D04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1DC7E65F"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18DD95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07B51C5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4A0DE58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122AC8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0E5E990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5E20AC2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67855F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3***</w:t>
            </w:r>
          </w:p>
          <w:p w14:paraId="7187A93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6ECDBA62"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21B77937"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변혁적</w:t>
            </w:r>
            <w:r w:rsidRPr="00B61948">
              <w:rPr>
                <w:rFonts w:eastAsia="나눔명조" w:hint="eastAsia"/>
                <w:b w:val="0"/>
                <w:bCs w:val="0"/>
                <w:sz w:val="17"/>
                <w:szCs w:val="17"/>
              </w:rPr>
              <w:t xml:space="preserve"> </w:t>
            </w:r>
            <w:r w:rsidRPr="00B61948">
              <w:rPr>
                <w:rFonts w:eastAsia="나눔명조" w:hint="eastAsia"/>
                <w:b w:val="0"/>
                <w:bCs w:val="0"/>
                <w:sz w:val="17"/>
                <w:szCs w:val="17"/>
              </w:rPr>
              <w:t>조직문화</w:t>
            </w:r>
          </w:p>
          <w:p w14:paraId="16B1FF56"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459D3D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2***</w:t>
            </w:r>
          </w:p>
          <w:p w14:paraId="3C43337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ADFB93D" w14:textId="1586E2E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4)</w:t>
            </w:r>
          </w:p>
        </w:tc>
        <w:tc>
          <w:tcPr>
            <w:tcW w:w="522" w:type="pct"/>
          </w:tcPr>
          <w:p w14:paraId="5501D5B9" w14:textId="22EB2095"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7***</w:t>
            </w:r>
            <w:r w:rsidRPr="00B61948">
              <w:rPr>
                <w:rFonts w:eastAsia="나눔명조"/>
                <w:sz w:val="18"/>
                <w:szCs w:val="20"/>
              </w:rPr>
              <w:br/>
              <w:t>(0.04)</w:t>
            </w:r>
          </w:p>
        </w:tc>
        <w:tc>
          <w:tcPr>
            <w:tcW w:w="495" w:type="pct"/>
            <w:hideMark/>
          </w:tcPr>
          <w:p w14:paraId="4271005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0***</w:t>
            </w:r>
          </w:p>
          <w:p w14:paraId="0426AC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AC0DC5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33D2C11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3746590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0D190C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2ABB6C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308EADC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CAD96D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5A7F9C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2F52FD90"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8A20C79" w14:textId="404CD72E" w:rsidR="00850C91" w:rsidRPr="003820D2" w:rsidRDefault="00850C91" w:rsidP="003820D2">
            <w:pPr>
              <w:wordWrap/>
              <w:spacing w:after="0"/>
              <w:rPr>
                <w:rFonts w:eastAsia="나눔명조"/>
                <w:sz w:val="17"/>
                <w:szCs w:val="17"/>
              </w:rPr>
            </w:pPr>
            <w:r w:rsidRPr="00B61948">
              <w:rPr>
                <w:rFonts w:eastAsia="나눔명조" w:hint="eastAsia"/>
                <w:b w:val="0"/>
                <w:bCs w:val="0"/>
                <w:sz w:val="17"/>
                <w:szCs w:val="17"/>
              </w:rPr>
              <w:t>성별</w:t>
            </w:r>
            <w:r w:rsidRPr="00B61948">
              <w:rPr>
                <w:rFonts w:eastAsia="나눔명조"/>
                <w:b w:val="0"/>
                <w:bCs w:val="0"/>
                <w:sz w:val="17"/>
                <w:szCs w:val="17"/>
              </w:rPr>
              <w:br/>
              <w:t>(</w:t>
            </w:r>
            <w:r w:rsidRPr="00B61948">
              <w:rPr>
                <w:rFonts w:eastAsia="나눔명조" w:hint="eastAsia"/>
                <w:b w:val="0"/>
                <w:bCs w:val="0"/>
                <w:sz w:val="17"/>
                <w:szCs w:val="17"/>
              </w:rPr>
              <w:t>여성</w:t>
            </w:r>
            <w:r w:rsidRPr="00B61948">
              <w:rPr>
                <w:rFonts w:eastAsia="나눔명조" w:hint="eastAsia"/>
                <w:b w:val="0"/>
                <w:bCs w:val="0"/>
                <w:sz w:val="17"/>
                <w:szCs w:val="17"/>
              </w:rPr>
              <w:t xml:space="preserve"> </w:t>
            </w:r>
            <w:r w:rsidRPr="00B61948">
              <w:rPr>
                <w:rFonts w:eastAsia="나눔명조"/>
                <w:b w:val="0"/>
                <w:bCs w:val="0"/>
                <w:sz w:val="17"/>
                <w:szCs w:val="17"/>
              </w:rPr>
              <w:t>=1)</w:t>
            </w:r>
          </w:p>
        </w:tc>
        <w:tc>
          <w:tcPr>
            <w:tcW w:w="495" w:type="pct"/>
            <w:hideMark/>
          </w:tcPr>
          <w:p w14:paraId="4BC53B8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5***</w:t>
            </w:r>
          </w:p>
          <w:p w14:paraId="688A4F8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CF55436" w14:textId="1237A392"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r w:rsidRPr="00B61948">
              <w:rPr>
                <w:rFonts w:eastAsia="나눔명조"/>
                <w:sz w:val="18"/>
                <w:szCs w:val="20"/>
              </w:rPr>
              <w:br/>
              <w:t>(0.07)</w:t>
            </w:r>
          </w:p>
        </w:tc>
        <w:tc>
          <w:tcPr>
            <w:tcW w:w="522" w:type="pct"/>
          </w:tcPr>
          <w:p w14:paraId="0F613625" w14:textId="0ECFACB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r w:rsidRPr="00B61948">
              <w:rPr>
                <w:rFonts w:eastAsia="나눔명조"/>
                <w:sz w:val="18"/>
                <w:szCs w:val="20"/>
              </w:rPr>
              <w:br/>
              <w:t>(0.07)</w:t>
            </w:r>
          </w:p>
        </w:tc>
        <w:tc>
          <w:tcPr>
            <w:tcW w:w="495" w:type="pct"/>
            <w:hideMark/>
          </w:tcPr>
          <w:p w14:paraId="1F66E62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p>
          <w:p w14:paraId="4997852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54DB60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7F22AD2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058B1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15AF343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D729E0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3***</w:t>
            </w:r>
          </w:p>
          <w:p w14:paraId="31249AE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4566FC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630BB89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r>
      <w:tr w:rsidR="00B61948" w:rsidRPr="00B61948" w14:paraId="1191448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EF2B7F5"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연령</w:t>
            </w:r>
          </w:p>
          <w:p w14:paraId="20882D1D"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233775B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4***</w:t>
            </w:r>
          </w:p>
          <w:p w14:paraId="21ABF8E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BA7A361" w14:textId="1BAD2E75"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522" w:type="pct"/>
          </w:tcPr>
          <w:p w14:paraId="121F69E1" w14:textId="16DE0BE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495" w:type="pct"/>
            <w:hideMark/>
          </w:tcPr>
          <w:p w14:paraId="5A2D966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21F0F4E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3F0B7F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34CF058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513003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44FC8D2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C01A7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FC30B8A"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89E603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7EDEB2F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E7C5B9C"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2DBBD37" w14:textId="2FB9693B" w:rsidR="00850C91" w:rsidRPr="003820D2" w:rsidRDefault="00850C91" w:rsidP="003820D2">
            <w:pPr>
              <w:wordWrap/>
              <w:spacing w:after="0"/>
              <w:rPr>
                <w:rFonts w:eastAsia="나눔명조"/>
                <w:sz w:val="17"/>
                <w:szCs w:val="17"/>
              </w:rPr>
            </w:pPr>
            <w:r w:rsidRPr="00B61948">
              <w:rPr>
                <w:rFonts w:eastAsia="나눔명조" w:hint="eastAsia"/>
                <w:b w:val="0"/>
                <w:bCs w:val="0"/>
                <w:sz w:val="17"/>
                <w:szCs w:val="17"/>
              </w:rPr>
              <w:t>혼인</w:t>
            </w:r>
            <w:r w:rsidRPr="00B61948">
              <w:rPr>
                <w:rFonts w:eastAsia="나눔명조" w:hint="eastAsia"/>
                <w:b w:val="0"/>
                <w:bCs w:val="0"/>
                <w:sz w:val="17"/>
                <w:szCs w:val="17"/>
              </w:rPr>
              <w:t xml:space="preserve"> </w:t>
            </w:r>
            <w:r w:rsidRPr="00B61948">
              <w:rPr>
                <w:rFonts w:eastAsia="나눔명조" w:hint="eastAsia"/>
                <w:b w:val="0"/>
                <w:bCs w:val="0"/>
                <w:sz w:val="17"/>
                <w:szCs w:val="17"/>
              </w:rPr>
              <w:t>상태</w:t>
            </w:r>
            <w:r w:rsidRPr="00B61948">
              <w:rPr>
                <w:rFonts w:eastAsia="나눔명조" w:hint="eastAsia"/>
                <w:b w:val="0"/>
                <w:bCs w:val="0"/>
                <w:sz w:val="17"/>
                <w:szCs w:val="17"/>
              </w:rPr>
              <w:t xml:space="preserve"> </w:t>
            </w:r>
            <w:r w:rsidRPr="00B61948">
              <w:rPr>
                <w:rFonts w:eastAsia="나눔명조"/>
                <w:b w:val="0"/>
                <w:bCs w:val="0"/>
                <w:sz w:val="17"/>
                <w:szCs w:val="17"/>
              </w:rPr>
              <w:br/>
              <w:t>(</w:t>
            </w:r>
            <w:r w:rsidRPr="00B61948">
              <w:rPr>
                <w:rFonts w:eastAsia="나눔명조" w:hint="eastAsia"/>
                <w:b w:val="0"/>
                <w:bCs w:val="0"/>
                <w:sz w:val="17"/>
                <w:szCs w:val="17"/>
              </w:rPr>
              <w:t>기혼</w:t>
            </w:r>
            <w:r w:rsidRPr="00B61948">
              <w:rPr>
                <w:rFonts w:eastAsia="나눔명조" w:hint="eastAsia"/>
                <w:b w:val="0"/>
                <w:bCs w:val="0"/>
                <w:sz w:val="17"/>
                <w:szCs w:val="17"/>
              </w:rPr>
              <w:t>=</w:t>
            </w:r>
            <w:r w:rsidRPr="00B61948">
              <w:rPr>
                <w:rFonts w:eastAsia="나눔명조"/>
                <w:b w:val="0"/>
                <w:bCs w:val="0"/>
                <w:sz w:val="17"/>
                <w:szCs w:val="17"/>
              </w:rPr>
              <w:t>1)</w:t>
            </w:r>
          </w:p>
        </w:tc>
        <w:tc>
          <w:tcPr>
            <w:tcW w:w="495" w:type="pct"/>
            <w:hideMark/>
          </w:tcPr>
          <w:p w14:paraId="42F6A6E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B6D76B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C49DFCE" w14:textId="033B5B0B"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522" w:type="pct"/>
          </w:tcPr>
          <w:p w14:paraId="3F0721D8" w14:textId="4A4F69E8"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495" w:type="pct"/>
            <w:hideMark/>
          </w:tcPr>
          <w:p w14:paraId="0FAA1E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C707B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23ED9C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50369AC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9DD00E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E77E59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28AEFB7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p>
          <w:p w14:paraId="5BF1CD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665E6C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6E53C92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r>
      <w:tr w:rsidR="00B61948" w:rsidRPr="00B61948" w14:paraId="4A22DB23"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389ECEC"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자녀의</w:t>
            </w:r>
            <w:r w:rsidRPr="00B61948">
              <w:rPr>
                <w:rFonts w:eastAsia="나눔명조" w:hint="eastAsia"/>
                <w:b w:val="0"/>
                <w:bCs w:val="0"/>
                <w:sz w:val="17"/>
                <w:szCs w:val="17"/>
              </w:rPr>
              <w:t xml:space="preserve"> </w:t>
            </w:r>
            <w:r w:rsidRPr="00B61948">
              <w:rPr>
                <w:rFonts w:eastAsia="나눔명조" w:hint="eastAsia"/>
                <w:b w:val="0"/>
                <w:bCs w:val="0"/>
                <w:sz w:val="17"/>
                <w:szCs w:val="17"/>
              </w:rPr>
              <w:t>수</w:t>
            </w:r>
          </w:p>
          <w:p w14:paraId="1D52E138"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0F96DFC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A12FB1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C5A022C" w14:textId="4F3E13AF"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522" w:type="pct"/>
          </w:tcPr>
          <w:p w14:paraId="1CFF314F" w14:textId="5D8DA3F9"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495" w:type="pct"/>
            <w:hideMark/>
          </w:tcPr>
          <w:p w14:paraId="0513600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3575BC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968074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06ED0F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F74DA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018C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37CAD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126EC0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D397B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51DDB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5A4B15E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EB6EF4B"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현재</w:t>
            </w:r>
            <w:r w:rsidRPr="00B61948">
              <w:rPr>
                <w:rFonts w:eastAsia="나눔명조" w:hint="eastAsia"/>
                <w:b w:val="0"/>
                <w:bCs w:val="0"/>
                <w:sz w:val="17"/>
                <w:szCs w:val="17"/>
              </w:rPr>
              <w:t xml:space="preserve"> </w:t>
            </w:r>
            <w:r w:rsidRPr="00B61948">
              <w:rPr>
                <w:rFonts w:eastAsia="나눔명조" w:hint="eastAsia"/>
                <w:b w:val="0"/>
                <w:bCs w:val="0"/>
                <w:sz w:val="17"/>
                <w:szCs w:val="17"/>
              </w:rPr>
              <w:t>학력</w:t>
            </w:r>
          </w:p>
          <w:p w14:paraId="5B06E30A"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3240EBD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FA3B46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E50817A" w14:textId="0129008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522" w:type="pct"/>
          </w:tcPr>
          <w:p w14:paraId="27D93020" w14:textId="153862D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495" w:type="pct"/>
            <w:hideMark/>
          </w:tcPr>
          <w:p w14:paraId="521801E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E0E09A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B954CD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9B1DA0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05229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0B0DE17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E8F527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8</w:t>
            </w:r>
          </w:p>
          <w:p w14:paraId="4B5AAC7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0963A6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4E4B42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3E81BD7E"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19249769"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현재</w:t>
            </w:r>
            <w:r w:rsidRPr="00B61948">
              <w:rPr>
                <w:rFonts w:eastAsia="나눔명조" w:hint="eastAsia"/>
                <w:b w:val="0"/>
                <w:bCs w:val="0"/>
                <w:sz w:val="17"/>
                <w:szCs w:val="17"/>
              </w:rPr>
              <w:t xml:space="preserve"> </w:t>
            </w:r>
            <w:r w:rsidRPr="00B61948">
              <w:rPr>
                <w:rFonts w:eastAsia="나눔명조" w:hint="eastAsia"/>
                <w:b w:val="0"/>
                <w:bCs w:val="0"/>
                <w:sz w:val="17"/>
                <w:szCs w:val="17"/>
              </w:rPr>
              <w:t>직급</w:t>
            </w:r>
          </w:p>
          <w:p w14:paraId="2BD154F6"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18B5359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7AD59B9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FE3B85A" w14:textId="7B8B411D"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522" w:type="pct"/>
          </w:tcPr>
          <w:p w14:paraId="394C4C94" w14:textId="73757C7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495" w:type="pct"/>
            <w:hideMark/>
          </w:tcPr>
          <w:p w14:paraId="3F229F1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2E3ECAB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39F49F2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889B97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69CC31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56F5913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25CFC8F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2F5E50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047E5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1322A3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r>
      <w:tr w:rsidR="00B61948" w:rsidRPr="00B61948" w14:paraId="48D25F0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253FB05" w14:textId="77777777" w:rsidR="00850C91" w:rsidRPr="00B61948" w:rsidRDefault="00850C91" w:rsidP="003820D2">
            <w:pPr>
              <w:wordWrap/>
              <w:spacing w:after="0"/>
              <w:rPr>
                <w:rFonts w:eastAsia="나눔명조"/>
                <w:sz w:val="17"/>
                <w:szCs w:val="17"/>
              </w:rPr>
            </w:pPr>
            <w:proofErr w:type="spellStart"/>
            <w:r w:rsidRPr="00B61948">
              <w:rPr>
                <w:rFonts w:eastAsia="나눔명조" w:hint="eastAsia"/>
                <w:b w:val="0"/>
                <w:bCs w:val="0"/>
                <w:sz w:val="17"/>
                <w:szCs w:val="17"/>
              </w:rPr>
              <w:t>주평균</w:t>
            </w:r>
            <w:proofErr w:type="spellEnd"/>
            <w:r w:rsidRPr="00B61948">
              <w:rPr>
                <w:rFonts w:eastAsia="나눔명조" w:hint="eastAsia"/>
                <w:b w:val="0"/>
                <w:bCs w:val="0"/>
                <w:sz w:val="17"/>
                <w:szCs w:val="17"/>
              </w:rPr>
              <w:t xml:space="preserve"> </w:t>
            </w:r>
            <w:r w:rsidRPr="00B61948">
              <w:rPr>
                <w:rFonts w:eastAsia="나눔명조" w:hint="eastAsia"/>
                <w:b w:val="0"/>
                <w:bCs w:val="0"/>
                <w:sz w:val="17"/>
                <w:szCs w:val="17"/>
              </w:rPr>
              <w:t>근무시간</w:t>
            </w:r>
          </w:p>
          <w:p w14:paraId="2AD1D95E"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4F8CA9D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625D5E6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0BEA5923" w14:textId="503F87DF"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13)</w:t>
            </w:r>
          </w:p>
        </w:tc>
        <w:tc>
          <w:tcPr>
            <w:tcW w:w="522" w:type="pct"/>
          </w:tcPr>
          <w:p w14:paraId="6C705323" w14:textId="1E63C32E"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13)</w:t>
            </w:r>
          </w:p>
        </w:tc>
        <w:tc>
          <w:tcPr>
            <w:tcW w:w="495" w:type="pct"/>
            <w:hideMark/>
          </w:tcPr>
          <w:p w14:paraId="2C3260A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3B3832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38BBFC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1EE24C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6AAC7CE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76416F7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75EA4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4D1863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516FC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DD99CF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r>
      <w:tr w:rsidR="00B61948" w:rsidRPr="00B61948" w14:paraId="098E86C9"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BF8EC1D" w14:textId="77777777" w:rsidR="00850C91" w:rsidRPr="00B61948" w:rsidRDefault="00850C91" w:rsidP="003820D2">
            <w:pPr>
              <w:wordWrap/>
              <w:spacing w:after="0"/>
              <w:rPr>
                <w:rFonts w:eastAsia="나눔명조"/>
                <w:sz w:val="17"/>
                <w:szCs w:val="17"/>
              </w:rPr>
            </w:pPr>
            <w:proofErr w:type="spellStart"/>
            <w:r w:rsidRPr="00B61948">
              <w:rPr>
                <w:rFonts w:eastAsia="나눔명조" w:hint="eastAsia"/>
                <w:b w:val="0"/>
                <w:bCs w:val="0"/>
                <w:sz w:val="17"/>
                <w:szCs w:val="17"/>
              </w:rPr>
              <w:t>주평균</w:t>
            </w:r>
            <w:proofErr w:type="spellEnd"/>
            <w:r w:rsidRPr="00B61948">
              <w:rPr>
                <w:rFonts w:eastAsia="나눔명조" w:hint="eastAsia"/>
                <w:b w:val="0"/>
                <w:bCs w:val="0"/>
                <w:sz w:val="17"/>
                <w:szCs w:val="17"/>
              </w:rPr>
              <w:t xml:space="preserve"> </w:t>
            </w:r>
            <w:r w:rsidRPr="00B61948">
              <w:rPr>
                <w:rFonts w:eastAsia="나눔명조" w:hint="eastAsia"/>
                <w:b w:val="0"/>
                <w:bCs w:val="0"/>
                <w:sz w:val="17"/>
                <w:szCs w:val="17"/>
              </w:rPr>
              <w:t>초과근무시간</w:t>
            </w:r>
          </w:p>
          <w:p w14:paraId="5786EA67"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6DDB516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11CEAA0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1DEA75EE" w14:textId="7DE4AA3B"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r w:rsidRPr="00B61948">
              <w:rPr>
                <w:rFonts w:eastAsia="나눔명조"/>
                <w:sz w:val="18"/>
                <w:szCs w:val="20"/>
              </w:rPr>
              <w:br/>
              <w:t>(0.07)</w:t>
            </w:r>
          </w:p>
        </w:tc>
        <w:tc>
          <w:tcPr>
            <w:tcW w:w="522" w:type="pct"/>
          </w:tcPr>
          <w:p w14:paraId="7C18F483" w14:textId="5CBF3712"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r w:rsidRPr="00B61948">
              <w:rPr>
                <w:rFonts w:eastAsia="나눔명조"/>
                <w:sz w:val="18"/>
                <w:szCs w:val="20"/>
              </w:rPr>
              <w:br/>
              <w:t>(0.07)</w:t>
            </w:r>
          </w:p>
        </w:tc>
        <w:tc>
          <w:tcPr>
            <w:tcW w:w="495" w:type="pct"/>
            <w:hideMark/>
          </w:tcPr>
          <w:p w14:paraId="646949D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642878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31556E3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572856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0574B49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693F9A4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480D945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BFFC60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c>
          <w:tcPr>
            <w:tcW w:w="495" w:type="pct"/>
            <w:hideMark/>
          </w:tcPr>
          <w:p w14:paraId="2E5E171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6AA8F844"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r>
      <w:tr w:rsidR="00B61948" w:rsidRPr="00B61948" w14:paraId="345C96CF"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tcPr>
          <w:p w14:paraId="65994AD4" w14:textId="77777777" w:rsidR="00850C91" w:rsidRPr="00B61948" w:rsidRDefault="00850C91" w:rsidP="003820D2">
            <w:pPr>
              <w:wordWrap/>
              <w:spacing w:after="0"/>
              <w:rPr>
                <w:rFonts w:eastAsia="나눔명조"/>
                <w:sz w:val="17"/>
                <w:szCs w:val="17"/>
              </w:rPr>
            </w:pPr>
            <w:r w:rsidRPr="00B61948">
              <w:rPr>
                <w:rFonts w:eastAsia="나눔명조"/>
                <w:b w:val="0"/>
                <w:bCs w:val="0"/>
                <w:sz w:val="17"/>
                <w:szCs w:val="17"/>
              </w:rPr>
              <w:lastRenderedPageBreak/>
              <w:t>(</w:t>
            </w:r>
            <w:proofErr w:type="spellStart"/>
            <w:r w:rsidRPr="00B61948">
              <w:rPr>
                <w:rFonts w:eastAsia="나눔명조" w:hint="eastAsia"/>
                <w:b w:val="0"/>
                <w:bCs w:val="0"/>
                <w:sz w:val="17"/>
                <w:szCs w:val="17"/>
              </w:rPr>
              <w:t>상수항</w:t>
            </w:r>
            <w:proofErr w:type="spellEnd"/>
            <w:r w:rsidRPr="00B61948">
              <w:rPr>
                <w:rFonts w:eastAsia="나눔명조"/>
                <w:b w:val="0"/>
                <w:bCs w:val="0"/>
                <w:sz w:val="17"/>
                <w:szCs w:val="17"/>
              </w:rPr>
              <w:t>)</w:t>
            </w:r>
          </w:p>
          <w:p w14:paraId="44D88B0C"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tcBorders>
              <w:bottom w:val="single" w:sz="12" w:space="0" w:color="auto"/>
            </w:tcBorders>
          </w:tcPr>
          <w:p w14:paraId="425B11A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3AC0A8F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1209F53" w14:textId="2E7A45D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r w:rsidRPr="00B61948">
              <w:rPr>
                <w:rFonts w:eastAsia="나눔명조"/>
                <w:sz w:val="18"/>
                <w:szCs w:val="20"/>
              </w:rPr>
              <w:br/>
              <w:t>(0.51)</w:t>
            </w:r>
          </w:p>
        </w:tc>
        <w:tc>
          <w:tcPr>
            <w:tcW w:w="522" w:type="pct"/>
            <w:tcBorders>
              <w:bottom w:val="single" w:sz="12" w:space="0" w:color="auto"/>
            </w:tcBorders>
          </w:tcPr>
          <w:p w14:paraId="074008AE" w14:textId="467CD7F1"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r w:rsidRPr="00B61948">
              <w:rPr>
                <w:rFonts w:eastAsia="나눔명조"/>
                <w:sz w:val="18"/>
                <w:szCs w:val="20"/>
              </w:rPr>
              <w:br/>
              <w:t>(0</w:t>
            </w:r>
            <w:r w:rsidRPr="00B61948">
              <w:rPr>
                <w:rFonts w:eastAsia="나눔명조" w:hint="eastAsia"/>
                <w:sz w:val="18"/>
                <w:szCs w:val="20"/>
              </w:rPr>
              <w:t>.</w:t>
            </w:r>
            <w:r w:rsidRPr="00B61948">
              <w:rPr>
                <w:rFonts w:eastAsia="나눔명조"/>
                <w:sz w:val="18"/>
                <w:szCs w:val="20"/>
              </w:rPr>
              <w:t>51)</w:t>
            </w:r>
          </w:p>
        </w:tc>
        <w:tc>
          <w:tcPr>
            <w:tcW w:w="495" w:type="pct"/>
            <w:tcBorders>
              <w:bottom w:val="single" w:sz="12" w:space="0" w:color="auto"/>
            </w:tcBorders>
          </w:tcPr>
          <w:p w14:paraId="3E999F0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2676A2A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304A31E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3</w:t>
            </w:r>
          </w:p>
          <w:p w14:paraId="2969AAA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5C4E84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1</w:t>
            </w:r>
          </w:p>
          <w:p w14:paraId="7E0F4E7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2C4337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0</w:t>
            </w:r>
          </w:p>
          <w:p w14:paraId="29A7A4E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2)</w:t>
            </w:r>
          </w:p>
        </w:tc>
        <w:tc>
          <w:tcPr>
            <w:tcW w:w="495" w:type="pct"/>
            <w:tcBorders>
              <w:bottom w:val="single" w:sz="12" w:space="0" w:color="auto"/>
            </w:tcBorders>
          </w:tcPr>
          <w:p w14:paraId="1F6E855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7</w:t>
            </w:r>
          </w:p>
          <w:p w14:paraId="6DFF314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r>
      <w:tr w:rsidR="00B61948" w:rsidRPr="00B61948" w14:paraId="592DC33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1E397F7B"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AIC</w:t>
            </w:r>
          </w:p>
        </w:tc>
        <w:tc>
          <w:tcPr>
            <w:tcW w:w="495" w:type="pct"/>
            <w:tcBorders>
              <w:top w:val="single" w:sz="12" w:space="0" w:color="auto"/>
            </w:tcBorders>
            <w:hideMark/>
          </w:tcPr>
          <w:p w14:paraId="1EDC5E0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406.73</w:t>
            </w:r>
          </w:p>
        </w:tc>
        <w:tc>
          <w:tcPr>
            <w:tcW w:w="495" w:type="pct"/>
            <w:tcBorders>
              <w:top w:val="single" w:sz="12" w:space="0" w:color="auto"/>
            </w:tcBorders>
            <w:hideMark/>
          </w:tcPr>
          <w:p w14:paraId="40A4181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9.33</w:t>
            </w:r>
          </w:p>
        </w:tc>
        <w:tc>
          <w:tcPr>
            <w:tcW w:w="522" w:type="pct"/>
            <w:tcBorders>
              <w:top w:val="single" w:sz="12" w:space="0" w:color="auto"/>
            </w:tcBorders>
          </w:tcPr>
          <w:p w14:paraId="07105CA2" w14:textId="7A09CC85"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4.38</w:t>
            </w:r>
          </w:p>
        </w:tc>
        <w:tc>
          <w:tcPr>
            <w:tcW w:w="495" w:type="pct"/>
            <w:tcBorders>
              <w:top w:val="single" w:sz="12" w:space="0" w:color="auto"/>
            </w:tcBorders>
            <w:hideMark/>
          </w:tcPr>
          <w:p w14:paraId="19BE72C5"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7.53</w:t>
            </w:r>
          </w:p>
        </w:tc>
        <w:tc>
          <w:tcPr>
            <w:tcW w:w="495" w:type="pct"/>
            <w:tcBorders>
              <w:top w:val="single" w:sz="12" w:space="0" w:color="auto"/>
            </w:tcBorders>
            <w:hideMark/>
          </w:tcPr>
          <w:p w14:paraId="3A45A0B8"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0.05</w:t>
            </w:r>
          </w:p>
        </w:tc>
        <w:tc>
          <w:tcPr>
            <w:tcW w:w="495" w:type="pct"/>
            <w:tcBorders>
              <w:top w:val="single" w:sz="12" w:space="0" w:color="auto"/>
            </w:tcBorders>
            <w:hideMark/>
          </w:tcPr>
          <w:p w14:paraId="1C3392A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87.33</w:t>
            </w:r>
          </w:p>
        </w:tc>
        <w:tc>
          <w:tcPr>
            <w:tcW w:w="495" w:type="pct"/>
            <w:tcBorders>
              <w:top w:val="single" w:sz="12" w:space="0" w:color="auto"/>
            </w:tcBorders>
            <w:hideMark/>
          </w:tcPr>
          <w:p w14:paraId="018EDCE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54.74</w:t>
            </w:r>
          </w:p>
        </w:tc>
        <w:tc>
          <w:tcPr>
            <w:tcW w:w="495" w:type="pct"/>
            <w:tcBorders>
              <w:top w:val="single" w:sz="12" w:space="0" w:color="auto"/>
            </w:tcBorders>
            <w:hideMark/>
          </w:tcPr>
          <w:p w14:paraId="60BD4C8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67.84</w:t>
            </w:r>
          </w:p>
        </w:tc>
      </w:tr>
      <w:tr w:rsidR="00B61948" w:rsidRPr="00B61948" w14:paraId="5089EA9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4" w:space="0" w:color="7F7F7F" w:themeColor="text1" w:themeTint="80"/>
              <w:bottom w:val="single" w:sz="4" w:space="0" w:color="7F7F7F" w:themeColor="text1" w:themeTint="80"/>
            </w:tcBorders>
            <w:hideMark/>
          </w:tcPr>
          <w:p w14:paraId="4BA7EB8D"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BIC</w:t>
            </w:r>
          </w:p>
        </w:tc>
        <w:tc>
          <w:tcPr>
            <w:tcW w:w="495" w:type="pct"/>
            <w:tcBorders>
              <w:top w:val="single" w:sz="4" w:space="0" w:color="7F7F7F" w:themeColor="text1" w:themeTint="80"/>
              <w:bottom w:val="single" w:sz="4" w:space="0" w:color="7F7F7F" w:themeColor="text1" w:themeTint="80"/>
            </w:tcBorders>
            <w:hideMark/>
          </w:tcPr>
          <w:p w14:paraId="04046BC0"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61</w:t>
            </w:r>
          </w:p>
        </w:tc>
        <w:tc>
          <w:tcPr>
            <w:tcW w:w="495" w:type="pct"/>
            <w:tcBorders>
              <w:top w:val="single" w:sz="4" w:space="0" w:color="7F7F7F" w:themeColor="text1" w:themeTint="80"/>
              <w:bottom w:val="single" w:sz="4" w:space="0" w:color="7F7F7F" w:themeColor="text1" w:themeTint="80"/>
            </w:tcBorders>
            <w:hideMark/>
          </w:tcPr>
          <w:p w14:paraId="51FAA6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2.21</w:t>
            </w:r>
          </w:p>
        </w:tc>
        <w:tc>
          <w:tcPr>
            <w:tcW w:w="522" w:type="pct"/>
            <w:tcBorders>
              <w:top w:val="single" w:sz="4" w:space="0" w:color="7F7F7F" w:themeColor="text1" w:themeTint="80"/>
              <w:bottom w:val="single" w:sz="4" w:space="0" w:color="7F7F7F" w:themeColor="text1" w:themeTint="80"/>
            </w:tcBorders>
          </w:tcPr>
          <w:p w14:paraId="38A64AF7" w14:textId="64F7FD68"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3.63</w:t>
            </w:r>
          </w:p>
        </w:tc>
        <w:tc>
          <w:tcPr>
            <w:tcW w:w="495" w:type="pct"/>
            <w:tcBorders>
              <w:top w:val="single" w:sz="4" w:space="0" w:color="7F7F7F" w:themeColor="text1" w:themeTint="80"/>
              <w:bottom w:val="single" w:sz="4" w:space="0" w:color="7F7F7F" w:themeColor="text1" w:themeTint="80"/>
            </w:tcBorders>
            <w:hideMark/>
          </w:tcPr>
          <w:p w14:paraId="5E96B1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0.41</w:t>
            </w:r>
          </w:p>
        </w:tc>
        <w:tc>
          <w:tcPr>
            <w:tcW w:w="495" w:type="pct"/>
            <w:tcBorders>
              <w:top w:val="single" w:sz="4" w:space="0" w:color="7F7F7F" w:themeColor="text1" w:themeTint="80"/>
              <w:bottom w:val="single" w:sz="4" w:space="0" w:color="7F7F7F" w:themeColor="text1" w:themeTint="80"/>
            </w:tcBorders>
            <w:hideMark/>
          </w:tcPr>
          <w:p w14:paraId="56296DC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5.69</w:t>
            </w:r>
          </w:p>
        </w:tc>
        <w:tc>
          <w:tcPr>
            <w:tcW w:w="495" w:type="pct"/>
            <w:tcBorders>
              <w:top w:val="single" w:sz="4" w:space="0" w:color="7F7F7F" w:themeColor="text1" w:themeTint="80"/>
              <w:bottom w:val="single" w:sz="4" w:space="0" w:color="7F7F7F" w:themeColor="text1" w:themeTint="80"/>
            </w:tcBorders>
            <w:hideMark/>
          </w:tcPr>
          <w:p w14:paraId="0E64D0D9"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33</w:t>
            </w:r>
          </w:p>
        </w:tc>
        <w:tc>
          <w:tcPr>
            <w:tcW w:w="495" w:type="pct"/>
            <w:tcBorders>
              <w:top w:val="single" w:sz="4" w:space="0" w:color="7F7F7F" w:themeColor="text1" w:themeTint="80"/>
              <w:bottom w:val="single" w:sz="4" w:space="0" w:color="7F7F7F" w:themeColor="text1" w:themeTint="80"/>
            </w:tcBorders>
            <w:hideMark/>
          </w:tcPr>
          <w:p w14:paraId="4CACC3BD"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56.74</w:t>
            </w:r>
          </w:p>
        </w:tc>
        <w:tc>
          <w:tcPr>
            <w:tcW w:w="495" w:type="pct"/>
            <w:tcBorders>
              <w:top w:val="single" w:sz="4" w:space="0" w:color="7F7F7F" w:themeColor="text1" w:themeTint="80"/>
              <w:bottom w:val="single" w:sz="4" w:space="0" w:color="7F7F7F" w:themeColor="text1" w:themeTint="80"/>
            </w:tcBorders>
            <w:hideMark/>
          </w:tcPr>
          <w:p w14:paraId="1ADDF84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69.84</w:t>
            </w:r>
          </w:p>
        </w:tc>
      </w:tr>
      <w:tr w:rsidR="00B61948" w:rsidRPr="00B61948" w14:paraId="55D6B7A6"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5F8C0C6"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Log Likelihood</w:t>
            </w:r>
          </w:p>
        </w:tc>
        <w:tc>
          <w:tcPr>
            <w:tcW w:w="495" w:type="pct"/>
            <w:hideMark/>
          </w:tcPr>
          <w:p w14:paraId="43084EAF"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90.37</w:t>
            </w:r>
          </w:p>
        </w:tc>
        <w:tc>
          <w:tcPr>
            <w:tcW w:w="495" w:type="pct"/>
            <w:hideMark/>
          </w:tcPr>
          <w:p w14:paraId="17740E5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6.66</w:t>
            </w:r>
          </w:p>
        </w:tc>
        <w:tc>
          <w:tcPr>
            <w:tcW w:w="522" w:type="pct"/>
          </w:tcPr>
          <w:p w14:paraId="30BF78DA" w14:textId="18C1589F"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3.19</w:t>
            </w:r>
          </w:p>
        </w:tc>
        <w:tc>
          <w:tcPr>
            <w:tcW w:w="495" w:type="pct"/>
            <w:hideMark/>
          </w:tcPr>
          <w:p w14:paraId="3C8BFE8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5.77</w:t>
            </w:r>
          </w:p>
        </w:tc>
        <w:tc>
          <w:tcPr>
            <w:tcW w:w="495" w:type="pct"/>
            <w:hideMark/>
          </w:tcPr>
          <w:p w14:paraId="61B0C893"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0.03</w:t>
            </w:r>
          </w:p>
        </w:tc>
        <w:tc>
          <w:tcPr>
            <w:tcW w:w="495" w:type="pct"/>
            <w:hideMark/>
          </w:tcPr>
          <w:p w14:paraId="560BA470"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77.66</w:t>
            </w:r>
          </w:p>
        </w:tc>
        <w:tc>
          <w:tcPr>
            <w:tcW w:w="495" w:type="pct"/>
            <w:hideMark/>
          </w:tcPr>
          <w:p w14:paraId="17B05241"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1.37</w:t>
            </w:r>
          </w:p>
        </w:tc>
        <w:tc>
          <w:tcPr>
            <w:tcW w:w="495" w:type="pct"/>
            <w:hideMark/>
          </w:tcPr>
          <w:p w14:paraId="62503ADD"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7.92</w:t>
            </w:r>
          </w:p>
        </w:tc>
      </w:tr>
      <w:tr w:rsidR="00B61948" w:rsidRPr="00B61948" w14:paraId="69FE5C3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hideMark/>
          </w:tcPr>
          <w:p w14:paraId="1F6B921E"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Num. obs.</w:t>
            </w:r>
          </w:p>
        </w:tc>
        <w:tc>
          <w:tcPr>
            <w:tcW w:w="495" w:type="pct"/>
            <w:tcBorders>
              <w:bottom w:val="single" w:sz="12" w:space="0" w:color="auto"/>
            </w:tcBorders>
            <w:hideMark/>
          </w:tcPr>
          <w:p w14:paraId="7CD15E77"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7FFFCDF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522" w:type="pct"/>
            <w:tcBorders>
              <w:bottom w:val="single" w:sz="12" w:space="0" w:color="auto"/>
            </w:tcBorders>
          </w:tcPr>
          <w:p w14:paraId="0721E5B5" w14:textId="3ED3836C"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3A76089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5D33D59A"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8966BDC"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DB4948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03B24B46"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r>
      <w:tr w:rsidR="00B61948" w:rsidRPr="00B61948" w14:paraId="22F9E8C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12" w:space="0" w:color="auto"/>
              <w:bottom w:val="nil"/>
            </w:tcBorders>
            <w:hideMark/>
          </w:tcPr>
          <w:p w14:paraId="5E23EAF7" w14:textId="77777777" w:rsidR="00850C91" w:rsidRPr="003820D2" w:rsidRDefault="00850C91" w:rsidP="003820D2">
            <w:pPr>
              <w:spacing w:after="0"/>
              <w:jc w:val="left"/>
              <w:rPr>
                <w:rFonts w:eastAsia="Times New Roman"/>
                <w:sz w:val="16"/>
                <w:szCs w:val="16"/>
              </w:rPr>
            </w:pPr>
            <w:r w:rsidRPr="003820D2">
              <w:rPr>
                <w:rFonts w:eastAsia="Times New Roman"/>
                <w:sz w:val="16"/>
                <w:szCs w:val="16"/>
                <w:vertAlign w:val="superscript"/>
              </w:rPr>
              <w:t>***</w:t>
            </w:r>
            <w:r w:rsidRPr="003820D2">
              <w:rPr>
                <w:rFonts w:eastAsia="Times New Roman"/>
                <w:sz w:val="16"/>
                <w:szCs w:val="16"/>
              </w:rPr>
              <w:t xml:space="preserve">p &lt; 0.001; </w:t>
            </w:r>
            <w:r w:rsidRPr="003820D2">
              <w:rPr>
                <w:rFonts w:eastAsia="Times New Roman"/>
                <w:sz w:val="16"/>
                <w:szCs w:val="16"/>
                <w:vertAlign w:val="superscript"/>
              </w:rPr>
              <w:t>**</w:t>
            </w:r>
            <w:r w:rsidRPr="003820D2">
              <w:rPr>
                <w:rFonts w:eastAsia="Times New Roman"/>
                <w:sz w:val="16"/>
                <w:szCs w:val="16"/>
              </w:rPr>
              <w:t xml:space="preserve">p &lt; 0.01; </w:t>
            </w:r>
            <w:r w:rsidRPr="003820D2">
              <w:rPr>
                <w:rFonts w:eastAsia="Times New Roman"/>
                <w:sz w:val="16"/>
                <w:szCs w:val="16"/>
                <w:vertAlign w:val="superscript"/>
              </w:rPr>
              <w:t>*</w:t>
            </w:r>
            <w:r w:rsidRPr="003820D2">
              <w:rPr>
                <w:rFonts w:eastAsia="Times New Roman"/>
                <w:sz w:val="16"/>
                <w:szCs w:val="16"/>
              </w:rPr>
              <w:t>p &lt; 0.05</w:t>
            </w:r>
          </w:p>
        </w:tc>
      </w:tr>
    </w:tbl>
    <w:p w14:paraId="3DAB0E08" w14:textId="18A20257" w:rsidR="00BB2CCE" w:rsidRPr="00B61948" w:rsidRDefault="00BB2CCE" w:rsidP="00265BC3">
      <w:pPr>
        <w:wordWrap/>
        <w:spacing w:before="120" w:after="120" w:line="276" w:lineRule="auto"/>
        <w:rPr>
          <w:rFonts w:eastAsia="나눔명조"/>
          <w:sz w:val="20"/>
          <w:szCs w:val="22"/>
        </w:rPr>
      </w:pPr>
    </w:p>
    <w:p w14:paraId="7E3CD8D0" w14:textId="44889B8D" w:rsidR="0044366C" w:rsidRPr="00B61948" w:rsidRDefault="0044366C" w:rsidP="0044366C">
      <w:pPr>
        <w:wordWrap/>
        <w:spacing w:before="120" w:after="120" w:line="276" w:lineRule="auto"/>
        <w:rPr>
          <w:rFonts w:eastAsia="나눔명조"/>
          <w:sz w:val="20"/>
          <w:szCs w:val="22"/>
        </w:rPr>
      </w:pPr>
      <w:r w:rsidRPr="00B61948">
        <w:rPr>
          <w:rFonts w:eastAsia="나눔명조" w:hint="eastAsia"/>
          <w:sz w:val="20"/>
          <w:szCs w:val="22"/>
        </w:rPr>
        <w:t>먼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표</w:t>
      </w:r>
      <w:r w:rsidRPr="00B61948">
        <w:rPr>
          <w:rFonts w:eastAsia="나눔명조" w:hint="eastAsia"/>
          <w:sz w:val="20"/>
          <w:szCs w:val="22"/>
        </w:rPr>
        <w:t xml:space="preserve"> </w:t>
      </w:r>
      <w:r w:rsidRPr="00B61948">
        <w:rPr>
          <w:rFonts w:eastAsia="나눔명조"/>
          <w:sz w:val="20"/>
          <w:szCs w:val="22"/>
        </w:rPr>
        <w:t>7&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문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바람직한</w:t>
      </w:r>
      <w:r w:rsidRPr="00B61948">
        <w:rPr>
          <w:rFonts w:eastAsia="나눔명조" w:hint="eastAsia"/>
          <w:sz w:val="20"/>
          <w:szCs w:val="22"/>
        </w:rPr>
        <w:t xml:space="preserve"> </w:t>
      </w:r>
      <w:r w:rsidRPr="00B61948">
        <w:rPr>
          <w:rFonts w:eastAsia="나눔명조" w:hint="eastAsia"/>
          <w:sz w:val="20"/>
          <w:szCs w:val="22"/>
        </w:rPr>
        <w:t>변화를</w:t>
      </w:r>
      <w:r w:rsidRPr="00B61948">
        <w:rPr>
          <w:rFonts w:eastAsia="나눔명조" w:hint="eastAsia"/>
          <w:sz w:val="20"/>
          <w:szCs w:val="22"/>
        </w:rPr>
        <w:t xml:space="preserve"> </w:t>
      </w:r>
      <w:r w:rsidRPr="00B61948">
        <w:rPr>
          <w:rFonts w:eastAsia="나눔명조" w:hint="eastAsia"/>
          <w:sz w:val="20"/>
          <w:szCs w:val="22"/>
        </w:rPr>
        <w:t>가져오는</w:t>
      </w:r>
      <w:r w:rsidRPr="00B61948">
        <w:rPr>
          <w:rFonts w:eastAsia="나눔명조" w:hint="eastAsia"/>
          <w:sz w:val="20"/>
          <w:szCs w:val="22"/>
        </w:rPr>
        <w:t xml:space="preserve"> </w:t>
      </w:r>
      <w:r w:rsidRPr="00B61948">
        <w:rPr>
          <w:rFonts w:eastAsia="나눔명조" w:hint="eastAsia"/>
          <w:sz w:val="20"/>
          <w:szCs w:val="22"/>
        </w:rPr>
        <w:t>것이</w:t>
      </w:r>
      <w:r w:rsidRPr="00B61948">
        <w:rPr>
          <w:rFonts w:eastAsia="나눔명조" w:hint="eastAsia"/>
          <w:sz w:val="20"/>
          <w:szCs w:val="22"/>
        </w:rPr>
        <w:t xml:space="preserve"> </w:t>
      </w:r>
      <w:r w:rsidRPr="00B61948">
        <w:rPr>
          <w:rFonts w:eastAsia="나눔명조" w:hint="eastAsia"/>
          <w:sz w:val="20"/>
          <w:szCs w:val="22"/>
        </w:rPr>
        <w:t>개인적인</w:t>
      </w:r>
      <w:r w:rsidRPr="00B61948">
        <w:rPr>
          <w:rFonts w:eastAsia="나눔명조" w:hint="eastAsia"/>
          <w:sz w:val="20"/>
          <w:szCs w:val="22"/>
        </w:rPr>
        <w:t xml:space="preserve"> </w:t>
      </w:r>
      <w:r w:rsidRPr="00B61948">
        <w:rPr>
          <w:rFonts w:eastAsia="나눔명조" w:hint="eastAsia"/>
          <w:sz w:val="20"/>
          <w:szCs w:val="22"/>
        </w:rPr>
        <w:t>성취보다</w:t>
      </w:r>
      <w:r w:rsidRPr="00B61948">
        <w:rPr>
          <w:rFonts w:eastAsia="나눔명조" w:hint="eastAsia"/>
          <w:sz w:val="20"/>
          <w:szCs w:val="22"/>
        </w:rPr>
        <w:t xml:space="preserve"> </w:t>
      </w:r>
      <w:r w:rsidRPr="00B61948">
        <w:rPr>
          <w:rFonts w:eastAsia="나눔명조" w:hint="eastAsia"/>
          <w:sz w:val="20"/>
          <w:szCs w:val="22"/>
        </w:rPr>
        <w:t>더욱</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의미가</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Pr="006D5AFD">
        <w:rPr>
          <w:rStyle w:val="a6"/>
        </w:rPr>
        <w:footnoteReference w:id="4"/>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그렇다</w:t>
      </w:r>
      <w:r w:rsidRPr="00B61948">
        <w:rPr>
          <w:rFonts w:eastAsia="나눔명조"/>
          <w:sz w:val="20"/>
          <w:szCs w:val="22"/>
        </w:rPr>
        <w:t>”</w:t>
      </w:r>
      <w:proofErr w:type="spellStart"/>
      <w:r w:rsidRPr="00B61948">
        <w:rPr>
          <w:rFonts w:eastAsia="나눔명조" w:hint="eastAsia"/>
          <w:sz w:val="20"/>
          <w:szCs w:val="22"/>
        </w:rPr>
        <w:t>라고</w:t>
      </w:r>
      <w:proofErr w:type="spellEnd"/>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hint="eastAsia"/>
          <w:sz w:val="20"/>
          <w:szCs w:val="22"/>
        </w:rPr>
        <w:t>설명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t>회귀분석</w:t>
      </w:r>
      <w:r w:rsidRPr="00B61948">
        <w:rPr>
          <w:rFonts w:eastAsia="나눔명조" w:hint="eastAsia"/>
          <w:sz w:val="20"/>
          <w:szCs w:val="22"/>
        </w:rPr>
        <w:t xml:space="preserve"> </w:t>
      </w:r>
      <w:r w:rsidRPr="00B61948">
        <w:rPr>
          <w:rFonts w:eastAsia="나눔명조" w:hint="eastAsia"/>
          <w:sz w:val="20"/>
          <w:szCs w:val="22"/>
        </w:rPr>
        <w:t>결과를</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2&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첫</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과</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모델로</w:t>
      </w:r>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요인들―성과</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sz w:val="20"/>
          <w:szCs w:val="22"/>
        </w:rPr>
        <w:t xml:space="preserve">, </w:t>
      </w:r>
      <w:r w:rsidRPr="00B61948">
        <w:rPr>
          <w:rFonts w:eastAsia="나눔명조" w:hint="eastAsia"/>
          <w:sz w:val="20"/>
          <w:szCs w:val="22"/>
        </w:rPr>
        <w:t>조직문화</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응답자의</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요인들</w:t>
      </w:r>
      <w:r w:rsidRPr="00B61948">
        <w:rPr>
          <w:rFonts w:eastAsia="나눔명조"/>
          <w:sz w:val="20"/>
          <w:szCs w:val="22"/>
        </w:rPr>
        <w:t>(</w:t>
      </w:r>
      <w:r w:rsidRPr="00B61948">
        <w:rPr>
          <w:rFonts w:eastAsia="나눔명조" w:hint="eastAsia"/>
          <w:sz w:val="20"/>
          <w:szCs w:val="22"/>
        </w:rPr>
        <w:t>성별</w:t>
      </w:r>
      <w:r w:rsidRPr="00B61948">
        <w:rPr>
          <w:rFonts w:eastAsia="나눔명조"/>
          <w:sz w:val="20"/>
          <w:szCs w:val="22"/>
        </w:rPr>
        <w:t xml:space="preserve">, </w:t>
      </w:r>
      <w:proofErr w:type="spellStart"/>
      <w:r w:rsidRPr="00B61948">
        <w:rPr>
          <w:rFonts w:eastAsia="나눔명조" w:hint="eastAsia"/>
          <w:sz w:val="20"/>
          <w:szCs w:val="22"/>
        </w:rPr>
        <w:t>연량</w:t>
      </w:r>
      <w:proofErr w:type="spellEnd"/>
      <w:r w:rsidRPr="00B61948">
        <w:rPr>
          <w:rFonts w:eastAsia="나눔명조"/>
          <w:sz w:val="20"/>
          <w:szCs w:val="22"/>
        </w:rPr>
        <w:t xml:space="preserve">, </w:t>
      </w:r>
      <w:r w:rsidRPr="00B61948">
        <w:rPr>
          <w:rFonts w:eastAsia="나눔명조" w:hint="eastAsia"/>
          <w:sz w:val="20"/>
          <w:szCs w:val="22"/>
        </w:rPr>
        <w:t>결혼</w:t>
      </w:r>
      <w:r w:rsidRPr="00B61948">
        <w:rPr>
          <w:rFonts w:eastAsia="나눔명조" w:hint="eastAsia"/>
          <w:sz w:val="20"/>
          <w:szCs w:val="22"/>
        </w:rPr>
        <w:t xml:space="preserve"> </w:t>
      </w:r>
      <w:r w:rsidRPr="00B61948">
        <w:rPr>
          <w:rFonts w:eastAsia="나눔명조" w:hint="eastAsia"/>
          <w:sz w:val="20"/>
          <w:szCs w:val="22"/>
        </w:rPr>
        <w:t>여부</w:t>
      </w:r>
      <w:r w:rsidRPr="00B61948">
        <w:rPr>
          <w:rFonts w:eastAsia="나눔명조"/>
          <w:sz w:val="20"/>
          <w:szCs w:val="22"/>
        </w:rPr>
        <w:t xml:space="preserve">, </w:t>
      </w:r>
      <w:r w:rsidRPr="00B61948">
        <w:rPr>
          <w:rFonts w:eastAsia="나눔명조" w:hint="eastAsia"/>
          <w:sz w:val="20"/>
          <w:szCs w:val="22"/>
        </w:rPr>
        <w:t>자녀의</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sz w:val="20"/>
          <w:szCs w:val="22"/>
        </w:rPr>
        <w:t xml:space="preserve">, </w:t>
      </w: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학력</w:t>
      </w:r>
      <w:r w:rsidRPr="00B61948">
        <w:rPr>
          <w:rFonts w:eastAsia="나눔명조"/>
          <w:sz w:val="20"/>
          <w:szCs w:val="22"/>
        </w:rPr>
        <w:t xml:space="preserve">, </w:t>
      </w: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직급</w:t>
      </w:r>
      <w:r w:rsidRPr="00B61948">
        <w:rPr>
          <w:rFonts w:eastAsia="나눔명조"/>
          <w:sz w:val="20"/>
          <w:szCs w:val="22"/>
        </w:rPr>
        <w:t xml:space="preserve">, </w:t>
      </w: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근무시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초과근무시간</w:t>
      </w:r>
      <w:r w:rsidRPr="00B61948">
        <w:rPr>
          <w:rFonts w:eastAsia="나눔명조"/>
          <w:sz w:val="20"/>
          <w:szCs w:val="22"/>
        </w:rPr>
        <w: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제하였을</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sz w:val="20"/>
          <w:szCs w:val="22"/>
        </w:rPr>
        <w:t xml:space="preserve">, </w:t>
      </w:r>
      <w:r w:rsidRPr="00B61948">
        <w:rPr>
          <w:rFonts w:eastAsia="나눔명조" w:hint="eastAsia"/>
          <w:sz w:val="20"/>
          <w:szCs w:val="22"/>
        </w:rPr>
        <w:t>응답자들이</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sz w:val="20"/>
          <w:szCs w:val="22"/>
        </w:rPr>
        <w:t xml:space="preserve">1 </w:t>
      </w:r>
      <w:r w:rsidRPr="00B61948">
        <w:rPr>
          <w:rFonts w:eastAsia="나눔명조" w:hint="eastAsia"/>
          <w:sz w:val="20"/>
          <w:szCs w:val="22"/>
        </w:rPr>
        <w:t>표준편차만큼의</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살펴본</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p>
    <w:p w14:paraId="551A296F" w14:textId="002B546B" w:rsidR="00C97896" w:rsidRPr="00B61948" w:rsidRDefault="0044366C" w:rsidP="00C97896">
      <w:pPr>
        <w:widowControl/>
        <w:wordWrap/>
        <w:autoSpaceDE/>
        <w:autoSpaceDN/>
        <w:spacing w:before="120" w:after="120" w:line="276" w:lineRule="auto"/>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이라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한다</w:t>
      </w:r>
      <w:r w:rsidRPr="00B61948">
        <w:rPr>
          <w:rFonts w:eastAsia="나눔명조" w:hint="eastAsia"/>
          <w:sz w:val="20"/>
          <w:szCs w:val="22"/>
        </w:rPr>
        <w:t>.</w:t>
      </w:r>
      <w:r w:rsidRPr="00B61948">
        <w:rPr>
          <w:rFonts w:eastAsia="나눔명조"/>
          <w:sz w:val="20"/>
          <w:szCs w:val="22"/>
        </w:rPr>
        <w:t xml:space="preserve"> </w:t>
      </w:r>
      <w:r w:rsidR="007C6025" w:rsidRPr="00B61948">
        <w:rPr>
          <w:rFonts w:eastAsia="나눔명조" w:hint="eastAsia"/>
          <w:sz w:val="20"/>
          <w:szCs w:val="22"/>
        </w:rPr>
        <w:t>분석</w:t>
      </w:r>
      <w:r w:rsidR="007C6025" w:rsidRPr="00B61948">
        <w:rPr>
          <w:rFonts w:eastAsia="나눔명조" w:hint="eastAsia"/>
          <w:sz w:val="20"/>
          <w:szCs w:val="22"/>
        </w:rPr>
        <w:t xml:space="preserve"> </w:t>
      </w:r>
      <w:r w:rsidR="007C6025" w:rsidRPr="00B61948">
        <w:rPr>
          <w:rFonts w:eastAsia="나눔명조" w:hint="eastAsia"/>
          <w:sz w:val="20"/>
          <w:szCs w:val="22"/>
        </w:rPr>
        <w:t>결과</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공공봉사동기에</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칠</w:t>
      </w:r>
      <w:r w:rsidR="007C6025" w:rsidRPr="00B61948">
        <w:rPr>
          <w:rFonts w:eastAsia="나눔명조" w:hint="eastAsia"/>
          <w:sz w:val="20"/>
          <w:szCs w:val="22"/>
        </w:rPr>
        <w:t xml:space="preserve"> </w:t>
      </w:r>
      <w:r w:rsidR="007C6025" w:rsidRPr="00B61948">
        <w:rPr>
          <w:rFonts w:eastAsia="나눔명조" w:hint="eastAsia"/>
          <w:sz w:val="20"/>
          <w:szCs w:val="22"/>
        </w:rPr>
        <w:t>수</w:t>
      </w:r>
      <w:r w:rsidR="007C6025" w:rsidRPr="00B61948">
        <w:rPr>
          <w:rFonts w:eastAsia="나눔명조" w:hint="eastAsia"/>
          <w:sz w:val="20"/>
          <w:szCs w:val="22"/>
        </w:rPr>
        <w:t xml:space="preserve"> </w:t>
      </w:r>
      <w:r w:rsidR="007C6025" w:rsidRPr="00B61948">
        <w:rPr>
          <w:rFonts w:eastAsia="나눔명조" w:hint="eastAsia"/>
          <w:sz w:val="20"/>
          <w:szCs w:val="22"/>
        </w:rPr>
        <w:t>있는</w:t>
      </w:r>
      <w:r w:rsidR="007C6025" w:rsidRPr="00B61948">
        <w:rPr>
          <w:rFonts w:eastAsia="나눔명조" w:hint="eastAsia"/>
          <w:sz w:val="20"/>
          <w:szCs w:val="22"/>
        </w:rPr>
        <w:t xml:space="preserve"> </w:t>
      </w:r>
      <w:r w:rsidR="007C6025" w:rsidRPr="00B61948">
        <w:rPr>
          <w:rFonts w:eastAsia="나눔명조" w:hint="eastAsia"/>
          <w:sz w:val="20"/>
          <w:szCs w:val="22"/>
        </w:rPr>
        <w:t>인구통계학적</w:t>
      </w:r>
      <w:r w:rsidR="007C6025" w:rsidRPr="00B61948">
        <w:rPr>
          <w:rFonts w:eastAsia="나눔명조" w:hint="eastAsia"/>
          <w:sz w:val="20"/>
          <w:szCs w:val="22"/>
        </w:rPr>
        <w:t xml:space="preserve"> </w:t>
      </w:r>
      <w:r w:rsidR="007C6025" w:rsidRPr="00B61948">
        <w:rPr>
          <w:rFonts w:eastAsia="나눔명조" w:hint="eastAsia"/>
          <w:sz w:val="20"/>
          <w:szCs w:val="22"/>
        </w:rPr>
        <w:t>및</w:t>
      </w:r>
      <w:r w:rsidR="007C6025" w:rsidRPr="00B61948">
        <w:rPr>
          <w:rFonts w:eastAsia="나눔명조" w:hint="eastAsia"/>
          <w:sz w:val="20"/>
          <w:szCs w:val="22"/>
        </w:rPr>
        <w:t xml:space="preserve"> </w:t>
      </w:r>
      <w:r w:rsidR="007C6025" w:rsidRPr="00B61948">
        <w:rPr>
          <w:rFonts w:eastAsia="나눔명조" w:hint="eastAsia"/>
          <w:sz w:val="20"/>
          <w:szCs w:val="22"/>
        </w:rPr>
        <w:t>조직</w:t>
      </w:r>
      <w:r w:rsidR="007C6025" w:rsidRPr="00B61948">
        <w:rPr>
          <w:rFonts w:eastAsia="나눔명조" w:hint="eastAsia"/>
          <w:sz w:val="20"/>
          <w:szCs w:val="22"/>
        </w:rPr>
        <w:t xml:space="preserve"> </w:t>
      </w:r>
      <w:r w:rsidR="007C6025" w:rsidRPr="00B61948">
        <w:rPr>
          <w:rFonts w:eastAsia="나눔명조" w:hint="eastAsia"/>
          <w:sz w:val="20"/>
          <w:szCs w:val="22"/>
        </w:rPr>
        <w:t>내</w:t>
      </w:r>
      <w:r w:rsidR="007C6025" w:rsidRPr="00B61948">
        <w:rPr>
          <w:rFonts w:eastAsia="나눔명조" w:hint="eastAsia"/>
          <w:sz w:val="20"/>
          <w:szCs w:val="22"/>
        </w:rPr>
        <w:t xml:space="preserve"> </w:t>
      </w:r>
      <w:r w:rsidR="007C6025" w:rsidRPr="00B61948">
        <w:rPr>
          <w:rFonts w:eastAsia="나눔명조" w:hint="eastAsia"/>
          <w:sz w:val="20"/>
          <w:szCs w:val="22"/>
        </w:rPr>
        <w:t>다른</w:t>
      </w:r>
      <w:r w:rsidR="007C6025" w:rsidRPr="00B61948">
        <w:rPr>
          <w:rFonts w:eastAsia="나눔명조" w:hint="eastAsia"/>
          <w:sz w:val="20"/>
          <w:szCs w:val="22"/>
        </w:rPr>
        <w:t xml:space="preserve"> </w:t>
      </w:r>
      <w:r w:rsidR="007C6025" w:rsidRPr="00B61948">
        <w:rPr>
          <w:rFonts w:eastAsia="나눔명조" w:hint="eastAsia"/>
          <w:sz w:val="20"/>
          <w:szCs w:val="22"/>
        </w:rPr>
        <w:t>요인들을</w:t>
      </w:r>
      <w:r w:rsidR="007C6025" w:rsidRPr="00B61948">
        <w:rPr>
          <w:rFonts w:eastAsia="나눔명조" w:hint="eastAsia"/>
          <w:sz w:val="20"/>
          <w:szCs w:val="22"/>
        </w:rPr>
        <w:t xml:space="preserve"> </w:t>
      </w:r>
      <w:r w:rsidR="007C6025" w:rsidRPr="00B61948">
        <w:rPr>
          <w:rFonts w:eastAsia="나눔명조" w:hint="eastAsia"/>
          <w:sz w:val="20"/>
          <w:szCs w:val="22"/>
        </w:rPr>
        <w:t>통제하였을</w:t>
      </w:r>
      <w:r w:rsidR="007C6025" w:rsidRPr="00B61948">
        <w:rPr>
          <w:rFonts w:eastAsia="나눔명조" w:hint="eastAsia"/>
          <w:sz w:val="20"/>
          <w:szCs w:val="22"/>
        </w:rPr>
        <w:t xml:space="preserve"> </w:t>
      </w:r>
      <w:r w:rsidR="007C6025" w:rsidRPr="00B61948">
        <w:rPr>
          <w:rFonts w:eastAsia="나눔명조" w:hint="eastAsia"/>
          <w:sz w:val="20"/>
          <w:szCs w:val="22"/>
        </w:rPr>
        <w:t>때</w:t>
      </w:r>
      <w:r w:rsidR="007C6025" w:rsidRPr="00B61948">
        <w:rPr>
          <w:rFonts w:eastAsia="나눔명조" w:hint="eastAsia"/>
          <w:sz w:val="20"/>
          <w:szCs w:val="22"/>
        </w:rPr>
        <w:t xml:space="preserve"> </w:t>
      </w:r>
      <w:r w:rsidR="007C6025" w:rsidRPr="00B61948">
        <w:rPr>
          <w:rFonts w:eastAsia="나눔명조" w:hint="eastAsia"/>
          <w:sz w:val="20"/>
          <w:szCs w:val="22"/>
        </w:rPr>
        <w:t>거래적</w:t>
      </w:r>
      <w:r w:rsidR="007C6025" w:rsidRPr="00B61948">
        <w:rPr>
          <w:rFonts w:eastAsia="나눔명조" w:hint="eastAsia"/>
          <w:sz w:val="20"/>
          <w:szCs w:val="22"/>
        </w:rPr>
        <w:t xml:space="preserve"> </w:t>
      </w:r>
      <w:r w:rsidR="007C6025" w:rsidRPr="00B61948">
        <w:rPr>
          <w:rFonts w:eastAsia="나눔명조" w:hint="eastAsia"/>
          <w:sz w:val="20"/>
          <w:szCs w:val="22"/>
        </w:rPr>
        <w:t>리더십은</w:t>
      </w:r>
      <w:r w:rsidR="007C6025" w:rsidRPr="00B61948">
        <w:rPr>
          <w:rFonts w:eastAsia="나눔명조" w:hint="eastAsia"/>
          <w:sz w:val="20"/>
          <w:szCs w:val="22"/>
        </w:rPr>
        <w:t xml:space="preserve"> </w:t>
      </w:r>
      <w:r w:rsidR="007C6025" w:rsidRPr="00B61948">
        <w:rPr>
          <w:rFonts w:eastAsia="나눔명조" w:hint="eastAsia"/>
          <w:sz w:val="20"/>
          <w:szCs w:val="22"/>
        </w:rPr>
        <w:t>공공봉사동기</w:t>
      </w:r>
      <w:r w:rsidR="007C6025" w:rsidRPr="00B61948">
        <w:rPr>
          <w:rFonts w:eastAsia="나눔명조" w:hint="eastAsia"/>
          <w:sz w:val="20"/>
          <w:szCs w:val="22"/>
        </w:rPr>
        <w:t xml:space="preserve"> </w:t>
      </w:r>
      <w:r w:rsidR="007C6025" w:rsidRPr="00B61948">
        <w:rPr>
          <w:rFonts w:eastAsia="나눔명조" w:hint="eastAsia"/>
          <w:sz w:val="20"/>
          <w:szCs w:val="22"/>
        </w:rPr>
        <w:t>수준에</w:t>
      </w:r>
      <w:r w:rsidR="007C6025" w:rsidRPr="00B61948">
        <w:rPr>
          <w:rFonts w:eastAsia="나눔명조" w:hint="eastAsia"/>
          <w:sz w:val="20"/>
          <w:szCs w:val="22"/>
        </w:rPr>
        <w:t xml:space="preserve"> </w:t>
      </w:r>
      <w:r w:rsidR="007C6025" w:rsidRPr="00B61948">
        <w:rPr>
          <w:rFonts w:eastAsia="나눔명조" w:hint="eastAsia"/>
          <w:sz w:val="20"/>
          <w:szCs w:val="22"/>
        </w:rPr>
        <w:t>통계적으로</w:t>
      </w:r>
      <w:r w:rsidR="007C6025" w:rsidRPr="00B61948">
        <w:rPr>
          <w:rFonts w:eastAsia="나눔명조" w:hint="eastAsia"/>
          <w:sz w:val="20"/>
          <w:szCs w:val="22"/>
        </w:rPr>
        <w:t xml:space="preserve"> </w:t>
      </w:r>
      <w:r w:rsidR="007C6025" w:rsidRPr="00B61948">
        <w:rPr>
          <w:rFonts w:eastAsia="나눔명조" w:hint="eastAsia"/>
          <w:sz w:val="20"/>
          <w:szCs w:val="22"/>
        </w:rPr>
        <w:t>유의미한</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치지</w:t>
      </w:r>
      <w:r w:rsidR="007C6025" w:rsidRPr="00B61948">
        <w:rPr>
          <w:rFonts w:eastAsia="나눔명조" w:hint="eastAsia"/>
          <w:sz w:val="20"/>
          <w:szCs w:val="22"/>
        </w:rPr>
        <w:t xml:space="preserve"> </w:t>
      </w:r>
      <w:r w:rsidR="007C6025" w:rsidRPr="00B61948">
        <w:rPr>
          <w:rFonts w:eastAsia="나눔명조" w:hint="eastAsia"/>
          <w:sz w:val="20"/>
          <w:szCs w:val="22"/>
        </w:rPr>
        <w:t>않는</w:t>
      </w:r>
      <w:r w:rsidR="007C6025" w:rsidRPr="00B61948">
        <w:rPr>
          <w:rFonts w:eastAsia="나눔명조" w:hint="eastAsia"/>
          <w:sz w:val="20"/>
          <w:szCs w:val="22"/>
        </w:rPr>
        <w:t xml:space="preserve"> </w:t>
      </w:r>
      <w:r w:rsidR="007C6025" w:rsidRPr="00B61948">
        <w:rPr>
          <w:rFonts w:eastAsia="나눔명조" w:hint="eastAsia"/>
          <w:sz w:val="20"/>
          <w:szCs w:val="22"/>
        </w:rPr>
        <w:t>것으로</w:t>
      </w:r>
      <w:r w:rsidR="007C6025" w:rsidRPr="00B61948">
        <w:rPr>
          <w:rFonts w:eastAsia="나눔명조" w:hint="eastAsia"/>
          <w:sz w:val="20"/>
          <w:szCs w:val="22"/>
        </w:rPr>
        <w:t xml:space="preserve"> </w:t>
      </w:r>
      <w:r w:rsidR="007C6025" w:rsidRPr="00B61948">
        <w:rPr>
          <w:rFonts w:eastAsia="나눔명조" w:hint="eastAsia"/>
          <w:sz w:val="20"/>
          <w:szCs w:val="22"/>
        </w:rPr>
        <w:t>나타났다</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한편</w:t>
      </w:r>
      <w:r w:rsidR="007C6025" w:rsidRPr="00B61948">
        <w:rPr>
          <w:rFonts w:eastAsia="나눔명조" w:hint="eastAsia"/>
          <w:sz w:val="20"/>
          <w:szCs w:val="22"/>
        </w:rPr>
        <w:t>,</w:t>
      </w:r>
      <w:r w:rsidR="007C6025" w:rsidRPr="00B61948">
        <w:rPr>
          <w:rFonts w:eastAsia="나눔명조"/>
          <w:sz w:val="20"/>
          <w:szCs w:val="22"/>
        </w:rPr>
        <w:t xml:space="preserve"> &lt;</w:t>
      </w:r>
      <w:r w:rsidR="007C6025" w:rsidRPr="00B61948">
        <w:rPr>
          <w:rFonts w:eastAsia="나눔명조" w:hint="eastAsia"/>
          <w:sz w:val="20"/>
          <w:szCs w:val="22"/>
        </w:rPr>
        <w:t>모델</w:t>
      </w:r>
      <w:r w:rsidR="007C6025" w:rsidRPr="00B61948">
        <w:rPr>
          <w:rFonts w:eastAsia="나눔명조" w:hint="eastAsia"/>
          <w:sz w:val="20"/>
          <w:szCs w:val="22"/>
        </w:rPr>
        <w:t xml:space="preserve"> </w:t>
      </w:r>
      <w:r w:rsidR="007C6025" w:rsidRPr="00B61948">
        <w:rPr>
          <w:rFonts w:eastAsia="나눔명조"/>
          <w:sz w:val="20"/>
          <w:szCs w:val="22"/>
        </w:rPr>
        <w:t>2&gt;</w:t>
      </w:r>
      <w:r w:rsidR="007C6025" w:rsidRPr="00B61948">
        <w:rPr>
          <w:rFonts w:eastAsia="나눔명조" w:hint="eastAsia"/>
          <w:sz w:val="20"/>
          <w:szCs w:val="22"/>
        </w:rPr>
        <w:t>는</w:t>
      </w:r>
      <w:r w:rsidR="007C6025" w:rsidRPr="00B61948">
        <w:rPr>
          <w:rFonts w:eastAsia="나눔명조" w:hint="eastAsia"/>
          <w:sz w:val="20"/>
          <w:szCs w:val="22"/>
        </w:rPr>
        <w:t xml:space="preserve"> </w:t>
      </w:r>
      <w:r w:rsidR="00850C91" w:rsidRPr="00B61948">
        <w:rPr>
          <w:rFonts w:eastAsia="나눔명조" w:hint="eastAsia"/>
          <w:sz w:val="20"/>
          <w:szCs w:val="22"/>
        </w:rPr>
        <w:t>두</w:t>
      </w:r>
      <w:r w:rsidR="00850C91" w:rsidRPr="00B61948">
        <w:rPr>
          <w:rFonts w:eastAsia="나눔명조" w:hint="eastAsia"/>
          <w:sz w:val="20"/>
          <w:szCs w:val="22"/>
        </w:rPr>
        <w:t xml:space="preserve"> </w:t>
      </w:r>
      <w:r w:rsidR="00850C91" w:rsidRPr="00B61948">
        <w:rPr>
          <w:rFonts w:eastAsia="나눔명조" w:hint="eastAsia"/>
          <w:sz w:val="20"/>
          <w:szCs w:val="22"/>
        </w:rPr>
        <w:t>번째</w:t>
      </w:r>
      <w:r w:rsidR="00850C91" w:rsidRPr="00B61948">
        <w:rPr>
          <w:rFonts w:eastAsia="나눔명조" w:hint="eastAsia"/>
          <w:sz w:val="20"/>
          <w:szCs w:val="22"/>
        </w:rPr>
        <w:t xml:space="preserve"> </w:t>
      </w:r>
      <w:r w:rsidR="00850C91" w:rsidRPr="00B61948">
        <w:rPr>
          <w:rFonts w:eastAsia="나눔명조" w:hint="eastAsia"/>
          <w:sz w:val="20"/>
          <w:szCs w:val="22"/>
        </w:rPr>
        <w:t>가설에서</w:t>
      </w:r>
      <w:r w:rsidR="00850C91" w:rsidRPr="00B61948">
        <w:rPr>
          <w:rFonts w:eastAsia="나눔명조" w:hint="eastAsia"/>
          <w:sz w:val="20"/>
          <w:szCs w:val="22"/>
        </w:rPr>
        <w:t xml:space="preserve"> </w:t>
      </w:r>
      <w:r w:rsidR="00850C91" w:rsidRPr="00B61948">
        <w:rPr>
          <w:rFonts w:eastAsia="나눔명조" w:hint="eastAsia"/>
          <w:sz w:val="20"/>
          <w:szCs w:val="22"/>
        </w:rPr>
        <w:t>기대한</w:t>
      </w:r>
      <w:r w:rsidR="00850C91" w:rsidRPr="00B61948">
        <w:rPr>
          <w:rFonts w:eastAsia="나눔명조" w:hint="eastAsia"/>
          <w:sz w:val="20"/>
          <w:szCs w:val="22"/>
        </w:rPr>
        <w:t xml:space="preserve"> </w:t>
      </w:r>
      <w:r w:rsidR="00850C91" w:rsidRPr="00B61948">
        <w:rPr>
          <w:rFonts w:eastAsia="나눔명조" w:hint="eastAsia"/>
          <w:sz w:val="20"/>
          <w:szCs w:val="22"/>
        </w:rPr>
        <w:t>바와</w:t>
      </w:r>
      <w:r w:rsidR="00850C91" w:rsidRPr="00B61948">
        <w:rPr>
          <w:rFonts w:eastAsia="나눔명조" w:hint="eastAsia"/>
          <w:sz w:val="20"/>
          <w:szCs w:val="22"/>
        </w:rPr>
        <w:t xml:space="preserve"> </w:t>
      </w:r>
      <w:r w:rsidR="00850C91" w:rsidRPr="00B61948">
        <w:rPr>
          <w:rFonts w:eastAsia="나눔명조" w:hint="eastAsia"/>
          <w:sz w:val="20"/>
          <w:szCs w:val="22"/>
        </w:rPr>
        <w:t>같이</w:t>
      </w:r>
      <w:r w:rsidR="00850C91" w:rsidRPr="00B61948">
        <w:rPr>
          <w:rFonts w:eastAsia="나눔명조" w:hint="eastAsia"/>
          <w:sz w:val="20"/>
          <w:szCs w:val="22"/>
        </w:rPr>
        <w:t xml:space="preserve"> </w:t>
      </w:r>
      <w:r w:rsidR="00850C91" w:rsidRPr="00B61948">
        <w:rPr>
          <w:rFonts w:eastAsia="나눔명조" w:hint="eastAsia"/>
          <w:sz w:val="20"/>
          <w:szCs w:val="22"/>
        </w:rPr>
        <w:t>변혁적</w:t>
      </w:r>
      <w:r w:rsidR="00850C91" w:rsidRPr="00B61948">
        <w:rPr>
          <w:rFonts w:eastAsia="나눔명조" w:hint="eastAsia"/>
          <w:sz w:val="20"/>
          <w:szCs w:val="22"/>
        </w:rPr>
        <w:t xml:space="preserve"> </w:t>
      </w:r>
      <w:r w:rsidR="00850C91" w:rsidRPr="00B61948">
        <w:rPr>
          <w:rFonts w:eastAsia="나눔명조" w:hint="eastAsia"/>
          <w:sz w:val="20"/>
          <w:szCs w:val="22"/>
        </w:rPr>
        <w:t>리더십이</w:t>
      </w:r>
      <w:r w:rsidR="00850C91" w:rsidRPr="00B61948">
        <w:rPr>
          <w:rFonts w:eastAsia="나눔명조" w:hint="eastAsia"/>
          <w:sz w:val="20"/>
          <w:szCs w:val="22"/>
        </w:rPr>
        <w:t xml:space="preserve"> </w:t>
      </w:r>
      <w:r w:rsidR="00850C91" w:rsidRPr="00B61948">
        <w:rPr>
          <w:rFonts w:eastAsia="나눔명조" w:hint="eastAsia"/>
          <w:sz w:val="20"/>
          <w:szCs w:val="22"/>
        </w:rPr>
        <w:t>공공봉사동기에</w:t>
      </w:r>
      <w:r w:rsidR="00850C91" w:rsidRPr="00B61948">
        <w:rPr>
          <w:rFonts w:eastAsia="나눔명조" w:hint="eastAsia"/>
          <w:sz w:val="20"/>
          <w:szCs w:val="22"/>
        </w:rPr>
        <w:t xml:space="preserve"> </w:t>
      </w:r>
      <w:r w:rsidR="00850C91" w:rsidRPr="00B61948">
        <w:rPr>
          <w:rFonts w:eastAsia="나눔명조" w:hint="eastAsia"/>
          <w:sz w:val="20"/>
          <w:szCs w:val="22"/>
        </w:rPr>
        <w:t>긍정적</w:t>
      </w:r>
      <w:r w:rsidR="00850C91" w:rsidRPr="00B61948">
        <w:rPr>
          <w:rFonts w:eastAsia="나눔명조" w:hint="eastAsia"/>
          <w:sz w:val="20"/>
          <w:szCs w:val="22"/>
        </w:rPr>
        <w:t xml:space="preserve"> </w:t>
      </w:r>
      <w:r w:rsidR="00850C91" w:rsidRPr="00B61948">
        <w:rPr>
          <w:rFonts w:eastAsia="나눔명조" w:hint="eastAsia"/>
          <w:sz w:val="20"/>
          <w:szCs w:val="22"/>
        </w:rPr>
        <w:t>영향을</w:t>
      </w:r>
      <w:r w:rsidR="00850C91" w:rsidRPr="00B61948">
        <w:rPr>
          <w:rFonts w:eastAsia="나눔명조" w:hint="eastAsia"/>
          <w:sz w:val="20"/>
          <w:szCs w:val="22"/>
        </w:rPr>
        <w:t xml:space="preserve"> </w:t>
      </w:r>
      <w:r w:rsidR="00850C91" w:rsidRPr="00B61948">
        <w:rPr>
          <w:rFonts w:eastAsia="나눔명조" w:hint="eastAsia"/>
          <w:sz w:val="20"/>
          <w:szCs w:val="22"/>
        </w:rPr>
        <w:t>미친다는</w:t>
      </w:r>
      <w:r w:rsidR="00850C91" w:rsidRPr="00B61948">
        <w:rPr>
          <w:rFonts w:eastAsia="나눔명조" w:hint="eastAsia"/>
          <w:sz w:val="20"/>
          <w:szCs w:val="22"/>
        </w:rPr>
        <w:t xml:space="preserve"> </w:t>
      </w:r>
      <w:r w:rsidR="00850C91" w:rsidRPr="00B61948">
        <w:rPr>
          <w:rFonts w:eastAsia="나눔명조" w:hint="eastAsia"/>
          <w:sz w:val="20"/>
          <w:szCs w:val="22"/>
        </w:rPr>
        <w:t>주장에</w:t>
      </w:r>
      <w:r w:rsidR="00850C91" w:rsidRPr="00B61948">
        <w:rPr>
          <w:rFonts w:eastAsia="나눔명조" w:hint="eastAsia"/>
          <w:sz w:val="20"/>
          <w:szCs w:val="22"/>
        </w:rPr>
        <w:t xml:space="preserve"> </w:t>
      </w:r>
      <w:r w:rsidR="00850C91" w:rsidRPr="00B61948">
        <w:rPr>
          <w:rFonts w:eastAsia="나눔명조" w:hint="eastAsia"/>
          <w:sz w:val="20"/>
          <w:szCs w:val="22"/>
        </w:rPr>
        <w:t>대해</w:t>
      </w:r>
      <w:r w:rsidR="00850C91" w:rsidRPr="00B61948">
        <w:rPr>
          <w:rFonts w:eastAsia="나눔명조" w:hint="eastAsia"/>
          <w:sz w:val="20"/>
          <w:szCs w:val="22"/>
        </w:rPr>
        <w:t xml:space="preserve"> </w:t>
      </w:r>
      <w:r w:rsidR="00850C91" w:rsidRPr="00B61948">
        <w:rPr>
          <w:rFonts w:eastAsia="나눔명조" w:hint="eastAsia"/>
          <w:sz w:val="20"/>
          <w:szCs w:val="22"/>
        </w:rPr>
        <w:t>경험적으로</w:t>
      </w:r>
      <w:r w:rsidR="00850C91" w:rsidRPr="00B61948">
        <w:rPr>
          <w:rFonts w:eastAsia="나눔명조" w:hint="eastAsia"/>
          <w:sz w:val="20"/>
          <w:szCs w:val="22"/>
        </w:rPr>
        <w:t xml:space="preserve"> </w:t>
      </w:r>
      <w:r w:rsidR="00850C91" w:rsidRPr="00B61948">
        <w:rPr>
          <w:rFonts w:eastAsia="나눔명조" w:hint="eastAsia"/>
          <w:sz w:val="20"/>
          <w:szCs w:val="22"/>
        </w:rPr>
        <w:t>지지하는</w:t>
      </w:r>
      <w:r w:rsidR="00850C91" w:rsidRPr="00B61948">
        <w:rPr>
          <w:rFonts w:eastAsia="나눔명조" w:hint="eastAsia"/>
          <w:sz w:val="20"/>
          <w:szCs w:val="22"/>
        </w:rPr>
        <w:t xml:space="preserve"> </w:t>
      </w:r>
      <w:r w:rsidR="00850C91" w:rsidRPr="00B61948">
        <w:rPr>
          <w:rFonts w:eastAsia="나눔명조" w:hint="eastAsia"/>
          <w:sz w:val="20"/>
          <w:szCs w:val="22"/>
        </w:rPr>
        <w:t>결과를</w:t>
      </w:r>
      <w:r w:rsidR="00850C91" w:rsidRPr="00B61948">
        <w:rPr>
          <w:rFonts w:eastAsia="나눔명조" w:hint="eastAsia"/>
          <w:sz w:val="20"/>
          <w:szCs w:val="22"/>
        </w:rPr>
        <w:t xml:space="preserve"> </w:t>
      </w:r>
      <w:r w:rsidR="00850C91" w:rsidRPr="00B61948">
        <w:rPr>
          <w:rFonts w:eastAsia="나눔명조" w:hint="eastAsia"/>
          <w:sz w:val="20"/>
          <w:szCs w:val="22"/>
        </w:rPr>
        <w:t>제시하고</w:t>
      </w:r>
      <w:r w:rsidR="00850C91" w:rsidRPr="00B61948">
        <w:rPr>
          <w:rFonts w:eastAsia="나눔명조" w:hint="eastAsia"/>
          <w:sz w:val="20"/>
          <w:szCs w:val="22"/>
        </w:rPr>
        <w:t xml:space="preserve"> </w:t>
      </w:r>
      <w:r w:rsidR="00850C91" w:rsidRPr="00B61948">
        <w:rPr>
          <w:rFonts w:eastAsia="나눔명조" w:hint="eastAsia"/>
          <w:sz w:val="20"/>
          <w:szCs w:val="22"/>
        </w:rPr>
        <w:t>있다</w:t>
      </w:r>
      <w:r w:rsidR="00850C91" w:rsidRPr="00B61948">
        <w:rPr>
          <w:rFonts w:eastAsia="나눔명조" w:hint="eastAsia"/>
          <w:sz w:val="20"/>
          <w:szCs w:val="22"/>
        </w:rPr>
        <w:t>.</w:t>
      </w:r>
      <w:r w:rsidR="00850C91" w:rsidRPr="00B61948">
        <w:rPr>
          <w:rFonts w:eastAsia="나눔명조"/>
          <w:sz w:val="20"/>
          <w:szCs w:val="22"/>
        </w:rPr>
        <w:t xml:space="preserve"> &lt;</w:t>
      </w:r>
      <w:r w:rsidR="00850C91" w:rsidRPr="00B61948">
        <w:rPr>
          <w:rFonts w:eastAsia="나눔명조" w:hint="eastAsia"/>
          <w:sz w:val="20"/>
          <w:szCs w:val="22"/>
        </w:rPr>
        <w:t>모델</w:t>
      </w:r>
      <w:r w:rsidR="00850C91" w:rsidRPr="00B61948">
        <w:rPr>
          <w:rFonts w:eastAsia="나눔명조" w:hint="eastAsia"/>
          <w:sz w:val="20"/>
          <w:szCs w:val="22"/>
        </w:rPr>
        <w:t xml:space="preserve"> </w:t>
      </w:r>
      <w:r w:rsidR="00850C91" w:rsidRPr="00B61948">
        <w:rPr>
          <w:rFonts w:eastAsia="나눔명조"/>
          <w:sz w:val="20"/>
          <w:szCs w:val="22"/>
        </w:rPr>
        <w:t>3&gt;</w:t>
      </w:r>
      <w:r w:rsidR="00850C91" w:rsidRPr="00B61948">
        <w:rPr>
          <w:rFonts w:eastAsia="나눔명조" w:hint="eastAsia"/>
          <w:sz w:val="20"/>
          <w:szCs w:val="22"/>
        </w:rPr>
        <w:t>은</w:t>
      </w:r>
      <w:r w:rsidR="00850C91" w:rsidRPr="00B61948">
        <w:rPr>
          <w:rFonts w:eastAsia="나눔명조" w:hint="eastAsia"/>
          <w:sz w:val="20"/>
          <w:szCs w:val="22"/>
        </w:rPr>
        <w:t xml:space="preserve"> </w:t>
      </w:r>
      <w:r w:rsidR="00850C91" w:rsidRPr="00B61948">
        <w:rPr>
          <w:rFonts w:eastAsia="나눔명조" w:hint="eastAsia"/>
          <w:sz w:val="20"/>
          <w:szCs w:val="22"/>
        </w:rPr>
        <w:t>한</w:t>
      </w:r>
      <w:r w:rsidR="00850C91" w:rsidRPr="00B61948">
        <w:rPr>
          <w:rFonts w:eastAsia="나눔명조" w:hint="eastAsia"/>
          <w:sz w:val="20"/>
          <w:szCs w:val="22"/>
        </w:rPr>
        <w:t xml:space="preserve"> </w:t>
      </w:r>
      <w:r w:rsidR="00850C91" w:rsidRPr="00B61948">
        <w:rPr>
          <w:rFonts w:eastAsia="나눔명조" w:hint="eastAsia"/>
          <w:sz w:val="20"/>
          <w:szCs w:val="22"/>
        </w:rPr>
        <w:t>조직</w:t>
      </w:r>
      <w:r w:rsidR="00850C91" w:rsidRPr="00B61948">
        <w:rPr>
          <w:rFonts w:eastAsia="나눔명조" w:hint="eastAsia"/>
          <w:sz w:val="20"/>
          <w:szCs w:val="22"/>
        </w:rPr>
        <w:t xml:space="preserve"> </w:t>
      </w:r>
      <w:r w:rsidR="00850C91" w:rsidRPr="00B61948">
        <w:rPr>
          <w:rFonts w:eastAsia="나눔명조" w:hint="eastAsia"/>
          <w:sz w:val="20"/>
          <w:szCs w:val="22"/>
        </w:rPr>
        <w:t>내에</w:t>
      </w:r>
      <w:r w:rsidR="00850C91" w:rsidRPr="00B61948">
        <w:rPr>
          <w:rFonts w:eastAsia="나눔명조" w:hint="eastAsia"/>
          <w:sz w:val="20"/>
          <w:szCs w:val="22"/>
        </w:rPr>
        <w:t xml:space="preserve"> </w:t>
      </w:r>
      <w:r w:rsidR="00E75810" w:rsidRPr="00B61948">
        <w:rPr>
          <w:rFonts w:eastAsia="나눔명조" w:hint="eastAsia"/>
          <w:sz w:val="20"/>
          <w:szCs w:val="22"/>
        </w:rPr>
        <w:t>거래적</w:t>
      </w:r>
      <w:r w:rsidR="00E75810" w:rsidRPr="00B61948">
        <w:rPr>
          <w:rFonts w:eastAsia="나눔명조" w:hint="eastAsia"/>
          <w:sz w:val="20"/>
          <w:szCs w:val="22"/>
        </w:rPr>
        <w:t xml:space="preserve"> </w:t>
      </w:r>
      <w:r w:rsidR="00E75810" w:rsidRPr="00B61948">
        <w:rPr>
          <w:rFonts w:eastAsia="나눔명조" w:hint="eastAsia"/>
          <w:sz w:val="20"/>
          <w:szCs w:val="22"/>
        </w:rPr>
        <w:t>리더십과</w:t>
      </w:r>
      <w:r w:rsidR="00E75810" w:rsidRPr="00B61948">
        <w:rPr>
          <w:rFonts w:eastAsia="나눔명조" w:hint="eastAsia"/>
          <w:sz w:val="20"/>
          <w:szCs w:val="22"/>
        </w:rPr>
        <w:t xml:space="preserve"> </w:t>
      </w:r>
      <w:r w:rsidR="00E75810" w:rsidRPr="00B61948">
        <w:rPr>
          <w:rFonts w:eastAsia="나눔명조" w:hint="eastAsia"/>
          <w:sz w:val="20"/>
          <w:szCs w:val="22"/>
        </w:rPr>
        <w:t>변혁적</w:t>
      </w:r>
      <w:r w:rsidR="00E75810" w:rsidRPr="00B61948">
        <w:rPr>
          <w:rFonts w:eastAsia="나눔명조" w:hint="eastAsia"/>
          <w:sz w:val="20"/>
          <w:szCs w:val="22"/>
        </w:rPr>
        <w:t xml:space="preserve"> </w:t>
      </w:r>
      <w:r w:rsidR="00E75810" w:rsidRPr="00B61948">
        <w:rPr>
          <w:rFonts w:eastAsia="나눔명조" w:hint="eastAsia"/>
          <w:sz w:val="20"/>
          <w:szCs w:val="22"/>
        </w:rPr>
        <w:t>리더십이</w:t>
      </w:r>
      <w:r w:rsidR="00E75810" w:rsidRPr="00B61948">
        <w:rPr>
          <w:rFonts w:eastAsia="나눔명조" w:hint="eastAsia"/>
          <w:sz w:val="20"/>
          <w:szCs w:val="22"/>
        </w:rPr>
        <w:t xml:space="preserve"> </w:t>
      </w:r>
      <w:r w:rsidR="00E75810" w:rsidRPr="00B61948">
        <w:rPr>
          <w:rFonts w:eastAsia="나눔명조" w:hint="eastAsia"/>
          <w:sz w:val="20"/>
          <w:szCs w:val="22"/>
        </w:rPr>
        <w:t>공존할</w:t>
      </w:r>
      <w:r w:rsidR="00E75810" w:rsidRPr="00B61948">
        <w:rPr>
          <w:rFonts w:eastAsia="나눔명조" w:hint="eastAsia"/>
          <w:sz w:val="20"/>
          <w:szCs w:val="22"/>
        </w:rPr>
        <w:t xml:space="preserve"> </w:t>
      </w:r>
      <w:r w:rsidR="00E75810" w:rsidRPr="00B61948">
        <w:rPr>
          <w:rFonts w:eastAsia="나눔명조" w:hint="eastAsia"/>
          <w:sz w:val="20"/>
          <w:szCs w:val="22"/>
        </w:rPr>
        <w:t>때</w:t>
      </w:r>
      <w:r w:rsidR="00E75810" w:rsidRPr="00B61948">
        <w:rPr>
          <w:rFonts w:eastAsia="나눔명조" w:hint="eastAsia"/>
          <w:sz w:val="20"/>
          <w:szCs w:val="22"/>
        </w:rPr>
        <w:t>,</w:t>
      </w:r>
      <w:r w:rsidR="00E75810" w:rsidRPr="00B61948">
        <w:rPr>
          <w:rFonts w:eastAsia="나눔명조"/>
          <w:sz w:val="20"/>
          <w:szCs w:val="22"/>
        </w:rPr>
        <w:t xml:space="preserve"> </w:t>
      </w:r>
      <w:r w:rsidR="00E75810" w:rsidRPr="00B61948">
        <w:rPr>
          <w:rFonts w:eastAsia="나눔명조" w:hint="eastAsia"/>
          <w:sz w:val="20"/>
          <w:szCs w:val="22"/>
        </w:rPr>
        <w:t>각</w:t>
      </w:r>
      <w:r w:rsidR="00E75810" w:rsidRPr="00B61948">
        <w:rPr>
          <w:rFonts w:eastAsia="나눔명조" w:hint="eastAsia"/>
          <w:sz w:val="20"/>
          <w:szCs w:val="22"/>
        </w:rPr>
        <w:t xml:space="preserve"> </w:t>
      </w:r>
      <w:r w:rsidR="00E75810" w:rsidRPr="00B61948">
        <w:rPr>
          <w:rFonts w:eastAsia="나눔명조" w:hint="eastAsia"/>
          <w:sz w:val="20"/>
          <w:szCs w:val="22"/>
        </w:rPr>
        <w:t>리더십</w:t>
      </w:r>
      <w:r w:rsidR="00E75810" w:rsidRPr="00B61948">
        <w:rPr>
          <w:rFonts w:eastAsia="나눔명조" w:hint="eastAsia"/>
          <w:sz w:val="20"/>
          <w:szCs w:val="22"/>
        </w:rPr>
        <w:t xml:space="preserve"> </w:t>
      </w:r>
      <w:r w:rsidR="00E75810" w:rsidRPr="00B61948">
        <w:rPr>
          <w:rFonts w:eastAsia="나눔명조" w:hint="eastAsia"/>
          <w:sz w:val="20"/>
          <w:szCs w:val="22"/>
        </w:rPr>
        <w:t>유형이</w:t>
      </w:r>
      <w:r w:rsidR="00E75810" w:rsidRPr="00B61948">
        <w:rPr>
          <w:rFonts w:eastAsia="나눔명조" w:hint="eastAsia"/>
          <w:sz w:val="20"/>
          <w:szCs w:val="22"/>
        </w:rPr>
        <w:t xml:space="preserve"> </w:t>
      </w:r>
      <w:r w:rsidR="00E75810" w:rsidRPr="00B61948">
        <w:rPr>
          <w:rFonts w:eastAsia="나눔명조" w:hint="eastAsia"/>
          <w:sz w:val="20"/>
          <w:szCs w:val="22"/>
        </w:rPr>
        <w:t>독립적으로</w:t>
      </w:r>
      <w:r w:rsidR="00E75810" w:rsidRPr="00B61948">
        <w:rPr>
          <w:rFonts w:eastAsia="나눔명조" w:hint="eastAsia"/>
          <w:sz w:val="20"/>
          <w:szCs w:val="22"/>
        </w:rPr>
        <w:t xml:space="preserve"> </w:t>
      </w:r>
      <w:r w:rsidR="00E75810" w:rsidRPr="00B61948">
        <w:rPr>
          <w:rFonts w:eastAsia="나눔명조" w:hint="eastAsia"/>
          <w:sz w:val="20"/>
          <w:szCs w:val="22"/>
        </w:rPr>
        <w:t>공공봉사동기</w:t>
      </w:r>
      <w:r w:rsidR="00C97896" w:rsidRPr="00B61948">
        <w:rPr>
          <w:rFonts w:eastAsia="나눔명조" w:hint="eastAsia"/>
          <w:sz w:val="20"/>
          <w:szCs w:val="22"/>
        </w:rPr>
        <w:t>의</w:t>
      </w:r>
      <w:r w:rsidR="00C97896" w:rsidRPr="00B61948">
        <w:rPr>
          <w:rFonts w:eastAsia="나눔명조" w:hint="eastAsia"/>
          <w:sz w:val="20"/>
          <w:szCs w:val="22"/>
        </w:rPr>
        <w:t xml:space="preserve"> </w:t>
      </w:r>
      <w:r w:rsidR="00C97896" w:rsidRPr="00B61948">
        <w:rPr>
          <w:rFonts w:eastAsia="나눔명조" w:hint="eastAsia"/>
          <w:sz w:val="20"/>
          <w:szCs w:val="22"/>
        </w:rPr>
        <w:t>긍정적</w:t>
      </w:r>
      <w:r w:rsidR="00C97896" w:rsidRPr="00B61948">
        <w:rPr>
          <w:rFonts w:eastAsia="나눔명조" w:hint="eastAsia"/>
          <w:sz w:val="20"/>
          <w:szCs w:val="22"/>
        </w:rPr>
        <w:t xml:space="preserve"> </w:t>
      </w:r>
      <w:r w:rsidR="00C97896" w:rsidRPr="00B61948">
        <w:rPr>
          <w:rFonts w:eastAsia="나눔명조" w:hint="eastAsia"/>
          <w:sz w:val="20"/>
          <w:szCs w:val="22"/>
        </w:rPr>
        <w:t>응답에</w:t>
      </w:r>
      <w:r w:rsidR="00C97896" w:rsidRPr="00B61948">
        <w:rPr>
          <w:rFonts w:eastAsia="나눔명조" w:hint="eastAsia"/>
          <w:sz w:val="20"/>
          <w:szCs w:val="22"/>
        </w:rPr>
        <w:t xml:space="preserve"> </w:t>
      </w:r>
      <w:r w:rsidR="00C97896" w:rsidRPr="00B61948">
        <w:rPr>
          <w:rFonts w:eastAsia="나눔명조" w:hint="eastAsia"/>
          <w:sz w:val="20"/>
          <w:szCs w:val="22"/>
        </w:rPr>
        <w:t>미치는</w:t>
      </w:r>
      <w:r w:rsidR="00C97896" w:rsidRPr="00B61948">
        <w:rPr>
          <w:rFonts w:eastAsia="나눔명조" w:hint="eastAsia"/>
          <w:sz w:val="20"/>
          <w:szCs w:val="22"/>
        </w:rPr>
        <w:t xml:space="preserve"> </w:t>
      </w:r>
      <w:r w:rsidR="00C97896" w:rsidRPr="00B61948">
        <w:rPr>
          <w:rFonts w:eastAsia="나눔명조" w:hint="eastAsia"/>
          <w:sz w:val="20"/>
          <w:szCs w:val="22"/>
        </w:rPr>
        <w:t>효과를</w:t>
      </w:r>
      <w:r w:rsidR="00C97896" w:rsidRPr="00B61948">
        <w:rPr>
          <w:rFonts w:eastAsia="나눔명조" w:hint="eastAsia"/>
          <w:sz w:val="20"/>
          <w:szCs w:val="22"/>
        </w:rPr>
        <w:t xml:space="preserve"> </w:t>
      </w:r>
      <w:r w:rsidR="00C97896" w:rsidRPr="00B61948">
        <w:rPr>
          <w:rFonts w:eastAsia="나눔명조" w:hint="eastAsia"/>
          <w:sz w:val="20"/>
          <w:szCs w:val="22"/>
        </w:rPr>
        <w:t>나타낸다</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동일한</w:t>
      </w:r>
      <w:r w:rsidR="00C97896" w:rsidRPr="00B61948">
        <w:rPr>
          <w:rFonts w:eastAsia="나눔명조" w:hint="eastAsia"/>
          <w:sz w:val="20"/>
          <w:szCs w:val="22"/>
        </w:rPr>
        <w:t xml:space="preserve"> </w:t>
      </w:r>
      <w:r w:rsidR="00C97896" w:rsidRPr="00B61948">
        <w:rPr>
          <w:rFonts w:eastAsia="나눔명조" w:hint="eastAsia"/>
          <w:sz w:val="20"/>
          <w:szCs w:val="22"/>
        </w:rPr>
        <w:t>통제변수들의</w:t>
      </w:r>
      <w:r w:rsidR="00C97896" w:rsidRPr="00B61948">
        <w:rPr>
          <w:rFonts w:eastAsia="나눔명조" w:hint="eastAsia"/>
          <w:sz w:val="20"/>
          <w:szCs w:val="22"/>
        </w:rPr>
        <w:t xml:space="preserve"> </w:t>
      </w:r>
      <w:r w:rsidR="00C97896" w:rsidRPr="00B61948">
        <w:rPr>
          <w:rFonts w:eastAsia="나눔명조" w:hint="eastAsia"/>
          <w:sz w:val="20"/>
          <w:szCs w:val="22"/>
        </w:rPr>
        <w:t>조건</w:t>
      </w:r>
      <w:r w:rsidR="00C97896" w:rsidRPr="00B61948">
        <w:rPr>
          <w:rFonts w:eastAsia="나눔명조" w:hint="eastAsia"/>
          <w:sz w:val="20"/>
          <w:szCs w:val="22"/>
        </w:rPr>
        <w:t xml:space="preserve"> </w:t>
      </w:r>
      <w:r w:rsidR="00C97896" w:rsidRPr="00B61948">
        <w:rPr>
          <w:rFonts w:eastAsia="나눔명조" w:hint="eastAsia"/>
          <w:sz w:val="20"/>
          <w:szCs w:val="22"/>
        </w:rPr>
        <w:t>하에서</w:t>
      </w:r>
      <w:r w:rsidR="00C97896" w:rsidRPr="00B61948">
        <w:rPr>
          <w:rFonts w:eastAsia="나눔명조" w:hint="eastAsia"/>
          <w:sz w:val="20"/>
          <w:szCs w:val="22"/>
        </w:rPr>
        <w:t xml:space="preserve"> </w:t>
      </w:r>
      <w:r w:rsidR="00C97896" w:rsidRPr="00B61948">
        <w:rPr>
          <w:rFonts w:eastAsia="나눔명조"/>
          <w:sz w:val="20"/>
          <w:szCs w:val="22"/>
        </w:rPr>
        <w:t>&lt;</w:t>
      </w:r>
      <w:r w:rsidR="00C97896" w:rsidRPr="00B61948">
        <w:rPr>
          <w:rFonts w:eastAsia="나눔명조" w:hint="eastAsia"/>
          <w:sz w:val="20"/>
          <w:szCs w:val="22"/>
        </w:rPr>
        <w:t>모델</w:t>
      </w:r>
      <w:r w:rsidR="00C97896" w:rsidRPr="00B61948">
        <w:rPr>
          <w:rFonts w:eastAsia="나눔명조" w:hint="eastAsia"/>
          <w:sz w:val="20"/>
          <w:szCs w:val="22"/>
        </w:rPr>
        <w:t xml:space="preserve"> </w:t>
      </w:r>
      <w:r w:rsidR="00C97896" w:rsidRPr="00B61948">
        <w:rPr>
          <w:rFonts w:eastAsia="나눔명조"/>
          <w:sz w:val="20"/>
          <w:szCs w:val="22"/>
        </w:rPr>
        <w:t>3&gt;</w:t>
      </w:r>
      <w:r w:rsidR="00C97896" w:rsidRPr="00B61948">
        <w:rPr>
          <w:rFonts w:eastAsia="나눔명조" w:hint="eastAsia"/>
          <w:sz w:val="20"/>
          <w:szCs w:val="22"/>
        </w:rPr>
        <w:t>은</w:t>
      </w:r>
      <w:r w:rsidR="00C97896" w:rsidRPr="00B61948">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응답자들의</w:t>
      </w:r>
      <w:r w:rsidR="00C97896" w:rsidRPr="00B61948">
        <w:rPr>
          <w:rFonts w:eastAsia="나눔명조" w:hint="eastAsia"/>
          <w:sz w:val="20"/>
          <w:szCs w:val="22"/>
        </w:rPr>
        <w:t xml:space="preserve"> </w:t>
      </w:r>
      <w:r w:rsidR="00C97896" w:rsidRPr="00B61948">
        <w:rPr>
          <w:rFonts w:eastAsia="나눔명조" w:hint="eastAsia"/>
          <w:sz w:val="20"/>
          <w:szCs w:val="22"/>
        </w:rPr>
        <w:t>공공봉사동기에</w:t>
      </w:r>
      <w:r w:rsidR="00C97896" w:rsidRPr="00B61948">
        <w:rPr>
          <w:rFonts w:eastAsia="나눔명조" w:hint="eastAsia"/>
          <w:sz w:val="20"/>
          <w:szCs w:val="22"/>
        </w:rPr>
        <w:t xml:space="preserve"> </w:t>
      </w:r>
      <w:r w:rsidR="00C97896" w:rsidRPr="00B61948">
        <w:rPr>
          <w:rFonts w:eastAsia="나눔명조" w:hint="eastAsia"/>
          <w:sz w:val="20"/>
          <w:szCs w:val="22"/>
        </w:rPr>
        <w:t>대한</w:t>
      </w:r>
      <w:r w:rsidR="00C97896" w:rsidRPr="00B61948">
        <w:rPr>
          <w:rFonts w:eastAsia="나눔명조" w:hint="eastAsia"/>
          <w:sz w:val="20"/>
          <w:szCs w:val="22"/>
        </w:rPr>
        <w:t xml:space="preserve"> </w:t>
      </w:r>
      <w:r w:rsidR="00C97896" w:rsidRPr="00B61948">
        <w:rPr>
          <w:rFonts w:eastAsia="나눔명조" w:hint="eastAsia"/>
          <w:sz w:val="20"/>
          <w:szCs w:val="22"/>
        </w:rPr>
        <w:t>긍정적</w:t>
      </w:r>
      <w:r w:rsidR="00C97896" w:rsidRPr="00B61948">
        <w:rPr>
          <w:rFonts w:eastAsia="나눔명조" w:hint="eastAsia"/>
          <w:sz w:val="20"/>
          <w:szCs w:val="22"/>
        </w:rPr>
        <w:t xml:space="preserve"> </w:t>
      </w:r>
      <w:r w:rsidR="00C97896" w:rsidRPr="00B61948">
        <w:rPr>
          <w:rFonts w:eastAsia="나눔명조" w:hint="eastAsia"/>
          <w:sz w:val="20"/>
          <w:szCs w:val="22"/>
        </w:rPr>
        <w:t>응답과</w:t>
      </w:r>
      <w:r w:rsidR="00C97896" w:rsidRPr="00B61948">
        <w:rPr>
          <w:rFonts w:eastAsia="나눔명조" w:hint="eastAsia"/>
          <w:sz w:val="20"/>
          <w:szCs w:val="22"/>
        </w:rPr>
        <w:t xml:space="preserve"> </w:t>
      </w:r>
      <w:r w:rsidR="00C97896" w:rsidRPr="00B61948">
        <w:rPr>
          <w:rFonts w:eastAsia="나눔명조" w:hint="eastAsia"/>
          <w:sz w:val="20"/>
          <w:szCs w:val="22"/>
        </w:rPr>
        <w:t>통계적으로</w:t>
      </w:r>
      <w:r w:rsidR="00C97896" w:rsidRPr="00B61948">
        <w:rPr>
          <w:rFonts w:eastAsia="나눔명조" w:hint="eastAsia"/>
          <w:sz w:val="20"/>
          <w:szCs w:val="22"/>
        </w:rPr>
        <w:t xml:space="preserve"> </w:t>
      </w:r>
      <w:r w:rsidR="00C97896" w:rsidRPr="00B61948">
        <w:rPr>
          <w:rFonts w:eastAsia="나눔명조" w:hint="eastAsia"/>
          <w:sz w:val="20"/>
          <w:szCs w:val="22"/>
        </w:rPr>
        <w:t>유의미한</w:t>
      </w:r>
      <w:r w:rsidR="00C97896" w:rsidRPr="00B61948">
        <w:rPr>
          <w:rFonts w:eastAsia="나눔명조" w:hint="eastAsia"/>
          <w:sz w:val="20"/>
          <w:szCs w:val="22"/>
        </w:rPr>
        <w:t xml:space="preserve"> </w:t>
      </w:r>
      <w:r w:rsidR="00C97896" w:rsidRPr="00B61948">
        <w:rPr>
          <w:rFonts w:eastAsia="나눔명조" w:hint="eastAsia"/>
          <w:sz w:val="20"/>
          <w:szCs w:val="22"/>
        </w:rPr>
        <w:t>관계를</w:t>
      </w:r>
      <w:r w:rsidR="00C97896" w:rsidRPr="00B61948">
        <w:rPr>
          <w:rFonts w:eastAsia="나눔명조" w:hint="eastAsia"/>
          <w:sz w:val="20"/>
          <w:szCs w:val="22"/>
        </w:rPr>
        <w:t xml:space="preserve"> </w:t>
      </w:r>
      <w:r w:rsidR="00C97896" w:rsidRPr="00B61948">
        <w:rPr>
          <w:rFonts w:eastAsia="나눔명조" w:hint="eastAsia"/>
          <w:sz w:val="20"/>
          <w:szCs w:val="22"/>
        </w:rPr>
        <w:t>가진다는</w:t>
      </w:r>
      <w:r w:rsidR="00C97896" w:rsidRPr="00B61948">
        <w:rPr>
          <w:rFonts w:eastAsia="나눔명조" w:hint="eastAsia"/>
          <w:sz w:val="20"/>
          <w:szCs w:val="22"/>
        </w:rPr>
        <w:t xml:space="preserve"> </w:t>
      </w:r>
      <w:r w:rsidR="00C97896" w:rsidRPr="00B61948">
        <w:rPr>
          <w:rFonts w:eastAsia="나눔명조" w:hint="eastAsia"/>
          <w:sz w:val="20"/>
          <w:szCs w:val="22"/>
        </w:rPr>
        <w:t>것을</w:t>
      </w:r>
      <w:r w:rsidR="00C97896" w:rsidRPr="00B61948">
        <w:rPr>
          <w:rFonts w:eastAsia="나눔명조" w:hint="eastAsia"/>
          <w:sz w:val="20"/>
          <w:szCs w:val="22"/>
        </w:rPr>
        <w:t xml:space="preserve"> </w:t>
      </w:r>
      <w:r w:rsidR="00C97896" w:rsidRPr="00B61948">
        <w:rPr>
          <w:rFonts w:eastAsia="나눔명조" w:hint="eastAsia"/>
          <w:sz w:val="20"/>
          <w:szCs w:val="22"/>
        </w:rPr>
        <w:t>보여준다</w:t>
      </w:r>
      <w:r w:rsidR="00C97896" w:rsidRPr="00B61948">
        <w:rPr>
          <w:rFonts w:eastAsia="나눔명조" w:hint="eastAsia"/>
          <w:sz w:val="20"/>
          <w:szCs w:val="22"/>
        </w:rPr>
        <w:t>.</w:t>
      </w:r>
      <w:r w:rsidR="00C97896" w:rsidRPr="00B61948">
        <w:rPr>
          <w:rFonts w:eastAsia="나눔명조"/>
          <w:sz w:val="20"/>
          <w:szCs w:val="22"/>
        </w:rPr>
        <w:t xml:space="preserve"> &lt;</w:t>
      </w:r>
      <w:r w:rsidR="00C97896" w:rsidRPr="00B61948">
        <w:rPr>
          <w:rFonts w:eastAsia="나눔명조" w:hint="eastAsia"/>
          <w:sz w:val="20"/>
          <w:szCs w:val="22"/>
        </w:rPr>
        <w:t>모델</w:t>
      </w:r>
      <w:r w:rsidR="00C97896" w:rsidRPr="00B61948">
        <w:rPr>
          <w:rFonts w:eastAsia="나눔명조" w:hint="eastAsia"/>
          <w:sz w:val="20"/>
          <w:szCs w:val="22"/>
        </w:rPr>
        <w:t xml:space="preserve"> </w:t>
      </w:r>
      <w:r w:rsidR="00C97896" w:rsidRPr="00B61948">
        <w:rPr>
          <w:rFonts w:eastAsia="나눔명조"/>
          <w:sz w:val="20"/>
          <w:szCs w:val="22"/>
        </w:rPr>
        <w:t>1</w:t>
      </w:r>
      <w:r w:rsidR="00C97896" w:rsidRPr="00B61948">
        <w:rPr>
          <w:rFonts w:eastAsia="나눔명조" w:hint="eastAsia"/>
          <w:sz w:val="20"/>
          <w:szCs w:val="22"/>
        </w:rPr>
        <w:t>&gt;</w:t>
      </w:r>
      <w:r w:rsidR="00C97896" w:rsidRPr="00B61948">
        <w:rPr>
          <w:rFonts w:eastAsia="나눔명조" w:hint="eastAsia"/>
          <w:sz w:val="20"/>
          <w:szCs w:val="22"/>
        </w:rPr>
        <w:t>과</w:t>
      </w:r>
      <w:r w:rsidR="00C97896" w:rsidRPr="00B61948">
        <w:rPr>
          <w:rFonts w:eastAsia="나눔명조"/>
          <w:sz w:val="20"/>
          <w:szCs w:val="22"/>
        </w:rPr>
        <w:t xml:space="preserve"> </w:t>
      </w:r>
      <w:r w:rsidR="00C97896" w:rsidRPr="00B61948">
        <w:rPr>
          <w:rFonts w:eastAsia="나눔명조" w:hint="eastAsia"/>
          <w:sz w:val="20"/>
          <w:szCs w:val="22"/>
        </w:rPr>
        <w:t>비교하여</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때</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과</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은</w:t>
      </w:r>
      <w:r w:rsidR="00C97896" w:rsidRPr="00B61948">
        <w:rPr>
          <w:rFonts w:eastAsia="나눔명조" w:hint="eastAsia"/>
          <w:sz w:val="20"/>
          <w:szCs w:val="22"/>
        </w:rPr>
        <w:t xml:space="preserve"> </w:t>
      </w:r>
      <w:r w:rsidR="00C97896" w:rsidRPr="00B61948">
        <w:rPr>
          <w:rFonts w:eastAsia="나눔명조" w:hint="eastAsia"/>
          <w:sz w:val="20"/>
          <w:szCs w:val="22"/>
        </w:rPr>
        <w:t>서로</w:t>
      </w:r>
      <w:r w:rsidR="00C97896" w:rsidRPr="00B61948">
        <w:rPr>
          <w:rFonts w:eastAsia="나눔명조" w:hint="eastAsia"/>
          <w:sz w:val="20"/>
          <w:szCs w:val="22"/>
        </w:rPr>
        <w:t xml:space="preserve"> </w:t>
      </w:r>
      <w:r w:rsidR="00C97896" w:rsidRPr="00B61948">
        <w:rPr>
          <w:rFonts w:eastAsia="나눔명조" w:hint="eastAsia"/>
          <w:sz w:val="20"/>
          <w:szCs w:val="22"/>
        </w:rPr>
        <w:t>다른</w:t>
      </w:r>
      <w:r w:rsidR="00C97896" w:rsidRPr="00B61948">
        <w:rPr>
          <w:rFonts w:eastAsia="나눔명조" w:hint="eastAsia"/>
          <w:sz w:val="20"/>
          <w:szCs w:val="22"/>
        </w:rPr>
        <w:t xml:space="preserve"> </w:t>
      </w:r>
      <w:r w:rsidR="00C97896" w:rsidRPr="00B61948">
        <w:rPr>
          <w:rFonts w:eastAsia="나눔명조" w:hint="eastAsia"/>
          <w:sz w:val="20"/>
          <w:szCs w:val="22"/>
        </w:rPr>
        <w:t>리더십의</w:t>
      </w:r>
      <w:r w:rsidR="00C97896" w:rsidRPr="00B61948">
        <w:rPr>
          <w:rFonts w:eastAsia="나눔명조" w:hint="eastAsia"/>
          <w:sz w:val="20"/>
          <w:szCs w:val="22"/>
        </w:rPr>
        <w:t xml:space="preserve"> </w:t>
      </w:r>
      <w:r w:rsidR="00C97896" w:rsidRPr="00B61948">
        <w:rPr>
          <w:rFonts w:eastAsia="나눔명조" w:hint="eastAsia"/>
          <w:sz w:val="20"/>
          <w:szCs w:val="22"/>
        </w:rPr>
        <w:t>측면을</w:t>
      </w:r>
      <w:r w:rsidR="00C97896" w:rsidRPr="00B61948">
        <w:rPr>
          <w:rFonts w:eastAsia="나눔명조" w:hint="eastAsia"/>
          <w:sz w:val="20"/>
          <w:szCs w:val="22"/>
        </w:rPr>
        <w:t xml:space="preserve"> </w:t>
      </w:r>
      <w:r w:rsidR="00C97896" w:rsidRPr="00B61948">
        <w:rPr>
          <w:rFonts w:eastAsia="나눔명조" w:hint="eastAsia"/>
          <w:sz w:val="20"/>
          <w:szCs w:val="22"/>
        </w:rPr>
        <w:t>포착하는</w:t>
      </w:r>
      <w:r w:rsidR="00C97896" w:rsidRPr="00B61948">
        <w:rPr>
          <w:rFonts w:eastAsia="나눔명조" w:hint="eastAsia"/>
          <w:sz w:val="20"/>
          <w:szCs w:val="22"/>
        </w:rPr>
        <w:t xml:space="preserve"> </w:t>
      </w:r>
      <w:r w:rsidR="00C97896" w:rsidRPr="00B61948">
        <w:rPr>
          <w:rFonts w:eastAsia="나눔명조" w:hint="eastAsia"/>
          <w:sz w:val="20"/>
          <w:szCs w:val="22"/>
        </w:rPr>
        <w:t>변수로</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한</w:t>
      </w:r>
      <w:r w:rsidR="00C97896" w:rsidRPr="00B61948">
        <w:rPr>
          <w:rFonts w:eastAsia="나눔명조" w:hint="eastAsia"/>
          <w:sz w:val="20"/>
          <w:szCs w:val="22"/>
        </w:rPr>
        <w:t xml:space="preserve"> </w:t>
      </w:r>
      <w:r w:rsidR="00C97896" w:rsidRPr="00B61948">
        <w:rPr>
          <w:rFonts w:eastAsia="나눔명조" w:hint="eastAsia"/>
          <w:sz w:val="20"/>
          <w:szCs w:val="22"/>
        </w:rPr>
        <w:t>조직</w:t>
      </w:r>
      <w:r w:rsidR="00C97896" w:rsidRPr="00B61948">
        <w:rPr>
          <w:rFonts w:eastAsia="나눔명조" w:hint="eastAsia"/>
          <w:sz w:val="20"/>
          <w:szCs w:val="22"/>
        </w:rPr>
        <w:t xml:space="preserve"> </w:t>
      </w:r>
      <w:r w:rsidR="00C97896" w:rsidRPr="00B61948">
        <w:rPr>
          <w:rFonts w:eastAsia="나눔명조" w:hint="eastAsia"/>
          <w:sz w:val="20"/>
          <w:szCs w:val="22"/>
        </w:rPr>
        <w:t>내에서</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지</w:t>
      </w:r>
      <w:r w:rsidR="00C97896" w:rsidRPr="00B61948">
        <w:rPr>
          <w:rFonts w:eastAsia="나눔명조" w:hint="eastAsia"/>
          <w:sz w:val="20"/>
          <w:szCs w:val="22"/>
        </w:rPr>
        <w:t xml:space="preserve"> </w:t>
      </w:r>
      <w:r w:rsidR="00C97896" w:rsidRPr="00B61948">
        <w:rPr>
          <w:rFonts w:eastAsia="나눔명조" w:hint="eastAsia"/>
          <w:sz w:val="20"/>
          <w:szCs w:val="22"/>
        </w:rPr>
        <w:t>못하는</w:t>
      </w:r>
      <w:r w:rsidR="00C97896" w:rsidRPr="00B61948">
        <w:rPr>
          <w:rFonts w:eastAsia="나눔명조" w:hint="eastAsia"/>
          <w:sz w:val="20"/>
          <w:szCs w:val="22"/>
        </w:rPr>
        <w:t xml:space="preserve"> </w:t>
      </w:r>
      <w:r w:rsidR="00C97896" w:rsidRPr="00B61948">
        <w:rPr>
          <w:rFonts w:eastAsia="나눔명조" w:hint="eastAsia"/>
          <w:sz w:val="20"/>
          <w:szCs w:val="22"/>
        </w:rPr>
        <w:t>공공봉사동기의</w:t>
      </w:r>
      <w:r w:rsidR="00C97896" w:rsidRPr="00B61948">
        <w:rPr>
          <w:rFonts w:eastAsia="나눔명조" w:hint="eastAsia"/>
          <w:sz w:val="20"/>
          <w:szCs w:val="22"/>
        </w:rPr>
        <w:t xml:space="preserve"> </w:t>
      </w:r>
      <w:r w:rsidR="00C97896" w:rsidRPr="00B61948">
        <w:rPr>
          <w:rFonts w:eastAsia="나눔명조" w:hint="eastAsia"/>
          <w:sz w:val="20"/>
          <w:szCs w:val="22"/>
        </w:rPr>
        <w:t>변화를</w:t>
      </w:r>
      <w:r w:rsidR="00C97896" w:rsidRPr="00B61948">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는</w:t>
      </w:r>
      <w:r w:rsidR="00C97896" w:rsidRPr="00B61948">
        <w:rPr>
          <w:rFonts w:eastAsia="나눔명조" w:hint="eastAsia"/>
          <w:sz w:val="20"/>
          <w:szCs w:val="22"/>
        </w:rPr>
        <w:t xml:space="preserve"> </w:t>
      </w:r>
      <w:r w:rsidR="00C97896" w:rsidRPr="00B61948">
        <w:rPr>
          <w:rFonts w:eastAsia="나눔명조" w:hint="eastAsia"/>
          <w:sz w:val="20"/>
          <w:szCs w:val="22"/>
        </w:rPr>
        <w:t>것이라고</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수</w:t>
      </w:r>
      <w:r w:rsidR="00C97896" w:rsidRPr="00B61948">
        <w:rPr>
          <w:rFonts w:eastAsia="나눔명조" w:hint="eastAsia"/>
          <w:sz w:val="20"/>
          <w:szCs w:val="22"/>
        </w:rPr>
        <w:t xml:space="preserve"> </w:t>
      </w:r>
      <w:r w:rsidR="00C97896" w:rsidRPr="00B61948">
        <w:rPr>
          <w:rFonts w:eastAsia="나눔명조" w:hint="eastAsia"/>
          <w:sz w:val="20"/>
          <w:szCs w:val="22"/>
        </w:rPr>
        <w:t>있다</w:t>
      </w:r>
      <w:r w:rsidR="00C97896" w:rsidRPr="00B61948">
        <w:rPr>
          <w:rFonts w:eastAsia="나눔명조" w:hint="eastAsia"/>
          <w:sz w:val="20"/>
          <w:szCs w:val="22"/>
        </w:rPr>
        <w:t>.</w:t>
      </w:r>
      <w:r w:rsidR="00C97896" w:rsidRPr="00B61948">
        <w:rPr>
          <w:rFonts w:eastAsia="나눔명조"/>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1&gt;</w:t>
      </w:r>
      <w:r w:rsidR="00B217AE" w:rsidRPr="00B61948">
        <w:rPr>
          <w:rFonts w:eastAsia="나눔명조" w:hint="eastAsia"/>
          <w:sz w:val="20"/>
          <w:szCs w:val="22"/>
        </w:rPr>
        <w:t>부터</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4&gt;</w:t>
      </w:r>
      <w:r w:rsidR="00B217AE" w:rsidRPr="00B61948">
        <w:rPr>
          <w:rFonts w:eastAsia="나눔명조" w:hint="eastAsia"/>
          <w:sz w:val="20"/>
          <w:szCs w:val="22"/>
        </w:rPr>
        <w:t>까지의</w:t>
      </w:r>
      <w:r w:rsidR="00B217AE" w:rsidRPr="00B61948">
        <w:rPr>
          <w:rFonts w:eastAsia="나눔명조" w:hint="eastAsia"/>
          <w:sz w:val="20"/>
          <w:szCs w:val="22"/>
        </w:rPr>
        <w:t xml:space="preserve"> </w:t>
      </w:r>
      <w:r w:rsidR="00B217AE" w:rsidRPr="00B61948">
        <w:rPr>
          <w:rFonts w:eastAsia="나눔명조" w:hint="eastAsia"/>
          <w:sz w:val="20"/>
          <w:szCs w:val="22"/>
        </w:rPr>
        <w:t>결과</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첫</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거래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부정적</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충분한</w:t>
      </w:r>
      <w:r w:rsidR="00B217AE" w:rsidRPr="00B61948">
        <w:rPr>
          <w:rFonts w:eastAsia="나눔명조" w:hint="eastAsia"/>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지지를</w:t>
      </w:r>
      <w:r w:rsidR="00B217AE" w:rsidRPr="00B61948">
        <w:rPr>
          <w:rFonts w:eastAsia="나눔명조" w:hint="eastAsia"/>
          <w:sz w:val="20"/>
          <w:szCs w:val="22"/>
        </w:rPr>
        <w:t xml:space="preserve"> </w:t>
      </w:r>
      <w:r w:rsidR="00B217AE" w:rsidRPr="00B61948">
        <w:rPr>
          <w:rFonts w:eastAsia="나눔명조" w:hint="eastAsia"/>
          <w:sz w:val="20"/>
          <w:szCs w:val="22"/>
        </w:rPr>
        <w:t>확보하지</w:t>
      </w:r>
      <w:r w:rsidR="00B217AE" w:rsidRPr="00B61948">
        <w:rPr>
          <w:rFonts w:eastAsia="나눔명조" w:hint="eastAsia"/>
          <w:sz w:val="20"/>
          <w:szCs w:val="22"/>
        </w:rPr>
        <w:t xml:space="preserve"> </w:t>
      </w:r>
      <w:r w:rsidR="00B217AE" w:rsidRPr="00B61948">
        <w:rPr>
          <w:rFonts w:eastAsia="나눔명조" w:hint="eastAsia"/>
          <w:sz w:val="20"/>
          <w:szCs w:val="22"/>
        </w:rPr>
        <w:t>못하였으나</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두</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변혁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긍정적인</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이론적</w:t>
      </w:r>
      <w:r w:rsidR="00B217AE" w:rsidRPr="00B61948">
        <w:rPr>
          <w:rFonts w:eastAsia="나눔명조" w:hint="eastAsia"/>
          <w:sz w:val="20"/>
          <w:szCs w:val="22"/>
        </w:rPr>
        <w:t xml:space="preserve"> </w:t>
      </w:r>
      <w:r w:rsidR="00B217AE" w:rsidRPr="00B61948">
        <w:rPr>
          <w:rFonts w:eastAsia="나눔명조" w:hint="eastAsia"/>
          <w:sz w:val="20"/>
          <w:szCs w:val="22"/>
        </w:rPr>
        <w:t>기대와</w:t>
      </w:r>
      <w:r w:rsidR="00B217AE" w:rsidRPr="00B61948">
        <w:rPr>
          <w:rFonts w:eastAsia="나눔명조" w:hint="eastAsia"/>
          <w:sz w:val="20"/>
          <w:szCs w:val="22"/>
        </w:rPr>
        <w:t xml:space="preserve"> </w:t>
      </w:r>
      <w:r w:rsidR="00B217AE" w:rsidRPr="00B61948">
        <w:rPr>
          <w:rFonts w:eastAsia="나눔명조" w:hint="eastAsia"/>
          <w:sz w:val="20"/>
          <w:szCs w:val="22"/>
        </w:rPr>
        <w:t>일치하는</w:t>
      </w:r>
      <w:r w:rsidR="00B217AE" w:rsidRPr="00B61948">
        <w:rPr>
          <w:rFonts w:eastAsia="나눔명조"/>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 xml:space="preserve">. </w:t>
      </w:r>
    </w:p>
    <w:p w14:paraId="4AC43DBB" w14:textId="381C2AA3" w:rsidR="00C97896" w:rsidRPr="00B61948" w:rsidRDefault="00C97896">
      <w:pPr>
        <w:widowControl/>
        <w:wordWrap/>
        <w:autoSpaceDE/>
        <w:autoSpaceDN/>
        <w:spacing w:before="120" w:after="120" w:line="276" w:lineRule="auto"/>
        <w:rPr>
          <w:rFonts w:eastAsia="나눔명조"/>
          <w:sz w:val="20"/>
          <w:szCs w:val="22"/>
        </w:rPr>
      </w:pPr>
      <w:r w:rsidRPr="00B61948">
        <w:rPr>
          <w:rFonts w:eastAsia="나눔명조" w:hint="eastAsia"/>
          <w:sz w:val="20"/>
          <w:szCs w:val="22"/>
        </w:rPr>
        <w:t>한편</w:t>
      </w:r>
      <w:r w:rsidRPr="00B61948">
        <w:rPr>
          <w:rFonts w:eastAsia="나눔명조" w:hint="eastAsia"/>
          <w:sz w:val="20"/>
          <w:szCs w:val="22"/>
        </w:rPr>
        <w:t>,</w:t>
      </w:r>
      <w:r w:rsidRPr="00B61948">
        <w:rPr>
          <w:rFonts w:eastAsia="나눔명조"/>
          <w:sz w:val="20"/>
          <w:szCs w:val="22"/>
        </w:rPr>
        <w:t xml:space="preserve">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5&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준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은</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되고</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진행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증가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Pr="00B61948">
        <w:rPr>
          <w:rFonts w:eastAsia="나눔명조" w:hint="eastAsia"/>
          <w:sz w:val="20"/>
          <w:szCs w:val="22"/>
        </w:rPr>
        <w:t>.</w:t>
      </w:r>
      <w:r w:rsidRPr="00B61948">
        <w:rPr>
          <w:rFonts w:eastAsia="나눔명조"/>
          <w:sz w:val="20"/>
          <w:szCs w:val="22"/>
        </w:rPr>
        <w:t xml:space="preserve">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에서</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은</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조건이</w:t>
      </w:r>
      <w:r w:rsidRPr="00B61948">
        <w:rPr>
          <w:rFonts w:eastAsia="나눔명조" w:hint="eastAsia"/>
          <w:sz w:val="20"/>
          <w:szCs w:val="22"/>
        </w:rPr>
        <w:t xml:space="preserve"> </w:t>
      </w:r>
      <w:r w:rsidRPr="00B61948">
        <w:rPr>
          <w:rFonts w:eastAsia="나눔명조" w:hint="eastAsia"/>
          <w:sz w:val="20"/>
          <w:szCs w:val="22"/>
        </w:rPr>
        <w:t>일정할</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게</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을</w:t>
      </w:r>
      <w:r w:rsidRPr="00B61948">
        <w:rPr>
          <w:rFonts w:eastAsia="나눔명조" w:hint="eastAsia"/>
          <w:sz w:val="20"/>
          <w:szCs w:val="22"/>
        </w:rPr>
        <w:t xml:space="preserve"> </w:t>
      </w:r>
      <w:r w:rsidRPr="00B61948">
        <w:rPr>
          <w:rFonts w:eastAsia="나눔명조" w:hint="eastAsia"/>
          <w:sz w:val="20"/>
          <w:szCs w:val="22"/>
        </w:rPr>
        <w:t>제고하는</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변수들</w:t>
      </w:r>
      <w:r w:rsidR="00B217AE" w:rsidRPr="00B61948">
        <w:rPr>
          <w:rFonts w:eastAsia="나눔명조" w:hint="eastAsia"/>
          <w:sz w:val="20"/>
          <w:szCs w:val="22"/>
        </w:rPr>
        <w:t>을</w:t>
      </w:r>
      <w:r w:rsidR="00B217AE" w:rsidRPr="00B61948">
        <w:rPr>
          <w:rFonts w:eastAsia="나눔명조" w:hint="eastAsia"/>
          <w:sz w:val="20"/>
          <w:szCs w:val="22"/>
        </w:rPr>
        <w:t xml:space="preserve"> </w:t>
      </w:r>
      <w:r w:rsidR="00B217AE" w:rsidRPr="00B61948">
        <w:rPr>
          <w:rFonts w:eastAsia="나눔명조" w:hint="eastAsia"/>
          <w:sz w:val="20"/>
          <w:szCs w:val="22"/>
        </w:rPr>
        <w:t>포함한</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5&gt;</w:t>
      </w:r>
      <w:r w:rsidR="00B217AE" w:rsidRPr="00B61948">
        <w:rPr>
          <w:rFonts w:eastAsia="나눔명조" w:hint="eastAsia"/>
          <w:sz w:val="20"/>
          <w:szCs w:val="22"/>
        </w:rPr>
        <w:t>도</w:t>
      </w:r>
      <w:r w:rsidR="00B217AE" w:rsidRPr="00B61948">
        <w:rPr>
          <w:rFonts w:eastAsia="나눔명조" w:hint="eastAsia"/>
          <w:sz w:val="20"/>
          <w:szCs w:val="22"/>
        </w:rPr>
        <w:t xml:space="preserve"> </w:t>
      </w:r>
      <w:r w:rsidR="00B217AE" w:rsidRPr="00B61948">
        <w:rPr>
          <w:rFonts w:eastAsia="나눔명조" w:hint="eastAsia"/>
          <w:sz w:val="20"/>
          <w:szCs w:val="22"/>
        </w:rPr>
        <w:t>일관된</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따라서</w:t>
      </w:r>
      <w:r w:rsidR="00B217AE" w:rsidRPr="00B61948">
        <w:rPr>
          <w:rFonts w:eastAsia="나눔명조" w:hint="eastAsia"/>
          <w:sz w:val="20"/>
          <w:szCs w:val="22"/>
        </w:rPr>
        <w:t xml:space="preserve"> </w:t>
      </w:r>
      <w:r w:rsidR="00B217AE" w:rsidRPr="00B61948">
        <w:rPr>
          <w:rFonts w:eastAsia="나눔명조" w:hint="eastAsia"/>
          <w:sz w:val="20"/>
          <w:szCs w:val="22"/>
        </w:rPr>
        <w:t>협업</w:t>
      </w:r>
      <w:r w:rsidR="00B217AE" w:rsidRPr="00B61948">
        <w:rPr>
          <w:rFonts w:eastAsia="나눔명조" w:hint="eastAsia"/>
          <w:sz w:val="20"/>
          <w:szCs w:val="22"/>
        </w:rPr>
        <w:t xml:space="preserve"> </w:t>
      </w:r>
      <w:r w:rsidR="00B217AE" w:rsidRPr="00B61948">
        <w:rPr>
          <w:rFonts w:eastAsia="나눔명조" w:hint="eastAsia"/>
          <w:sz w:val="20"/>
          <w:szCs w:val="22"/>
        </w:rPr>
        <w:t>및</w:t>
      </w:r>
      <w:r w:rsidR="00B217AE" w:rsidRPr="00B61948">
        <w:rPr>
          <w:rFonts w:eastAsia="나눔명조" w:hint="eastAsia"/>
          <w:sz w:val="20"/>
          <w:szCs w:val="22"/>
        </w:rPr>
        <w:t xml:space="preserve"> </w:t>
      </w:r>
      <w:r w:rsidR="00B217AE" w:rsidRPr="00B61948">
        <w:rPr>
          <w:rFonts w:eastAsia="나눔명조" w:hint="eastAsia"/>
          <w:sz w:val="20"/>
          <w:szCs w:val="22"/>
        </w:rPr>
        <w:t>의사소통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통계적으로</w:t>
      </w:r>
      <w:r w:rsidR="00B217AE" w:rsidRPr="00B61948">
        <w:rPr>
          <w:rFonts w:eastAsia="나눔명조" w:hint="eastAsia"/>
          <w:sz w:val="20"/>
          <w:szCs w:val="22"/>
        </w:rPr>
        <w:t xml:space="preserve"> </w:t>
      </w:r>
      <w:r w:rsidR="00B217AE" w:rsidRPr="00B61948">
        <w:rPr>
          <w:rFonts w:eastAsia="나눔명조" w:hint="eastAsia"/>
          <w:sz w:val="20"/>
          <w:szCs w:val="22"/>
        </w:rPr>
        <w:t>유의미한</w:t>
      </w:r>
      <w:r w:rsidR="00B217AE" w:rsidRPr="00B61948">
        <w:rPr>
          <w:rFonts w:eastAsia="나눔명조" w:hint="eastAsia"/>
          <w:sz w:val="20"/>
          <w:szCs w:val="22"/>
        </w:rPr>
        <w:t xml:space="preserve"> </w:t>
      </w:r>
      <w:r w:rsidR="00B217AE" w:rsidRPr="00B61948">
        <w:rPr>
          <w:rFonts w:eastAsia="나눔명조" w:hint="eastAsia"/>
          <w:sz w:val="20"/>
          <w:szCs w:val="22"/>
        </w:rPr>
        <w:t>긍정적</w:t>
      </w:r>
      <w:r w:rsidR="00B217AE" w:rsidRPr="00B61948">
        <w:rPr>
          <w:rFonts w:eastAsia="나눔명조" w:hint="eastAsia"/>
          <w:sz w:val="20"/>
          <w:szCs w:val="22"/>
        </w:rPr>
        <w:t xml:space="preserve"> </w:t>
      </w:r>
      <w:r w:rsidR="00B217AE" w:rsidRPr="00B61948">
        <w:rPr>
          <w:rFonts w:eastAsia="나눔명조" w:hint="eastAsia"/>
          <w:sz w:val="20"/>
          <w:szCs w:val="22"/>
        </w:rPr>
        <w:t>효과를</w:t>
      </w:r>
      <w:r w:rsidR="00B217AE" w:rsidRPr="00B61948">
        <w:rPr>
          <w:rFonts w:eastAsia="나눔명조" w:hint="eastAsia"/>
          <w:sz w:val="20"/>
          <w:szCs w:val="22"/>
        </w:rPr>
        <w:t xml:space="preserve"> </w:t>
      </w:r>
      <w:r w:rsidR="00B217AE" w:rsidRPr="00B61948">
        <w:rPr>
          <w:rFonts w:eastAsia="나눔명조" w:hint="eastAsia"/>
          <w:sz w:val="20"/>
          <w:szCs w:val="22"/>
        </w:rPr>
        <w:t>확인할</w:t>
      </w:r>
      <w:r w:rsidR="00B217AE" w:rsidRPr="00B61948">
        <w:rPr>
          <w:rFonts w:eastAsia="나눔명조" w:hint="eastAsia"/>
          <w:sz w:val="20"/>
          <w:szCs w:val="22"/>
        </w:rPr>
        <w:t xml:space="preserve"> </w:t>
      </w:r>
      <w:r w:rsidR="00B217AE" w:rsidRPr="00B61948">
        <w:rPr>
          <w:rFonts w:eastAsia="나눔명조" w:hint="eastAsia"/>
          <w:sz w:val="20"/>
          <w:szCs w:val="22"/>
        </w:rPr>
        <w:t>수</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p>
    <w:p w14:paraId="721470B3" w14:textId="62293BAC" w:rsidR="00B217AE" w:rsidRPr="00B61948" w:rsidRDefault="00B217AE" w:rsidP="00B217AE">
      <w:pPr>
        <w:wordWrap/>
        <w:spacing w:before="120" w:after="120" w:line="276" w:lineRule="auto"/>
        <w:rPr>
          <w:rFonts w:eastAsia="나눔명조"/>
          <w:sz w:val="20"/>
          <w:szCs w:val="22"/>
        </w:rPr>
      </w:pPr>
      <w:r w:rsidRPr="00B61948">
        <w:rPr>
          <w:rFonts w:eastAsia="나눔명조" w:hint="eastAsia"/>
          <w:sz w:val="20"/>
          <w:szCs w:val="22"/>
        </w:rPr>
        <w:t>각각의</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서로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조건적인지</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상호작용항</w:t>
      </w:r>
      <w:r w:rsidRPr="00B61948">
        <w:rPr>
          <w:rFonts w:eastAsia="나눔명조"/>
          <w:sz w:val="20"/>
          <w:szCs w:val="22"/>
        </w:rPr>
        <w:t>(interaction term)</w:t>
      </w:r>
      <w:r w:rsidRPr="00B61948">
        <w:rPr>
          <w:rFonts w:eastAsia="나눔명조" w:hint="eastAsia"/>
          <w:sz w:val="20"/>
          <w:szCs w:val="22"/>
        </w:rPr>
        <w:t>을</w:t>
      </w:r>
      <w:r w:rsidRPr="00B61948">
        <w:rPr>
          <w:rFonts w:eastAsia="나눔명조" w:hint="eastAsia"/>
          <w:sz w:val="20"/>
          <w:szCs w:val="22"/>
        </w:rPr>
        <w:t xml:space="preserve"> </w:t>
      </w:r>
      <w:proofErr w:type="spellStart"/>
      <w:r w:rsidRPr="00B61948">
        <w:rPr>
          <w:rFonts w:eastAsia="나눔명조" w:hint="eastAsia"/>
          <w:sz w:val="20"/>
          <w:szCs w:val="22"/>
        </w:rPr>
        <w:t>구성항</w:t>
      </w:r>
      <w:proofErr w:type="spellEnd"/>
      <w:r w:rsidRPr="00B61948">
        <w:rPr>
          <w:rFonts w:eastAsia="나눔명조"/>
          <w:sz w:val="20"/>
          <w:szCs w:val="22"/>
        </w:rPr>
        <w:t>(constituent terms)</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함께</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6&g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lastRenderedPageBreak/>
        <w:t>수립하였다</w:t>
      </w:r>
      <w:r w:rsidRPr="00B61948">
        <w:rPr>
          <w:rFonts w:eastAsia="나눔명조"/>
          <w:sz w:val="20"/>
          <w:szCs w:val="22"/>
        </w:rPr>
        <w:fldChar w:fldCharType="begin"/>
      </w:r>
      <w:r w:rsidR="00B61948" w:rsidRPr="00B61948">
        <w:rPr>
          <w:rFonts w:eastAsia="나눔명조"/>
          <w:sz w:val="20"/>
          <w:szCs w:val="22"/>
        </w:rPr>
        <w:instrText xml:space="preserve"> ADDIN ZOTERO_ITEM CSL_CITATION {"citationID":"QQlNIJTL","properties":{"formattedCitation":"(Brambor, Clark, and Golder 2006)","plainCitation":"(Brambor, Clark, and Golder 2006)","noteIndex":0},"citationItems":[{"id":"HoR95baM/pJXm1ujQ","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r w:rsidRPr="00B61948">
        <w:rPr>
          <w:rFonts w:eastAsia="나눔명조"/>
          <w:sz w:val="20"/>
          <w:szCs w:val="22"/>
        </w:rPr>
        <w:fldChar w:fldCharType="separate"/>
      </w:r>
      <w:r w:rsidRPr="00B61948">
        <w:rPr>
          <w:rFonts w:eastAsia="나눔명조"/>
          <w:sz w:val="20"/>
          <w:szCs w:val="22"/>
        </w:rPr>
        <w:t>(Brambor</w:t>
      </w:r>
      <w:r w:rsidR="00ED7186">
        <w:rPr>
          <w:rFonts w:eastAsia="나눔명조"/>
          <w:sz w:val="20"/>
          <w:szCs w:val="22"/>
        </w:rPr>
        <w:t xml:space="preserve"> et al.,</w:t>
      </w:r>
      <w:r w:rsidRPr="00B61948">
        <w:rPr>
          <w:rFonts w:eastAsia="나눔명조"/>
          <w:sz w:val="20"/>
          <w:szCs w:val="22"/>
        </w:rPr>
        <w:t xml:space="preserve"> 2006)</w:t>
      </w:r>
      <w:r w:rsidRPr="00B61948">
        <w:rPr>
          <w:rFonts w:eastAsia="나눔명조"/>
          <w:sz w:val="20"/>
          <w:szCs w:val="22"/>
        </w:rPr>
        <w:fldChar w:fldCharType="end"/>
      </w:r>
      <w:r w:rsidRPr="00B61948">
        <w:rPr>
          <w:rFonts w:eastAsia="나눔명조"/>
          <w:sz w:val="20"/>
          <w:szCs w:val="22"/>
        </w:rPr>
        <w:t>.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6&g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어떠한</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갖는지를</w:t>
      </w:r>
      <w:r w:rsidRPr="00B61948">
        <w:rPr>
          <w:rFonts w:eastAsia="나눔명조" w:hint="eastAsia"/>
          <w:sz w:val="20"/>
          <w:szCs w:val="22"/>
        </w:rPr>
        <w:t xml:space="preserve"> </w:t>
      </w:r>
      <w:r w:rsidRPr="00B61948">
        <w:rPr>
          <w:rFonts w:eastAsia="나눔명조" w:hint="eastAsia"/>
          <w:sz w:val="20"/>
          <w:szCs w:val="22"/>
        </w:rPr>
        <w:t>탐색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작용항을</w:t>
      </w:r>
      <w:r w:rsidRPr="00B61948">
        <w:rPr>
          <w:rFonts w:eastAsia="나눔명조" w:hint="eastAsia"/>
          <w:sz w:val="20"/>
          <w:szCs w:val="22"/>
        </w:rPr>
        <w:t xml:space="preserve"> </w:t>
      </w:r>
      <w:r w:rsidRPr="00B61948">
        <w:rPr>
          <w:rFonts w:eastAsia="나눔명조" w:hint="eastAsia"/>
          <w:sz w:val="20"/>
          <w:szCs w:val="22"/>
        </w:rPr>
        <w:t>포함한</w:t>
      </w:r>
      <w:r w:rsidRPr="00B61948">
        <w:rPr>
          <w:rFonts w:eastAsia="나눔명조" w:hint="eastAsia"/>
          <w:sz w:val="20"/>
          <w:szCs w:val="22"/>
        </w:rPr>
        <w:t xml:space="preserve"> </w:t>
      </w:r>
      <w:r w:rsidRPr="00B61948">
        <w:rPr>
          <w:rFonts w:eastAsia="나눔명조" w:hint="eastAsia"/>
          <w:sz w:val="20"/>
          <w:szCs w:val="22"/>
        </w:rPr>
        <w:t>모형에서</w:t>
      </w:r>
      <w:r w:rsidRPr="00B61948">
        <w:rPr>
          <w:rFonts w:eastAsia="나눔명조" w:hint="eastAsia"/>
          <w:sz w:val="20"/>
          <w:szCs w:val="22"/>
        </w:rPr>
        <w:t xml:space="preserve"> </w:t>
      </w:r>
      <w:proofErr w:type="spellStart"/>
      <w:r w:rsidRPr="00B61948">
        <w:rPr>
          <w:rFonts w:eastAsia="나눔명조" w:hint="eastAsia"/>
          <w:sz w:val="20"/>
          <w:szCs w:val="22"/>
        </w:rPr>
        <w:t>구성항</w:t>
      </w:r>
      <w:proofErr w:type="spellEnd"/>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지</w:t>
      </w:r>
      <w:r w:rsidRPr="00B61948">
        <w:rPr>
          <w:rFonts w:eastAsia="나눔명조" w:hint="eastAsia"/>
          <w:sz w:val="20"/>
          <w:szCs w:val="22"/>
        </w:rPr>
        <w:t xml:space="preserve"> </w:t>
      </w:r>
      <w:r w:rsidRPr="00B61948">
        <w:rPr>
          <w:rFonts w:eastAsia="나눔명조" w:hint="eastAsia"/>
          <w:sz w:val="20"/>
          <w:szCs w:val="22"/>
        </w:rPr>
        <w:t>않았으나</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여전히</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상호작용항</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가지고</w:t>
      </w:r>
      <w:r w:rsidRPr="00B61948">
        <w:rPr>
          <w:rFonts w:eastAsia="나눔명조" w:hint="eastAsia"/>
          <w:sz w:val="20"/>
          <w:szCs w:val="22"/>
        </w:rPr>
        <w:t xml:space="preserve"> </w:t>
      </w:r>
      <w:r w:rsidRPr="00B61948">
        <w:rPr>
          <w:rFonts w:eastAsia="나눔명조" w:hint="eastAsia"/>
          <w:sz w:val="20"/>
          <w:szCs w:val="22"/>
        </w:rPr>
        <w:t>있다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의</w:t>
      </w:r>
      <w:r w:rsidR="008534AE" w:rsidRPr="00B61948">
        <w:rPr>
          <w:rFonts w:eastAsia="나눔명조" w:hint="eastAsia"/>
          <w:sz w:val="20"/>
          <w:szCs w:val="22"/>
        </w:rPr>
        <w:t xml:space="preserve"> </w:t>
      </w:r>
      <w:r w:rsidR="008534AE" w:rsidRPr="00B61948">
        <w:rPr>
          <w:rFonts w:eastAsia="나눔명조" w:hint="eastAsia"/>
          <w:sz w:val="20"/>
          <w:szCs w:val="22"/>
        </w:rPr>
        <w:t>경우</w:t>
      </w:r>
      <w:r w:rsidR="008534AE" w:rsidRPr="00B61948">
        <w:rPr>
          <w:rFonts w:eastAsia="나눔명조"/>
          <w:sz w:val="20"/>
          <w:szCs w:val="22"/>
        </w:rPr>
        <w:t xml:space="preserve">, </w:t>
      </w:r>
      <w:r w:rsidR="008534AE" w:rsidRPr="00B61948">
        <w:rPr>
          <w:rFonts w:eastAsia="나눔명조" w:hint="eastAsia"/>
          <w:sz w:val="20"/>
          <w:szCs w:val="22"/>
        </w:rPr>
        <w:t>다른</w:t>
      </w:r>
      <w:r w:rsidR="008534AE" w:rsidRPr="00B61948">
        <w:rPr>
          <w:rFonts w:eastAsia="나눔명조" w:hint="eastAsia"/>
          <w:sz w:val="20"/>
          <w:szCs w:val="22"/>
        </w:rPr>
        <w:t xml:space="preserve"> </w:t>
      </w:r>
      <w:r w:rsidR="008534AE" w:rsidRPr="00B61948">
        <w:rPr>
          <w:rFonts w:eastAsia="나눔명조" w:hint="eastAsia"/>
          <w:sz w:val="20"/>
          <w:szCs w:val="22"/>
        </w:rPr>
        <w:t>조건들이</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일정하며</w:t>
      </w:r>
      <w:r w:rsidR="008534AE" w:rsidRPr="00B61948">
        <w:rPr>
          <w:rFonts w:eastAsia="나눔명조" w:hint="eastAsia"/>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에</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할</w:t>
      </w:r>
      <w:r w:rsidR="008534AE" w:rsidRPr="00B61948">
        <w:rPr>
          <w:rFonts w:eastAsia="나눔명조" w:hint="eastAsia"/>
          <w:sz w:val="20"/>
          <w:szCs w:val="22"/>
        </w:rPr>
        <w:t xml:space="preserve"> </w:t>
      </w:r>
      <w:r w:rsidR="008534AE" w:rsidRPr="00B61948">
        <w:rPr>
          <w:rFonts w:eastAsia="나눔명조" w:hint="eastAsia"/>
          <w:sz w:val="20"/>
          <w:szCs w:val="22"/>
        </w:rPr>
        <w:t>때</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긍정적</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고</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반면</w:t>
      </w:r>
      <w:r w:rsidR="008534AE" w:rsidRPr="00B61948">
        <w:rPr>
          <w:rFonts w:eastAsia="나눔명조"/>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하더라도</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지</w:t>
      </w:r>
      <w:r w:rsidR="008534AE" w:rsidRPr="00B61948">
        <w:rPr>
          <w:rFonts w:eastAsia="나눔명조" w:hint="eastAsia"/>
          <w:sz w:val="20"/>
          <w:szCs w:val="22"/>
        </w:rPr>
        <w:t xml:space="preserve"> </w:t>
      </w:r>
      <w:r w:rsidR="008534AE" w:rsidRPr="00B61948">
        <w:rPr>
          <w:rFonts w:eastAsia="나눔명조" w:hint="eastAsia"/>
          <w:sz w:val="20"/>
          <w:szCs w:val="22"/>
        </w:rPr>
        <w:t>않는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관료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존재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는</w:t>
      </w:r>
      <w:r w:rsidR="008534AE" w:rsidRPr="00B61948">
        <w:rPr>
          <w:rFonts w:eastAsia="나눔명조" w:hint="eastAsia"/>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가지</w:t>
      </w:r>
      <w:r w:rsidR="008534AE" w:rsidRPr="00B61948">
        <w:rPr>
          <w:rFonts w:eastAsia="나눔명조" w:hint="eastAsia"/>
          <w:sz w:val="20"/>
          <w:szCs w:val="22"/>
        </w:rPr>
        <w:t xml:space="preserve"> </w:t>
      </w:r>
      <w:r w:rsidR="008534AE" w:rsidRPr="00B61948">
        <w:rPr>
          <w:rFonts w:eastAsia="나눔명조" w:hint="eastAsia"/>
          <w:sz w:val="20"/>
          <w:szCs w:val="22"/>
        </w:rPr>
        <w:t>유형의</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미치는</w:t>
      </w:r>
      <w:r w:rsidR="008534AE" w:rsidRPr="00B61948">
        <w:rPr>
          <w:rFonts w:eastAsia="나눔명조" w:hint="eastAsia"/>
          <w:sz w:val="20"/>
          <w:szCs w:val="22"/>
        </w:rPr>
        <w:t xml:space="preserve"> </w:t>
      </w:r>
      <w:r w:rsidR="008534AE" w:rsidRPr="00B61948">
        <w:rPr>
          <w:rFonts w:eastAsia="나눔명조" w:hint="eastAsia"/>
          <w:sz w:val="20"/>
          <w:szCs w:val="22"/>
        </w:rPr>
        <w:t>효과의</w:t>
      </w:r>
      <w:r w:rsidR="008534AE" w:rsidRPr="00B61948">
        <w:rPr>
          <w:rFonts w:eastAsia="나눔명조" w:hint="eastAsia"/>
          <w:sz w:val="20"/>
          <w:szCs w:val="22"/>
        </w:rPr>
        <w:t xml:space="preserve"> </w:t>
      </w:r>
      <w:r w:rsidR="008534AE" w:rsidRPr="00B61948">
        <w:rPr>
          <w:rFonts w:eastAsia="나눔명조" w:hint="eastAsia"/>
          <w:sz w:val="20"/>
          <w:szCs w:val="22"/>
        </w:rPr>
        <w:t>기제</w:t>
      </w:r>
      <w:r w:rsidR="008534AE" w:rsidRPr="00B61948">
        <w:rPr>
          <w:rFonts w:eastAsia="나눔명조"/>
          <w:sz w:val="20"/>
          <w:szCs w:val="22"/>
        </w:rPr>
        <w:t>(mechanism)</w:t>
      </w:r>
      <w:r w:rsidR="008534AE" w:rsidRPr="00B61948">
        <w:rPr>
          <w:rFonts w:eastAsia="나눔명조" w:hint="eastAsia"/>
          <w:sz w:val="20"/>
          <w:szCs w:val="22"/>
        </w:rPr>
        <w:t>가</w:t>
      </w:r>
      <w:r w:rsidR="008534AE" w:rsidRPr="00B61948">
        <w:rPr>
          <w:rFonts w:eastAsia="나눔명조" w:hint="eastAsia"/>
          <w:sz w:val="20"/>
          <w:szCs w:val="22"/>
        </w:rPr>
        <w:t xml:space="preserve"> </w:t>
      </w:r>
      <w:r w:rsidR="008534AE" w:rsidRPr="00B61948">
        <w:rPr>
          <w:rFonts w:eastAsia="나눔명조" w:hint="eastAsia"/>
          <w:sz w:val="20"/>
          <w:szCs w:val="22"/>
        </w:rPr>
        <w:t>상이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가능성을</w:t>
      </w:r>
      <w:r w:rsidR="008534AE" w:rsidRPr="00B61948">
        <w:rPr>
          <w:rFonts w:eastAsia="나눔명조" w:hint="eastAsia"/>
          <w:sz w:val="20"/>
          <w:szCs w:val="22"/>
        </w:rPr>
        <w:t xml:space="preserve"> </w:t>
      </w:r>
      <w:r w:rsidR="008534AE" w:rsidRPr="00B61948">
        <w:rPr>
          <w:rFonts w:eastAsia="나눔명조" w:hint="eastAsia"/>
          <w:sz w:val="20"/>
          <w:szCs w:val="22"/>
        </w:rPr>
        <w:t>시사한다</w:t>
      </w:r>
      <w:r w:rsidR="008534AE" w:rsidRPr="00B61948">
        <w:rPr>
          <w:rFonts w:eastAsia="나눔명조"/>
          <w:sz w:val="20"/>
          <w:szCs w:val="22"/>
        </w:rPr>
        <w:t>.</w:t>
      </w:r>
    </w:p>
    <w:p w14:paraId="55C4F198" w14:textId="5A8FDE37" w:rsidR="008534AE" w:rsidRPr="00B61948" w:rsidRDefault="008534AE" w:rsidP="00B217AE">
      <w:pPr>
        <w:wordWrap/>
        <w:spacing w:before="120" w:after="120" w:line="276" w:lineRule="auto"/>
        <w:rPr>
          <w:rFonts w:eastAsia="나눔명조"/>
          <w:sz w:val="20"/>
          <w:szCs w:val="22"/>
        </w:rPr>
      </w:pPr>
    </w:p>
    <w:p w14:paraId="331373A1" w14:textId="77777777" w:rsidR="008534AE" w:rsidRPr="003820D2" w:rsidRDefault="008534AE" w:rsidP="008534AE">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그림 </w:t>
      </w:r>
      <w:r w:rsidRPr="003820D2">
        <w:rPr>
          <w:rFonts w:ascii="나눔명조" w:eastAsia="나눔명조" w:hAnsi="나눔명조"/>
          <w:i w:val="0"/>
          <w:iCs w:val="0"/>
          <w:color w:val="auto"/>
        </w:rPr>
        <w:t xml:space="preserve">2. </w:t>
      </w:r>
      <w:r w:rsidRPr="003820D2">
        <w:rPr>
          <w:rFonts w:ascii="나눔명조" w:eastAsia="나눔명조" w:hAnsi="나눔명조" w:hint="eastAsia"/>
          <w:i w:val="0"/>
          <w:iCs w:val="0"/>
          <w:color w:val="auto"/>
        </w:rPr>
        <w:t>거래적 리더십 수준에 따른 변혁적 리더십의 공공봉사동기의 긍정적 응답에 대한 예측확률</w:t>
      </w:r>
    </w:p>
    <w:p w14:paraId="0C47C2D4" w14:textId="77777777" w:rsidR="008534AE" w:rsidRPr="00B61948" w:rsidRDefault="008534AE" w:rsidP="008534AE">
      <w:pPr>
        <w:wordWrap/>
        <w:spacing w:before="120" w:after="120" w:line="276" w:lineRule="auto"/>
        <w:jc w:val="center"/>
        <w:rPr>
          <w:rFonts w:eastAsia="나눔명조"/>
          <w:sz w:val="20"/>
          <w:szCs w:val="22"/>
        </w:rPr>
      </w:pPr>
      <w:r w:rsidRPr="00B61948">
        <w:rPr>
          <w:rFonts w:eastAsia="나눔명조"/>
          <w:noProof/>
          <w:sz w:val="20"/>
          <w:szCs w:val="22"/>
        </w:rPr>
        <w:drawing>
          <wp:inline distT="0" distB="0" distL="0" distR="0" wp14:anchorId="7312A1A3" wp14:editId="2CCFE64C">
            <wp:extent cx="5731510" cy="2865755"/>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1926749" w14:textId="77777777" w:rsidR="008534AE" w:rsidRPr="00B61948" w:rsidRDefault="008534AE" w:rsidP="00B217AE">
      <w:pPr>
        <w:wordWrap/>
        <w:spacing w:before="120" w:after="120" w:line="276" w:lineRule="auto"/>
        <w:rPr>
          <w:rFonts w:eastAsia="나눔명조"/>
          <w:sz w:val="20"/>
          <w:szCs w:val="22"/>
        </w:rPr>
      </w:pPr>
    </w:p>
    <w:p w14:paraId="48C96383" w14:textId="59025FB0" w:rsidR="00F26937" w:rsidRPr="00B61948" w:rsidRDefault="00B217AE" w:rsidP="00B217AE">
      <w:pPr>
        <w:wordWrap/>
        <w:spacing w:before="120" w:after="120" w:line="276" w:lineRule="auto"/>
        <w:rPr>
          <w:rFonts w:eastAsia="나눔명조"/>
          <w:sz w:val="20"/>
          <w:szCs w:val="22"/>
        </w:rPr>
      </w:pPr>
      <w:r w:rsidRPr="00B61948">
        <w:rPr>
          <w:rFonts w:eastAsia="나눔명조" w:hint="eastAsia"/>
          <w:sz w:val="20"/>
          <w:szCs w:val="22"/>
        </w:rPr>
        <w:t>직관적으로</w:t>
      </w:r>
      <w:r w:rsidRPr="00B61948">
        <w:rPr>
          <w:rFonts w:eastAsia="나눔명조" w:hint="eastAsia"/>
          <w:sz w:val="20"/>
          <w:szCs w:val="22"/>
        </w:rPr>
        <w:t xml:space="preserve"> </w:t>
      </w:r>
      <w:r w:rsidRPr="00B61948">
        <w:rPr>
          <w:rFonts w:eastAsia="나눔명조" w:hint="eastAsia"/>
          <w:sz w:val="20"/>
          <w:szCs w:val="22"/>
        </w:rPr>
        <w:t>분석</w:t>
      </w:r>
      <w:r w:rsidRPr="00B61948">
        <w:rPr>
          <w:rFonts w:eastAsia="나눔명조" w:hint="eastAsia"/>
          <w:sz w:val="20"/>
          <w:szCs w:val="22"/>
        </w:rPr>
        <w:t xml:space="preserve"> </w:t>
      </w:r>
      <w:r w:rsidRPr="00B61948">
        <w:rPr>
          <w:rFonts w:eastAsia="나눔명조" w:hint="eastAsia"/>
          <w:sz w:val="20"/>
          <w:szCs w:val="22"/>
        </w:rPr>
        <w:t>결과를</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표본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최소값</w:t>
      </w:r>
      <w:r w:rsidRPr="00B61948">
        <w:rPr>
          <w:rFonts w:eastAsia="나눔명조"/>
          <w:sz w:val="20"/>
          <w:szCs w:val="22"/>
        </w:rPr>
        <w:t xml:space="preserve">, </w:t>
      </w:r>
      <w:r w:rsidRPr="00B61948">
        <w:rPr>
          <w:rFonts w:eastAsia="나눔명조" w:hint="eastAsia"/>
          <w:sz w:val="20"/>
          <w:szCs w:val="22"/>
        </w:rPr>
        <w:t>평균값</w:t>
      </w:r>
      <w:r w:rsidRPr="00B61948">
        <w:rPr>
          <w:rFonts w:eastAsia="나눔명조"/>
          <w:sz w:val="20"/>
          <w:szCs w:val="22"/>
        </w:rPr>
        <w:t xml:space="preserve">, </w:t>
      </w:r>
      <w:r w:rsidRPr="00B61948">
        <w:rPr>
          <w:rFonts w:eastAsia="나눔명조" w:hint="eastAsia"/>
          <w:sz w:val="20"/>
          <w:szCs w:val="22"/>
        </w:rPr>
        <w:t>최대값일</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에</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예측확률을</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xml:space="preserve">. </w:t>
      </w:r>
      <w:r w:rsidR="00F26937" w:rsidRPr="00B61948">
        <w:rPr>
          <w:rFonts w:eastAsia="나눔명조"/>
          <w:sz w:val="20"/>
          <w:szCs w:val="22"/>
        </w:rPr>
        <w:t>&lt;</w:t>
      </w:r>
      <w:r w:rsidR="00F26937" w:rsidRPr="00B61948">
        <w:rPr>
          <w:rFonts w:eastAsia="나눔명조" w:hint="eastAsia"/>
          <w:sz w:val="20"/>
          <w:szCs w:val="22"/>
        </w:rPr>
        <w:t>그림</w:t>
      </w:r>
      <w:r w:rsidR="00F26937" w:rsidRPr="00B61948">
        <w:rPr>
          <w:rFonts w:eastAsia="나눔명조" w:hint="eastAsia"/>
          <w:sz w:val="20"/>
          <w:szCs w:val="22"/>
        </w:rPr>
        <w:t xml:space="preserve"> </w:t>
      </w:r>
      <w:r w:rsidR="00F26937" w:rsidRPr="00B61948">
        <w:rPr>
          <w:rFonts w:eastAsia="나눔명조"/>
          <w:sz w:val="20"/>
          <w:szCs w:val="22"/>
        </w:rPr>
        <w:t>2&gt;</w:t>
      </w:r>
      <w:r w:rsidR="00F26937" w:rsidRPr="00B61948">
        <w:rPr>
          <w:rFonts w:eastAsia="나눔명조" w:hint="eastAsia"/>
          <w:sz w:val="20"/>
          <w:szCs w:val="22"/>
        </w:rPr>
        <w:t>는</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변화에</w:t>
      </w:r>
      <w:r w:rsidR="00F26937" w:rsidRPr="00B61948">
        <w:rPr>
          <w:rFonts w:eastAsia="나눔명조" w:hint="eastAsia"/>
          <w:sz w:val="20"/>
          <w:szCs w:val="22"/>
        </w:rPr>
        <w:t xml:space="preserve"> </w:t>
      </w:r>
      <w:r w:rsidR="00F26937" w:rsidRPr="00B61948">
        <w:rPr>
          <w:rFonts w:eastAsia="나눔명조" w:hint="eastAsia"/>
          <w:sz w:val="20"/>
          <w:szCs w:val="22"/>
        </w:rPr>
        <w:t>따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한계효과와</w:t>
      </w:r>
      <w:r w:rsidR="00F26937" w:rsidRPr="00B61948">
        <w:rPr>
          <w:rFonts w:eastAsia="나눔명조" w:hint="eastAsia"/>
          <w:sz w:val="20"/>
          <w:szCs w:val="22"/>
        </w:rPr>
        <w:t xml:space="preserve"> </w:t>
      </w:r>
      <w:r w:rsidR="00F26937" w:rsidRPr="00B61948">
        <w:rPr>
          <w:rFonts w:eastAsia="나눔명조" w:hint="eastAsia"/>
          <w:sz w:val="20"/>
          <w:szCs w:val="22"/>
        </w:rPr>
        <w:t>예측확률의</w:t>
      </w:r>
      <w:r w:rsidR="00F26937" w:rsidRPr="00B61948">
        <w:rPr>
          <w:rFonts w:eastAsia="나눔명조" w:hint="eastAsia"/>
          <w:sz w:val="20"/>
          <w:szCs w:val="22"/>
        </w:rPr>
        <w:t xml:space="preserve"> </w:t>
      </w:r>
      <w:r w:rsidR="00F26937" w:rsidRPr="00B61948">
        <w:rPr>
          <w:rFonts w:eastAsia="나눔명조" w:hint="eastAsia"/>
          <w:sz w:val="20"/>
          <w:szCs w:val="22"/>
        </w:rPr>
        <w:t>변화를</w:t>
      </w:r>
      <w:r w:rsidR="00F26937" w:rsidRPr="00B61948">
        <w:rPr>
          <w:rFonts w:eastAsia="나눔명조" w:hint="eastAsia"/>
          <w:sz w:val="20"/>
          <w:szCs w:val="22"/>
        </w:rPr>
        <w:t xml:space="preserve"> </w:t>
      </w:r>
      <w:r w:rsidR="00F26937" w:rsidRPr="00B61948">
        <w:rPr>
          <w:rFonts w:eastAsia="나눔명조" w:hint="eastAsia"/>
          <w:sz w:val="20"/>
          <w:szCs w:val="22"/>
        </w:rPr>
        <w:t>보여준다</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을</w:t>
      </w:r>
      <w:r w:rsidR="00F26937" w:rsidRPr="00B61948">
        <w:rPr>
          <w:rFonts w:eastAsia="나눔명조" w:hint="eastAsia"/>
          <w:sz w:val="20"/>
          <w:szCs w:val="22"/>
        </w:rPr>
        <w:t xml:space="preserve"> </w:t>
      </w:r>
      <w:r w:rsidR="00F26937" w:rsidRPr="00B61948">
        <w:rPr>
          <w:rFonts w:eastAsia="나눔명조" w:hint="eastAsia"/>
          <w:sz w:val="20"/>
          <w:szCs w:val="22"/>
        </w:rPr>
        <w:t>경우에는</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w:t>
      </w:r>
      <w:r w:rsidR="00F26937" w:rsidRPr="00B61948">
        <w:rPr>
          <w:rFonts w:eastAsia="나눔명조" w:hint="eastAsia"/>
          <w:sz w:val="20"/>
          <w:szCs w:val="22"/>
        </w:rPr>
        <w:t xml:space="preserve"> </w:t>
      </w:r>
      <w:r w:rsidR="00F26937" w:rsidRPr="00B61948">
        <w:rPr>
          <w:rFonts w:eastAsia="나눔명조" w:hint="eastAsia"/>
          <w:sz w:val="20"/>
          <w:szCs w:val="22"/>
        </w:rPr>
        <w:t>간</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차별적이지</w:t>
      </w:r>
      <w:r w:rsidR="00F26937" w:rsidRPr="00B61948">
        <w:rPr>
          <w:rFonts w:eastAsia="나눔명조" w:hint="eastAsia"/>
          <w:sz w:val="20"/>
          <w:szCs w:val="22"/>
        </w:rPr>
        <w:t xml:space="preserve"> </w:t>
      </w:r>
      <w:r w:rsidR="00F26937" w:rsidRPr="00B61948">
        <w:rPr>
          <w:rFonts w:eastAsia="나눔명조" w:hint="eastAsia"/>
          <w:sz w:val="20"/>
          <w:szCs w:val="22"/>
        </w:rPr>
        <w:t>않은</w:t>
      </w:r>
      <w:r w:rsidR="00F26937" w:rsidRPr="00B61948">
        <w:rPr>
          <w:rFonts w:eastAsia="나눔명조"/>
          <w:sz w:val="20"/>
          <w:szCs w:val="22"/>
        </w:rPr>
        <w:t xml:space="preserve">, </w:t>
      </w:r>
      <w:r w:rsidR="00F26937" w:rsidRPr="00B61948">
        <w:rPr>
          <w:rFonts w:eastAsia="나눔명조" w:hint="eastAsia"/>
          <w:sz w:val="20"/>
          <w:szCs w:val="22"/>
        </w:rPr>
        <w:t>신뢰구간이</w:t>
      </w:r>
      <w:r w:rsidR="00F26937" w:rsidRPr="00B61948">
        <w:rPr>
          <w:rFonts w:eastAsia="나눔명조" w:hint="eastAsia"/>
          <w:sz w:val="20"/>
          <w:szCs w:val="22"/>
        </w:rPr>
        <w:t xml:space="preserve"> </w:t>
      </w:r>
      <w:r w:rsidR="00F26937" w:rsidRPr="00B61948">
        <w:rPr>
          <w:rFonts w:eastAsia="나눔명조" w:hint="eastAsia"/>
          <w:sz w:val="20"/>
          <w:szCs w:val="22"/>
        </w:rPr>
        <w:t>중첩되어</w:t>
      </w:r>
      <w:r w:rsidR="00F26937" w:rsidRPr="00B61948">
        <w:rPr>
          <w:rFonts w:eastAsia="나눔명조" w:hint="eastAsia"/>
          <w:sz w:val="20"/>
          <w:szCs w:val="22"/>
        </w:rPr>
        <w:t xml:space="preserve"> </w:t>
      </w:r>
      <w:r w:rsidR="00F26937" w:rsidRPr="00B61948">
        <w:rPr>
          <w:rFonts w:eastAsia="나눔명조" w:hint="eastAsia"/>
          <w:sz w:val="20"/>
          <w:szCs w:val="22"/>
        </w:rPr>
        <w:t>있는</w:t>
      </w:r>
      <w:r w:rsidR="00F26937" w:rsidRPr="00B61948">
        <w:rPr>
          <w:rFonts w:eastAsia="나눔명조" w:hint="eastAsia"/>
          <w:sz w:val="20"/>
          <w:szCs w:val="22"/>
        </w:rPr>
        <w:t xml:space="preserve"> </w:t>
      </w:r>
      <w:r w:rsidR="00F26937" w:rsidRPr="00B61948">
        <w:rPr>
          <w:rFonts w:eastAsia="나눔명조" w:hint="eastAsia"/>
          <w:sz w:val="20"/>
          <w:szCs w:val="22"/>
        </w:rPr>
        <w:t>것을</w:t>
      </w:r>
      <w:r w:rsidR="00F26937" w:rsidRPr="00B61948">
        <w:rPr>
          <w:rFonts w:eastAsia="나눔명조" w:hint="eastAsia"/>
          <w:sz w:val="20"/>
          <w:szCs w:val="22"/>
        </w:rPr>
        <w:t xml:space="preserve"> </w:t>
      </w:r>
      <w:r w:rsidR="00F26937" w:rsidRPr="00B61948">
        <w:rPr>
          <w:rFonts w:eastAsia="나눔명조" w:hint="eastAsia"/>
          <w:sz w:val="20"/>
          <w:szCs w:val="22"/>
        </w:rPr>
        <w:t>확인할</w:t>
      </w:r>
      <w:r w:rsidR="00F26937" w:rsidRPr="00B61948">
        <w:rPr>
          <w:rFonts w:eastAsia="나눔명조" w:hint="eastAsia"/>
          <w:sz w:val="20"/>
          <w:szCs w:val="22"/>
        </w:rPr>
        <w:t xml:space="preserve"> </w:t>
      </w:r>
      <w:r w:rsidR="00F26937" w:rsidRPr="00B61948">
        <w:rPr>
          <w:rFonts w:eastAsia="나눔명조" w:hint="eastAsia"/>
          <w:sz w:val="20"/>
          <w:szCs w:val="22"/>
        </w:rPr>
        <w:t>수</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어느</w:t>
      </w:r>
      <w:r w:rsidR="00F26937" w:rsidRPr="00B61948">
        <w:rPr>
          <w:rFonts w:eastAsia="나눔명조" w:hint="eastAsia"/>
          <w:sz w:val="20"/>
          <w:szCs w:val="22"/>
        </w:rPr>
        <w:t xml:space="preserve"> </w:t>
      </w:r>
      <w:r w:rsidR="00F26937" w:rsidRPr="00B61948">
        <w:rPr>
          <w:rFonts w:eastAsia="나눔명조" w:hint="eastAsia"/>
          <w:sz w:val="20"/>
          <w:szCs w:val="22"/>
        </w:rPr>
        <w:t>정도</w:t>
      </w:r>
      <w:r w:rsidR="00F26937" w:rsidRPr="00B61948">
        <w:rPr>
          <w:rFonts w:eastAsia="나눔명조" w:hint="eastAsia"/>
          <w:sz w:val="20"/>
          <w:szCs w:val="22"/>
        </w:rPr>
        <w:t xml:space="preserve"> </w:t>
      </w:r>
      <w:r w:rsidR="00F26937" w:rsidRPr="00B61948">
        <w:rPr>
          <w:rFonts w:eastAsia="나눔명조" w:hint="eastAsia"/>
          <w:sz w:val="20"/>
          <w:szCs w:val="22"/>
        </w:rPr>
        <w:t>증가함에</w:t>
      </w:r>
      <w:r w:rsidR="00F26937" w:rsidRPr="00B61948">
        <w:rPr>
          <w:rFonts w:eastAsia="나눔명조" w:hint="eastAsia"/>
          <w:sz w:val="20"/>
          <w:szCs w:val="22"/>
        </w:rPr>
        <w:t xml:space="preserve"> </w:t>
      </w:r>
      <w:r w:rsidR="00F26937" w:rsidRPr="00B61948">
        <w:rPr>
          <w:rFonts w:eastAsia="나눔명조" w:hint="eastAsia"/>
          <w:sz w:val="20"/>
          <w:szCs w:val="22"/>
        </w:rPr>
        <w:t>따라</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의</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차별적인</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의</w:t>
      </w:r>
      <w:r w:rsidR="00F26937" w:rsidRPr="00B61948">
        <w:rPr>
          <w:rFonts w:eastAsia="나눔명조" w:hint="eastAsia"/>
          <w:sz w:val="20"/>
          <w:szCs w:val="22"/>
        </w:rPr>
        <w:t xml:space="preserve"> </w:t>
      </w:r>
      <w:r w:rsidR="00F26937" w:rsidRPr="00B61948">
        <w:rPr>
          <w:rFonts w:eastAsia="나눔명조" w:hint="eastAsia"/>
          <w:sz w:val="20"/>
          <w:szCs w:val="22"/>
        </w:rPr>
        <w:t>예측확률을</w:t>
      </w:r>
      <w:r w:rsidR="00F26937" w:rsidRPr="00B61948">
        <w:rPr>
          <w:rFonts w:eastAsia="나눔명조" w:hint="eastAsia"/>
          <w:sz w:val="20"/>
          <w:szCs w:val="22"/>
        </w:rPr>
        <w:t xml:space="preserve"> </w:t>
      </w:r>
      <w:r w:rsidR="00F26937" w:rsidRPr="00B61948">
        <w:rPr>
          <w:rFonts w:eastAsia="나눔명조" w:hint="eastAsia"/>
          <w:sz w:val="20"/>
          <w:szCs w:val="22"/>
        </w:rPr>
        <w:t>보이고</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높은</w:t>
      </w:r>
      <w:r w:rsidR="00F26937" w:rsidRPr="00B61948">
        <w:rPr>
          <w:rFonts w:eastAsia="나눔명조" w:hint="eastAsia"/>
          <w:sz w:val="20"/>
          <w:szCs w:val="22"/>
        </w:rPr>
        <w:t xml:space="preserve"> </w:t>
      </w:r>
      <w:r w:rsidR="00F26937" w:rsidRPr="00B61948">
        <w:rPr>
          <w:rFonts w:eastAsia="나눔명조" w:hint="eastAsia"/>
          <w:sz w:val="20"/>
          <w:szCs w:val="22"/>
        </w:rPr>
        <w:t>관료조직의</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증가할수록</w:t>
      </w:r>
      <w:r w:rsidR="00F26937" w:rsidRPr="00B61948">
        <w:rPr>
          <w:rFonts w:eastAsia="나눔명조" w:hint="eastAsia"/>
          <w:sz w:val="20"/>
          <w:szCs w:val="22"/>
        </w:rPr>
        <w:t xml:space="preserve"> </w:t>
      </w:r>
      <w:r w:rsidR="00F26937" w:rsidRPr="00B61948">
        <w:rPr>
          <w:rFonts w:eastAsia="나눔명조" w:hint="eastAsia"/>
          <w:sz w:val="20"/>
          <w:szCs w:val="22"/>
        </w:rPr>
        <w:t>공공봉사동기에</w:t>
      </w:r>
      <w:r w:rsidR="00F26937" w:rsidRPr="00B61948">
        <w:rPr>
          <w:rFonts w:eastAsia="나눔명조" w:hint="eastAsia"/>
          <w:sz w:val="20"/>
          <w:szCs w:val="22"/>
        </w:rPr>
        <w:t xml:space="preserve"> </w:t>
      </w:r>
      <w:r w:rsidR="00F26937" w:rsidRPr="00B61948">
        <w:rPr>
          <w:rFonts w:eastAsia="나눔명조" w:hint="eastAsia"/>
          <w:sz w:val="20"/>
          <w:szCs w:val="22"/>
        </w:rPr>
        <w:t>관해</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을</w:t>
      </w:r>
      <w:r w:rsidR="00F26937" w:rsidRPr="00B61948">
        <w:rPr>
          <w:rFonts w:eastAsia="나눔명조" w:hint="eastAsia"/>
          <w:sz w:val="20"/>
          <w:szCs w:val="22"/>
        </w:rPr>
        <w:t xml:space="preserve"> </w:t>
      </w:r>
      <w:r w:rsidR="00F26937" w:rsidRPr="00B61948">
        <w:rPr>
          <w:rFonts w:eastAsia="나눔명조" w:hint="eastAsia"/>
          <w:sz w:val="20"/>
          <w:szCs w:val="22"/>
        </w:rPr>
        <w:t>할</w:t>
      </w:r>
      <w:r w:rsidR="00F26937" w:rsidRPr="00B61948">
        <w:rPr>
          <w:rFonts w:eastAsia="나눔명조" w:hint="eastAsia"/>
          <w:sz w:val="20"/>
          <w:szCs w:val="22"/>
        </w:rPr>
        <w:t xml:space="preserve"> </w:t>
      </w:r>
      <w:r w:rsidR="00F26937" w:rsidRPr="00B61948">
        <w:rPr>
          <w:rFonts w:eastAsia="나눔명조" w:hint="eastAsia"/>
          <w:sz w:val="20"/>
          <w:szCs w:val="22"/>
        </w:rPr>
        <w:t>확률이</w:t>
      </w:r>
      <w:r w:rsidR="00F26937" w:rsidRPr="00B61948">
        <w:rPr>
          <w:rFonts w:eastAsia="나눔명조" w:hint="eastAsia"/>
          <w:sz w:val="20"/>
          <w:szCs w:val="22"/>
        </w:rPr>
        <w:t xml:space="preserve"> </w:t>
      </w:r>
      <w:r w:rsidR="00F26937" w:rsidRPr="00B61948">
        <w:rPr>
          <w:rFonts w:eastAsia="나눔명조" w:hint="eastAsia"/>
          <w:sz w:val="20"/>
          <w:szCs w:val="22"/>
        </w:rPr>
        <w:t>증가하는</w:t>
      </w:r>
      <w:r w:rsidR="00F26937" w:rsidRPr="00B61948">
        <w:rPr>
          <w:rFonts w:eastAsia="나눔명조" w:hint="eastAsia"/>
          <w:sz w:val="20"/>
          <w:szCs w:val="22"/>
        </w:rPr>
        <w:t xml:space="preserve"> </w:t>
      </w:r>
      <w:r w:rsidR="00F26937" w:rsidRPr="00B61948">
        <w:rPr>
          <w:rFonts w:eastAsia="나눔명조" w:hint="eastAsia"/>
          <w:sz w:val="20"/>
          <w:szCs w:val="22"/>
        </w:rPr>
        <w:t>것으로</w:t>
      </w:r>
      <w:r w:rsidR="00F26937" w:rsidRPr="00B61948">
        <w:rPr>
          <w:rFonts w:eastAsia="나눔명조" w:hint="eastAsia"/>
          <w:sz w:val="20"/>
          <w:szCs w:val="22"/>
        </w:rPr>
        <w:t xml:space="preserve"> </w:t>
      </w:r>
      <w:r w:rsidR="00F26937" w:rsidRPr="00B61948">
        <w:rPr>
          <w:rFonts w:eastAsia="나눔명조" w:hint="eastAsia"/>
          <w:sz w:val="20"/>
          <w:szCs w:val="22"/>
        </w:rPr>
        <w:t>나타났고</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은</w:t>
      </w:r>
      <w:r w:rsidR="00F26937" w:rsidRPr="00B61948">
        <w:rPr>
          <w:rFonts w:eastAsia="나눔명조" w:hint="eastAsia"/>
          <w:sz w:val="20"/>
          <w:szCs w:val="22"/>
        </w:rPr>
        <w:t xml:space="preserve"> </w:t>
      </w:r>
      <w:r w:rsidR="00F26937" w:rsidRPr="00B61948">
        <w:rPr>
          <w:rFonts w:eastAsia="나눔명조" w:hint="eastAsia"/>
          <w:sz w:val="20"/>
          <w:szCs w:val="22"/>
        </w:rPr>
        <w:t>관료조직의</w:t>
      </w:r>
      <w:r w:rsidR="00F26937" w:rsidRPr="00B61948">
        <w:rPr>
          <w:rFonts w:eastAsia="나눔명조" w:hint="eastAsia"/>
          <w:sz w:val="20"/>
          <w:szCs w:val="22"/>
        </w:rPr>
        <w:t xml:space="preserve"> </w:t>
      </w:r>
      <w:r w:rsidR="00F26937" w:rsidRPr="00B61948">
        <w:rPr>
          <w:rFonts w:eastAsia="나눔명조" w:hint="eastAsia"/>
          <w:sz w:val="20"/>
          <w:szCs w:val="22"/>
        </w:rPr>
        <w:t>경우</w:t>
      </w:r>
      <w:r w:rsidR="00F26937" w:rsidRPr="00B61948">
        <w:rPr>
          <w:rFonts w:eastAsia="나눔명조" w:hint="eastAsia"/>
          <w:sz w:val="20"/>
          <w:szCs w:val="22"/>
        </w:rPr>
        <w:t xml:space="preserve"> </w:t>
      </w:r>
      <w:r w:rsidR="00F26937" w:rsidRPr="00B61948">
        <w:rPr>
          <w:rFonts w:eastAsia="나눔명조" w:hint="eastAsia"/>
          <w:sz w:val="20"/>
          <w:szCs w:val="22"/>
        </w:rPr>
        <w:t>그</w:t>
      </w:r>
      <w:r w:rsidR="00F26937" w:rsidRPr="00B61948">
        <w:rPr>
          <w:rFonts w:eastAsia="나눔명조" w:hint="eastAsia"/>
          <w:sz w:val="20"/>
          <w:szCs w:val="22"/>
        </w:rPr>
        <w:t xml:space="preserve"> </w:t>
      </w:r>
      <w:r w:rsidR="00F26937" w:rsidRPr="00B61948">
        <w:rPr>
          <w:rFonts w:eastAsia="나눔명조" w:hint="eastAsia"/>
          <w:sz w:val="20"/>
          <w:szCs w:val="22"/>
        </w:rPr>
        <w:t>반대의</w:t>
      </w:r>
      <w:r w:rsidR="00F26937" w:rsidRPr="00B61948">
        <w:rPr>
          <w:rFonts w:eastAsia="나눔명조" w:hint="eastAsia"/>
          <w:sz w:val="20"/>
          <w:szCs w:val="22"/>
        </w:rPr>
        <w:t xml:space="preserve"> </w:t>
      </w:r>
      <w:r w:rsidR="00F26937" w:rsidRPr="00B61948">
        <w:rPr>
          <w:rFonts w:eastAsia="나눔명조" w:hint="eastAsia"/>
          <w:sz w:val="20"/>
          <w:szCs w:val="22"/>
        </w:rPr>
        <w:t>양상이</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sz w:val="20"/>
          <w:szCs w:val="22"/>
        </w:rPr>
        <w:t xml:space="preserve">. </w:t>
      </w:r>
      <w:r w:rsidR="00F26937" w:rsidRPr="00B61948">
        <w:rPr>
          <w:rFonts w:eastAsia="나눔명조" w:hint="eastAsia"/>
          <w:sz w:val="20"/>
          <w:szCs w:val="22"/>
        </w:rPr>
        <w:t>평균</w:t>
      </w:r>
      <w:r w:rsidR="00F26937" w:rsidRPr="00B61948">
        <w:rPr>
          <w:rFonts w:eastAsia="나눔명조" w:hint="eastAsia"/>
          <w:sz w:val="20"/>
          <w:szCs w:val="22"/>
        </w:rPr>
        <w:t xml:space="preserve"> </w:t>
      </w:r>
      <w:r w:rsidR="00F26937" w:rsidRPr="00B61948">
        <w:rPr>
          <w:rFonts w:eastAsia="나눔명조" w:hint="eastAsia"/>
          <w:sz w:val="20"/>
          <w:szCs w:val="22"/>
        </w:rPr>
        <w:t>수준의</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관료조직</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증가할</w:t>
      </w:r>
      <w:r w:rsidR="00F26937" w:rsidRPr="00B61948">
        <w:rPr>
          <w:rFonts w:eastAsia="나눔명조" w:hint="eastAsia"/>
          <w:sz w:val="20"/>
          <w:szCs w:val="22"/>
        </w:rPr>
        <w:t xml:space="preserve"> </w:t>
      </w:r>
      <w:r w:rsidR="00F26937" w:rsidRPr="00B61948">
        <w:rPr>
          <w:rFonts w:eastAsia="나눔명조" w:hint="eastAsia"/>
          <w:sz w:val="20"/>
          <w:szCs w:val="22"/>
        </w:rPr>
        <w:t>때</w:t>
      </w:r>
      <w:r w:rsidR="00F26937" w:rsidRPr="00B61948">
        <w:rPr>
          <w:rFonts w:eastAsia="나눔명조" w:hint="eastAsia"/>
          <w:sz w:val="20"/>
          <w:szCs w:val="22"/>
        </w:rPr>
        <w:t>,</w:t>
      </w:r>
      <w:r w:rsidR="00F26937" w:rsidRPr="00B61948">
        <w:rPr>
          <w:rFonts w:eastAsia="나눔명조"/>
          <w:sz w:val="20"/>
          <w:szCs w:val="22"/>
        </w:rPr>
        <w:t xml:space="preserve"> </w:t>
      </w:r>
      <w:r w:rsidR="00F26937" w:rsidRPr="00B61948">
        <w:rPr>
          <w:rFonts w:eastAsia="나눔명조" w:hint="eastAsia"/>
          <w:sz w:val="20"/>
          <w:szCs w:val="22"/>
        </w:rPr>
        <w:t>공공봉사동기에</w:t>
      </w:r>
      <w:r w:rsidR="00F26937" w:rsidRPr="00B61948">
        <w:rPr>
          <w:rFonts w:eastAsia="나눔명조" w:hint="eastAsia"/>
          <w:sz w:val="20"/>
          <w:szCs w:val="22"/>
        </w:rPr>
        <w:t xml:space="preserve"> </w:t>
      </w:r>
      <w:r w:rsidR="00F26937" w:rsidRPr="00B61948">
        <w:rPr>
          <w:rFonts w:eastAsia="나눔명조" w:hint="eastAsia"/>
          <w:sz w:val="20"/>
          <w:szCs w:val="22"/>
        </w:rPr>
        <w:t>대해</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의</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증가하는</w:t>
      </w:r>
      <w:r w:rsidR="00F26937" w:rsidRPr="00B61948">
        <w:rPr>
          <w:rFonts w:eastAsia="나눔명조" w:hint="eastAsia"/>
          <w:sz w:val="20"/>
          <w:szCs w:val="22"/>
        </w:rPr>
        <w:t xml:space="preserve"> </w:t>
      </w:r>
      <w:r w:rsidR="00F26937" w:rsidRPr="00B61948">
        <w:rPr>
          <w:rFonts w:eastAsia="나눔명조" w:hint="eastAsia"/>
          <w:sz w:val="20"/>
          <w:szCs w:val="22"/>
        </w:rPr>
        <w:t>양상을</w:t>
      </w:r>
      <w:r w:rsidR="00F26937" w:rsidRPr="00B61948">
        <w:rPr>
          <w:rFonts w:eastAsia="나눔명조" w:hint="eastAsia"/>
          <w:sz w:val="20"/>
          <w:szCs w:val="22"/>
        </w:rPr>
        <w:t xml:space="preserve"> </w:t>
      </w:r>
      <w:r w:rsidR="00F26937" w:rsidRPr="00B61948">
        <w:rPr>
          <w:rFonts w:eastAsia="나눔명조" w:hint="eastAsia"/>
          <w:sz w:val="20"/>
          <w:szCs w:val="22"/>
        </w:rPr>
        <w:t>보였다</w:t>
      </w:r>
      <w:r w:rsidR="00F26937" w:rsidRPr="00B61948">
        <w:rPr>
          <w:rFonts w:eastAsia="나눔명조" w:hint="eastAsia"/>
          <w:sz w:val="20"/>
          <w:szCs w:val="22"/>
        </w:rPr>
        <w:t>.</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과</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상충관계</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효과가</w:t>
      </w:r>
      <w:r w:rsidR="00F26937" w:rsidRPr="00B61948">
        <w:rPr>
          <w:rFonts w:eastAsia="나눔명조" w:hint="eastAsia"/>
          <w:sz w:val="20"/>
          <w:szCs w:val="22"/>
        </w:rPr>
        <w:t xml:space="preserve"> </w:t>
      </w:r>
      <w:r w:rsidR="00F26937" w:rsidRPr="00B61948">
        <w:rPr>
          <w:rFonts w:eastAsia="나눔명조" w:hint="eastAsia"/>
          <w:sz w:val="20"/>
          <w:szCs w:val="22"/>
        </w:rPr>
        <w:t>증가하면</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효과가</w:t>
      </w:r>
      <w:r w:rsidR="00F26937" w:rsidRPr="00B61948">
        <w:rPr>
          <w:rFonts w:eastAsia="나눔명조" w:hint="eastAsia"/>
          <w:sz w:val="20"/>
          <w:szCs w:val="22"/>
        </w:rPr>
        <w:t xml:space="preserve"> </w:t>
      </w:r>
      <w:r w:rsidR="00F26937" w:rsidRPr="00B61948">
        <w:rPr>
          <w:rFonts w:eastAsia="나눔명조" w:hint="eastAsia"/>
          <w:sz w:val="20"/>
          <w:szCs w:val="22"/>
        </w:rPr>
        <w:t>감소하거나</w:t>
      </w:r>
      <w:r w:rsidR="00F26937" w:rsidRPr="00B61948">
        <w:rPr>
          <w:rFonts w:eastAsia="나눔명조" w:hint="eastAsia"/>
          <w:sz w:val="20"/>
          <w:szCs w:val="22"/>
        </w:rPr>
        <w:t xml:space="preserve"> </w:t>
      </w:r>
      <w:r w:rsidR="00F26937" w:rsidRPr="00B61948">
        <w:rPr>
          <w:rFonts w:eastAsia="나눔명조" w:hint="eastAsia"/>
          <w:sz w:val="20"/>
          <w:szCs w:val="22"/>
        </w:rPr>
        <w:t>혹은</w:t>
      </w:r>
      <w:r w:rsidR="00F26937" w:rsidRPr="00B61948">
        <w:rPr>
          <w:rFonts w:eastAsia="나눔명조" w:hint="eastAsia"/>
          <w:sz w:val="20"/>
          <w:szCs w:val="22"/>
        </w:rPr>
        <w:t xml:space="preserve"> </w:t>
      </w:r>
      <w:r w:rsidR="00F26937" w:rsidRPr="00B61948">
        <w:rPr>
          <w:rFonts w:eastAsia="나눔명조" w:hint="eastAsia"/>
          <w:sz w:val="20"/>
          <w:szCs w:val="22"/>
        </w:rPr>
        <w:t>그</w:t>
      </w:r>
      <w:r w:rsidR="00F26937" w:rsidRPr="00B61948">
        <w:rPr>
          <w:rFonts w:eastAsia="나눔명조" w:hint="eastAsia"/>
          <w:sz w:val="20"/>
          <w:szCs w:val="22"/>
        </w:rPr>
        <w:t xml:space="preserve"> </w:t>
      </w:r>
      <w:r w:rsidR="00F26937" w:rsidRPr="00B61948">
        <w:rPr>
          <w:rFonts w:eastAsia="나눔명조" w:hint="eastAsia"/>
          <w:sz w:val="20"/>
          <w:szCs w:val="22"/>
        </w:rPr>
        <w:t>반대의</w:t>
      </w:r>
      <w:r w:rsidR="00F26937" w:rsidRPr="00B61948">
        <w:rPr>
          <w:rFonts w:eastAsia="나눔명조" w:hint="eastAsia"/>
          <w:sz w:val="20"/>
          <w:szCs w:val="22"/>
        </w:rPr>
        <w:t xml:space="preserve"> </w:t>
      </w:r>
      <w:r w:rsidR="00F26937" w:rsidRPr="00B61948">
        <w:rPr>
          <w:rFonts w:eastAsia="나눔명조" w:hint="eastAsia"/>
          <w:sz w:val="20"/>
          <w:szCs w:val="22"/>
        </w:rPr>
        <w:t>관계가</w:t>
      </w:r>
      <w:r w:rsidR="00F26937" w:rsidRPr="00B61948">
        <w:rPr>
          <w:rFonts w:eastAsia="나눔명조" w:hint="eastAsia"/>
          <w:sz w:val="20"/>
          <w:szCs w:val="22"/>
        </w:rPr>
        <w:t xml:space="preserve"> </w:t>
      </w:r>
      <w:r w:rsidR="00F26937" w:rsidRPr="00B61948">
        <w:rPr>
          <w:rFonts w:eastAsia="나눔명조" w:hint="eastAsia"/>
          <w:sz w:val="20"/>
          <w:szCs w:val="22"/>
        </w:rPr>
        <w:t>존재하기</w:t>
      </w:r>
      <w:r w:rsidR="00F26937" w:rsidRPr="00B61948">
        <w:rPr>
          <w:rFonts w:eastAsia="나눔명조" w:hint="eastAsia"/>
          <w:sz w:val="20"/>
          <w:szCs w:val="22"/>
        </w:rPr>
        <w:t xml:space="preserve"> </w:t>
      </w:r>
      <w:r w:rsidR="00F26937" w:rsidRPr="00B61948">
        <w:rPr>
          <w:rFonts w:eastAsia="나눔명조" w:hint="eastAsia"/>
          <w:sz w:val="20"/>
          <w:szCs w:val="22"/>
        </w:rPr>
        <w:t>위해서는</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은</w:t>
      </w:r>
      <w:r w:rsidR="00F26937" w:rsidRPr="00B61948">
        <w:rPr>
          <w:rFonts w:eastAsia="나눔명조" w:hint="eastAsia"/>
          <w:sz w:val="20"/>
          <w:szCs w:val="22"/>
        </w:rPr>
        <w:t xml:space="preserve"> </w:t>
      </w:r>
      <w:r w:rsidR="00F26937" w:rsidRPr="00B61948">
        <w:rPr>
          <w:rFonts w:eastAsia="나눔명조" w:hint="eastAsia"/>
          <w:sz w:val="20"/>
          <w:szCs w:val="22"/>
        </w:rPr>
        <w:t>관료조직에서</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증가할수록</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증가하거나</w:t>
      </w:r>
      <w:r w:rsidR="00F26937" w:rsidRPr="00B61948">
        <w:rPr>
          <w:rFonts w:eastAsia="나눔명조"/>
          <w:sz w:val="20"/>
          <w:szCs w:val="22"/>
        </w:rPr>
        <w:t xml:space="preserve">, </w:t>
      </w:r>
      <w:r w:rsidR="00F26937" w:rsidRPr="00B61948">
        <w:rPr>
          <w:rFonts w:eastAsia="나눔명조" w:hint="eastAsia"/>
          <w:sz w:val="20"/>
          <w:szCs w:val="22"/>
        </w:rPr>
        <w:t>혹은</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높은</w:t>
      </w:r>
      <w:r w:rsidR="00F26937" w:rsidRPr="00B61948">
        <w:rPr>
          <w:rFonts w:eastAsia="나눔명조" w:hint="eastAsia"/>
          <w:sz w:val="20"/>
          <w:szCs w:val="22"/>
        </w:rPr>
        <w:t xml:space="preserve"> </w:t>
      </w:r>
      <w:r w:rsidR="00F26937" w:rsidRPr="00B61948">
        <w:rPr>
          <w:rFonts w:eastAsia="나눔명조" w:hint="eastAsia"/>
          <w:sz w:val="20"/>
          <w:szCs w:val="22"/>
        </w:rPr>
        <w:t>관료조직에서</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lastRenderedPageBreak/>
        <w:t>증가할수록</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감소하는</w:t>
      </w:r>
      <w:r w:rsidR="00F26937" w:rsidRPr="00B61948">
        <w:rPr>
          <w:rFonts w:eastAsia="나눔명조" w:hint="eastAsia"/>
          <w:sz w:val="20"/>
          <w:szCs w:val="22"/>
        </w:rPr>
        <w:t xml:space="preserve"> </w:t>
      </w:r>
      <w:r w:rsidR="00F26937" w:rsidRPr="00B61948">
        <w:rPr>
          <w:rFonts w:eastAsia="나눔명조" w:hint="eastAsia"/>
          <w:sz w:val="20"/>
          <w:szCs w:val="22"/>
        </w:rPr>
        <w:t>양상을</w:t>
      </w:r>
      <w:r w:rsidR="00F26937" w:rsidRPr="00B61948">
        <w:rPr>
          <w:rFonts w:eastAsia="나눔명조" w:hint="eastAsia"/>
          <w:sz w:val="20"/>
          <w:szCs w:val="22"/>
        </w:rPr>
        <w:t xml:space="preserve"> </w:t>
      </w:r>
      <w:r w:rsidR="00F26937" w:rsidRPr="00B61948">
        <w:rPr>
          <w:rFonts w:eastAsia="나눔명조" w:hint="eastAsia"/>
          <w:sz w:val="20"/>
          <w:szCs w:val="22"/>
        </w:rPr>
        <w:t>관측하여야</w:t>
      </w:r>
      <w:r w:rsidR="00F26937" w:rsidRPr="00B61948">
        <w:rPr>
          <w:rFonts w:eastAsia="나눔명조" w:hint="eastAsia"/>
          <w:sz w:val="20"/>
          <w:szCs w:val="22"/>
        </w:rPr>
        <w:t xml:space="preserve"> </w:t>
      </w:r>
      <w:r w:rsidR="00F26937" w:rsidRPr="00B61948">
        <w:rPr>
          <w:rFonts w:eastAsia="나눔명조" w:hint="eastAsia"/>
          <w:sz w:val="20"/>
          <w:szCs w:val="22"/>
        </w:rPr>
        <w:t>한다</w:t>
      </w:r>
      <w:r w:rsidR="00F26937" w:rsidRPr="00B61948">
        <w:rPr>
          <w:rFonts w:eastAsia="나눔명조"/>
          <w:sz w:val="20"/>
          <w:szCs w:val="22"/>
        </w:rPr>
        <w:t xml:space="preserve">. </w:t>
      </w:r>
      <w:r w:rsidR="00F26937" w:rsidRPr="00B61948">
        <w:rPr>
          <w:rFonts w:eastAsia="나눔명조" w:hint="eastAsia"/>
          <w:sz w:val="20"/>
          <w:szCs w:val="22"/>
        </w:rPr>
        <w:t>하지만</w:t>
      </w:r>
      <w:r w:rsidR="00F26937" w:rsidRPr="00B61948">
        <w:rPr>
          <w:rFonts w:eastAsia="나눔명조" w:hint="eastAsia"/>
          <w:sz w:val="20"/>
          <w:szCs w:val="22"/>
        </w:rPr>
        <w:t xml:space="preserve"> </w:t>
      </w:r>
      <w:r w:rsidR="00F26937" w:rsidRPr="00B61948">
        <w:rPr>
          <w:rFonts w:eastAsia="나눔명조"/>
          <w:sz w:val="20"/>
          <w:szCs w:val="22"/>
        </w:rPr>
        <w:t>&lt;</w:t>
      </w:r>
      <w:r w:rsidR="00F26937" w:rsidRPr="00B61948">
        <w:rPr>
          <w:rFonts w:eastAsia="나눔명조" w:hint="eastAsia"/>
          <w:sz w:val="20"/>
          <w:szCs w:val="22"/>
        </w:rPr>
        <w:t>그림</w:t>
      </w:r>
      <w:r w:rsidR="00F26937" w:rsidRPr="00B61948">
        <w:rPr>
          <w:rFonts w:eastAsia="나눔명조" w:hint="eastAsia"/>
          <w:sz w:val="20"/>
          <w:szCs w:val="22"/>
        </w:rPr>
        <w:t xml:space="preserve"> </w:t>
      </w:r>
      <w:r w:rsidR="00F26937" w:rsidRPr="00B61948">
        <w:rPr>
          <w:rFonts w:eastAsia="나눔명조"/>
          <w:sz w:val="20"/>
          <w:szCs w:val="22"/>
        </w:rPr>
        <w:t>2&gt;</w:t>
      </w:r>
      <w:r w:rsidR="00F26937" w:rsidRPr="00B61948">
        <w:rPr>
          <w:rFonts w:eastAsia="나눔명조" w:hint="eastAsia"/>
          <w:sz w:val="20"/>
          <w:szCs w:val="22"/>
        </w:rPr>
        <w:t>는</w:t>
      </w:r>
      <w:r w:rsidR="00F26937" w:rsidRPr="00B61948">
        <w:rPr>
          <w:rFonts w:eastAsia="나눔명조" w:hint="eastAsia"/>
          <w:sz w:val="20"/>
          <w:szCs w:val="22"/>
        </w:rPr>
        <w:t xml:space="preserve"> </w:t>
      </w:r>
      <w:r w:rsidR="00F26937" w:rsidRPr="00B61948">
        <w:rPr>
          <w:rFonts w:eastAsia="나눔명조" w:hint="eastAsia"/>
          <w:sz w:val="20"/>
          <w:szCs w:val="22"/>
        </w:rPr>
        <w:t>상충관계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가설을</w:t>
      </w:r>
      <w:r w:rsidR="00F26937" w:rsidRPr="00B61948">
        <w:rPr>
          <w:rFonts w:eastAsia="나눔명조" w:hint="eastAsia"/>
          <w:sz w:val="20"/>
          <w:szCs w:val="22"/>
        </w:rPr>
        <w:t xml:space="preserve"> </w:t>
      </w:r>
      <w:r w:rsidR="00F26937" w:rsidRPr="00B61948">
        <w:rPr>
          <w:rFonts w:eastAsia="나눔명조" w:hint="eastAsia"/>
          <w:sz w:val="20"/>
          <w:szCs w:val="22"/>
        </w:rPr>
        <w:t>기각하고</w:t>
      </w:r>
      <w:r w:rsidR="00F26937" w:rsidRPr="00B61948">
        <w:rPr>
          <w:rFonts w:eastAsia="나눔명조" w:hint="eastAsia"/>
          <w:sz w:val="20"/>
          <w:szCs w:val="22"/>
        </w:rPr>
        <w:t xml:space="preserve"> </w:t>
      </w:r>
      <w:r w:rsidR="00F26937" w:rsidRPr="00B61948">
        <w:rPr>
          <w:rFonts w:eastAsia="나눔명조" w:hint="eastAsia"/>
          <w:sz w:val="20"/>
          <w:szCs w:val="22"/>
        </w:rPr>
        <w:t>오히려</w:t>
      </w:r>
      <w:r w:rsidR="00F26937" w:rsidRPr="00B61948">
        <w:rPr>
          <w:rFonts w:eastAsia="나눔명조" w:hint="eastAsia"/>
          <w:sz w:val="20"/>
          <w:szCs w:val="22"/>
        </w:rPr>
        <w:t xml:space="preserve"> </w:t>
      </w:r>
      <w:r w:rsidR="00F26937" w:rsidRPr="00B61948">
        <w:rPr>
          <w:rFonts w:eastAsia="나눔명조" w:hint="eastAsia"/>
          <w:sz w:val="20"/>
          <w:szCs w:val="22"/>
        </w:rPr>
        <w:t>두</w:t>
      </w:r>
      <w:r w:rsidR="00F26937" w:rsidRPr="00B61948">
        <w:rPr>
          <w:rFonts w:eastAsia="나눔명조" w:hint="eastAsia"/>
          <w:sz w:val="20"/>
          <w:szCs w:val="22"/>
        </w:rPr>
        <w:t xml:space="preserve"> </w:t>
      </w:r>
      <w:r w:rsidR="00F26937" w:rsidRPr="00B61948">
        <w:rPr>
          <w:rFonts w:eastAsia="나눔명조" w:hint="eastAsia"/>
          <w:sz w:val="20"/>
          <w:szCs w:val="22"/>
        </w:rPr>
        <w:t>유형의</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상보적</w:t>
      </w:r>
      <w:r w:rsidR="00F26937" w:rsidRPr="00B61948">
        <w:rPr>
          <w:rFonts w:eastAsia="나눔명조" w:hint="eastAsia"/>
          <w:sz w:val="20"/>
          <w:szCs w:val="22"/>
        </w:rPr>
        <w:t xml:space="preserve"> </w:t>
      </w:r>
      <w:r w:rsidR="00F26937" w:rsidRPr="00B61948">
        <w:rPr>
          <w:rFonts w:eastAsia="나눔명조" w:hint="eastAsia"/>
          <w:sz w:val="20"/>
          <w:szCs w:val="22"/>
        </w:rPr>
        <w:t>관계에</w:t>
      </w:r>
      <w:r w:rsidR="00F26937" w:rsidRPr="00B61948">
        <w:rPr>
          <w:rFonts w:eastAsia="나눔명조" w:hint="eastAsia"/>
          <w:sz w:val="20"/>
          <w:szCs w:val="22"/>
        </w:rPr>
        <w:t xml:space="preserve"> </w:t>
      </w:r>
      <w:r w:rsidR="00F26937" w:rsidRPr="00B61948">
        <w:rPr>
          <w:rFonts w:eastAsia="나눔명조" w:hint="eastAsia"/>
          <w:sz w:val="20"/>
          <w:szCs w:val="22"/>
        </w:rPr>
        <w:t>있을</w:t>
      </w:r>
      <w:r w:rsidR="00F26937" w:rsidRPr="00B61948">
        <w:rPr>
          <w:rFonts w:eastAsia="나눔명조" w:hint="eastAsia"/>
          <w:sz w:val="20"/>
          <w:szCs w:val="22"/>
        </w:rPr>
        <w:t xml:space="preserve"> </w:t>
      </w:r>
      <w:r w:rsidR="00F26937" w:rsidRPr="00B61948">
        <w:rPr>
          <w:rFonts w:eastAsia="나눔명조" w:hint="eastAsia"/>
          <w:sz w:val="20"/>
          <w:szCs w:val="22"/>
        </w:rPr>
        <w:t>수</w:t>
      </w:r>
      <w:r w:rsidR="00F26937" w:rsidRPr="00B61948">
        <w:rPr>
          <w:rFonts w:eastAsia="나눔명조" w:hint="eastAsia"/>
          <w:sz w:val="20"/>
          <w:szCs w:val="22"/>
        </w:rPr>
        <w:t xml:space="preserve"> </w:t>
      </w:r>
      <w:r w:rsidR="00F26937" w:rsidRPr="00B61948">
        <w:rPr>
          <w:rFonts w:eastAsia="나눔명조" w:hint="eastAsia"/>
          <w:sz w:val="20"/>
          <w:szCs w:val="22"/>
        </w:rPr>
        <w:t>있음을</w:t>
      </w:r>
      <w:r w:rsidR="00F26937" w:rsidRPr="00B61948">
        <w:rPr>
          <w:rFonts w:eastAsia="나눔명조" w:hint="eastAsia"/>
          <w:sz w:val="20"/>
          <w:szCs w:val="22"/>
        </w:rPr>
        <w:t xml:space="preserve"> </w:t>
      </w:r>
      <w:r w:rsidR="00F26937" w:rsidRPr="00B61948">
        <w:rPr>
          <w:rFonts w:eastAsia="나눔명조" w:hint="eastAsia"/>
          <w:sz w:val="20"/>
          <w:szCs w:val="22"/>
        </w:rPr>
        <w:t>보여주고</w:t>
      </w:r>
      <w:r w:rsidR="00F26937" w:rsidRPr="00B61948">
        <w:rPr>
          <w:rFonts w:eastAsia="나눔명조" w:hint="eastAsia"/>
          <w:sz w:val="20"/>
          <w:szCs w:val="22"/>
        </w:rPr>
        <w:t xml:space="preserve"> </w:t>
      </w:r>
      <w:r w:rsidR="00F26937" w:rsidRPr="00B61948">
        <w:rPr>
          <w:rFonts w:eastAsia="나눔명조" w:hint="eastAsia"/>
          <w:sz w:val="20"/>
          <w:szCs w:val="22"/>
        </w:rPr>
        <w:t>있으며</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과</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구성항이</w:t>
      </w:r>
      <w:r w:rsidR="00F26937" w:rsidRPr="00B61948">
        <w:rPr>
          <w:rFonts w:eastAsia="나눔명조" w:hint="eastAsia"/>
          <w:sz w:val="20"/>
          <w:szCs w:val="22"/>
        </w:rPr>
        <w:t xml:space="preserve"> </w:t>
      </w:r>
      <w:r w:rsidR="00F26937" w:rsidRPr="00B61948">
        <w:rPr>
          <w:rFonts w:eastAsia="나눔명조" w:hint="eastAsia"/>
          <w:sz w:val="20"/>
          <w:szCs w:val="22"/>
        </w:rPr>
        <w:t>보이는</w:t>
      </w:r>
      <w:r w:rsidR="00F26937" w:rsidRPr="00B61948">
        <w:rPr>
          <w:rFonts w:eastAsia="나눔명조" w:hint="eastAsia"/>
          <w:sz w:val="20"/>
          <w:szCs w:val="22"/>
        </w:rPr>
        <w:t xml:space="preserve"> </w:t>
      </w:r>
      <w:r w:rsidR="00F26937" w:rsidRPr="00B61948">
        <w:rPr>
          <w:rFonts w:eastAsia="나눔명조" w:hint="eastAsia"/>
          <w:sz w:val="20"/>
          <w:szCs w:val="22"/>
        </w:rPr>
        <w:t>차이를</w:t>
      </w:r>
      <w:r w:rsidR="00F26937" w:rsidRPr="00B61948">
        <w:rPr>
          <w:rFonts w:eastAsia="나눔명조" w:hint="eastAsia"/>
          <w:sz w:val="20"/>
          <w:szCs w:val="22"/>
        </w:rPr>
        <w:t xml:space="preserve"> </w:t>
      </w:r>
      <w:r w:rsidR="00F26937" w:rsidRPr="00B61948">
        <w:rPr>
          <w:rFonts w:eastAsia="나눔명조" w:hint="eastAsia"/>
          <w:sz w:val="20"/>
          <w:szCs w:val="22"/>
        </w:rPr>
        <w:t>통해</w:t>
      </w:r>
      <w:r w:rsidR="00F26937" w:rsidRPr="00B61948">
        <w:rPr>
          <w:rFonts w:eastAsia="나눔명조" w:hint="eastAsia"/>
          <w:sz w:val="20"/>
          <w:szCs w:val="22"/>
        </w:rPr>
        <w:t xml:space="preserve"> </w:t>
      </w:r>
      <w:r w:rsidR="00F26937" w:rsidRPr="00B61948">
        <w:rPr>
          <w:rFonts w:eastAsia="나눔명조" w:hint="eastAsia"/>
          <w:sz w:val="20"/>
          <w:szCs w:val="22"/>
        </w:rPr>
        <w:t>하나의</w:t>
      </w:r>
      <w:r w:rsidR="00F26937" w:rsidRPr="00B61948">
        <w:rPr>
          <w:rFonts w:eastAsia="나눔명조" w:hint="eastAsia"/>
          <w:sz w:val="20"/>
          <w:szCs w:val="22"/>
        </w:rPr>
        <w:t xml:space="preserve"> </w:t>
      </w:r>
      <w:r w:rsidR="00F26937" w:rsidRPr="00B61948">
        <w:rPr>
          <w:rFonts w:eastAsia="나눔명조" w:hint="eastAsia"/>
          <w:sz w:val="20"/>
          <w:szCs w:val="22"/>
        </w:rPr>
        <w:t>관료조직에</w:t>
      </w:r>
      <w:r w:rsidR="00F26937" w:rsidRPr="00B61948">
        <w:rPr>
          <w:rFonts w:eastAsia="나눔명조" w:hint="eastAsia"/>
          <w:sz w:val="20"/>
          <w:szCs w:val="22"/>
        </w:rPr>
        <w:t xml:space="preserve"> </w:t>
      </w:r>
      <w:r w:rsidR="00F26937" w:rsidRPr="00B61948">
        <w:rPr>
          <w:rFonts w:eastAsia="나눔명조" w:hint="eastAsia"/>
          <w:sz w:val="20"/>
          <w:szCs w:val="22"/>
        </w:rPr>
        <w:t>두</w:t>
      </w:r>
      <w:r w:rsidR="00F26937" w:rsidRPr="00B61948">
        <w:rPr>
          <w:rFonts w:eastAsia="나눔명조" w:hint="eastAsia"/>
          <w:sz w:val="20"/>
          <w:szCs w:val="22"/>
        </w:rPr>
        <w:t xml:space="preserve"> </w:t>
      </w:r>
      <w:r w:rsidR="00F26937" w:rsidRPr="00B61948">
        <w:rPr>
          <w:rFonts w:eastAsia="나눔명조" w:hint="eastAsia"/>
          <w:sz w:val="20"/>
          <w:szCs w:val="22"/>
        </w:rPr>
        <w:t>가지</w:t>
      </w:r>
      <w:r w:rsidR="00F26937" w:rsidRPr="00B61948">
        <w:rPr>
          <w:rFonts w:eastAsia="나눔명조" w:hint="eastAsia"/>
          <w:sz w:val="20"/>
          <w:szCs w:val="22"/>
        </w:rPr>
        <w:t xml:space="preserve"> </w:t>
      </w:r>
      <w:r w:rsidR="00F26937" w:rsidRPr="00B61948">
        <w:rPr>
          <w:rFonts w:eastAsia="나눔명조" w:hint="eastAsia"/>
          <w:sz w:val="20"/>
          <w:szCs w:val="22"/>
        </w:rPr>
        <w:t>유형의</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공존할</w:t>
      </w:r>
      <w:r w:rsidR="00F26937" w:rsidRPr="00B61948">
        <w:rPr>
          <w:rFonts w:eastAsia="나눔명조" w:hint="eastAsia"/>
          <w:sz w:val="20"/>
          <w:szCs w:val="22"/>
        </w:rPr>
        <w:t xml:space="preserve"> </w:t>
      </w:r>
      <w:r w:rsidR="00F26937" w:rsidRPr="00B61948">
        <w:rPr>
          <w:rFonts w:eastAsia="나눔명조" w:hint="eastAsia"/>
          <w:sz w:val="20"/>
          <w:szCs w:val="22"/>
        </w:rPr>
        <w:t>경우</w:t>
      </w:r>
      <w:r w:rsidR="00F26937" w:rsidRPr="00B61948">
        <w:rPr>
          <w:rFonts w:eastAsia="나눔명조" w:hint="eastAsia"/>
          <w:sz w:val="20"/>
          <w:szCs w:val="22"/>
        </w:rPr>
        <w:t>,</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주요하게</w:t>
      </w:r>
      <w:r w:rsidR="00F26937" w:rsidRPr="00B61948">
        <w:rPr>
          <w:rFonts w:eastAsia="나눔명조" w:hint="eastAsia"/>
          <w:sz w:val="20"/>
          <w:szCs w:val="22"/>
        </w:rPr>
        <w:t xml:space="preserve"> </w:t>
      </w:r>
      <w:r w:rsidR="00F26937" w:rsidRPr="00B61948">
        <w:rPr>
          <w:rFonts w:eastAsia="나눔명조" w:hint="eastAsia"/>
          <w:sz w:val="20"/>
          <w:szCs w:val="22"/>
        </w:rPr>
        <w:t>공공봉사동기를</w:t>
      </w:r>
      <w:r w:rsidR="00F26937" w:rsidRPr="00B61948">
        <w:rPr>
          <w:rFonts w:eastAsia="나눔명조" w:hint="eastAsia"/>
          <w:sz w:val="20"/>
          <w:szCs w:val="22"/>
        </w:rPr>
        <w:t xml:space="preserve"> </w:t>
      </w:r>
      <w:r w:rsidR="00F26937" w:rsidRPr="00B61948">
        <w:rPr>
          <w:rFonts w:eastAsia="나눔명조" w:hint="eastAsia"/>
          <w:sz w:val="20"/>
          <w:szCs w:val="22"/>
        </w:rPr>
        <w:t>견인하며</w:t>
      </w:r>
      <w:r w:rsidR="00F26937" w:rsidRPr="00B61948">
        <w:rPr>
          <w:rFonts w:eastAsia="나눔명조" w:hint="eastAsia"/>
          <w:sz w:val="20"/>
          <w:szCs w:val="22"/>
        </w:rPr>
        <w:t>,</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은</w:t>
      </w:r>
      <w:r w:rsidR="00F26937" w:rsidRPr="00B61948">
        <w:rPr>
          <w:rFonts w:eastAsia="나눔명조" w:hint="eastAsia"/>
          <w:sz w:val="20"/>
          <w:szCs w:val="22"/>
        </w:rPr>
        <w:t xml:space="preserve"> </w:t>
      </w:r>
      <w:r w:rsidR="00F26937" w:rsidRPr="00B61948">
        <w:rPr>
          <w:rFonts w:eastAsia="나눔명조" w:hint="eastAsia"/>
          <w:sz w:val="20"/>
          <w:szCs w:val="22"/>
        </w:rPr>
        <w:t>이를</w:t>
      </w:r>
      <w:r w:rsidR="00F26937" w:rsidRPr="00B61948">
        <w:rPr>
          <w:rFonts w:eastAsia="나눔명조" w:hint="eastAsia"/>
          <w:sz w:val="20"/>
          <w:szCs w:val="22"/>
        </w:rPr>
        <w:t xml:space="preserve"> </w:t>
      </w:r>
      <w:r w:rsidR="00F26937" w:rsidRPr="00B61948">
        <w:rPr>
          <w:rFonts w:eastAsia="나눔명조" w:hint="eastAsia"/>
          <w:sz w:val="20"/>
          <w:szCs w:val="22"/>
        </w:rPr>
        <w:t>간접적으로</w:t>
      </w:r>
      <w:r w:rsidR="00F26937" w:rsidRPr="00B61948">
        <w:rPr>
          <w:rFonts w:eastAsia="나눔명조" w:hint="eastAsia"/>
          <w:sz w:val="20"/>
          <w:szCs w:val="22"/>
        </w:rPr>
        <w:t xml:space="preserve"> </w:t>
      </w:r>
      <w:r w:rsidR="00F26937" w:rsidRPr="00B61948">
        <w:rPr>
          <w:rFonts w:eastAsia="나눔명조" w:hint="eastAsia"/>
          <w:sz w:val="20"/>
          <w:szCs w:val="22"/>
        </w:rPr>
        <w:t>매개하는</w:t>
      </w:r>
      <w:r w:rsidR="00F26937" w:rsidRPr="00B61948">
        <w:rPr>
          <w:rFonts w:eastAsia="나눔명조" w:hint="eastAsia"/>
          <w:sz w:val="20"/>
          <w:szCs w:val="22"/>
        </w:rPr>
        <w:t xml:space="preserve"> </w:t>
      </w:r>
      <w:r w:rsidR="00F26937" w:rsidRPr="00B61948">
        <w:rPr>
          <w:rFonts w:eastAsia="나눔명조" w:hint="eastAsia"/>
          <w:sz w:val="20"/>
          <w:szCs w:val="22"/>
        </w:rPr>
        <w:t>상보적</w:t>
      </w:r>
      <w:r w:rsidR="00F26937" w:rsidRPr="00B61948">
        <w:rPr>
          <w:rFonts w:eastAsia="나눔명조" w:hint="eastAsia"/>
          <w:sz w:val="20"/>
          <w:szCs w:val="22"/>
        </w:rPr>
        <w:t xml:space="preserve"> </w:t>
      </w:r>
      <w:r w:rsidR="00F26937" w:rsidRPr="00B61948">
        <w:rPr>
          <w:rFonts w:eastAsia="나눔명조" w:hint="eastAsia"/>
          <w:sz w:val="20"/>
          <w:szCs w:val="22"/>
        </w:rPr>
        <w:t>기제의</w:t>
      </w:r>
      <w:r w:rsidR="00F26937" w:rsidRPr="00B61948">
        <w:rPr>
          <w:rFonts w:eastAsia="나눔명조" w:hint="eastAsia"/>
          <w:sz w:val="20"/>
          <w:szCs w:val="22"/>
        </w:rPr>
        <w:t xml:space="preserve"> </w:t>
      </w:r>
      <w:r w:rsidR="00F26937" w:rsidRPr="00B61948">
        <w:rPr>
          <w:rFonts w:eastAsia="나눔명조" w:hint="eastAsia"/>
          <w:sz w:val="20"/>
          <w:szCs w:val="22"/>
        </w:rPr>
        <w:t>가능성이</w:t>
      </w:r>
      <w:r w:rsidR="00F26937" w:rsidRPr="00B61948">
        <w:rPr>
          <w:rFonts w:eastAsia="나눔명조" w:hint="eastAsia"/>
          <w:sz w:val="20"/>
          <w:szCs w:val="22"/>
        </w:rPr>
        <w:t xml:space="preserve"> </w:t>
      </w:r>
      <w:r w:rsidR="00F26937" w:rsidRPr="00B61948">
        <w:rPr>
          <w:rFonts w:eastAsia="나눔명조" w:hint="eastAsia"/>
          <w:sz w:val="20"/>
          <w:szCs w:val="22"/>
        </w:rPr>
        <w:t>존재함을</w:t>
      </w:r>
      <w:r w:rsidR="00F26937" w:rsidRPr="00B61948">
        <w:rPr>
          <w:rFonts w:eastAsia="나눔명조" w:hint="eastAsia"/>
          <w:sz w:val="20"/>
          <w:szCs w:val="22"/>
        </w:rPr>
        <w:t xml:space="preserve"> </w:t>
      </w:r>
      <w:r w:rsidR="00F26937" w:rsidRPr="00B61948">
        <w:rPr>
          <w:rFonts w:eastAsia="나눔명조" w:hint="eastAsia"/>
          <w:sz w:val="20"/>
          <w:szCs w:val="22"/>
        </w:rPr>
        <w:t>확인할</w:t>
      </w:r>
      <w:r w:rsidR="00F26937" w:rsidRPr="00B61948">
        <w:rPr>
          <w:rFonts w:eastAsia="나눔명조" w:hint="eastAsia"/>
          <w:sz w:val="20"/>
          <w:szCs w:val="22"/>
        </w:rPr>
        <w:t xml:space="preserve"> </w:t>
      </w:r>
      <w:r w:rsidR="00F26937" w:rsidRPr="00B61948">
        <w:rPr>
          <w:rFonts w:eastAsia="나눔명조" w:hint="eastAsia"/>
          <w:sz w:val="20"/>
          <w:szCs w:val="22"/>
        </w:rPr>
        <w:t>수</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따라서</w:t>
      </w:r>
      <w:r w:rsidR="00F26937" w:rsidRPr="00B61948">
        <w:rPr>
          <w:rFonts w:eastAsia="나눔명조" w:hint="eastAsia"/>
          <w:sz w:val="20"/>
          <w:szCs w:val="22"/>
        </w:rPr>
        <w:t xml:space="preserve"> </w:t>
      </w:r>
      <w:r w:rsidR="00F26937" w:rsidRPr="00B61948">
        <w:rPr>
          <w:rFonts w:eastAsia="나눔명조" w:hint="eastAsia"/>
          <w:sz w:val="20"/>
          <w:szCs w:val="22"/>
        </w:rPr>
        <w:t>세</w:t>
      </w:r>
      <w:r w:rsidR="00F26937" w:rsidRPr="00B61948">
        <w:rPr>
          <w:rFonts w:eastAsia="나눔명조" w:hint="eastAsia"/>
          <w:sz w:val="20"/>
          <w:szCs w:val="22"/>
        </w:rPr>
        <w:t xml:space="preserve"> </w:t>
      </w:r>
      <w:r w:rsidR="00F26937" w:rsidRPr="00B61948">
        <w:rPr>
          <w:rFonts w:eastAsia="나눔명조" w:hint="eastAsia"/>
          <w:sz w:val="20"/>
          <w:szCs w:val="22"/>
        </w:rPr>
        <w:t>번째</w:t>
      </w:r>
      <w:r w:rsidR="00F26937" w:rsidRPr="00B61948">
        <w:rPr>
          <w:rFonts w:eastAsia="나눔명조" w:hint="eastAsia"/>
          <w:sz w:val="20"/>
          <w:szCs w:val="22"/>
        </w:rPr>
        <w:t xml:space="preserve"> </w:t>
      </w:r>
      <w:r w:rsidR="00F26937" w:rsidRPr="00B61948">
        <w:rPr>
          <w:rFonts w:eastAsia="나눔명조" w:hint="eastAsia"/>
          <w:sz w:val="20"/>
          <w:szCs w:val="22"/>
        </w:rPr>
        <w:t>연구가설은</w:t>
      </w:r>
      <w:r w:rsidR="00F26937" w:rsidRPr="00B61948">
        <w:rPr>
          <w:rFonts w:eastAsia="나눔명조" w:hint="eastAsia"/>
          <w:sz w:val="20"/>
          <w:szCs w:val="22"/>
        </w:rPr>
        <w:t xml:space="preserve"> </w:t>
      </w:r>
      <w:r w:rsidR="00F26937" w:rsidRPr="00B61948">
        <w:rPr>
          <w:rFonts w:eastAsia="나눔명조" w:hint="eastAsia"/>
          <w:sz w:val="20"/>
          <w:szCs w:val="22"/>
        </w:rPr>
        <w:t>기각되었다</w:t>
      </w:r>
      <w:r w:rsidR="00F26937" w:rsidRPr="00B61948">
        <w:rPr>
          <w:rFonts w:eastAsia="나눔명조"/>
          <w:sz w:val="20"/>
          <w:szCs w:val="22"/>
        </w:rPr>
        <w:t>.</w:t>
      </w:r>
    </w:p>
    <w:p w14:paraId="02F59E37" w14:textId="26C491D3" w:rsidR="008534AE" w:rsidRPr="00B61948" w:rsidRDefault="00B217AE" w:rsidP="008534AE">
      <w:pPr>
        <w:wordWrap/>
        <w:spacing w:before="120" w:after="120" w:line="276" w:lineRule="auto"/>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7</w:t>
      </w:r>
      <w:r w:rsidRPr="00B61948">
        <w:rPr>
          <w:rFonts w:eastAsia="나눔명조"/>
          <w:sz w:val="20"/>
          <w:szCs w:val="22"/>
        </w:rPr>
        <w:t>&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8</w:t>
      </w:r>
      <w:r w:rsidRPr="00B61948">
        <w:rPr>
          <w:rFonts w:eastAsia="나눔명조"/>
          <w:sz w:val="20"/>
          <w:szCs w:val="22"/>
        </w:rPr>
        <w:t>&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00F26937" w:rsidRPr="00B61948">
        <w:rPr>
          <w:rFonts w:eastAsia="나눔명조" w:hint="eastAsia"/>
          <w:sz w:val="20"/>
          <w:szCs w:val="22"/>
        </w:rPr>
        <w:t>다섯</w:t>
      </w:r>
      <w:r w:rsidR="00F26937" w:rsidRPr="00B61948">
        <w:rPr>
          <w:rFonts w:eastAsia="나눔명조" w:hint="eastAsia"/>
          <w:sz w:val="20"/>
          <w:szCs w:val="22"/>
        </w:rPr>
        <w:t xml:space="preserve"> </w:t>
      </w:r>
      <w:r w:rsidR="00F26937" w:rsidRPr="00B61948">
        <w:rPr>
          <w:rFonts w:eastAsia="나눔명조" w:hint="eastAsia"/>
          <w:sz w:val="20"/>
          <w:szCs w:val="22"/>
        </w:rPr>
        <w:t>번째</w:t>
      </w:r>
      <w:r w:rsidR="00F26937" w:rsidRPr="00B61948">
        <w:rPr>
          <w:rFonts w:eastAsia="나눔명조" w:hint="eastAsia"/>
          <w:sz w:val="20"/>
          <w:szCs w:val="22"/>
        </w:rPr>
        <w:t xml:space="preserve"> </w:t>
      </w:r>
      <w:r w:rsidR="00F26937" w:rsidRPr="00B61948">
        <w:rPr>
          <w:rFonts w:eastAsia="나눔명조" w:hint="eastAsia"/>
          <w:sz w:val="20"/>
          <w:szCs w:val="22"/>
        </w:rPr>
        <w:t>연구가설과</w:t>
      </w:r>
      <w:r w:rsidR="00F26937" w:rsidRPr="00B61948">
        <w:rPr>
          <w:rFonts w:eastAsia="나눔명조" w:hint="eastAsia"/>
          <w:sz w:val="20"/>
          <w:szCs w:val="22"/>
        </w:rPr>
        <w:t xml:space="preserve"> </w:t>
      </w:r>
      <w:r w:rsidR="00F26937" w:rsidRPr="00B61948">
        <w:rPr>
          <w:rFonts w:eastAsia="나눔명조" w:hint="eastAsia"/>
          <w:sz w:val="20"/>
          <w:szCs w:val="22"/>
        </w:rPr>
        <w:t>여섯</w:t>
      </w:r>
      <w:r w:rsidR="00F26937" w:rsidRPr="00B61948">
        <w:rPr>
          <w:rFonts w:eastAsia="나눔명조" w:hint="eastAsia"/>
          <w:sz w:val="20"/>
          <w:szCs w:val="22"/>
        </w:rPr>
        <w:t xml:space="preserve"> </w:t>
      </w:r>
      <w:r w:rsidR="00F26937" w:rsidRPr="00B61948">
        <w:rPr>
          <w:rFonts w:eastAsia="나눔명조" w:hint="eastAsia"/>
          <w:sz w:val="20"/>
          <w:szCs w:val="22"/>
        </w:rPr>
        <w:t>번째</w:t>
      </w:r>
      <w:r w:rsidR="00F26937" w:rsidRPr="00B61948">
        <w:rPr>
          <w:rFonts w:eastAsia="나눔명조" w:hint="eastAsia"/>
          <w:sz w:val="20"/>
          <w:szCs w:val="22"/>
        </w:rPr>
        <w:t xml:space="preserve"> </w:t>
      </w:r>
      <w:r w:rsidR="00F26937" w:rsidRPr="00B61948">
        <w:rPr>
          <w:rFonts w:eastAsia="나눔명조" w:hint="eastAsia"/>
          <w:sz w:val="20"/>
          <w:szCs w:val="22"/>
        </w:rPr>
        <w:t>연구가설</w:t>
      </w:r>
      <w:r w:rsidR="00F26937" w:rsidRPr="00B61948">
        <w:rPr>
          <w:rFonts w:eastAsia="나눔명조" w:hint="eastAsia"/>
          <w:sz w:val="20"/>
          <w:szCs w:val="22"/>
        </w:rPr>
        <w:t>,</w:t>
      </w:r>
      <w:r w:rsidR="00F26937" w:rsidRPr="00B61948">
        <w:rPr>
          <w:rFonts w:eastAsia="나눔명조"/>
          <w:sz w:val="20"/>
          <w:szCs w:val="22"/>
        </w:rPr>
        <w:t xml:space="preserve"> </w:t>
      </w:r>
      <w:r w:rsidRPr="00B61948">
        <w:rPr>
          <w:rFonts w:eastAsia="나눔명조" w:hint="eastAsia"/>
          <w:sz w:val="20"/>
          <w:szCs w:val="22"/>
        </w:rPr>
        <w:t>관료조직의</w:t>
      </w:r>
      <w:r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리더십</w:t>
      </w:r>
      <w:r w:rsidR="00F26937" w:rsidRPr="00B61948">
        <w:rPr>
          <w:rFonts w:eastAsia="나눔명조" w:hint="eastAsia"/>
          <w:sz w:val="20"/>
          <w:szCs w:val="22"/>
        </w:rPr>
        <w:t>의</w:t>
      </w:r>
      <w:r w:rsidR="00F26937" w:rsidRPr="00B61948">
        <w:rPr>
          <w:rFonts w:eastAsia="나눔명조" w:hint="eastAsia"/>
          <w:sz w:val="20"/>
          <w:szCs w:val="22"/>
        </w:rPr>
        <w:t xml:space="preserve"> </w:t>
      </w:r>
      <w:r w:rsidR="00F26937"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w:t>
      </w:r>
      <w:r w:rsidR="00F26937"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조건적</w:t>
      </w:r>
      <w:r w:rsidR="00F26937" w:rsidRPr="00B61948">
        <w:rPr>
          <w:rFonts w:eastAsia="나눔명조" w:hint="eastAsia"/>
          <w:sz w:val="20"/>
          <w:szCs w:val="22"/>
        </w:rPr>
        <w:t>일</w:t>
      </w:r>
      <w:r w:rsidR="00F26937" w:rsidRPr="00B61948">
        <w:rPr>
          <w:rFonts w:eastAsia="나눔명조" w:hint="eastAsia"/>
          <w:sz w:val="20"/>
          <w:szCs w:val="22"/>
        </w:rPr>
        <w:t xml:space="preserve"> </w:t>
      </w:r>
      <w:r w:rsidR="00F26937" w:rsidRPr="00B61948">
        <w:rPr>
          <w:rFonts w:eastAsia="나눔명조" w:hint="eastAsia"/>
          <w:sz w:val="20"/>
          <w:szCs w:val="22"/>
        </w:rPr>
        <w:t>것이라는</w:t>
      </w:r>
      <w:r w:rsidR="00F26937" w:rsidRPr="00B61948">
        <w:rPr>
          <w:rFonts w:eastAsia="나눔명조"/>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경험적</w:t>
      </w:r>
      <w:r w:rsidRPr="00B61948">
        <w:rPr>
          <w:rFonts w:eastAsia="나눔명조" w:hint="eastAsia"/>
          <w:sz w:val="20"/>
          <w:szCs w:val="22"/>
        </w:rPr>
        <w:t xml:space="preserve"> </w:t>
      </w:r>
      <w:r w:rsidRPr="00B61948">
        <w:rPr>
          <w:rFonts w:eastAsia="나눔명조" w:hint="eastAsia"/>
          <w:sz w:val="20"/>
          <w:szCs w:val="22"/>
        </w:rPr>
        <w:t>모델이다</w:t>
      </w:r>
      <w:r w:rsidRPr="00B61948">
        <w:rPr>
          <w:rFonts w:eastAsia="나눔명조"/>
          <w:sz w:val="20"/>
          <w:szCs w:val="22"/>
        </w:rPr>
        <w:t xml:space="preserve">. </w:t>
      </w:r>
      <w:r w:rsidR="00F26937" w:rsidRPr="00B61948">
        <w:rPr>
          <w:rFonts w:eastAsia="나눔명조" w:hint="eastAsia"/>
          <w:sz w:val="20"/>
          <w:szCs w:val="22"/>
        </w:rPr>
        <w:t>두</w:t>
      </w:r>
      <w:r w:rsidR="00F26937" w:rsidRPr="00B61948">
        <w:rPr>
          <w:rFonts w:eastAsia="나눔명조" w:hint="eastAsia"/>
          <w:sz w:val="20"/>
          <w:szCs w:val="22"/>
        </w:rPr>
        <w:t xml:space="preserve"> </w:t>
      </w:r>
      <w:r w:rsidR="00F26937" w:rsidRPr="00B61948">
        <w:rPr>
          <w:rFonts w:eastAsia="나눔명조" w:hint="eastAsia"/>
          <w:sz w:val="20"/>
          <w:szCs w:val="22"/>
        </w:rPr>
        <w:t>모델에서</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유형을</w:t>
      </w:r>
      <w:r w:rsidR="00F26937" w:rsidRPr="00B61948">
        <w:rPr>
          <w:rFonts w:eastAsia="나눔명조" w:hint="eastAsia"/>
          <w:sz w:val="20"/>
          <w:szCs w:val="22"/>
        </w:rPr>
        <w:t xml:space="preserve"> </w:t>
      </w:r>
      <w:r w:rsidR="00F26937" w:rsidRPr="00B61948">
        <w:rPr>
          <w:rFonts w:eastAsia="나눔명조" w:hint="eastAsia"/>
          <w:sz w:val="20"/>
          <w:szCs w:val="22"/>
        </w:rPr>
        <w:t>나타내는</w:t>
      </w:r>
      <w:r w:rsidR="00F26937" w:rsidRPr="00B61948">
        <w:rPr>
          <w:rFonts w:eastAsia="나눔명조" w:hint="eastAsia"/>
          <w:sz w:val="20"/>
          <w:szCs w:val="22"/>
        </w:rPr>
        <w:t xml:space="preserve"> </w:t>
      </w:r>
      <w:r w:rsidR="00F26937" w:rsidRPr="00B61948">
        <w:rPr>
          <w:rFonts w:eastAsia="나눔명조" w:hint="eastAsia"/>
          <w:sz w:val="20"/>
          <w:szCs w:val="22"/>
        </w:rPr>
        <w:t>변수와</w:t>
      </w:r>
      <w:r w:rsidR="00F26937" w:rsidRPr="00B61948">
        <w:rPr>
          <w:rFonts w:eastAsia="나눔명조" w:hint="eastAsia"/>
          <w:sz w:val="20"/>
          <w:szCs w:val="22"/>
        </w:rPr>
        <w:t xml:space="preserve"> </w:t>
      </w:r>
      <w:r w:rsidR="00F26937" w:rsidRPr="00B61948">
        <w:rPr>
          <w:rFonts w:eastAsia="나눔명조" w:hint="eastAsia"/>
          <w:sz w:val="20"/>
          <w:szCs w:val="22"/>
        </w:rPr>
        <w:t>협업</w:t>
      </w:r>
      <w:r w:rsidR="00F26937" w:rsidRPr="00B61948">
        <w:rPr>
          <w:rFonts w:eastAsia="나눔명조" w:hint="eastAsia"/>
          <w:sz w:val="20"/>
          <w:szCs w:val="22"/>
        </w:rPr>
        <w:t xml:space="preserve"> </w:t>
      </w:r>
      <w:r w:rsidR="00F26937" w:rsidRPr="00B61948">
        <w:rPr>
          <w:rFonts w:eastAsia="나눔명조" w:hint="eastAsia"/>
          <w:sz w:val="20"/>
          <w:szCs w:val="22"/>
        </w:rPr>
        <w:t>및</w:t>
      </w:r>
      <w:r w:rsidR="00F26937" w:rsidRPr="00B61948">
        <w:rPr>
          <w:rFonts w:eastAsia="나눔명조" w:hint="eastAsia"/>
          <w:sz w:val="20"/>
          <w:szCs w:val="22"/>
        </w:rPr>
        <w:t xml:space="preserve"> </w:t>
      </w:r>
      <w:r w:rsidR="00F26937" w:rsidRPr="00B61948">
        <w:rPr>
          <w:rFonts w:eastAsia="나눔명조" w:hint="eastAsia"/>
          <w:sz w:val="20"/>
          <w:szCs w:val="22"/>
        </w:rPr>
        <w:t>의사소통</w:t>
      </w:r>
      <w:r w:rsidR="00F26937" w:rsidRPr="00B61948">
        <w:rPr>
          <w:rFonts w:eastAsia="나눔명조" w:hint="eastAsia"/>
          <w:sz w:val="20"/>
          <w:szCs w:val="22"/>
        </w:rPr>
        <w:t xml:space="preserve"> </w:t>
      </w:r>
      <w:r w:rsidR="00F26937" w:rsidRPr="00B61948">
        <w:rPr>
          <w:rFonts w:eastAsia="나눔명조" w:hint="eastAsia"/>
          <w:sz w:val="20"/>
          <w:szCs w:val="22"/>
        </w:rPr>
        <w:t>변수</w:t>
      </w:r>
      <w:r w:rsidR="00F26937" w:rsidRPr="00B61948">
        <w:rPr>
          <w:rFonts w:eastAsia="나눔명조" w:hint="eastAsia"/>
          <w:sz w:val="20"/>
          <w:szCs w:val="22"/>
        </w:rPr>
        <w:t xml:space="preserve"> </w:t>
      </w:r>
      <w:r w:rsidR="00F26937" w:rsidRPr="00B61948">
        <w:rPr>
          <w:rFonts w:eastAsia="나눔명조" w:hint="eastAsia"/>
          <w:sz w:val="20"/>
          <w:szCs w:val="22"/>
        </w:rPr>
        <w:t>간의</w:t>
      </w:r>
      <w:r w:rsidR="00F26937" w:rsidRPr="00B61948">
        <w:rPr>
          <w:rFonts w:eastAsia="나눔명조" w:hint="eastAsia"/>
          <w:sz w:val="20"/>
          <w:szCs w:val="22"/>
        </w:rPr>
        <w:t xml:space="preserve"> </w:t>
      </w:r>
      <w:r w:rsidR="00F26937" w:rsidRPr="00B61948">
        <w:rPr>
          <w:rFonts w:eastAsia="나눔명조" w:hint="eastAsia"/>
          <w:sz w:val="20"/>
          <w:szCs w:val="22"/>
        </w:rPr>
        <w:t>상호작용은</w:t>
      </w:r>
      <w:r w:rsidR="00F26937" w:rsidRPr="00B61948">
        <w:rPr>
          <w:rFonts w:eastAsia="나눔명조" w:hint="eastAsia"/>
          <w:sz w:val="20"/>
          <w:szCs w:val="22"/>
        </w:rPr>
        <w:t xml:space="preserve"> </w:t>
      </w:r>
      <w:r w:rsidR="00F26937" w:rsidRPr="00B61948">
        <w:rPr>
          <w:rFonts w:eastAsia="나눔명조" w:hint="eastAsia"/>
          <w:sz w:val="20"/>
          <w:szCs w:val="22"/>
        </w:rPr>
        <w:t>모두</w:t>
      </w:r>
      <w:r w:rsidR="00F26937" w:rsidRPr="00B61948">
        <w:rPr>
          <w:rFonts w:eastAsia="나눔명조" w:hint="eastAsia"/>
          <w:sz w:val="20"/>
          <w:szCs w:val="22"/>
        </w:rPr>
        <w:t xml:space="preserve"> </w:t>
      </w:r>
      <w:r w:rsidR="00F26937" w:rsidRPr="00B61948">
        <w:rPr>
          <w:rFonts w:eastAsia="나눔명조" w:hint="eastAsia"/>
          <w:sz w:val="20"/>
          <w:szCs w:val="22"/>
        </w:rPr>
        <w:t>통계적으로</w:t>
      </w:r>
      <w:r w:rsidR="00F26937" w:rsidRPr="00B61948">
        <w:rPr>
          <w:rFonts w:eastAsia="나눔명조" w:hint="eastAsia"/>
          <w:sz w:val="20"/>
          <w:szCs w:val="22"/>
        </w:rPr>
        <w:t xml:space="preserve"> </w:t>
      </w:r>
      <w:r w:rsidR="00F26937" w:rsidRPr="00B61948">
        <w:rPr>
          <w:rFonts w:eastAsia="나눔명조" w:hint="eastAsia"/>
          <w:sz w:val="20"/>
          <w:szCs w:val="22"/>
        </w:rPr>
        <w:t>유의미하게</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hint="eastAsia"/>
          <w:sz w:val="20"/>
          <w:szCs w:val="22"/>
        </w:rPr>
        <w:t>.</w:t>
      </w:r>
      <w:r w:rsidR="00F26937"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리더십</w:t>
      </w:r>
      <w:r w:rsidR="008534AE" w:rsidRPr="00B61948">
        <w:rPr>
          <w:rFonts w:eastAsia="나눔명조" w:hint="eastAsia"/>
          <w:sz w:val="20"/>
          <w:szCs w:val="22"/>
        </w:rPr>
        <w:t xml:space="preserve"> </w:t>
      </w:r>
      <w:r w:rsidR="008534AE" w:rsidRPr="00B61948">
        <w:rPr>
          <w:rFonts w:eastAsia="나눔명조" w:hint="eastAsia"/>
          <w:sz w:val="20"/>
          <w:szCs w:val="22"/>
        </w:rPr>
        <w:t>유형은</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각각</w:t>
      </w:r>
      <w:r w:rsidR="008534AE" w:rsidRPr="00B61948">
        <w:rPr>
          <w:rFonts w:eastAsia="나눔명조" w:hint="eastAsia"/>
          <w:sz w:val="20"/>
          <w:szCs w:val="22"/>
        </w:rPr>
        <w:t xml:space="preserve"> </w:t>
      </w:r>
      <w:r w:rsidR="008534AE" w:rsidRPr="00B61948">
        <w:rPr>
          <w:rFonts w:eastAsia="나눔명조" w:hint="eastAsia"/>
          <w:sz w:val="20"/>
          <w:szCs w:val="22"/>
        </w:rPr>
        <w:t>협력</w:t>
      </w:r>
      <w:r w:rsidR="008534AE" w:rsidRPr="00B61948">
        <w:rPr>
          <w:rFonts w:eastAsia="나눔명조" w:hint="eastAsia"/>
          <w:sz w:val="20"/>
          <w:szCs w:val="22"/>
        </w:rPr>
        <w:t xml:space="preserve"> </w:t>
      </w:r>
      <w:r w:rsidR="008534AE" w:rsidRPr="00B61948">
        <w:rPr>
          <w:rFonts w:eastAsia="나눔명조" w:hint="eastAsia"/>
          <w:sz w:val="20"/>
          <w:szCs w:val="22"/>
        </w:rPr>
        <w:t>및</w:t>
      </w:r>
      <w:r w:rsidR="008534AE" w:rsidRPr="00B61948">
        <w:rPr>
          <w:rFonts w:eastAsia="나눔명조" w:hint="eastAsia"/>
          <w:sz w:val="20"/>
          <w:szCs w:val="22"/>
        </w:rPr>
        <w:t xml:space="preserve"> </w:t>
      </w:r>
      <w:r w:rsidR="008534AE" w:rsidRPr="00B61948">
        <w:rPr>
          <w:rFonts w:eastAsia="나눔명조" w:hint="eastAsia"/>
          <w:sz w:val="20"/>
          <w:szCs w:val="22"/>
        </w:rPr>
        <w:t>의사소통이</w:t>
      </w:r>
      <w:r w:rsidR="008534AE" w:rsidRPr="00B61948">
        <w:rPr>
          <w:rFonts w:eastAsia="나눔명조" w:hint="eastAsia"/>
          <w:sz w:val="20"/>
          <w:szCs w:val="22"/>
        </w:rPr>
        <w:t xml:space="preserve"> </w:t>
      </w:r>
      <w:r w:rsidR="008534AE" w:rsidRPr="00B61948">
        <w:rPr>
          <w:rFonts w:eastAsia="나눔명조"/>
          <w:sz w:val="20"/>
          <w:szCs w:val="22"/>
        </w:rPr>
        <w:t>0</w:t>
      </w:r>
      <w:r w:rsidR="008534AE" w:rsidRPr="00B61948">
        <w:rPr>
          <w:rFonts w:eastAsia="나눔명조" w:hint="eastAsia"/>
          <w:sz w:val="20"/>
          <w:szCs w:val="22"/>
        </w:rPr>
        <w:t>일지라도</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통계적으로</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긍정적인</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진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보여준다</w:t>
      </w:r>
      <w:r w:rsidR="008534AE" w:rsidRPr="00B61948">
        <w:rPr>
          <w:rFonts w:eastAsia="나눔명조"/>
          <w:sz w:val="20"/>
          <w:szCs w:val="22"/>
        </w:rPr>
        <w:t xml:space="preserve">. </w:t>
      </w:r>
      <w:r w:rsidR="008534AE" w:rsidRPr="00B61948">
        <w:rPr>
          <w:rFonts w:eastAsia="나눔명조" w:hint="eastAsia"/>
          <w:sz w:val="20"/>
          <w:szCs w:val="22"/>
        </w:rPr>
        <w:t>상호작용항이</w:t>
      </w:r>
      <w:r w:rsidR="008534AE" w:rsidRPr="00B61948">
        <w:rPr>
          <w:rFonts w:eastAsia="나눔명조" w:hint="eastAsia"/>
          <w:sz w:val="20"/>
          <w:szCs w:val="22"/>
        </w:rPr>
        <w:t xml:space="preserve"> </w:t>
      </w:r>
      <w:r w:rsidR="008534AE" w:rsidRPr="00B61948">
        <w:rPr>
          <w:rFonts w:eastAsia="나눔명조" w:hint="eastAsia"/>
          <w:sz w:val="20"/>
          <w:szCs w:val="22"/>
        </w:rPr>
        <w:t>포함된</w:t>
      </w:r>
      <w:r w:rsidR="008534AE" w:rsidRPr="00B61948">
        <w:rPr>
          <w:rFonts w:eastAsia="나눔명조" w:hint="eastAsia"/>
          <w:sz w:val="20"/>
          <w:szCs w:val="22"/>
        </w:rPr>
        <w:t xml:space="preserve"> </w:t>
      </w:r>
      <w:r w:rsidR="008534AE" w:rsidRPr="00B61948">
        <w:rPr>
          <w:rFonts w:eastAsia="나눔명조" w:hint="eastAsia"/>
          <w:sz w:val="20"/>
          <w:szCs w:val="22"/>
        </w:rPr>
        <w:t>모델에서</w:t>
      </w:r>
      <w:r w:rsidR="008534AE" w:rsidRPr="00B61948">
        <w:rPr>
          <w:rFonts w:eastAsia="나눔명조" w:hint="eastAsia"/>
          <w:sz w:val="20"/>
          <w:szCs w:val="22"/>
        </w:rPr>
        <w:t xml:space="preserve"> </w:t>
      </w:r>
      <w:r w:rsidR="008534AE" w:rsidRPr="00B61948">
        <w:rPr>
          <w:rFonts w:eastAsia="나눔명조" w:hint="eastAsia"/>
          <w:sz w:val="20"/>
          <w:szCs w:val="22"/>
        </w:rPr>
        <w:t>구성항의</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proofErr w:type="spellStart"/>
      <w:r w:rsidR="008534AE" w:rsidRPr="00B61948">
        <w:rPr>
          <w:rFonts w:eastAsia="나눔명조" w:hint="eastAsia"/>
          <w:sz w:val="20"/>
          <w:szCs w:val="22"/>
        </w:rPr>
        <w:t>계수값을</w:t>
      </w:r>
      <w:proofErr w:type="spellEnd"/>
      <w:r w:rsidR="008534AE" w:rsidRPr="00B61948">
        <w:rPr>
          <w:rFonts w:eastAsia="나눔명조" w:hint="eastAsia"/>
          <w:sz w:val="20"/>
          <w:szCs w:val="22"/>
        </w:rPr>
        <w:t xml:space="preserve"> </w:t>
      </w:r>
      <w:r w:rsidR="008534AE" w:rsidRPr="00B61948">
        <w:rPr>
          <w:rFonts w:eastAsia="나눔명조" w:hint="eastAsia"/>
          <w:sz w:val="20"/>
          <w:szCs w:val="22"/>
        </w:rPr>
        <w:t>통해</w:t>
      </w:r>
      <w:r w:rsidR="008534AE" w:rsidRPr="00B61948">
        <w:rPr>
          <w:rFonts w:eastAsia="나눔명조" w:hint="eastAsia"/>
          <w:sz w:val="20"/>
          <w:szCs w:val="22"/>
        </w:rPr>
        <w:t xml:space="preserve"> </w:t>
      </w:r>
      <w:r w:rsidR="008534AE" w:rsidRPr="00B61948">
        <w:rPr>
          <w:rFonts w:eastAsia="나눔명조" w:hint="eastAsia"/>
          <w:sz w:val="20"/>
          <w:szCs w:val="22"/>
        </w:rPr>
        <w:t>직접적으로</w:t>
      </w:r>
      <w:r w:rsidR="008534AE" w:rsidRPr="00B61948">
        <w:rPr>
          <w:rFonts w:eastAsia="나눔명조" w:hint="eastAsia"/>
          <w:sz w:val="20"/>
          <w:szCs w:val="22"/>
        </w:rPr>
        <w:t xml:space="preserve"> </w:t>
      </w:r>
      <w:r w:rsidR="008534AE" w:rsidRPr="00B61948">
        <w:rPr>
          <w:rFonts w:eastAsia="나눔명조" w:hint="eastAsia"/>
          <w:sz w:val="20"/>
          <w:szCs w:val="22"/>
        </w:rPr>
        <w:t>해석할</w:t>
      </w:r>
      <w:r w:rsidR="008534AE" w:rsidRPr="00B61948">
        <w:rPr>
          <w:rFonts w:eastAsia="나눔명조" w:hint="eastAsia"/>
          <w:sz w:val="20"/>
          <w:szCs w:val="22"/>
        </w:rPr>
        <w:t xml:space="preserve"> </w:t>
      </w:r>
      <w:r w:rsidR="008534AE" w:rsidRPr="00B61948">
        <w:rPr>
          <w:rFonts w:eastAsia="나눔명조" w:hint="eastAsia"/>
          <w:sz w:val="20"/>
          <w:szCs w:val="22"/>
        </w:rPr>
        <w:t>수는</w:t>
      </w:r>
      <w:r w:rsidR="008534AE" w:rsidRPr="00B61948">
        <w:rPr>
          <w:rFonts w:eastAsia="나눔명조" w:hint="eastAsia"/>
          <w:sz w:val="20"/>
          <w:szCs w:val="22"/>
        </w:rPr>
        <w:t xml:space="preserve"> </w:t>
      </w:r>
      <w:r w:rsidR="008534AE" w:rsidRPr="00B61948">
        <w:rPr>
          <w:rFonts w:eastAsia="나눔명조" w:hint="eastAsia"/>
          <w:sz w:val="20"/>
          <w:szCs w:val="22"/>
        </w:rPr>
        <w:t>없다</w:t>
      </w:r>
      <w:r w:rsidR="008534AE" w:rsidRPr="00B61948">
        <w:rPr>
          <w:rFonts w:eastAsia="나눔명조"/>
          <w:sz w:val="20"/>
          <w:szCs w:val="22"/>
        </w:rPr>
        <w:t xml:space="preserve">. </w:t>
      </w:r>
      <w:r w:rsidR="008534AE" w:rsidRPr="00B61948">
        <w:rPr>
          <w:rFonts w:eastAsia="나눔명조" w:hint="eastAsia"/>
          <w:sz w:val="20"/>
          <w:szCs w:val="22"/>
        </w:rPr>
        <w:t>구성항의</w:t>
      </w:r>
      <w:r w:rsidR="008534AE" w:rsidRPr="00B61948">
        <w:rPr>
          <w:rFonts w:eastAsia="나눔명조" w:hint="eastAsia"/>
          <w:sz w:val="20"/>
          <w:szCs w:val="22"/>
        </w:rPr>
        <w:t xml:space="preserve"> </w:t>
      </w:r>
      <w:proofErr w:type="spellStart"/>
      <w:r w:rsidR="008534AE" w:rsidRPr="00B61948">
        <w:rPr>
          <w:rFonts w:eastAsia="나눔명조" w:hint="eastAsia"/>
          <w:sz w:val="20"/>
          <w:szCs w:val="22"/>
        </w:rPr>
        <w:t>계수값은</w:t>
      </w:r>
      <w:proofErr w:type="spellEnd"/>
      <w:r w:rsidR="008534AE" w:rsidRPr="00B61948">
        <w:rPr>
          <w:rFonts w:eastAsia="나눔명조" w:hint="eastAsia"/>
          <w:sz w:val="20"/>
          <w:szCs w:val="22"/>
        </w:rPr>
        <w:t xml:space="preserve"> </w:t>
      </w:r>
      <w:r w:rsidR="008534AE" w:rsidRPr="00B61948">
        <w:rPr>
          <w:rFonts w:eastAsia="나눔명조" w:hint="eastAsia"/>
          <w:sz w:val="20"/>
          <w:szCs w:val="22"/>
        </w:rPr>
        <w:t>상호작용에</w:t>
      </w:r>
      <w:r w:rsidR="008534AE" w:rsidRPr="00B61948">
        <w:rPr>
          <w:rFonts w:eastAsia="나눔명조" w:hint="eastAsia"/>
          <w:sz w:val="20"/>
          <w:szCs w:val="22"/>
        </w:rPr>
        <w:t xml:space="preserve"> </w:t>
      </w:r>
      <w:r w:rsidR="008534AE" w:rsidRPr="00B61948">
        <w:rPr>
          <w:rFonts w:eastAsia="나눔명조" w:hint="eastAsia"/>
          <w:sz w:val="20"/>
          <w:szCs w:val="22"/>
        </w:rPr>
        <w:t>포함된</w:t>
      </w:r>
      <w:r w:rsidR="008534AE" w:rsidRPr="00B61948">
        <w:rPr>
          <w:rFonts w:eastAsia="나눔명조" w:hint="eastAsia"/>
          <w:sz w:val="20"/>
          <w:szCs w:val="22"/>
        </w:rPr>
        <w:t xml:space="preserve"> </w:t>
      </w:r>
      <w:r w:rsidR="008534AE" w:rsidRPr="00B61948">
        <w:rPr>
          <w:rFonts w:eastAsia="나눔명조" w:hint="eastAsia"/>
          <w:sz w:val="20"/>
          <w:szCs w:val="22"/>
        </w:rPr>
        <w:t>다른</w:t>
      </w:r>
      <w:r w:rsidR="008534AE" w:rsidRPr="00B61948">
        <w:rPr>
          <w:rFonts w:eastAsia="나눔명조" w:hint="eastAsia"/>
          <w:sz w:val="20"/>
          <w:szCs w:val="22"/>
        </w:rPr>
        <w:t xml:space="preserve"> </w:t>
      </w:r>
      <w:r w:rsidR="008534AE" w:rsidRPr="00B61948">
        <w:rPr>
          <w:rFonts w:eastAsia="나눔명조" w:hint="eastAsia"/>
          <w:sz w:val="20"/>
          <w:szCs w:val="22"/>
        </w:rPr>
        <w:t>변수의</w:t>
      </w:r>
      <w:r w:rsidR="008534AE" w:rsidRPr="00B61948">
        <w:rPr>
          <w:rFonts w:eastAsia="나눔명조" w:hint="eastAsia"/>
          <w:sz w:val="20"/>
          <w:szCs w:val="22"/>
        </w:rPr>
        <w:t xml:space="preserve"> </w:t>
      </w:r>
      <w:r w:rsidR="008534AE" w:rsidRPr="00B61948">
        <w:rPr>
          <w:rFonts w:eastAsia="나눔명조" w:hint="eastAsia"/>
          <w:sz w:val="20"/>
          <w:szCs w:val="22"/>
        </w:rPr>
        <w:t>값이</w:t>
      </w:r>
      <w:r w:rsidR="008534AE" w:rsidRPr="00B61948">
        <w:rPr>
          <w:rFonts w:eastAsia="나눔명조" w:hint="eastAsia"/>
          <w:sz w:val="20"/>
          <w:szCs w:val="22"/>
        </w:rPr>
        <w:t xml:space="preserve"> </w:t>
      </w:r>
      <w:r w:rsidR="008534AE" w:rsidRPr="00B61948">
        <w:rPr>
          <w:rFonts w:eastAsia="나눔명조"/>
          <w:sz w:val="20"/>
          <w:szCs w:val="22"/>
        </w:rPr>
        <w:t>0</w:t>
      </w:r>
      <w:r w:rsidR="008534AE" w:rsidRPr="00B61948">
        <w:rPr>
          <w:rFonts w:eastAsia="나눔명조" w:hint="eastAsia"/>
          <w:sz w:val="20"/>
          <w:szCs w:val="22"/>
        </w:rPr>
        <w:t>일</w:t>
      </w:r>
      <w:r w:rsidR="008534AE" w:rsidRPr="00B61948">
        <w:rPr>
          <w:rFonts w:eastAsia="나눔명조" w:hint="eastAsia"/>
          <w:sz w:val="20"/>
          <w:szCs w:val="22"/>
        </w:rPr>
        <w:t xml:space="preserve"> </w:t>
      </w:r>
      <w:r w:rsidR="008534AE" w:rsidRPr="00B61948">
        <w:rPr>
          <w:rFonts w:eastAsia="나눔명조" w:hint="eastAsia"/>
          <w:sz w:val="20"/>
          <w:szCs w:val="22"/>
        </w:rPr>
        <w:t>경우에만</w:t>
      </w:r>
      <w:r w:rsidR="008534AE" w:rsidRPr="00B61948">
        <w:rPr>
          <w:rFonts w:eastAsia="나눔명조" w:hint="eastAsia"/>
          <w:sz w:val="20"/>
          <w:szCs w:val="22"/>
        </w:rPr>
        <w:t xml:space="preserve"> </w:t>
      </w:r>
      <w:r w:rsidR="008534AE" w:rsidRPr="00B61948">
        <w:rPr>
          <w:rFonts w:eastAsia="나눔명조" w:hint="eastAsia"/>
          <w:sz w:val="20"/>
          <w:szCs w:val="22"/>
        </w:rPr>
        <w:t>독립적으로</w:t>
      </w:r>
      <w:r w:rsidR="008534AE" w:rsidRPr="00B61948">
        <w:rPr>
          <w:rFonts w:eastAsia="나눔명조" w:hint="eastAsia"/>
          <w:sz w:val="20"/>
          <w:szCs w:val="22"/>
        </w:rPr>
        <w:t xml:space="preserve"> </w:t>
      </w:r>
      <w:r w:rsidR="008534AE" w:rsidRPr="00B61948">
        <w:rPr>
          <w:rFonts w:eastAsia="나눔명조" w:hint="eastAsia"/>
          <w:sz w:val="20"/>
          <w:szCs w:val="22"/>
        </w:rPr>
        <w:t>해석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기</w:t>
      </w:r>
      <w:r w:rsidR="008534AE" w:rsidRPr="00B61948">
        <w:rPr>
          <w:rFonts w:eastAsia="나눔명조" w:hint="eastAsia"/>
          <w:sz w:val="20"/>
          <w:szCs w:val="22"/>
        </w:rPr>
        <w:t xml:space="preserve"> </w:t>
      </w:r>
      <w:r w:rsidR="008534AE" w:rsidRPr="00B61948">
        <w:rPr>
          <w:rFonts w:eastAsia="나눔명조" w:hint="eastAsia"/>
          <w:sz w:val="20"/>
          <w:szCs w:val="22"/>
        </w:rPr>
        <w:t>때문이다</w:t>
      </w:r>
      <w:r w:rsidR="008534AE" w:rsidRPr="00B61948">
        <w:rPr>
          <w:rFonts w:eastAsia="나눔명조"/>
          <w:sz w:val="20"/>
          <w:szCs w:val="22"/>
        </w:rPr>
        <w:t xml:space="preserve">. </w:t>
      </w:r>
      <w:r w:rsidR="008534AE" w:rsidRPr="00B61948">
        <w:rPr>
          <w:rFonts w:eastAsia="나눔명조" w:hint="eastAsia"/>
          <w:sz w:val="20"/>
          <w:szCs w:val="22"/>
        </w:rPr>
        <w:t>하지만</w:t>
      </w:r>
      <w:r w:rsidR="008534AE" w:rsidRPr="00B61948">
        <w:rPr>
          <w:rFonts w:eastAsia="나눔명조" w:hint="eastAsia"/>
          <w:sz w:val="20"/>
          <w:szCs w:val="22"/>
        </w:rPr>
        <w:t xml:space="preserve"> </w:t>
      </w:r>
      <w:r w:rsidR="008534AE" w:rsidRPr="00B61948">
        <w:rPr>
          <w:rFonts w:eastAsia="나눔명조" w:hint="eastAsia"/>
          <w:sz w:val="20"/>
          <w:szCs w:val="22"/>
        </w:rPr>
        <w:t>협력</w:t>
      </w:r>
      <w:r w:rsidR="008534AE" w:rsidRPr="00B61948">
        <w:rPr>
          <w:rFonts w:eastAsia="나눔명조" w:hint="eastAsia"/>
          <w:sz w:val="20"/>
          <w:szCs w:val="22"/>
        </w:rPr>
        <w:t xml:space="preserve"> </w:t>
      </w:r>
      <w:r w:rsidR="008534AE" w:rsidRPr="00B61948">
        <w:rPr>
          <w:rFonts w:eastAsia="나눔명조" w:hint="eastAsia"/>
          <w:sz w:val="20"/>
          <w:szCs w:val="22"/>
        </w:rPr>
        <w:t>및</w:t>
      </w:r>
      <w:r w:rsidR="008534AE" w:rsidRPr="00B61948">
        <w:rPr>
          <w:rFonts w:eastAsia="나눔명조" w:hint="eastAsia"/>
          <w:sz w:val="20"/>
          <w:szCs w:val="22"/>
        </w:rPr>
        <w:t xml:space="preserve"> </w:t>
      </w:r>
      <w:r w:rsidR="008534AE" w:rsidRPr="00B61948">
        <w:rPr>
          <w:rFonts w:eastAsia="나눔명조" w:hint="eastAsia"/>
          <w:sz w:val="20"/>
          <w:szCs w:val="22"/>
        </w:rPr>
        <w:t>의사소통이</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w:t>
      </w:r>
      <w:r w:rsidR="008534AE" w:rsidRPr="00B61948">
        <w:rPr>
          <w:rFonts w:eastAsia="나눔명조" w:hint="eastAsia"/>
          <w:sz w:val="20"/>
          <w:szCs w:val="22"/>
        </w:rPr>
        <w:t xml:space="preserve"> </w:t>
      </w:r>
      <w:r w:rsidR="008534AE" w:rsidRPr="00B61948">
        <w:rPr>
          <w:rFonts w:eastAsia="나눔명조" w:hint="eastAsia"/>
          <w:sz w:val="20"/>
          <w:szCs w:val="22"/>
        </w:rPr>
        <w:t>가상의</w:t>
      </w:r>
      <w:r w:rsidR="008534AE" w:rsidRPr="00B61948">
        <w:rPr>
          <w:rFonts w:eastAsia="나눔명조" w:hint="eastAsia"/>
          <w:sz w:val="20"/>
          <w:szCs w:val="22"/>
        </w:rPr>
        <w:t xml:space="preserve"> </w:t>
      </w:r>
      <w:r w:rsidR="008534AE" w:rsidRPr="00B61948">
        <w:rPr>
          <w:rFonts w:eastAsia="나눔명조" w:hint="eastAsia"/>
          <w:sz w:val="20"/>
          <w:szCs w:val="22"/>
        </w:rPr>
        <w:t>경우를</w:t>
      </w:r>
      <w:r w:rsidR="008534AE" w:rsidRPr="00B61948">
        <w:rPr>
          <w:rFonts w:eastAsia="나눔명조" w:hint="eastAsia"/>
          <w:sz w:val="20"/>
          <w:szCs w:val="22"/>
        </w:rPr>
        <w:t xml:space="preserve"> </w:t>
      </w:r>
      <w:r w:rsidR="008534AE" w:rsidRPr="00B61948">
        <w:rPr>
          <w:rFonts w:eastAsia="나눔명조" w:hint="eastAsia"/>
          <w:sz w:val="20"/>
          <w:szCs w:val="22"/>
        </w:rPr>
        <w:t>고려하더라도</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과</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각각</w:t>
      </w:r>
      <w:r w:rsidR="008534AE" w:rsidRPr="00B61948">
        <w:rPr>
          <w:rFonts w:eastAsia="나눔명조" w:hint="eastAsia"/>
          <w:sz w:val="20"/>
          <w:szCs w:val="22"/>
        </w:rPr>
        <w:t xml:space="preserve"> </w:t>
      </w:r>
      <w:r w:rsidR="008534AE" w:rsidRPr="00B61948">
        <w:rPr>
          <w:rFonts w:eastAsia="나눔명조" w:hint="eastAsia"/>
          <w:sz w:val="20"/>
          <w:szCs w:val="22"/>
        </w:rPr>
        <w:t>독립적으로</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긍정적</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고</w:t>
      </w:r>
      <w:r w:rsidR="008534AE" w:rsidRPr="00B61948">
        <w:rPr>
          <w:rFonts w:eastAsia="나눔명조" w:hint="eastAsia"/>
          <w:sz w:val="20"/>
          <w:szCs w:val="22"/>
        </w:rPr>
        <w:t xml:space="preserve"> </w:t>
      </w:r>
      <w:r w:rsidR="008534AE" w:rsidRPr="00B61948">
        <w:rPr>
          <w:rFonts w:eastAsia="나눔명조" w:hint="eastAsia"/>
          <w:sz w:val="20"/>
          <w:szCs w:val="22"/>
        </w:rPr>
        <w:t>있었으며</w:t>
      </w:r>
      <w:r w:rsidR="008534AE" w:rsidRPr="00B61948">
        <w:rPr>
          <w:rFonts w:eastAsia="나눔명조" w:hint="eastAsia"/>
          <w:sz w:val="20"/>
          <w:szCs w:val="22"/>
        </w:rPr>
        <w:t>,</w:t>
      </w:r>
      <w:r w:rsidR="008534AE" w:rsidRPr="00B61948">
        <w:rPr>
          <w:rFonts w:eastAsia="나눔명조"/>
          <w:sz w:val="20"/>
          <w:szCs w:val="22"/>
        </w:rPr>
        <w:t xml:space="preserve"> &lt;</w:t>
      </w:r>
      <w:r w:rsidR="008534AE" w:rsidRPr="00B61948">
        <w:rPr>
          <w:rFonts w:eastAsia="나눔명조" w:hint="eastAsia"/>
          <w:sz w:val="20"/>
          <w:szCs w:val="22"/>
        </w:rPr>
        <w:t>모델</w:t>
      </w:r>
      <w:r w:rsidR="008534AE" w:rsidRPr="00B61948">
        <w:rPr>
          <w:rFonts w:eastAsia="나눔명조" w:hint="eastAsia"/>
          <w:sz w:val="20"/>
          <w:szCs w:val="22"/>
        </w:rPr>
        <w:t xml:space="preserve"> </w:t>
      </w:r>
      <w:r w:rsidR="008534AE" w:rsidRPr="00B61948">
        <w:rPr>
          <w:rFonts w:eastAsia="나눔명조"/>
          <w:sz w:val="20"/>
          <w:szCs w:val="22"/>
        </w:rPr>
        <w:t>3&gt;</w:t>
      </w:r>
      <w:r w:rsidR="008534AE" w:rsidRPr="00B61948">
        <w:rPr>
          <w:rFonts w:eastAsia="나눔명조" w:hint="eastAsia"/>
          <w:sz w:val="20"/>
          <w:szCs w:val="22"/>
        </w:rPr>
        <w:t>에서</w:t>
      </w:r>
      <w:r w:rsidR="008534AE" w:rsidRPr="00B61948">
        <w:rPr>
          <w:rFonts w:eastAsia="나눔명조" w:hint="eastAsia"/>
          <w:sz w:val="20"/>
          <w:szCs w:val="22"/>
        </w:rPr>
        <w:t xml:space="preserve"> </w:t>
      </w:r>
      <w:r w:rsidR="008534AE" w:rsidRPr="00B61948">
        <w:rPr>
          <w:rFonts w:eastAsia="나눔명조" w:hint="eastAsia"/>
          <w:sz w:val="20"/>
          <w:szCs w:val="22"/>
        </w:rPr>
        <w:t>살펴볼</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듯이</w:t>
      </w:r>
      <w:r w:rsidR="008534AE" w:rsidRPr="00B61948">
        <w:rPr>
          <w:rFonts w:eastAsia="나눔명조" w:hint="eastAsia"/>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하나의</w:t>
      </w:r>
      <w:r w:rsidR="008534AE" w:rsidRPr="00B61948">
        <w:rPr>
          <w:rFonts w:eastAsia="나눔명조" w:hint="eastAsia"/>
          <w:sz w:val="20"/>
          <w:szCs w:val="22"/>
        </w:rPr>
        <w:t xml:space="preserve"> </w:t>
      </w:r>
      <w:r w:rsidR="008534AE" w:rsidRPr="00B61948">
        <w:rPr>
          <w:rFonts w:eastAsia="나눔명조" w:hint="eastAsia"/>
          <w:sz w:val="20"/>
          <w:szCs w:val="22"/>
        </w:rPr>
        <w:t>관료조직</w:t>
      </w:r>
      <w:r w:rsidR="008534AE" w:rsidRPr="00B61948">
        <w:rPr>
          <w:rFonts w:eastAsia="나눔명조" w:hint="eastAsia"/>
          <w:sz w:val="20"/>
          <w:szCs w:val="22"/>
        </w:rPr>
        <w:t xml:space="preserve"> </w:t>
      </w:r>
      <w:r w:rsidR="008534AE" w:rsidRPr="00B61948">
        <w:rPr>
          <w:rFonts w:eastAsia="나눔명조" w:hint="eastAsia"/>
          <w:sz w:val="20"/>
          <w:szCs w:val="22"/>
        </w:rPr>
        <w:t>내에서도</w:t>
      </w:r>
      <w:r w:rsidR="008534AE" w:rsidRPr="00B61948">
        <w:rPr>
          <w:rFonts w:eastAsia="나눔명조" w:hint="eastAsia"/>
          <w:sz w:val="20"/>
          <w:szCs w:val="22"/>
        </w:rPr>
        <w:t xml:space="preserve"> </w:t>
      </w:r>
      <w:r w:rsidR="008534AE" w:rsidRPr="00B61948">
        <w:rPr>
          <w:rFonts w:eastAsia="나눔명조" w:hint="eastAsia"/>
          <w:sz w:val="20"/>
          <w:szCs w:val="22"/>
        </w:rPr>
        <w:t>서로의</w:t>
      </w:r>
      <w:r w:rsidR="008534AE" w:rsidRPr="00B61948">
        <w:rPr>
          <w:rFonts w:eastAsia="나눔명조" w:hint="eastAsia"/>
          <w:sz w:val="20"/>
          <w:szCs w:val="22"/>
        </w:rPr>
        <w:t xml:space="preserve"> </w:t>
      </w:r>
      <w:r w:rsidR="008534AE" w:rsidRPr="00B61948">
        <w:rPr>
          <w:rFonts w:eastAsia="나눔명조" w:hint="eastAsia"/>
          <w:sz w:val="20"/>
          <w:szCs w:val="22"/>
        </w:rPr>
        <w:t>조건을</w:t>
      </w:r>
      <w:r w:rsidR="008534AE" w:rsidRPr="00B61948">
        <w:rPr>
          <w:rFonts w:eastAsia="나눔명조" w:hint="eastAsia"/>
          <w:sz w:val="20"/>
          <w:szCs w:val="22"/>
        </w:rPr>
        <w:t xml:space="preserve"> </w:t>
      </w:r>
      <w:r w:rsidR="008534AE" w:rsidRPr="00B61948">
        <w:rPr>
          <w:rFonts w:eastAsia="나눔명조" w:hint="eastAsia"/>
          <w:sz w:val="20"/>
          <w:szCs w:val="22"/>
        </w:rPr>
        <w:t>일정하게</w:t>
      </w:r>
      <w:r w:rsidR="008534AE" w:rsidRPr="00B61948">
        <w:rPr>
          <w:rFonts w:eastAsia="나눔명조" w:hint="eastAsia"/>
          <w:sz w:val="20"/>
          <w:szCs w:val="22"/>
        </w:rPr>
        <w:t xml:space="preserve"> </w:t>
      </w:r>
      <w:r w:rsidR="008534AE" w:rsidRPr="00B61948">
        <w:rPr>
          <w:rFonts w:eastAsia="나눔명조" w:hint="eastAsia"/>
          <w:sz w:val="20"/>
          <w:szCs w:val="22"/>
        </w:rPr>
        <w:t>통제하였을</w:t>
      </w:r>
      <w:r w:rsidR="008534AE" w:rsidRPr="00B61948">
        <w:rPr>
          <w:rFonts w:eastAsia="나눔명조" w:hint="eastAsia"/>
          <w:sz w:val="20"/>
          <w:szCs w:val="22"/>
        </w:rPr>
        <w:t xml:space="preserve"> </w:t>
      </w:r>
      <w:r w:rsidR="008534AE" w:rsidRPr="00B61948">
        <w:rPr>
          <w:rFonts w:eastAsia="나눔명조" w:hint="eastAsia"/>
          <w:sz w:val="20"/>
          <w:szCs w:val="22"/>
        </w:rPr>
        <w:t>때에도</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통계적으로</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관계를</w:t>
      </w:r>
      <w:r w:rsidR="008534AE" w:rsidRPr="00B61948">
        <w:rPr>
          <w:rFonts w:eastAsia="나눔명조" w:hint="eastAsia"/>
          <w:sz w:val="20"/>
          <w:szCs w:val="22"/>
        </w:rPr>
        <w:t xml:space="preserve"> </w:t>
      </w:r>
      <w:r w:rsidR="008534AE" w:rsidRPr="00B61948">
        <w:rPr>
          <w:rFonts w:eastAsia="나눔명조" w:hint="eastAsia"/>
          <w:sz w:val="20"/>
          <w:szCs w:val="22"/>
        </w:rPr>
        <w:t>가지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확인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를</w:t>
      </w:r>
      <w:r w:rsidR="008534AE" w:rsidRPr="00B61948">
        <w:rPr>
          <w:rFonts w:eastAsia="나눔명조" w:hint="eastAsia"/>
          <w:sz w:val="20"/>
          <w:szCs w:val="22"/>
        </w:rPr>
        <w:t xml:space="preserve"> </w:t>
      </w:r>
      <w:r w:rsidR="008534AE" w:rsidRPr="00B61948">
        <w:rPr>
          <w:rFonts w:eastAsia="나눔명조" w:hint="eastAsia"/>
          <w:sz w:val="20"/>
          <w:szCs w:val="22"/>
        </w:rPr>
        <w:t>견인하는</w:t>
      </w:r>
      <w:r w:rsidR="008534AE" w:rsidRPr="00B61948">
        <w:rPr>
          <w:rFonts w:eastAsia="나눔명조" w:hint="eastAsia"/>
          <w:sz w:val="20"/>
          <w:szCs w:val="22"/>
        </w:rPr>
        <w:t xml:space="preserve"> </w:t>
      </w:r>
      <w:r w:rsidR="008534AE" w:rsidRPr="00B61948">
        <w:rPr>
          <w:rFonts w:eastAsia="나눔명조" w:hint="eastAsia"/>
          <w:sz w:val="20"/>
          <w:szCs w:val="22"/>
        </w:rPr>
        <w:t>주요한</w:t>
      </w:r>
      <w:r w:rsidR="008534AE" w:rsidRPr="00B61948">
        <w:rPr>
          <w:rFonts w:eastAsia="나눔명조" w:hint="eastAsia"/>
          <w:sz w:val="20"/>
          <w:szCs w:val="22"/>
        </w:rPr>
        <w:t xml:space="preserve"> </w:t>
      </w:r>
      <w:r w:rsidR="008534AE" w:rsidRPr="00B61948">
        <w:rPr>
          <w:rFonts w:eastAsia="나눔명조" w:hint="eastAsia"/>
          <w:sz w:val="20"/>
          <w:szCs w:val="22"/>
        </w:rPr>
        <w:t>결정요인일</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선행연구들의</w:t>
      </w:r>
      <w:r w:rsidR="008534AE" w:rsidRPr="00B61948">
        <w:rPr>
          <w:rFonts w:eastAsia="나눔명조" w:hint="eastAsia"/>
          <w:sz w:val="20"/>
          <w:szCs w:val="22"/>
        </w:rPr>
        <w:t xml:space="preserve"> </w:t>
      </w:r>
      <w:r w:rsidR="008534AE" w:rsidRPr="00B61948">
        <w:rPr>
          <w:rFonts w:eastAsia="나눔명조" w:hint="eastAsia"/>
          <w:sz w:val="20"/>
          <w:szCs w:val="22"/>
        </w:rPr>
        <w:t>이론적</w:t>
      </w:r>
      <w:r w:rsidR="008534AE" w:rsidRPr="00B61948">
        <w:rPr>
          <w:rFonts w:eastAsia="나눔명조" w:hint="eastAsia"/>
          <w:sz w:val="20"/>
          <w:szCs w:val="22"/>
        </w:rPr>
        <w:t xml:space="preserve"> </w:t>
      </w:r>
      <w:r w:rsidR="008534AE" w:rsidRPr="00B61948">
        <w:rPr>
          <w:rFonts w:eastAsia="나눔명조" w:hint="eastAsia"/>
          <w:sz w:val="20"/>
          <w:szCs w:val="22"/>
        </w:rPr>
        <w:t>기대와</w:t>
      </w:r>
      <w:r w:rsidR="008534AE" w:rsidRPr="00B61948">
        <w:rPr>
          <w:rFonts w:eastAsia="나눔명조" w:hint="eastAsia"/>
          <w:sz w:val="20"/>
          <w:szCs w:val="22"/>
        </w:rPr>
        <w:t xml:space="preserve"> </w:t>
      </w:r>
      <w:r w:rsidR="008534AE" w:rsidRPr="00B61948">
        <w:rPr>
          <w:rFonts w:eastAsia="나눔명조" w:hint="eastAsia"/>
          <w:sz w:val="20"/>
          <w:szCs w:val="22"/>
        </w:rPr>
        <w:t>부합하는</w:t>
      </w:r>
      <w:r w:rsidR="008534AE" w:rsidRPr="00B61948">
        <w:rPr>
          <w:rFonts w:eastAsia="나눔명조" w:hint="eastAsia"/>
          <w:sz w:val="20"/>
          <w:szCs w:val="22"/>
        </w:rPr>
        <w:t xml:space="preserve"> </w:t>
      </w:r>
      <w:r w:rsidR="008534AE" w:rsidRPr="00B61948">
        <w:rPr>
          <w:rFonts w:eastAsia="나눔명조" w:hint="eastAsia"/>
          <w:sz w:val="20"/>
          <w:szCs w:val="22"/>
        </w:rPr>
        <w:t>결과를</w:t>
      </w:r>
      <w:r w:rsidR="008534AE" w:rsidRPr="00B61948">
        <w:rPr>
          <w:rFonts w:eastAsia="나눔명조" w:hint="eastAsia"/>
          <w:sz w:val="20"/>
          <w:szCs w:val="22"/>
        </w:rPr>
        <w:t xml:space="preserve"> </w:t>
      </w:r>
      <w:r w:rsidR="008534AE" w:rsidRPr="00B61948">
        <w:rPr>
          <w:rFonts w:eastAsia="나눔명조" w:hint="eastAsia"/>
          <w:sz w:val="20"/>
          <w:szCs w:val="22"/>
        </w:rPr>
        <w:t>확인하였다</w:t>
      </w:r>
      <w:r w:rsidR="008534AE" w:rsidRPr="00B61948">
        <w:rPr>
          <w:rFonts w:eastAsia="나눔명조" w:hint="eastAsia"/>
          <w:sz w:val="20"/>
          <w:szCs w:val="22"/>
        </w:rPr>
        <w:t>.</w:t>
      </w:r>
    </w:p>
    <w:p w14:paraId="0C726171" w14:textId="77777777" w:rsidR="008534AE" w:rsidRPr="00B61948" w:rsidRDefault="008534AE" w:rsidP="008534AE">
      <w:pPr>
        <w:wordWrap/>
        <w:spacing w:before="120" w:after="120" w:line="276" w:lineRule="auto"/>
        <w:rPr>
          <w:rFonts w:eastAsia="나눔명조"/>
          <w:sz w:val="20"/>
          <w:szCs w:val="22"/>
        </w:rPr>
      </w:pPr>
    </w:p>
    <w:p w14:paraId="1B10E633" w14:textId="77777777" w:rsidR="008534AE" w:rsidRPr="003820D2" w:rsidRDefault="008534AE" w:rsidP="008534AE">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그림 </w:t>
      </w:r>
      <w:r w:rsidRPr="003820D2">
        <w:rPr>
          <w:rFonts w:ascii="나눔명조" w:eastAsia="나눔명조" w:hAnsi="나눔명조"/>
          <w:i w:val="0"/>
          <w:iCs w:val="0"/>
          <w:color w:val="auto"/>
        </w:rPr>
        <w:t xml:space="preserve">3. </w:t>
      </w:r>
      <w:r w:rsidRPr="003820D2">
        <w:rPr>
          <w:rFonts w:ascii="나눔명조" w:eastAsia="나눔명조" w:hAnsi="나눔명조" w:hint="eastAsia"/>
          <w:i w:val="0"/>
          <w:iCs w:val="0"/>
          <w:color w:val="auto"/>
        </w:rPr>
        <w:t>협업/의사소통 수준에 따른 거래적 리더십의 공공봉사동기의 긍정적 응답에 대한 예측확률</w:t>
      </w:r>
    </w:p>
    <w:p w14:paraId="725BE434" w14:textId="77777777" w:rsidR="008534AE" w:rsidRPr="003820D2" w:rsidRDefault="008534AE" w:rsidP="008534AE">
      <w:pPr>
        <w:pStyle w:val="ae"/>
        <w:spacing w:before="60" w:after="60"/>
        <w:rPr>
          <w:rFonts w:ascii="Times New Roman" w:eastAsia="나눔명조"/>
          <w:color w:val="auto"/>
          <w:szCs w:val="22"/>
        </w:rPr>
      </w:pPr>
      <w:r w:rsidRPr="003820D2">
        <w:rPr>
          <w:rFonts w:eastAsia="나눔명조"/>
          <w:noProof/>
          <w:color w:val="auto"/>
          <w:szCs w:val="22"/>
        </w:rPr>
        <w:drawing>
          <wp:inline distT="0" distB="0" distL="0" distR="0" wp14:anchorId="4A4E8923" wp14:editId="41EFF36F">
            <wp:extent cx="5731510" cy="2865755"/>
            <wp:effectExtent l="0" t="0" r="254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DBB7FFF" w14:textId="0E46E62E" w:rsidR="008534AE" w:rsidRPr="00B61948" w:rsidRDefault="008534AE" w:rsidP="008534AE">
      <w:pPr>
        <w:wordWrap/>
        <w:spacing w:before="120" w:after="120" w:line="276" w:lineRule="auto"/>
        <w:rPr>
          <w:rFonts w:eastAsia="나눔명조"/>
          <w:sz w:val="20"/>
          <w:szCs w:val="22"/>
        </w:rPr>
      </w:pPr>
    </w:p>
    <w:p w14:paraId="5FEE029C" w14:textId="5E4B0226" w:rsidR="008534AE" w:rsidRPr="00B61948" w:rsidRDefault="00F26937" w:rsidP="00F26937">
      <w:pPr>
        <w:wordWrap/>
        <w:spacing w:before="120" w:after="120" w:line="276" w:lineRule="auto"/>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008534AE" w:rsidRPr="00B61948">
        <w:rPr>
          <w:rFonts w:eastAsia="나눔명조"/>
          <w:sz w:val="20"/>
          <w:szCs w:val="22"/>
        </w:rPr>
        <w:t>3</w:t>
      </w:r>
      <w:r w:rsidRPr="00B61948">
        <w:rPr>
          <w:rFonts w:eastAsia="나눔명조"/>
          <w:sz w:val="20"/>
          <w:szCs w:val="22"/>
        </w:rPr>
        <w:t>&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p w14:paraId="499158D4" w14:textId="77777777" w:rsidR="008534AE" w:rsidRPr="00B61948" w:rsidRDefault="008534AE" w:rsidP="008534AE">
      <w:pPr>
        <w:wordWrap/>
        <w:spacing w:before="120" w:after="120" w:line="276" w:lineRule="auto"/>
        <w:rPr>
          <w:rFonts w:eastAsia="나눔명조"/>
          <w:sz w:val="20"/>
          <w:szCs w:val="22"/>
        </w:rPr>
      </w:pPr>
    </w:p>
    <w:p w14:paraId="6809A6BD" w14:textId="317DB4EA" w:rsidR="008534AE" w:rsidRPr="003820D2" w:rsidRDefault="008534AE" w:rsidP="008534AE">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그림 </w:t>
      </w:r>
      <w:r w:rsidRPr="003820D2">
        <w:rPr>
          <w:rFonts w:ascii="나눔명조" w:eastAsia="나눔명조" w:hAnsi="나눔명조"/>
          <w:i w:val="0"/>
          <w:iCs w:val="0"/>
          <w:color w:val="auto"/>
        </w:rPr>
        <w:t xml:space="preserve">4 </w:t>
      </w:r>
      <w:r w:rsidRPr="003820D2">
        <w:rPr>
          <w:rFonts w:ascii="나눔명조" w:eastAsia="나눔명조" w:hAnsi="나눔명조" w:hint="eastAsia"/>
          <w:i w:val="0"/>
          <w:iCs w:val="0"/>
          <w:color w:val="auto"/>
        </w:rPr>
        <w:t>협업/의사소통 수준에 따른 변혁적 리더십의 공공봉사동기의 긍정적 응답에 대한</w:t>
      </w:r>
      <w:r w:rsidR="00C311B9" w:rsidRPr="003820D2">
        <w:rPr>
          <w:rFonts w:ascii="나눔명조" w:eastAsia="나눔명조" w:hAnsi="나눔명조"/>
          <w:i w:val="0"/>
          <w:iCs w:val="0"/>
          <w:color w:val="auto"/>
        </w:rPr>
        <w:t xml:space="preserve"> </w:t>
      </w:r>
      <w:r w:rsidRPr="003820D2">
        <w:rPr>
          <w:rFonts w:ascii="나눔명조" w:eastAsia="나눔명조" w:hAnsi="나눔명조" w:hint="eastAsia"/>
          <w:i w:val="0"/>
          <w:iCs w:val="0"/>
          <w:color w:val="auto"/>
        </w:rPr>
        <w:t>예측확률</w:t>
      </w:r>
    </w:p>
    <w:p w14:paraId="554E85D0" w14:textId="77777777" w:rsidR="008534AE" w:rsidRPr="003820D2" w:rsidRDefault="008534AE" w:rsidP="008534AE">
      <w:pPr>
        <w:pStyle w:val="ae"/>
        <w:spacing w:before="60" w:after="60"/>
        <w:rPr>
          <w:rFonts w:ascii="Times New Roman" w:eastAsia="나눔명조"/>
          <w:color w:val="auto"/>
          <w:szCs w:val="22"/>
        </w:rPr>
      </w:pPr>
      <w:r w:rsidRPr="003820D2">
        <w:rPr>
          <w:rFonts w:ascii="Times New Roman" w:eastAsia="나눔명조"/>
          <w:noProof/>
          <w:color w:val="auto"/>
          <w:szCs w:val="22"/>
        </w:rPr>
        <w:drawing>
          <wp:inline distT="0" distB="0" distL="0" distR="0" wp14:anchorId="40705EA5" wp14:editId="31EBB0DD">
            <wp:extent cx="5731510" cy="2865755"/>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78F060" w14:textId="77777777" w:rsidR="008534AE" w:rsidRPr="00B61948" w:rsidRDefault="008534AE" w:rsidP="00F26937">
      <w:pPr>
        <w:wordWrap/>
        <w:spacing w:before="120" w:after="120" w:line="276" w:lineRule="auto"/>
        <w:rPr>
          <w:rFonts w:eastAsia="나눔명조"/>
          <w:sz w:val="20"/>
          <w:szCs w:val="22"/>
        </w:rPr>
      </w:pPr>
    </w:p>
    <w:p w14:paraId="299140BF" w14:textId="7B6A1921" w:rsidR="008534AE" w:rsidRPr="00B61948" w:rsidRDefault="008534AE">
      <w:pPr>
        <w:wordWrap/>
        <w:spacing w:before="120" w:after="120" w:line="276" w:lineRule="auto"/>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다만</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현저하게</w:t>
      </w:r>
      <w:r w:rsidRPr="00B61948">
        <w:rPr>
          <w:rFonts w:eastAsia="나눔명조" w:hint="eastAsia"/>
          <w:sz w:val="20"/>
          <w:szCs w:val="22"/>
        </w:rPr>
        <w:t xml:space="preserve"> </w:t>
      </w:r>
      <w:r w:rsidRPr="00B61948">
        <w:rPr>
          <w:rFonts w:eastAsia="나눔명조" w:hint="eastAsia"/>
          <w:sz w:val="20"/>
          <w:szCs w:val="22"/>
        </w:rPr>
        <w:t>낮은</w:t>
      </w:r>
      <w:r w:rsidRPr="00B61948">
        <w:rPr>
          <w:rFonts w:eastAsia="나눔명조" w:hint="eastAsia"/>
          <w:sz w:val="20"/>
          <w:szCs w:val="22"/>
        </w:rPr>
        <w:t xml:space="preserve"> </w:t>
      </w:r>
      <w:r w:rsidRPr="00B61948">
        <w:rPr>
          <w:rFonts w:eastAsia="나눔명조" w:hint="eastAsia"/>
          <w:sz w:val="20"/>
          <w:szCs w:val="22"/>
        </w:rPr>
        <w:t>관료조직에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하여</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최소</w:t>
      </w:r>
      <w:r w:rsidRPr="00B61948">
        <w:rPr>
          <w:rFonts w:eastAsia="나눔명조" w:hint="eastAsia"/>
          <w:sz w:val="20"/>
          <w:szCs w:val="22"/>
        </w:rPr>
        <w:t xml:space="preserve"> </w:t>
      </w:r>
      <w:r w:rsidRPr="00B61948">
        <w:rPr>
          <w:rFonts w:eastAsia="나눔명조" w:hint="eastAsia"/>
          <w:sz w:val="20"/>
          <w:szCs w:val="22"/>
        </w:rPr>
        <w:t>수준과</w:t>
      </w:r>
      <w:r w:rsidRPr="00B61948">
        <w:rPr>
          <w:rFonts w:eastAsia="나눔명조" w:hint="eastAsia"/>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상대적으로</w:t>
      </w:r>
      <w:r w:rsidRPr="00B61948">
        <w:rPr>
          <w:rFonts w:eastAsia="나눔명조" w:hint="eastAsia"/>
          <w:sz w:val="20"/>
          <w:szCs w:val="22"/>
        </w:rPr>
        <w:t xml:space="preserve"> </w:t>
      </w:r>
      <w:r w:rsidRPr="00B61948">
        <w:rPr>
          <w:rFonts w:eastAsia="나눔명조" w:hint="eastAsia"/>
          <w:sz w:val="20"/>
          <w:szCs w:val="22"/>
        </w:rPr>
        <w:t>차별적이지</w:t>
      </w:r>
      <w:r w:rsidRPr="00B61948">
        <w:rPr>
          <w:rFonts w:eastAsia="나눔명조" w:hint="eastAsia"/>
          <w:sz w:val="20"/>
          <w:szCs w:val="22"/>
        </w:rPr>
        <w:t xml:space="preserve"> </w:t>
      </w:r>
      <w:r w:rsidRPr="00B61948">
        <w:rPr>
          <w:rFonts w:eastAsia="나눔명조" w:hint="eastAsia"/>
          <w:sz w:val="20"/>
          <w:szCs w:val="22"/>
        </w:rPr>
        <w:t>않은</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다</w:t>
      </w:r>
      <w:r w:rsidRPr="00B61948">
        <w:rPr>
          <w:rFonts w:eastAsia="나눔명조" w:hint="eastAsia"/>
          <w:sz w:val="20"/>
          <w:szCs w:val="22"/>
        </w:rPr>
        <w:t>.</w:t>
      </w:r>
    </w:p>
    <w:p w14:paraId="0223CCF4" w14:textId="77777777" w:rsidR="00265BC3" w:rsidRPr="00B61948" w:rsidRDefault="00265BC3" w:rsidP="003820D2">
      <w:pPr>
        <w:wordWrap/>
        <w:spacing w:before="120" w:after="120" w:line="276" w:lineRule="auto"/>
        <w:rPr>
          <w:rFonts w:eastAsia="나눔명조"/>
          <w:szCs w:val="22"/>
        </w:rPr>
      </w:pPr>
    </w:p>
    <w:p w14:paraId="2BB178A7" w14:textId="399D4633" w:rsidR="00265BC3" w:rsidRPr="00B61948" w:rsidRDefault="00265BC3" w:rsidP="003820D2">
      <w:pPr>
        <w:wordWrap/>
        <w:spacing w:before="120" w:after="120" w:line="276" w:lineRule="auto"/>
        <w:rPr>
          <w:rFonts w:eastAsia="나눔명조"/>
          <w:szCs w:val="22"/>
        </w:rPr>
      </w:pPr>
      <w:r w:rsidRPr="003820D2">
        <w:rPr>
          <w:rFonts w:eastAsia="나눔명조"/>
          <w:sz w:val="20"/>
          <w:szCs w:val="22"/>
        </w:rPr>
        <w:br w:type="page"/>
      </w:r>
    </w:p>
    <w:p w14:paraId="65128024" w14:textId="23A30FF1" w:rsidR="00FF2686" w:rsidRPr="003820D2" w:rsidRDefault="004F55A8" w:rsidP="006A2C1F">
      <w:pPr>
        <w:pStyle w:val="1"/>
        <w:rPr>
          <w:color w:val="auto"/>
        </w:rPr>
      </w:pPr>
      <w:r w:rsidRPr="003820D2">
        <w:rPr>
          <w:rFonts w:hint="eastAsia"/>
          <w:color w:val="auto"/>
        </w:rPr>
        <w:lastRenderedPageBreak/>
        <w:t>V</w:t>
      </w:r>
      <w:r w:rsidRPr="003820D2">
        <w:rPr>
          <w:color w:val="auto"/>
        </w:rPr>
        <w:t xml:space="preserve">. </w:t>
      </w:r>
      <w:r w:rsidR="00FF2686" w:rsidRPr="003820D2">
        <w:rPr>
          <w:rFonts w:hint="eastAsia"/>
          <w:color w:val="auto"/>
        </w:rPr>
        <w:t>결론</w:t>
      </w:r>
      <w:r w:rsidR="00FF2686" w:rsidRPr="003820D2">
        <w:rPr>
          <w:rFonts w:hint="eastAsia"/>
          <w:color w:val="auto"/>
        </w:rPr>
        <w:t xml:space="preserve"> </w:t>
      </w:r>
      <w:r w:rsidR="00FF2686" w:rsidRPr="003820D2">
        <w:rPr>
          <w:rFonts w:hint="eastAsia"/>
          <w:color w:val="auto"/>
        </w:rPr>
        <w:t>및</w:t>
      </w:r>
      <w:r w:rsidR="00FF2686" w:rsidRPr="003820D2">
        <w:rPr>
          <w:rFonts w:hint="eastAsia"/>
          <w:color w:val="auto"/>
        </w:rPr>
        <w:t xml:space="preserve"> </w:t>
      </w:r>
      <w:r w:rsidR="00C311B9" w:rsidRPr="003820D2">
        <w:rPr>
          <w:rFonts w:hint="eastAsia"/>
          <w:color w:val="auto"/>
        </w:rPr>
        <w:t>정책적</w:t>
      </w:r>
      <w:r w:rsidR="00C311B9" w:rsidRPr="003820D2">
        <w:rPr>
          <w:rFonts w:hint="eastAsia"/>
          <w:color w:val="auto"/>
        </w:rPr>
        <w:t xml:space="preserve"> </w:t>
      </w:r>
      <w:r w:rsidR="00FF2686" w:rsidRPr="003820D2">
        <w:rPr>
          <w:rFonts w:hint="eastAsia"/>
          <w:color w:val="auto"/>
        </w:rPr>
        <w:t>함의</w:t>
      </w:r>
    </w:p>
    <w:p w14:paraId="5ACC7B32" w14:textId="72835DCC" w:rsidR="003A5A60" w:rsidRPr="003820D2" w:rsidRDefault="003A5A60" w:rsidP="00265BC3">
      <w:pPr>
        <w:pStyle w:val="ae"/>
        <w:spacing w:before="60" w:after="60"/>
        <w:rPr>
          <w:rFonts w:ascii="Times New Roman" w:eastAsia="나눔명조"/>
          <w:color w:val="auto"/>
          <w:szCs w:val="22"/>
        </w:rPr>
      </w:pPr>
    </w:p>
    <w:p w14:paraId="34B25EC2" w14:textId="039D27F5" w:rsidR="00C311B9" w:rsidRPr="003820D2" w:rsidRDefault="00C311B9" w:rsidP="00265BC3">
      <w:pPr>
        <w:pStyle w:val="ae"/>
        <w:spacing w:before="60" w:after="60"/>
        <w:rPr>
          <w:rFonts w:ascii="Times New Roman" w:eastAsia="나눔명조"/>
          <w:color w:val="auto"/>
          <w:szCs w:val="22"/>
        </w:rPr>
      </w:pPr>
      <w:r w:rsidRPr="003820D2">
        <w:rPr>
          <w:rFonts w:ascii="Times New Roman" w:eastAsia="나눔명조" w:hint="eastAsia"/>
          <w:color w:val="auto"/>
          <w:szCs w:val="22"/>
        </w:rPr>
        <w:t>본</w:t>
      </w:r>
      <w:r w:rsidRPr="003820D2">
        <w:rPr>
          <w:rFonts w:ascii="Times New Roman" w:eastAsia="나눔명조"/>
          <w:color w:val="auto"/>
          <w:szCs w:val="22"/>
        </w:rPr>
        <w:t xml:space="preserve"> </w:t>
      </w:r>
      <w:r w:rsidRPr="003820D2">
        <w:rPr>
          <w:rFonts w:ascii="Times New Roman" w:eastAsia="나눔명조" w:hint="eastAsia"/>
          <w:color w:val="auto"/>
          <w:szCs w:val="22"/>
        </w:rPr>
        <w:t>연구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공공부문에서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조직</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리더십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의사소통</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노력이</w:t>
      </w:r>
      <w:r w:rsidRPr="003820D2">
        <w:rPr>
          <w:rFonts w:ascii="Times New Roman" w:eastAsia="나눔명조" w:hint="eastAsia"/>
          <w:color w:val="auto"/>
          <w:szCs w:val="22"/>
        </w:rPr>
        <w:t xml:space="preserve"> </w:t>
      </w:r>
      <w:r w:rsidR="008E45FA" w:rsidRPr="003820D2">
        <w:rPr>
          <w:rFonts w:ascii="Times New Roman" w:eastAsia="나눔명조" w:hint="eastAsia"/>
          <w:color w:val="auto"/>
          <w:szCs w:val="22"/>
        </w:rPr>
        <w:t>조직</w:t>
      </w:r>
      <w:r w:rsidRPr="003820D2">
        <w:rPr>
          <w:rFonts w:ascii="Times New Roman" w:eastAsia="나눔명조" w:hint="eastAsia"/>
          <w:color w:val="auto"/>
          <w:szCs w:val="22"/>
        </w:rPr>
        <w:t>구성원들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공공봉사동기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미치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영향을</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탐색하고</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있다</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공공봉사동기는</w:t>
      </w:r>
      <w:r w:rsidR="008E45FA" w:rsidRPr="003820D2">
        <w:rPr>
          <w:rFonts w:ascii="Times New Roman" w:eastAsia="나눔명조" w:hint="eastAsia"/>
          <w:color w:val="auto"/>
          <w:szCs w:val="22"/>
        </w:rPr>
        <w:t xml:space="preserve"> </w:t>
      </w:r>
      <w:r w:rsidR="008E45FA" w:rsidRPr="003820D2">
        <w:rPr>
          <w:rFonts w:eastAsia="나눔명조" w:hint="eastAsia"/>
          <w:color w:val="auto"/>
        </w:rPr>
        <w:t>사회문제</w:t>
      </w:r>
      <w:r w:rsidR="001F5CEA" w:rsidRPr="003820D2">
        <w:rPr>
          <w:rFonts w:eastAsia="나눔명조" w:hint="eastAsia"/>
          <w:color w:val="auto"/>
        </w:rPr>
        <w:t>에</w:t>
      </w:r>
      <w:r w:rsidR="008E45FA" w:rsidRPr="003820D2">
        <w:rPr>
          <w:rFonts w:eastAsia="나눔명조" w:hint="eastAsia"/>
          <w:color w:val="auto"/>
        </w:rPr>
        <w:t xml:space="preserve"> </w:t>
      </w:r>
      <w:r w:rsidR="008E45FA" w:rsidRPr="003820D2">
        <w:rPr>
          <w:rFonts w:eastAsia="나눔명조" w:hint="eastAsia"/>
          <w:color w:val="auto"/>
        </w:rPr>
        <w:t>관심을</w:t>
      </w:r>
      <w:r w:rsidR="008E45FA" w:rsidRPr="003820D2">
        <w:rPr>
          <w:rFonts w:eastAsia="나눔명조" w:hint="eastAsia"/>
          <w:color w:val="auto"/>
        </w:rPr>
        <w:t xml:space="preserve"> </w:t>
      </w:r>
      <w:r w:rsidR="008E45FA" w:rsidRPr="003820D2">
        <w:rPr>
          <w:rFonts w:eastAsia="나눔명조" w:hint="eastAsia"/>
          <w:color w:val="auto"/>
        </w:rPr>
        <w:t>갖고</w:t>
      </w:r>
      <w:r w:rsidR="008E45FA" w:rsidRPr="003820D2">
        <w:rPr>
          <w:rFonts w:eastAsia="나눔명조" w:hint="eastAsia"/>
          <w:color w:val="auto"/>
        </w:rPr>
        <w:t xml:space="preserve"> </w:t>
      </w:r>
      <w:r w:rsidR="008E45FA" w:rsidRPr="003820D2">
        <w:rPr>
          <w:rFonts w:eastAsia="나눔명조" w:hint="eastAsia"/>
          <w:color w:val="auto"/>
        </w:rPr>
        <w:t>문제</w:t>
      </w:r>
      <w:r w:rsidR="008E45FA" w:rsidRPr="003820D2">
        <w:rPr>
          <w:rFonts w:eastAsia="나눔명조" w:hint="eastAsia"/>
          <w:color w:val="auto"/>
        </w:rPr>
        <w:t xml:space="preserve"> </w:t>
      </w:r>
      <w:r w:rsidR="008E45FA" w:rsidRPr="003820D2">
        <w:rPr>
          <w:rFonts w:eastAsia="나눔명조" w:hint="eastAsia"/>
          <w:color w:val="auto"/>
        </w:rPr>
        <w:t>해결을</w:t>
      </w:r>
      <w:r w:rsidR="008E45FA" w:rsidRPr="003820D2">
        <w:rPr>
          <w:rFonts w:eastAsia="나눔명조" w:hint="eastAsia"/>
          <w:color w:val="auto"/>
        </w:rPr>
        <w:t xml:space="preserve"> </w:t>
      </w:r>
      <w:r w:rsidR="008E45FA" w:rsidRPr="003820D2">
        <w:rPr>
          <w:rFonts w:eastAsia="나눔명조" w:hint="eastAsia"/>
          <w:color w:val="auto"/>
        </w:rPr>
        <w:t>위해</w:t>
      </w:r>
      <w:r w:rsidR="008E45FA" w:rsidRPr="003820D2">
        <w:rPr>
          <w:rFonts w:eastAsia="나눔명조" w:hint="eastAsia"/>
          <w:color w:val="auto"/>
        </w:rPr>
        <w:t xml:space="preserve"> </w:t>
      </w:r>
      <w:r w:rsidR="008E45FA" w:rsidRPr="003820D2">
        <w:rPr>
          <w:rFonts w:eastAsia="나눔명조" w:hint="eastAsia"/>
          <w:color w:val="auto"/>
        </w:rPr>
        <w:t>적극적으로</w:t>
      </w:r>
      <w:r w:rsidR="008E45FA" w:rsidRPr="003820D2">
        <w:rPr>
          <w:rFonts w:eastAsia="나눔명조" w:hint="eastAsia"/>
          <w:color w:val="auto"/>
        </w:rPr>
        <w:t xml:space="preserve"> </w:t>
      </w:r>
      <w:r w:rsidR="008E45FA" w:rsidRPr="003820D2">
        <w:rPr>
          <w:rFonts w:eastAsia="나눔명조" w:hint="eastAsia"/>
          <w:color w:val="auto"/>
        </w:rPr>
        <w:t>개입하며</w:t>
      </w:r>
      <w:r w:rsidR="008E45FA" w:rsidRPr="003820D2">
        <w:rPr>
          <w:rFonts w:eastAsia="나눔명조" w:hint="eastAsia"/>
          <w:color w:val="auto"/>
        </w:rPr>
        <w:t xml:space="preserve"> </w:t>
      </w:r>
      <w:proofErr w:type="spellStart"/>
      <w:r w:rsidR="008E45FA" w:rsidRPr="003820D2">
        <w:rPr>
          <w:rFonts w:eastAsia="나눔명조" w:hint="eastAsia"/>
          <w:color w:val="auto"/>
        </w:rPr>
        <w:t>친사회적</w:t>
      </w:r>
      <w:proofErr w:type="spellEnd"/>
      <w:r w:rsidR="008E45FA" w:rsidRPr="003820D2">
        <w:rPr>
          <w:rFonts w:eastAsia="나눔명조" w:hint="eastAsia"/>
          <w:color w:val="auto"/>
        </w:rPr>
        <w:t xml:space="preserve"> </w:t>
      </w:r>
      <w:r w:rsidR="008E45FA" w:rsidRPr="003820D2">
        <w:rPr>
          <w:rFonts w:eastAsia="나눔명조" w:hint="eastAsia"/>
          <w:color w:val="auto"/>
        </w:rPr>
        <w:t>정책과정에</w:t>
      </w:r>
      <w:r w:rsidR="008E45FA" w:rsidRPr="003820D2">
        <w:rPr>
          <w:rFonts w:eastAsia="나눔명조" w:hint="eastAsia"/>
          <w:color w:val="auto"/>
        </w:rPr>
        <w:t xml:space="preserve"> </w:t>
      </w:r>
      <w:r w:rsidR="00BD1AC1" w:rsidRPr="003820D2">
        <w:rPr>
          <w:rFonts w:eastAsia="나눔명조" w:hint="eastAsia"/>
          <w:color w:val="auto"/>
        </w:rPr>
        <w:t>참여하려</w:t>
      </w:r>
      <w:r w:rsidR="00BD1AC1" w:rsidRPr="003820D2">
        <w:rPr>
          <w:rFonts w:eastAsia="나눔명조" w:hint="eastAsia"/>
          <w:color w:val="auto"/>
        </w:rPr>
        <w:t xml:space="preserve"> </w:t>
      </w:r>
      <w:r w:rsidR="00BD1AC1" w:rsidRPr="003820D2">
        <w:rPr>
          <w:rFonts w:eastAsia="나눔명조" w:hint="eastAsia"/>
          <w:color w:val="auto"/>
        </w:rPr>
        <w:t>하는</w:t>
      </w:r>
      <w:r w:rsidR="00BD1AC1" w:rsidRPr="003820D2">
        <w:rPr>
          <w:rFonts w:eastAsia="나눔명조" w:hint="eastAsia"/>
          <w:color w:val="auto"/>
        </w:rPr>
        <w:t xml:space="preserve"> </w:t>
      </w:r>
      <w:r w:rsidR="00BD1AC1" w:rsidRPr="003820D2">
        <w:rPr>
          <w:rFonts w:eastAsia="나눔명조" w:hint="eastAsia"/>
          <w:color w:val="auto"/>
        </w:rPr>
        <w:t>개인의</w:t>
      </w:r>
      <w:r w:rsidR="00BD1AC1" w:rsidRPr="003820D2">
        <w:rPr>
          <w:rFonts w:eastAsia="나눔명조" w:hint="eastAsia"/>
          <w:color w:val="auto"/>
        </w:rPr>
        <w:t xml:space="preserve"> </w:t>
      </w:r>
      <w:r w:rsidR="00BD1AC1" w:rsidRPr="003820D2">
        <w:rPr>
          <w:rFonts w:eastAsia="나눔명조" w:hint="eastAsia"/>
          <w:color w:val="auto"/>
        </w:rPr>
        <w:t>성향</w:t>
      </w:r>
      <w:r w:rsidR="001F5CEA" w:rsidRPr="003820D2">
        <w:rPr>
          <w:rFonts w:ascii="Times New Roman" w:eastAsia="나눔명조" w:hint="eastAsia"/>
          <w:color w:val="auto"/>
          <w:szCs w:val="22"/>
        </w:rPr>
        <w:t>이며</w:t>
      </w:r>
      <w:r w:rsidR="001F5CEA" w:rsidRPr="003820D2">
        <w:rPr>
          <w:rFonts w:ascii="Times New Roman" w:eastAsia="나눔명조" w:hint="eastAsia"/>
          <w:color w:val="auto"/>
          <w:szCs w:val="22"/>
        </w:rPr>
        <w:t>,</w:t>
      </w:r>
      <w:r w:rsidRPr="003820D2">
        <w:rPr>
          <w:rFonts w:ascii="Times New Roman" w:eastAsia="나눔명조" w:hint="eastAsia"/>
          <w:color w:val="auto"/>
          <w:szCs w:val="22"/>
        </w:rPr>
        <w:t xml:space="preserve"> </w:t>
      </w:r>
      <w:r w:rsidR="00BD1AC1" w:rsidRPr="003820D2">
        <w:rPr>
          <w:rFonts w:ascii="Times New Roman" w:eastAsia="나눔명조" w:hint="eastAsia"/>
          <w:color w:val="auto"/>
          <w:szCs w:val="22"/>
        </w:rPr>
        <w:t>조직구성원들이</w:t>
      </w:r>
      <w:r w:rsidR="00BD1AC1" w:rsidRPr="003820D2">
        <w:rPr>
          <w:rFonts w:ascii="Times New Roman" w:eastAsia="나눔명조" w:hint="eastAsia"/>
          <w:color w:val="auto"/>
          <w:szCs w:val="22"/>
        </w:rPr>
        <w:t xml:space="preserve"> </w:t>
      </w:r>
      <w:r w:rsidR="00BD1AC1" w:rsidRPr="003820D2">
        <w:rPr>
          <w:rFonts w:ascii="Times New Roman" w:eastAsia="나눔명조" w:hint="eastAsia"/>
          <w:color w:val="auto"/>
          <w:szCs w:val="22"/>
        </w:rPr>
        <w:t>높은</w:t>
      </w:r>
      <w:r w:rsidR="00BD1AC1" w:rsidRPr="003820D2">
        <w:rPr>
          <w:rFonts w:ascii="Times New Roman" w:eastAsia="나눔명조" w:hint="eastAsia"/>
          <w:color w:val="auto"/>
          <w:szCs w:val="22"/>
        </w:rPr>
        <w:t xml:space="preserve"> </w:t>
      </w:r>
      <w:r w:rsidR="00BD1AC1" w:rsidRPr="003820D2">
        <w:rPr>
          <w:rFonts w:ascii="Times New Roman" w:eastAsia="나눔명조" w:hint="eastAsia"/>
          <w:color w:val="auto"/>
          <w:szCs w:val="22"/>
        </w:rPr>
        <w:t>공공봉사동기를</w:t>
      </w:r>
      <w:r w:rsidR="00BD1AC1" w:rsidRPr="003820D2">
        <w:rPr>
          <w:rFonts w:ascii="Times New Roman" w:eastAsia="나눔명조" w:hint="eastAsia"/>
          <w:color w:val="auto"/>
          <w:szCs w:val="22"/>
        </w:rPr>
        <w:t xml:space="preserve"> </w:t>
      </w:r>
      <w:r w:rsidR="00BD1AC1" w:rsidRPr="003820D2">
        <w:rPr>
          <w:rFonts w:ascii="Times New Roman" w:eastAsia="나눔명조" w:hint="eastAsia"/>
          <w:color w:val="auto"/>
          <w:szCs w:val="22"/>
        </w:rPr>
        <w:t>보유하면</w:t>
      </w:r>
      <w:r w:rsidR="00BD1AC1" w:rsidRPr="003820D2">
        <w:rPr>
          <w:rFonts w:ascii="Times New Roman" w:eastAsia="나눔명조" w:hint="eastAsia"/>
          <w:color w:val="auto"/>
          <w:szCs w:val="22"/>
        </w:rPr>
        <w:t xml:space="preserve"> </w:t>
      </w:r>
      <w:r w:rsidR="00BD1AC1" w:rsidRPr="003820D2">
        <w:rPr>
          <w:rFonts w:ascii="Times New Roman" w:eastAsia="나눔명조" w:hint="eastAsia"/>
          <w:color w:val="auto"/>
          <w:szCs w:val="22"/>
        </w:rPr>
        <w:t>업무효율과</w:t>
      </w:r>
      <w:r w:rsidR="00BD1AC1" w:rsidRPr="003820D2">
        <w:rPr>
          <w:rFonts w:ascii="Times New Roman" w:eastAsia="나눔명조" w:hint="eastAsia"/>
          <w:color w:val="auto"/>
          <w:szCs w:val="22"/>
        </w:rPr>
        <w:t xml:space="preserve"> </w:t>
      </w:r>
      <w:r w:rsidR="00BD1AC1" w:rsidRPr="003820D2">
        <w:rPr>
          <w:rFonts w:ascii="Times New Roman" w:eastAsia="나눔명조" w:hint="eastAsia"/>
          <w:color w:val="auto"/>
          <w:szCs w:val="22"/>
        </w:rPr>
        <w:t>조직성과가</w:t>
      </w:r>
      <w:r w:rsidR="00BD1AC1" w:rsidRPr="003820D2">
        <w:rPr>
          <w:rFonts w:ascii="Times New Roman" w:eastAsia="나눔명조" w:hint="eastAsia"/>
          <w:color w:val="auto"/>
          <w:szCs w:val="22"/>
        </w:rPr>
        <w:t xml:space="preserve"> </w:t>
      </w:r>
      <w:r w:rsidR="00BD1AC1" w:rsidRPr="003820D2">
        <w:rPr>
          <w:rFonts w:ascii="Times New Roman" w:eastAsia="나눔명조" w:hint="eastAsia"/>
          <w:color w:val="auto"/>
          <w:szCs w:val="22"/>
        </w:rPr>
        <w:t>향상될</w:t>
      </w:r>
      <w:r w:rsidR="00BD1AC1" w:rsidRPr="003820D2">
        <w:rPr>
          <w:rFonts w:ascii="Times New Roman" w:eastAsia="나눔명조" w:hint="eastAsia"/>
          <w:color w:val="auto"/>
          <w:szCs w:val="22"/>
        </w:rPr>
        <w:t xml:space="preserve"> </w:t>
      </w:r>
      <w:r w:rsidRPr="003820D2">
        <w:rPr>
          <w:rFonts w:ascii="Times New Roman" w:eastAsia="나눔명조" w:hint="eastAsia"/>
          <w:color w:val="auto"/>
          <w:szCs w:val="22"/>
        </w:rPr>
        <w:t>것으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기대된다</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00A31227" w:rsidRPr="003820D2">
        <w:rPr>
          <w:rFonts w:ascii="Times New Roman" w:eastAsia="나눔명조" w:hint="eastAsia"/>
          <w:color w:val="auto"/>
          <w:szCs w:val="22"/>
        </w:rPr>
        <w:t>기존</w:t>
      </w:r>
      <w:r w:rsidR="00A31227" w:rsidRPr="003820D2">
        <w:rPr>
          <w:rFonts w:ascii="Times New Roman" w:eastAsia="나눔명조" w:hint="eastAsia"/>
          <w:color w:val="auto"/>
          <w:szCs w:val="22"/>
        </w:rPr>
        <w:t xml:space="preserve"> </w:t>
      </w:r>
      <w:r w:rsidR="00A31227" w:rsidRPr="003820D2">
        <w:rPr>
          <w:rFonts w:ascii="Times New Roman" w:eastAsia="나눔명조" w:hint="eastAsia"/>
          <w:color w:val="auto"/>
          <w:szCs w:val="22"/>
        </w:rPr>
        <w:t>연구들은</w:t>
      </w:r>
      <w:r w:rsidR="00A31227" w:rsidRPr="003820D2">
        <w:rPr>
          <w:rFonts w:ascii="Times New Roman" w:eastAsia="나눔명조" w:hint="eastAsia"/>
          <w:color w:val="auto"/>
          <w:szCs w:val="22"/>
        </w:rPr>
        <w:t xml:space="preserve"> </w:t>
      </w:r>
      <w:r w:rsidR="00D74CF9" w:rsidRPr="003820D2">
        <w:rPr>
          <w:rFonts w:ascii="Times New Roman" w:eastAsia="나눔명조" w:hint="eastAsia"/>
          <w:color w:val="auto"/>
          <w:szCs w:val="22"/>
        </w:rPr>
        <w:t>공공봉사동기</w:t>
      </w:r>
      <w:r w:rsidR="00D74CF9" w:rsidRPr="003820D2">
        <w:rPr>
          <w:rFonts w:ascii="Times New Roman" w:eastAsia="나눔명조" w:hint="eastAsia"/>
          <w:color w:val="auto"/>
          <w:szCs w:val="22"/>
        </w:rPr>
        <w:t xml:space="preserve"> </w:t>
      </w:r>
      <w:r w:rsidR="00D74CF9" w:rsidRPr="003820D2">
        <w:rPr>
          <w:rFonts w:ascii="Times New Roman" w:eastAsia="나눔명조" w:hint="eastAsia"/>
          <w:color w:val="auto"/>
          <w:szCs w:val="22"/>
        </w:rPr>
        <w:t>제고</w:t>
      </w:r>
      <w:r w:rsidR="00D74CF9" w:rsidRPr="003820D2">
        <w:rPr>
          <w:rFonts w:ascii="Times New Roman" w:eastAsia="나눔명조" w:hint="eastAsia"/>
          <w:color w:val="auto"/>
          <w:szCs w:val="22"/>
        </w:rPr>
        <w:t xml:space="preserve"> </w:t>
      </w:r>
      <w:r w:rsidR="00D74CF9" w:rsidRPr="003820D2">
        <w:rPr>
          <w:rFonts w:ascii="Times New Roman" w:eastAsia="나눔명조" w:hint="eastAsia"/>
          <w:color w:val="auto"/>
          <w:szCs w:val="22"/>
        </w:rPr>
        <w:t>여부</w:t>
      </w:r>
      <w:r w:rsidR="00A31227" w:rsidRPr="003820D2">
        <w:rPr>
          <w:rFonts w:ascii="Times New Roman" w:eastAsia="나눔명조" w:hint="eastAsia"/>
          <w:color w:val="auto"/>
          <w:szCs w:val="22"/>
        </w:rPr>
        <w:t>는</w:t>
      </w:r>
      <w:r w:rsidR="00A31227" w:rsidRPr="003820D2">
        <w:rPr>
          <w:rFonts w:ascii="Times New Roman" w:eastAsia="나눔명조" w:hint="eastAsia"/>
          <w:color w:val="auto"/>
          <w:szCs w:val="22"/>
        </w:rPr>
        <w:t xml:space="preserve"> </w:t>
      </w:r>
      <w:r w:rsidR="00A31227" w:rsidRPr="003820D2">
        <w:rPr>
          <w:rFonts w:ascii="Times New Roman" w:eastAsia="나눔명조" w:hint="eastAsia"/>
          <w:color w:val="auto"/>
          <w:szCs w:val="22"/>
        </w:rPr>
        <w:t>리더십</w:t>
      </w:r>
      <w:r w:rsidR="00A31227" w:rsidRPr="003820D2">
        <w:rPr>
          <w:rFonts w:ascii="Times New Roman" w:eastAsia="나눔명조" w:hint="eastAsia"/>
          <w:color w:val="auto"/>
          <w:szCs w:val="22"/>
        </w:rPr>
        <w:t xml:space="preserve"> </w:t>
      </w:r>
      <w:r w:rsidR="00A31227" w:rsidRPr="003820D2">
        <w:rPr>
          <w:rFonts w:ascii="Times New Roman" w:eastAsia="나눔명조" w:hint="eastAsia"/>
          <w:color w:val="auto"/>
          <w:szCs w:val="22"/>
        </w:rPr>
        <w:t>유형에</w:t>
      </w:r>
      <w:r w:rsidR="00A31227" w:rsidRPr="003820D2">
        <w:rPr>
          <w:rFonts w:ascii="Times New Roman" w:eastAsia="나눔명조" w:hint="eastAsia"/>
          <w:color w:val="auto"/>
          <w:szCs w:val="22"/>
        </w:rPr>
        <w:t xml:space="preserve"> </w:t>
      </w:r>
      <w:r w:rsidR="00A31227" w:rsidRPr="003820D2">
        <w:rPr>
          <w:rFonts w:ascii="Times New Roman" w:eastAsia="나눔명조" w:hint="eastAsia"/>
          <w:color w:val="auto"/>
          <w:szCs w:val="22"/>
        </w:rPr>
        <w:t>따라</w:t>
      </w:r>
      <w:r w:rsidR="00D74CF9" w:rsidRPr="003820D2">
        <w:rPr>
          <w:rFonts w:ascii="Times New Roman" w:eastAsia="나눔명조" w:hint="eastAsia"/>
          <w:color w:val="auto"/>
          <w:szCs w:val="22"/>
        </w:rPr>
        <w:t xml:space="preserve"> </w:t>
      </w:r>
      <w:proofErr w:type="spellStart"/>
      <w:r w:rsidR="001F5CEA" w:rsidRPr="003820D2">
        <w:rPr>
          <w:rFonts w:ascii="Times New Roman" w:eastAsia="나눔명조" w:hint="eastAsia"/>
          <w:color w:val="auto"/>
          <w:szCs w:val="22"/>
        </w:rPr>
        <w:t>상이해</w:t>
      </w:r>
      <w:r w:rsidR="00A31227" w:rsidRPr="003820D2">
        <w:rPr>
          <w:rFonts w:ascii="Times New Roman" w:eastAsia="나눔명조" w:hint="eastAsia"/>
          <w:color w:val="auto"/>
          <w:szCs w:val="22"/>
        </w:rPr>
        <w:t>지</w:t>
      </w:r>
      <w:r w:rsidR="00D74CF9" w:rsidRPr="003820D2">
        <w:rPr>
          <w:rFonts w:ascii="Times New Roman" w:eastAsia="나눔명조" w:hint="eastAsia"/>
          <w:color w:val="auto"/>
          <w:szCs w:val="22"/>
        </w:rPr>
        <w:t>며</w:t>
      </w:r>
      <w:proofErr w:type="spellEnd"/>
      <w:r w:rsidR="00D74CF9" w:rsidRPr="003820D2">
        <w:rPr>
          <w:rFonts w:ascii="Times New Roman" w:eastAsia="나눔명조" w:hint="eastAsia"/>
          <w:color w:val="auto"/>
          <w:szCs w:val="22"/>
        </w:rPr>
        <w:t>,</w:t>
      </w:r>
      <w:r w:rsidR="00D74CF9" w:rsidRPr="003820D2">
        <w:rPr>
          <w:rFonts w:ascii="Times New Roman" w:eastAsia="나눔명조"/>
          <w:color w:val="auto"/>
          <w:szCs w:val="22"/>
        </w:rPr>
        <w:t xml:space="preserve"> </w:t>
      </w:r>
      <w:r w:rsidR="00D74CF9" w:rsidRPr="003820D2">
        <w:rPr>
          <w:rFonts w:ascii="Times New Roman" w:eastAsia="나눔명조" w:hint="eastAsia"/>
          <w:color w:val="auto"/>
          <w:szCs w:val="22"/>
        </w:rPr>
        <w:t>주로</w:t>
      </w:r>
      <w:r w:rsidR="00D74CF9" w:rsidRPr="003820D2">
        <w:rPr>
          <w:rFonts w:ascii="Times New Roman" w:eastAsia="나눔명조" w:hint="eastAsia"/>
          <w:color w:val="auto"/>
          <w:szCs w:val="22"/>
        </w:rPr>
        <w:t xml:space="preserve"> </w:t>
      </w:r>
      <w:r w:rsidR="00D74CF9" w:rsidRPr="003820D2">
        <w:rPr>
          <w:rFonts w:ascii="Times New Roman" w:eastAsia="나눔명조" w:hint="eastAsia"/>
          <w:color w:val="auto"/>
          <w:szCs w:val="22"/>
        </w:rPr>
        <w:t>공공봉사동기와</w:t>
      </w:r>
      <w:r w:rsidR="00D74CF9" w:rsidRPr="003820D2">
        <w:rPr>
          <w:rFonts w:ascii="Times New Roman" w:eastAsia="나눔명조" w:hint="eastAsia"/>
          <w:color w:val="auto"/>
          <w:szCs w:val="22"/>
        </w:rPr>
        <w:t xml:space="preserve"> </w:t>
      </w:r>
      <w:r w:rsidR="00D74CF9" w:rsidRPr="003820D2">
        <w:rPr>
          <w:rFonts w:ascii="Times New Roman" w:eastAsia="나눔명조" w:hint="eastAsia"/>
          <w:color w:val="auto"/>
          <w:szCs w:val="22"/>
        </w:rPr>
        <w:t>유사한</w:t>
      </w:r>
      <w:r w:rsidR="00D74CF9" w:rsidRPr="003820D2">
        <w:rPr>
          <w:rFonts w:ascii="Times New Roman" w:eastAsia="나눔명조" w:hint="eastAsia"/>
          <w:color w:val="auto"/>
          <w:szCs w:val="22"/>
        </w:rPr>
        <w:t xml:space="preserve"> </w:t>
      </w:r>
      <w:r w:rsidR="00D74CF9" w:rsidRPr="003820D2">
        <w:rPr>
          <w:rFonts w:ascii="Times New Roman" w:eastAsia="나눔명조" w:hint="eastAsia"/>
          <w:color w:val="auto"/>
          <w:szCs w:val="22"/>
        </w:rPr>
        <w:t>구성요소를</w:t>
      </w:r>
      <w:r w:rsidR="00D74CF9" w:rsidRPr="003820D2">
        <w:rPr>
          <w:rFonts w:ascii="Times New Roman" w:eastAsia="나눔명조" w:hint="eastAsia"/>
          <w:color w:val="auto"/>
          <w:szCs w:val="22"/>
        </w:rPr>
        <w:t xml:space="preserve"> </w:t>
      </w:r>
      <w:r w:rsidR="00D74CF9" w:rsidRPr="003820D2">
        <w:rPr>
          <w:rFonts w:ascii="Times New Roman" w:eastAsia="나눔명조" w:hint="eastAsia"/>
          <w:color w:val="auto"/>
          <w:szCs w:val="22"/>
        </w:rPr>
        <w:t>공유하는</w:t>
      </w:r>
      <w:r w:rsidR="00D74CF9" w:rsidRPr="003820D2">
        <w:rPr>
          <w:rFonts w:ascii="Times New Roman" w:eastAsia="나눔명조" w:hint="eastAsia"/>
          <w:color w:val="auto"/>
          <w:szCs w:val="22"/>
        </w:rPr>
        <w:t xml:space="preserve"> </w:t>
      </w:r>
      <w:r w:rsidR="006A3407" w:rsidRPr="003820D2">
        <w:rPr>
          <w:rFonts w:ascii="Times New Roman" w:eastAsia="나눔명조" w:hint="eastAsia"/>
          <w:color w:val="auto"/>
          <w:szCs w:val="22"/>
        </w:rPr>
        <w:t>변혁적</w:t>
      </w:r>
      <w:r w:rsidR="006A3407" w:rsidRPr="003820D2">
        <w:rPr>
          <w:rFonts w:ascii="Times New Roman" w:eastAsia="나눔명조" w:hint="eastAsia"/>
          <w:color w:val="auto"/>
          <w:szCs w:val="22"/>
        </w:rPr>
        <w:t xml:space="preserve"> </w:t>
      </w:r>
      <w:r w:rsidR="006A3407" w:rsidRPr="003820D2">
        <w:rPr>
          <w:rFonts w:ascii="Times New Roman" w:eastAsia="나눔명조" w:hint="eastAsia"/>
          <w:color w:val="auto"/>
          <w:szCs w:val="22"/>
        </w:rPr>
        <w:t>리더십이</w:t>
      </w:r>
      <w:r w:rsidR="006A3407" w:rsidRPr="003820D2">
        <w:rPr>
          <w:rFonts w:ascii="Times New Roman" w:eastAsia="나눔명조" w:hint="eastAsia"/>
          <w:color w:val="auto"/>
          <w:szCs w:val="22"/>
        </w:rPr>
        <w:t xml:space="preserve"> </w:t>
      </w:r>
      <w:r w:rsidR="006A3407" w:rsidRPr="003820D2">
        <w:rPr>
          <w:rFonts w:ascii="Times New Roman" w:eastAsia="나눔명조" w:hint="eastAsia"/>
          <w:color w:val="auto"/>
          <w:szCs w:val="22"/>
        </w:rPr>
        <w:t>공공봉사동기를</w:t>
      </w:r>
      <w:r w:rsidR="006A3407" w:rsidRPr="003820D2">
        <w:rPr>
          <w:rFonts w:ascii="Times New Roman" w:eastAsia="나눔명조" w:hint="eastAsia"/>
          <w:color w:val="auto"/>
          <w:szCs w:val="22"/>
        </w:rPr>
        <w:t xml:space="preserve"> </w:t>
      </w:r>
      <w:r w:rsidR="006A3407" w:rsidRPr="003820D2">
        <w:rPr>
          <w:rFonts w:ascii="Times New Roman" w:eastAsia="나눔명조" w:hint="eastAsia"/>
          <w:color w:val="auto"/>
          <w:szCs w:val="22"/>
        </w:rPr>
        <w:t>제고할</w:t>
      </w:r>
      <w:r w:rsidR="006A3407" w:rsidRPr="003820D2">
        <w:rPr>
          <w:rFonts w:ascii="Times New Roman" w:eastAsia="나눔명조" w:hint="eastAsia"/>
          <w:color w:val="auto"/>
          <w:szCs w:val="22"/>
        </w:rPr>
        <w:t xml:space="preserve"> </w:t>
      </w:r>
      <w:r w:rsidR="006A3407" w:rsidRPr="003820D2">
        <w:rPr>
          <w:rFonts w:ascii="Times New Roman" w:eastAsia="나눔명조" w:hint="eastAsia"/>
          <w:color w:val="auto"/>
          <w:szCs w:val="22"/>
        </w:rPr>
        <w:t>수</w:t>
      </w:r>
      <w:r w:rsidR="006A3407" w:rsidRPr="003820D2">
        <w:rPr>
          <w:rFonts w:ascii="Times New Roman" w:eastAsia="나눔명조" w:hint="eastAsia"/>
          <w:color w:val="auto"/>
          <w:szCs w:val="22"/>
        </w:rPr>
        <w:t xml:space="preserve"> </w:t>
      </w:r>
      <w:r w:rsidR="006A3407" w:rsidRPr="003820D2">
        <w:rPr>
          <w:rFonts w:ascii="Times New Roman" w:eastAsia="나눔명조" w:hint="eastAsia"/>
          <w:color w:val="auto"/>
          <w:szCs w:val="22"/>
        </w:rPr>
        <w:t>있다고</w:t>
      </w:r>
      <w:r w:rsidR="006A3407" w:rsidRPr="003820D2">
        <w:rPr>
          <w:rFonts w:ascii="Times New Roman" w:eastAsia="나눔명조" w:hint="eastAsia"/>
          <w:color w:val="auto"/>
          <w:szCs w:val="22"/>
        </w:rPr>
        <w:t xml:space="preserve"> </w:t>
      </w:r>
      <w:r w:rsidR="001F5CEA" w:rsidRPr="003820D2">
        <w:rPr>
          <w:rFonts w:ascii="Times New Roman" w:eastAsia="나눔명조" w:hint="eastAsia"/>
          <w:color w:val="auto"/>
          <w:szCs w:val="22"/>
        </w:rPr>
        <w:t>본다</w:t>
      </w:r>
      <w:r w:rsidR="006A3407" w:rsidRPr="003820D2">
        <w:rPr>
          <w:rFonts w:ascii="Times New Roman" w:eastAsia="나눔명조" w:hint="eastAsia"/>
          <w:color w:val="auto"/>
          <w:szCs w:val="22"/>
        </w:rPr>
        <w:t>.</w:t>
      </w:r>
      <w:r w:rsidR="006A3407" w:rsidRPr="003820D2">
        <w:rPr>
          <w:rFonts w:ascii="Times New Roman" w:eastAsia="나눔명조"/>
          <w:color w:val="auto"/>
          <w:szCs w:val="22"/>
        </w:rPr>
        <w:t xml:space="preserve"> </w:t>
      </w:r>
      <w:r w:rsidR="00D21279" w:rsidRPr="003820D2">
        <w:rPr>
          <w:rFonts w:ascii="Times New Roman" w:eastAsia="나눔명조" w:hint="eastAsia"/>
          <w:color w:val="auto"/>
          <w:szCs w:val="22"/>
        </w:rPr>
        <w:t>한편</w:t>
      </w:r>
      <w:r w:rsidR="00D21279" w:rsidRPr="003820D2">
        <w:rPr>
          <w:rFonts w:ascii="Times New Roman" w:eastAsia="나눔명조"/>
          <w:color w:val="auto"/>
          <w:szCs w:val="22"/>
        </w:rPr>
        <w:t>,</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기존</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연구들이</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엄밀하게</w:t>
      </w:r>
      <w:r w:rsidRPr="003820D2">
        <w:rPr>
          <w:rFonts w:ascii="Times New Roman" w:eastAsia="나눔명조"/>
          <w:color w:val="auto"/>
          <w:szCs w:val="22"/>
        </w:rPr>
        <w:t xml:space="preserve"> </w:t>
      </w:r>
      <w:r w:rsidRPr="003820D2">
        <w:rPr>
          <w:rFonts w:ascii="Times New Roman" w:eastAsia="나눔명조" w:hint="eastAsia"/>
          <w:color w:val="auto"/>
          <w:szCs w:val="22"/>
        </w:rPr>
        <w:t>조직</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의사소통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주목</w:t>
      </w:r>
      <w:r w:rsidR="00D21279" w:rsidRPr="003820D2">
        <w:rPr>
          <w:rFonts w:ascii="Times New Roman" w:eastAsia="나눔명조" w:hint="eastAsia"/>
          <w:color w:val="auto"/>
          <w:szCs w:val="22"/>
        </w:rPr>
        <w:t>하고</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있지는</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않으나</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리더십과</w:t>
      </w:r>
      <w:r w:rsidR="00D21279" w:rsidRPr="003820D2">
        <w:rPr>
          <w:rFonts w:ascii="Times New Roman" w:eastAsia="나눔명조"/>
          <w:color w:val="auto"/>
          <w:szCs w:val="22"/>
        </w:rPr>
        <w:t xml:space="preserve"> </w:t>
      </w:r>
      <w:r w:rsidR="00D21279" w:rsidRPr="003820D2">
        <w:rPr>
          <w:rFonts w:ascii="Times New Roman" w:eastAsia="나눔명조" w:hint="eastAsia"/>
          <w:color w:val="auto"/>
          <w:szCs w:val="22"/>
        </w:rPr>
        <w:t>조직</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내</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의사소통이</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상보적</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관계이며</w:t>
      </w:r>
      <w:r w:rsidR="00D21279" w:rsidRPr="003820D2">
        <w:rPr>
          <w:rFonts w:ascii="Times New Roman" w:eastAsia="나눔명조"/>
          <w:color w:val="auto"/>
          <w:szCs w:val="22"/>
        </w:rPr>
        <w:t xml:space="preserve">, </w:t>
      </w:r>
      <w:r w:rsidR="00D21279" w:rsidRPr="003820D2">
        <w:rPr>
          <w:rFonts w:ascii="Times New Roman" w:eastAsia="나눔명조" w:hint="eastAsia"/>
          <w:color w:val="auto"/>
          <w:szCs w:val="22"/>
        </w:rPr>
        <w:t>공공봉사동기를</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제고하는</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데에</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관리자와</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비관리자</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간의</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가치</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일치가</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중요하다고</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설명한다</w:t>
      </w:r>
      <w:r w:rsidR="00D21279" w:rsidRPr="003820D2">
        <w:rPr>
          <w:rFonts w:ascii="Times New Roman" w:eastAsia="나눔명조" w:hint="eastAsia"/>
          <w:color w:val="auto"/>
          <w:szCs w:val="22"/>
        </w:rPr>
        <w:t>.</w:t>
      </w:r>
      <w:r w:rsidR="00D21279" w:rsidRPr="003820D2">
        <w:rPr>
          <w:rFonts w:ascii="Times New Roman" w:eastAsia="나눔명조"/>
          <w:color w:val="auto"/>
          <w:szCs w:val="22"/>
        </w:rPr>
        <w:t xml:space="preserve"> </w:t>
      </w:r>
      <w:r w:rsidR="00D21279" w:rsidRPr="003820D2">
        <w:rPr>
          <w:rFonts w:ascii="Times New Roman" w:eastAsia="나눔명조" w:hint="eastAsia"/>
          <w:color w:val="auto"/>
          <w:szCs w:val="22"/>
        </w:rPr>
        <w:t>따라서</w:t>
      </w:r>
      <w:r w:rsidR="00D21279"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본</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연구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기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연구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더하여</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서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다른</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리더십</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유형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조직</w:t>
      </w:r>
      <w:r w:rsidRPr="003820D2">
        <w:rPr>
          <w:rFonts w:ascii="Times New Roman" w:eastAsia="나눔명조" w:hint="eastAsia"/>
          <w:color w:val="auto"/>
          <w:szCs w:val="22"/>
        </w:rPr>
        <w:t xml:space="preserve"> </w:t>
      </w:r>
      <w:r w:rsidR="00A31227" w:rsidRPr="003820D2">
        <w:rPr>
          <w:rFonts w:ascii="Times New Roman" w:eastAsia="나눔명조" w:hint="eastAsia"/>
          <w:color w:val="auto"/>
          <w:szCs w:val="22"/>
        </w:rPr>
        <w:t>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의사소통</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수준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따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조건적으로</w:t>
      </w:r>
      <w:r w:rsidRPr="003820D2">
        <w:rPr>
          <w:rFonts w:ascii="Times New Roman" w:eastAsia="나눔명조" w:hint="eastAsia"/>
          <w:color w:val="auto"/>
          <w:szCs w:val="22"/>
        </w:rPr>
        <w:t xml:space="preserve"> </w:t>
      </w:r>
      <w:r w:rsidR="00D21279" w:rsidRPr="003820D2">
        <w:rPr>
          <w:rFonts w:ascii="Times New Roman" w:eastAsia="나눔명조" w:hint="eastAsia"/>
          <w:color w:val="auto"/>
          <w:szCs w:val="22"/>
        </w:rPr>
        <w:t>공공봉사동기</w:t>
      </w:r>
      <w:r w:rsidRPr="003820D2">
        <w:rPr>
          <w:rFonts w:ascii="Times New Roman" w:eastAsia="나눔명조" w:hint="eastAsia"/>
          <w:color w:val="auto"/>
          <w:szCs w:val="22"/>
        </w:rPr>
        <w:t>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영향을</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미칠</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있을</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것이라고</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주장한다</w:t>
      </w:r>
      <w:r w:rsidRPr="003820D2">
        <w:rPr>
          <w:rFonts w:ascii="Times New Roman" w:eastAsia="나눔명조" w:hint="eastAsia"/>
          <w:color w:val="auto"/>
          <w:szCs w:val="22"/>
        </w:rPr>
        <w:t>.</w:t>
      </w:r>
    </w:p>
    <w:p w14:paraId="66A132B4" w14:textId="402373DC" w:rsidR="00C311B9" w:rsidRPr="003820D2" w:rsidRDefault="00C311B9" w:rsidP="003820D2">
      <w:pPr>
        <w:pStyle w:val="ae"/>
        <w:spacing w:before="60" w:after="60"/>
        <w:rPr>
          <w:rFonts w:ascii="Times New Roman" w:eastAsia="나눔명조"/>
          <w:color w:val="auto"/>
          <w:szCs w:val="22"/>
        </w:rPr>
      </w:pPr>
      <w:r w:rsidRPr="003820D2">
        <w:rPr>
          <w:rFonts w:ascii="Times New Roman" w:eastAsia="나눔명조" w:hint="eastAsia"/>
          <w:color w:val="auto"/>
          <w:szCs w:val="22"/>
        </w:rPr>
        <w:t>본</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연구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가설을</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경험적으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검증하기</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위하여</w:t>
      </w:r>
      <w:r w:rsidR="00B61948" w:rsidRPr="003820D2">
        <w:rPr>
          <w:rFonts w:ascii="Times New Roman" w:eastAsia="나눔명조"/>
          <w:color w:val="auto"/>
          <w:szCs w:val="22"/>
        </w:rPr>
        <w:t xml:space="preserve"> </w:t>
      </w:r>
      <w:r w:rsidR="00B61948" w:rsidRPr="003820D2">
        <w:rPr>
          <w:rFonts w:ascii="Times New Roman" w:eastAsia="나눔명조" w:hint="eastAsia"/>
          <w:color w:val="auto"/>
          <w:szCs w:val="22"/>
        </w:rPr>
        <w:t>공공봉사동기에</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대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긍정적인</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응답</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여부를</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이항</w:t>
      </w:r>
      <w:r w:rsidRPr="003820D2">
        <w:rPr>
          <w:rFonts w:ascii="Times New Roman" w:eastAsia="나눔명조" w:hint="eastAsia"/>
          <w:color w:val="auto"/>
          <w:szCs w:val="22"/>
        </w:rPr>
        <w:t>종속변수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일련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설명</w:t>
      </w:r>
      <w:r w:rsidR="007969B3" w:rsidRPr="003820D2">
        <w:rPr>
          <w:rFonts w:ascii="Times New Roman" w:eastAsia="나눔명조" w:hint="eastAsia"/>
          <w:color w:val="auto"/>
          <w:szCs w:val="22"/>
        </w:rPr>
        <w:t xml:space="preserve"> </w:t>
      </w:r>
      <w:proofErr w:type="spellStart"/>
      <w:r w:rsidRPr="003820D2">
        <w:rPr>
          <w:rFonts w:ascii="Times New Roman" w:eastAsia="나눔명조" w:hint="eastAsia"/>
          <w:color w:val="auto"/>
          <w:szCs w:val="22"/>
        </w:rPr>
        <w:t>변수들과의</w:t>
      </w:r>
      <w:proofErr w:type="spellEnd"/>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관계를</w:t>
      </w:r>
      <w:r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로지스틱</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이항</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회귀모델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분석하였다</w:t>
      </w:r>
      <w:r w:rsidR="00B61948" w:rsidRPr="003820D2">
        <w:rPr>
          <w:rFonts w:ascii="Times New Roman" w:eastAsia="나눔명조" w:hint="eastAsia"/>
          <w:color w:val="auto"/>
          <w:szCs w:val="22"/>
        </w:rPr>
        <w:t>.</w:t>
      </w:r>
      <w:r w:rsidR="00B61948" w:rsidRPr="003820D2">
        <w:rPr>
          <w:rFonts w:ascii="Times New Roman" w:eastAsia="나눔명조"/>
          <w:color w:val="auto"/>
          <w:szCs w:val="22"/>
        </w:rPr>
        <w:t xml:space="preserve"> </w:t>
      </w:r>
      <w:r w:rsidRPr="003820D2">
        <w:rPr>
          <w:rFonts w:ascii="Times New Roman" w:eastAsia="나눔명조" w:hint="eastAsia"/>
          <w:color w:val="auto"/>
          <w:szCs w:val="22"/>
        </w:rPr>
        <w:t>분석</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결과</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본</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연구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가설</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중</w:t>
      </w:r>
      <w:r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변혁적</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리더십과</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의사소통이</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공공봉사동기에</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미치는</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긍정적</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영향력은</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통계적으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유의미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것으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나타났다</w:t>
      </w:r>
      <w:r w:rsidR="00B61948" w:rsidRPr="003820D2">
        <w:rPr>
          <w:rFonts w:ascii="Times New Roman" w:eastAsia="나눔명조" w:hint="eastAsia"/>
          <w:color w:val="auto"/>
          <w:szCs w:val="22"/>
        </w:rPr>
        <w:t>.</w:t>
      </w:r>
      <w:r w:rsidR="00B61948" w:rsidRPr="003820D2">
        <w:rPr>
          <w:rFonts w:ascii="Times New Roman" w:eastAsia="나눔명조"/>
          <w:color w:val="auto"/>
          <w:szCs w:val="22"/>
        </w:rPr>
        <w:t xml:space="preserve"> </w:t>
      </w:r>
      <w:r w:rsidR="00B61948" w:rsidRPr="003820D2">
        <w:rPr>
          <w:rFonts w:ascii="Times New Roman" w:eastAsia="나눔명조" w:hint="eastAsia"/>
          <w:color w:val="auto"/>
          <w:szCs w:val="22"/>
        </w:rPr>
        <w:t>또한</w:t>
      </w:r>
      <w:r w:rsidR="00B61948" w:rsidRPr="003820D2">
        <w:rPr>
          <w:rFonts w:ascii="Times New Roman" w:eastAsia="나눔명조" w:hint="eastAsia"/>
          <w:color w:val="auto"/>
          <w:szCs w:val="22"/>
        </w:rPr>
        <w:t>,</w:t>
      </w:r>
      <w:r w:rsidR="00B61948" w:rsidRPr="003820D2">
        <w:rPr>
          <w:rFonts w:ascii="Times New Roman" w:eastAsia="나눔명조"/>
          <w:color w:val="auto"/>
          <w:szCs w:val="22"/>
        </w:rPr>
        <w:t xml:space="preserve"> </w:t>
      </w:r>
      <w:r w:rsidR="00B61948" w:rsidRPr="003820D2">
        <w:rPr>
          <w:rFonts w:ascii="Times New Roman" w:eastAsia="나눔명조" w:hint="eastAsia"/>
          <w:color w:val="auto"/>
          <w:szCs w:val="22"/>
        </w:rPr>
        <w:t>각</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리더십</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유형이</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공공봉사동기에</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미치는</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효과는</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의사소통</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수준에</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따라</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조건적인</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것으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나타났다</w:t>
      </w:r>
      <w:r w:rsidR="00B61948" w:rsidRPr="003820D2">
        <w:rPr>
          <w:rFonts w:ascii="Times New Roman" w:eastAsia="나눔명조" w:hint="eastAsia"/>
          <w:color w:val="auto"/>
          <w:szCs w:val="22"/>
        </w:rPr>
        <w:t>.</w:t>
      </w:r>
      <w:r w:rsidR="00B61948" w:rsidRPr="003820D2">
        <w:rPr>
          <w:rFonts w:ascii="Times New Roman" w:eastAsia="나눔명조"/>
          <w:color w:val="auto"/>
          <w:szCs w:val="22"/>
        </w:rPr>
        <w:t xml:space="preserve"> </w:t>
      </w:r>
      <w:r w:rsidR="00B61948" w:rsidRPr="003820D2">
        <w:rPr>
          <w:rFonts w:ascii="Times New Roman" w:eastAsia="나눔명조" w:hint="eastAsia"/>
          <w:color w:val="auto"/>
          <w:szCs w:val="22"/>
        </w:rPr>
        <w:t>각</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리더십</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유형도</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서로에게</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조건적으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공공봉사동기에</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유의미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영향력을</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행사하는</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것으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나타났다</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하지만</w:t>
      </w:r>
      <w:r w:rsidRPr="003820D2">
        <w:rPr>
          <w:rFonts w:ascii="Times New Roman" w:eastAsia="나눔명조"/>
          <w:color w:val="auto"/>
          <w:szCs w:val="22"/>
        </w:rPr>
        <w:t xml:space="preserve"> </w:t>
      </w:r>
      <w:r w:rsidRPr="003820D2">
        <w:rPr>
          <w:rFonts w:ascii="Times New Roman" w:eastAsia="나눔명조" w:hint="eastAsia"/>
          <w:color w:val="auto"/>
          <w:szCs w:val="22"/>
        </w:rPr>
        <w:t>기대와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달리</w:t>
      </w:r>
      <w:r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거래적</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리더십과</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공공봉사동기</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간의</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관계는</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긍정적인</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것으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나타났으며</w:t>
      </w:r>
      <w:r w:rsidR="00B61948" w:rsidRPr="003820D2">
        <w:rPr>
          <w:rFonts w:ascii="Times New Roman" w:eastAsia="나눔명조" w:hint="eastAsia"/>
          <w:color w:val="auto"/>
          <w:szCs w:val="22"/>
        </w:rPr>
        <w:t>,</w:t>
      </w:r>
      <w:r w:rsidR="00B61948" w:rsidRPr="003820D2">
        <w:rPr>
          <w:rFonts w:ascii="Times New Roman" w:eastAsia="나눔명조"/>
          <w:color w:val="auto"/>
          <w:szCs w:val="22"/>
        </w:rPr>
        <w:t xml:space="preserve"> </w:t>
      </w:r>
      <w:r w:rsidR="00B61948" w:rsidRPr="003820D2">
        <w:rPr>
          <w:rFonts w:ascii="Times New Roman" w:eastAsia="나눔명조" w:hint="eastAsia"/>
          <w:color w:val="auto"/>
          <w:szCs w:val="22"/>
        </w:rPr>
        <w:t>거래적</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리더십과</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변혁적</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리더십</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간의</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상호작용은</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유의미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반면</w:t>
      </w:r>
      <w:r w:rsidR="00B61948" w:rsidRPr="003820D2">
        <w:rPr>
          <w:rFonts w:ascii="Times New Roman" w:eastAsia="나눔명조" w:hint="eastAsia"/>
          <w:color w:val="auto"/>
          <w:szCs w:val="22"/>
        </w:rPr>
        <w:t>,</w:t>
      </w:r>
      <w:r w:rsidR="00B61948" w:rsidRPr="003820D2">
        <w:rPr>
          <w:rFonts w:ascii="Times New Roman" w:eastAsia="나눔명조"/>
          <w:color w:val="auto"/>
          <w:szCs w:val="22"/>
        </w:rPr>
        <w:t xml:space="preserve"> </w:t>
      </w:r>
      <w:r w:rsidR="00B61948" w:rsidRPr="003820D2">
        <w:rPr>
          <w:rFonts w:ascii="Times New Roman" w:eastAsia="나눔명조" w:hint="eastAsia"/>
          <w:color w:val="auto"/>
          <w:szCs w:val="22"/>
        </w:rPr>
        <w:t>거래적</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리더십의</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독립적인</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효과는</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통계적으로</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유의미하지</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않았다</w:t>
      </w:r>
      <w:r w:rsidRPr="003820D2">
        <w:rPr>
          <w:rFonts w:ascii="Times New Roman" w:eastAsia="나눔명조" w:hint="eastAsia"/>
          <w:color w:val="auto"/>
          <w:szCs w:val="22"/>
        </w:rPr>
        <w:t>.</w:t>
      </w:r>
      <w:r w:rsidR="00B61948" w:rsidRPr="003820D2">
        <w:rPr>
          <w:rFonts w:ascii="Times New Roman" w:eastAsia="나눔명조"/>
          <w:color w:val="auto"/>
          <w:szCs w:val="22"/>
        </w:rPr>
        <w:t xml:space="preserve"> </w:t>
      </w:r>
      <w:r w:rsidR="00B61948" w:rsidRPr="003820D2">
        <w:rPr>
          <w:rFonts w:ascii="Times New Roman" w:eastAsia="나눔명조" w:hint="eastAsia"/>
          <w:color w:val="auto"/>
          <w:szCs w:val="22"/>
        </w:rPr>
        <w:t>이</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같은</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결과는</w:t>
      </w:r>
      <w:r w:rsidR="00B61948" w:rsidRPr="003820D2">
        <w:rPr>
          <w:rFonts w:ascii="Times New Roman" w:eastAsia="나눔명조" w:hint="eastAsia"/>
          <w:color w:val="auto"/>
          <w:szCs w:val="22"/>
        </w:rPr>
        <w:t xml:space="preserve"> </w:t>
      </w:r>
      <w:r w:rsidR="00544ACC" w:rsidRPr="003820D2">
        <w:rPr>
          <w:rFonts w:ascii="Times New Roman" w:eastAsia="나눔명조" w:hint="eastAsia"/>
          <w:color w:val="auto"/>
          <w:szCs w:val="22"/>
        </w:rPr>
        <w:t>거래적</w:t>
      </w:r>
      <w:r w:rsidR="00544ACC" w:rsidRPr="003820D2">
        <w:rPr>
          <w:rFonts w:ascii="Times New Roman" w:eastAsia="나눔명조" w:hint="eastAsia"/>
          <w:color w:val="auto"/>
          <w:szCs w:val="22"/>
        </w:rPr>
        <w:t xml:space="preserve"> </w:t>
      </w:r>
      <w:r w:rsidR="00544ACC" w:rsidRPr="003820D2">
        <w:rPr>
          <w:rFonts w:ascii="Times New Roman" w:eastAsia="나눔명조" w:hint="eastAsia"/>
          <w:color w:val="auto"/>
          <w:szCs w:val="22"/>
        </w:rPr>
        <w:t>리더십</w:t>
      </w:r>
      <w:r w:rsidR="00544ACC" w:rsidRPr="003820D2">
        <w:rPr>
          <w:rFonts w:ascii="Times New Roman" w:eastAsia="나눔명조" w:hint="eastAsia"/>
          <w:color w:val="auto"/>
          <w:szCs w:val="22"/>
        </w:rPr>
        <w:t xml:space="preserve"> </w:t>
      </w:r>
      <w:r w:rsidR="00544ACC" w:rsidRPr="003820D2">
        <w:rPr>
          <w:rFonts w:ascii="Times New Roman" w:eastAsia="나눔명조" w:hint="eastAsia"/>
          <w:color w:val="auto"/>
          <w:szCs w:val="22"/>
        </w:rPr>
        <w:t>단독으로는</w:t>
      </w:r>
      <w:r w:rsidR="00544ACC" w:rsidRPr="003820D2">
        <w:rPr>
          <w:rFonts w:ascii="Times New Roman" w:eastAsia="나눔명조" w:hint="eastAsia"/>
          <w:color w:val="auto"/>
          <w:szCs w:val="22"/>
        </w:rPr>
        <w:t xml:space="preserve"> </w:t>
      </w:r>
      <w:r w:rsidR="00544ACC" w:rsidRPr="003820D2">
        <w:rPr>
          <w:rFonts w:ascii="Times New Roman" w:eastAsia="나눔명조" w:hint="eastAsia"/>
          <w:color w:val="auto"/>
          <w:szCs w:val="22"/>
        </w:rPr>
        <w:t>공공봉사동기를</w:t>
      </w:r>
      <w:r w:rsidR="00544ACC" w:rsidRPr="003820D2">
        <w:rPr>
          <w:rFonts w:ascii="Times New Roman" w:eastAsia="나눔명조" w:hint="eastAsia"/>
          <w:color w:val="auto"/>
          <w:szCs w:val="22"/>
        </w:rPr>
        <w:t xml:space="preserve"> </w:t>
      </w:r>
      <w:r w:rsidR="00544ACC" w:rsidRPr="003820D2">
        <w:rPr>
          <w:rFonts w:ascii="Times New Roman" w:eastAsia="나눔명조" w:hint="eastAsia"/>
          <w:color w:val="auto"/>
          <w:szCs w:val="22"/>
        </w:rPr>
        <w:t>제고하기</w:t>
      </w:r>
      <w:r w:rsidR="00544ACC" w:rsidRPr="003820D2">
        <w:rPr>
          <w:rFonts w:ascii="Times New Roman" w:eastAsia="나눔명조" w:hint="eastAsia"/>
          <w:color w:val="auto"/>
          <w:szCs w:val="22"/>
        </w:rPr>
        <w:t xml:space="preserve"> </w:t>
      </w:r>
      <w:r w:rsidR="00544ACC" w:rsidRPr="003820D2">
        <w:rPr>
          <w:rFonts w:ascii="Times New Roman" w:eastAsia="나눔명조" w:hint="eastAsia"/>
          <w:color w:val="auto"/>
          <w:szCs w:val="22"/>
        </w:rPr>
        <w:t>어려우나</w:t>
      </w:r>
      <w:r w:rsidR="00544ACC" w:rsidRPr="003820D2">
        <w:rPr>
          <w:rFonts w:ascii="Times New Roman" w:eastAsia="나눔명조" w:hint="eastAsia"/>
          <w:color w:val="auto"/>
          <w:szCs w:val="22"/>
        </w:rPr>
        <w:t xml:space="preserve"> </w:t>
      </w:r>
      <w:r w:rsidR="003C02AF" w:rsidRPr="003820D2">
        <w:rPr>
          <w:rFonts w:ascii="Times New Roman" w:eastAsia="나눔명조" w:hint="eastAsia"/>
          <w:color w:val="auto"/>
          <w:szCs w:val="22"/>
        </w:rPr>
        <w:t>변혁적</w:t>
      </w:r>
      <w:r w:rsidR="003C02AF" w:rsidRPr="003820D2">
        <w:rPr>
          <w:rFonts w:ascii="Times New Roman" w:eastAsia="나눔명조" w:hint="eastAsia"/>
          <w:color w:val="auto"/>
          <w:szCs w:val="22"/>
        </w:rPr>
        <w:t xml:space="preserve"> </w:t>
      </w:r>
      <w:r w:rsidR="003C02AF" w:rsidRPr="003820D2">
        <w:rPr>
          <w:rFonts w:ascii="Times New Roman" w:eastAsia="나눔명조" w:hint="eastAsia"/>
          <w:color w:val="auto"/>
          <w:szCs w:val="22"/>
        </w:rPr>
        <w:t>리더십과</w:t>
      </w:r>
      <w:r w:rsidR="003C02AF" w:rsidRPr="003820D2">
        <w:rPr>
          <w:rFonts w:ascii="Times New Roman" w:eastAsia="나눔명조" w:hint="eastAsia"/>
          <w:color w:val="auto"/>
          <w:szCs w:val="22"/>
        </w:rPr>
        <w:t xml:space="preserve"> </w:t>
      </w:r>
      <w:r w:rsidR="003C02AF" w:rsidRPr="003820D2">
        <w:rPr>
          <w:rFonts w:ascii="Times New Roman" w:eastAsia="나눔명조" w:hint="eastAsia"/>
          <w:color w:val="auto"/>
          <w:szCs w:val="22"/>
        </w:rPr>
        <w:t>거래적</w:t>
      </w:r>
      <w:r w:rsidR="003C02AF" w:rsidRPr="003820D2">
        <w:rPr>
          <w:rFonts w:ascii="Times New Roman" w:eastAsia="나눔명조" w:hint="eastAsia"/>
          <w:color w:val="auto"/>
          <w:szCs w:val="22"/>
        </w:rPr>
        <w:t xml:space="preserve"> </w:t>
      </w:r>
      <w:r w:rsidR="003C02AF" w:rsidRPr="003820D2">
        <w:rPr>
          <w:rFonts w:ascii="Times New Roman" w:eastAsia="나눔명조" w:hint="eastAsia"/>
          <w:color w:val="auto"/>
          <w:szCs w:val="22"/>
        </w:rPr>
        <w:t>리더십</w:t>
      </w:r>
      <w:r w:rsidR="00544ACC" w:rsidRPr="003820D2">
        <w:rPr>
          <w:rFonts w:ascii="Times New Roman" w:eastAsia="나눔명조" w:hint="eastAsia"/>
          <w:color w:val="auto"/>
          <w:szCs w:val="22"/>
        </w:rPr>
        <w:t>이</w:t>
      </w:r>
      <w:r w:rsidR="00544ACC" w:rsidRPr="003820D2">
        <w:rPr>
          <w:rFonts w:ascii="Times New Roman" w:eastAsia="나눔명조" w:hint="eastAsia"/>
          <w:color w:val="auto"/>
          <w:szCs w:val="22"/>
        </w:rPr>
        <w:t xml:space="preserve"> </w:t>
      </w:r>
      <w:r w:rsidR="00544ACC" w:rsidRPr="003820D2">
        <w:rPr>
          <w:rFonts w:ascii="Times New Roman" w:eastAsia="나눔명조" w:hint="eastAsia"/>
          <w:color w:val="auto"/>
          <w:szCs w:val="22"/>
        </w:rPr>
        <w:t>공존하는</w:t>
      </w:r>
      <w:r w:rsidR="00544ACC" w:rsidRPr="003820D2">
        <w:rPr>
          <w:rFonts w:ascii="Times New Roman" w:eastAsia="나눔명조" w:hint="eastAsia"/>
          <w:color w:val="auto"/>
          <w:szCs w:val="22"/>
        </w:rPr>
        <w:t xml:space="preserve"> </w:t>
      </w:r>
      <w:r w:rsidR="00544ACC" w:rsidRPr="003820D2">
        <w:rPr>
          <w:rFonts w:ascii="Times New Roman" w:eastAsia="나눔명조" w:hint="eastAsia"/>
          <w:color w:val="auto"/>
          <w:szCs w:val="22"/>
        </w:rPr>
        <w:t>경우</w:t>
      </w:r>
      <w:r w:rsidR="00CE669B" w:rsidRPr="003820D2">
        <w:rPr>
          <w:rFonts w:ascii="Times New Roman" w:eastAsia="나눔명조" w:hint="eastAsia"/>
          <w:color w:val="auto"/>
          <w:szCs w:val="22"/>
        </w:rPr>
        <w:t>,</w:t>
      </w:r>
      <w:r w:rsidR="00544ACC" w:rsidRPr="003820D2">
        <w:rPr>
          <w:rFonts w:ascii="Times New Roman" w:eastAsia="나눔명조"/>
          <w:color w:val="auto"/>
          <w:szCs w:val="22"/>
        </w:rPr>
        <w:t xml:space="preserve"> </w:t>
      </w:r>
      <w:r w:rsidRPr="003820D2">
        <w:rPr>
          <w:rFonts w:ascii="Times New Roman" w:eastAsia="나눔명조" w:hint="eastAsia"/>
          <w:color w:val="auto"/>
          <w:szCs w:val="22"/>
        </w:rPr>
        <w:t>서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상보적인</w:t>
      </w:r>
      <w:r w:rsidRPr="003820D2">
        <w:rPr>
          <w:rFonts w:ascii="Times New Roman" w:eastAsia="나눔명조" w:hint="eastAsia"/>
          <w:color w:val="auto"/>
          <w:szCs w:val="22"/>
        </w:rPr>
        <w:t xml:space="preserve"> </w:t>
      </w:r>
      <w:r w:rsidR="00CE669B" w:rsidRPr="003820D2">
        <w:rPr>
          <w:rFonts w:ascii="Times New Roman" w:eastAsia="나눔명조" w:hint="eastAsia"/>
          <w:color w:val="auto"/>
          <w:szCs w:val="22"/>
        </w:rPr>
        <w:t>영향을</w:t>
      </w:r>
      <w:r w:rsidR="00CE669B" w:rsidRPr="003820D2">
        <w:rPr>
          <w:rFonts w:ascii="Times New Roman" w:eastAsia="나눔명조" w:hint="eastAsia"/>
          <w:color w:val="auto"/>
          <w:szCs w:val="22"/>
        </w:rPr>
        <w:t xml:space="preserve"> </w:t>
      </w:r>
      <w:r w:rsidR="00CE669B" w:rsidRPr="003820D2">
        <w:rPr>
          <w:rFonts w:ascii="Times New Roman" w:eastAsia="나눔명조" w:hint="eastAsia"/>
          <w:color w:val="auto"/>
          <w:szCs w:val="22"/>
        </w:rPr>
        <w:t>미친다</w:t>
      </w:r>
      <w:r w:rsidR="00B61948" w:rsidRPr="003820D2">
        <w:rPr>
          <w:rFonts w:ascii="Times New Roman" w:eastAsia="나눔명조" w:hint="eastAsia"/>
          <w:color w:val="auto"/>
          <w:szCs w:val="22"/>
        </w:rPr>
        <w:t>는</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추론을</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가능하게</w:t>
      </w:r>
      <w:r w:rsidR="00B61948" w:rsidRPr="003820D2">
        <w:rPr>
          <w:rFonts w:ascii="Times New Roman" w:eastAsia="나눔명조" w:hint="eastAsia"/>
          <w:color w:val="auto"/>
          <w:szCs w:val="22"/>
        </w:rPr>
        <w:t xml:space="preserve"> </w:t>
      </w:r>
      <w:r w:rsidR="00B61948" w:rsidRPr="003820D2">
        <w:rPr>
          <w:rFonts w:ascii="Times New Roman" w:eastAsia="나눔명조" w:hint="eastAsia"/>
          <w:color w:val="auto"/>
          <w:szCs w:val="22"/>
        </w:rPr>
        <w:t>한다</w:t>
      </w:r>
      <w:r w:rsidR="00544ACC" w:rsidRPr="003820D2">
        <w:rPr>
          <w:rFonts w:ascii="Times New Roman" w:eastAsia="나눔명조" w:hint="eastAsia"/>
          <w:color w:val="auto"/>
          <w:szCs w:val="22"/>
        </w:rPr>
        <w:t>.</w:t>
      </w:r>
      <w:r w:rsidR="00544ACC" w:rsidRPr="003820D2">
        <w:rPr>
          <w:rFonts w:ascii="Times New Roman" w:eastAsia="나눔명조"/>
          <w:color w:val="auto"/>
          <w:szCs w:val="22"/>
        </w:rPr>
        <w:t xml:space="preserve"> </w:t>
      </w:r>
      <w:r w:rsidR="004F4A24" w:rsidRPr="003820D2">
        <w:rPr>
          <w:rFonts w:ascii="Times New Roman" w:eastAsia="나눔명조" w:hint="eastAsia"/>
          <w:color w:val="auto"/>
          <w:szCs w:val="22"/>
        </w:rPr>
        <w:t>즉</w:t>
      </w:r>
      <w:r w:rsidR="004F4A24" w:rsidRPr="003820D2">
        <w:rPr>
          <w:rFonts w:ascii="Times New Roman" w:eastAsia="나눔명조" w:hint="eastAsia"/>
          <w:color w:val="auto"/>
          <w:szCs w:val="22"/>
        </w:rPr>
        <w:t>,</w:t>
      </w:r>
      <w:r w:rsidR="004F4A24" w:rsidRPr="003820D2">
        <w:rPr>
          <w:rFonts w:ascii="Times New Roman" w:eastAsia="나눔명조"/>
          <w:color w:val="auto"/>
          <w:szCs w:val="22"/>
        </w:rPr>
        <w:t xml:space="preserve"> </w:t>
      </w:r>
      <w:r w:rsidR="004F4A24" w:rsidRPr="003820D2">
        <w:rPr>
          <w:rFonts w:ascii="Times New Roman" w:eastAsia="나눔명조" w:hint="eastAsia"/>
          <w:color w:val="auto"/>
          <w:szCs w:val="22"/>
        </w:rPr>
        <w:t>두</w:t>
      </w:r>
      <w:r w:rsidR="004F4A24" w:rsidRPr="003820D2">
        <w:rPr>
          <w:rFonts w:ascii="Times New Roman" w:eastAsia="나눔명조" w:hint="eastAsia"/>
          <w:color w:val="auto"/>
          <w:szCs w:val="22"/>
        </w:rPr>
        <w:t xml:space="preserve"> </w:t>
      </w:r>
      <w:r w:rsidR="004F4A24" w:rsidRPr="003820D2">
        <w:rPr>
          <w:rFonts w:ascii="Times New Roman" w:eastAsia="나눔명조" w:hint="eastAsia"/>
          <w:color w:val="auto"/>
          <w:szCs w:val="22"/>
        </w:rPr>
        <w:t>리더십</w:t>
      </w:r>
      <w:r w:rsidR="00CC36AC" w:rsidRPr="003820D2">
        <w:rPr>
          <w:rFonts w:ascii="Times New Roman" w:eastAsia="나눔명조" w:hint="eastAsia"/>
          <w:color w:val="auto"/>
          <w:szCs w:val="22"/>
        </w:rPr>
        <w:t xml:space="preserve"> </w:t>
      </w:r>
      <w:r w:rsidR="00CC36AC" w:rsidRPr="003820D2">
        <w:rPr>
          <w:rFonts w:ascii="Times New Roman" w:eastAsia="나눔명조" w:hint="eastAsia"/>
          <w:color w:val="auto"/>
          <w:szCs w:val="22"/>
        </w:rPr>
        <w:t>유형이</w:t>
      </w:r>
      <w:r w:rsidR="00CC36AC" w:rsidRPr="003820D2">
        <w:rPr>
          <w:rFonts w:ascii="Times New Roman" w:eastAsia="나눔명조" w:hint="eastAsia"/>
          <w:color w:val="auto"/>
          <w:szCs w:val="22"/>
        </w:rPr>
        <w:t xml:space="preserve"> </w:t>
      </w:r>
      <w:r w:rsidR="00CC36AC" w:rsidRPr="003820D2">
        <w:rPr>
          <w:rFonts w:ascii="Times New Roman" w:eastAsia="나눔명조" w:hint="eastAsia"/>
          <w:color w:val="auto"/>
          <w:szCs w:val="22"/>
        </w:rPr>
        <w:t>공존하면</w:t>
      </w:r>
      <w:r w:rsidR="00CC36AC" w:rsidRPr="003820D2">
        <w:rPr>
          <w:rFonts w:ascii="Times New Roman" w:eastAsia="나눔명조" w:hint="eastAsia"/>
          <w:color w:val="auto"/>
          <w:szCs w:val="22"/>
        </w:rPr>
        <w:t>,</w:t>
      </w:r>
      <w:r w:rsidR="00CC36AC" w:rsidRPr="003820D2">
        <w:rPr>
          <w:rFonts w:ascii="Times New Roman" w:eastAsia="나눔명조"/>
          <w:color w:val="auto"/>
          <w:szCs w:val="22"/>
        </w:rPr>
        <w:t xml:space="preserve"> </w:t>
      </w:r>
      <w:r w:rsidR="004F4A24" w:rsidRPr="003820D2">
        <w:rPr>
          <w:rFonts w:ascii="Times New Roman" w:eastAsia="나눔명조" w:hint="eastAsia"/>
          <w:color w:val="auto"/>
          <w:szCs w:val="22"/>
        </w:rPr>
        <w:t>변혁적</w:t>
      </w:r>
      <w:r w:rsidR="004F4A24" w:rsidRPr="003820D2">
        <w:rPr>
          <w:rFonts w:ascii="Times New Roman" w:eastAsia="나눔명조" w:hint="eastAsia"/>
          <w:color w:val="auto"/>
          <w:szCs w:val="22"/>
        </w:rPr>
        <w:t xml:space="preserve"> </w:t>
      </w:r>
      <w:r w:rsidR="004F4A24" w:rsidRPr="003820D2">
        <w:rPr>
          <w:rFonts w:ascii="Times New Roman" w:eastAsia="나눔명조" w:hint="eastAsia"/>
          <w:color w:val="auto"/>
          <w:szCs w:val="22"/>
        </w:rPr>
        <w:t>리더십의</w:t>
      </w:r>
      <w:r w:rsidR="004F4A24" w:rsidRPr="003820D2">
        <w:rPr>
          <w:rFonts w:ascii="Times New Roman" w:eastAsia="나눔명조" w:hint="eastAsia"/>
          <w:color w:val="auto"/>
          <w:szCs w:val="22"/>
        </w:rPr>
        <w:t xml:space="preserve"> </w:t>
      </w:r>
      <w:r w:rsidR="004F4A24" w:rsidRPr="003820D2">
        <w:rPr>
          <w:rFonts w:ascii="Times New Roman" w:eastAsia="나눔명조" w:hint="eastAsia"/>
          <w:color w:val="auto"/>
          <w:szCs w:val="22"/>
        </w:rPr>
        <w:t>주도적</w:t>
      </w:r>
      <w:r w:rsidR="004F4A24" w:rsidRPr="003820D2">
        <w:rPr>
          <w:rFonts w:ascii="Times New Roman" w:eastAsia="나눔명조" w:hint="eastAsia"/>
          <w:color w:val="auto"/>
          <w:szCs w:val="22"/>
        </w:rPr>
        <w:t xml:space="preserve"> </w:t>
      </w:r>
      <w:r w:rsidR="004F4A24" w:rsidRPr="003820D2">
        <w:rPr>
          <w:rFonts w:ascii="Times New Roman" w:eastAsia="나눔명조" w:hint="eastAsia"/>
          <w:color w:val="auto"/>
          <w:szCs w:val="22"/>
        </w:rPr>
        <w:t>영향으로</w:t>
      </w:r>
      <w:r w:rsidR="004F4A24" w:rsidRPr="003820D2">
        <w:rPr>
          <w:rFonts w:ascii="Times New Roman" w:eastAsia="나눔명조"/>
          <w:color w:val="auto"/>
          <w:szCs w:val="22"/>
        </w:rPr>
        <w:t xml:space="preserve"> </w:t>
      </w:r>
      <w:r w:rsidR="004F4A24" w:rsidRPr="003820D2">
        <w:rPr>
          <w:rFonts w:ascii="Times New Roman" w:eastAsia="나눔명조" w:hint="eastAsia"/>
          <w:color w:val="auto"/>
          <w:szCs w:val="22"/>
        </w:rPr>
        <w:t>거래적</w:t>
      </w:r>
      <w:r w:rsidR="004F4A24" w:rsidRPr="003820D2">
        <w:rPr>
          <w:rFonts w:ascii="Times New Roman" w:eastAsia="나눔명조" w:hint="eastAsia"/>
          <w:color w:val="auto"/>
          <w:szCs w:val="22"/>
        </w:rPr>
        <w:t xml:space="preserve"> </w:t>
      </w:r>
      <w:r w:rsidR="004F4A24" w:rsidRPr="003820D2">
        <w:rPr>
          <w:rFonts w:ascii="Times New Roman" w:eastAsia="나눔명조" w:hint="eastAsia"/>
          <w:color w:val="auto"/>
          <w:szCs w:val="22"/>
        </w:rPr>
        <w:t>리더십</w:t>
      </w:r>
      <w:r w:rsidR="004F4A24" w:rsidRPr="003820D2">
        <w:rPr>
          <w:rFonts w:ascii="Times New Roman" w:eastAsia="나눔명조" w:hint="eastAsia"/>
          <w:color w:val="auto"/>
          <w:szCs w:val="22"/>
        </w:rPr>
        <w:t xml:space="preserve"> </w:t>
      </w:r>
      <w:r w:rsidR="004F4A24" w:rsidRPr="003820D2">
        <w:rPr>
          <w:rFonts w:ascii="Times New Roman" w:eastAsia="나눔명조" w:hint="eastAsia"/>
          <w:color w:val="auto"/>
          <w:szCs w:val="22"/>
        </w:rPr>
        <w:t>역시</w:t>
      </w:r>
      <w:r w:rsidR="004F4A24" w:rsidRPr="003820D2">
        <w:rPr>
          <w:rFonts w:ascii="Times New Roman" w:eastAsia="나눔명조" w:hint="eastAsia"/>
          <w:color w:val="auto"/>
          <w:szCs w:val="22"/>
        </w:rPr>
        <w:t xml:space="preserve"> </w:t>
      </w:r>
      <w:r w:rsidR="00CE669B" w:rsidRPr="003820D2">
        <w:rPr>
          <w:rFonts w:ascii="Times New Roman" w:eastAsia="나눔명조" w:hint="eastAsia"/>
          <w:color w:val="auto"/>
          <w:szCs w:val="22"/>
        </w:rPr>
        <w:t>공</w:t>
      </w:r>
      <w:r w:rsidR="004F4A24" w:rsidRPr="003820D2">
        <w:rPr>
          <w:rFonts w:ascii="Times New Roman" w:eastAsia="나눔명조" w:hint="eastAsia"/>
          <w:color w:val="auto"/>
          <w:szCs w:val="22"/>
        </w:rPr>
        <w:t>공봉사동기를</w:t>
      </w:r>
      <w:r w:rsidR="004F4A24" w:rsidRPr="003820D2">
        <w:rPr>
          <w:rFonts w:ascii="Times New Roman" w:eastAsia="나눔명조" w:hint="eastAsia"/>
          <w:color w:val="auto"/>
          <w:szCs w:val="22"/>
        </w:rPr>
        <w:t xml:space="preserve"> </w:t>
      </w:r>
      <w:r w:rsidR="004F4A24" w:rsidRPr="003820D2">
        <w:rPr>
          <w:rFonts w:ascii="Times New Roman" w:eastAsia="나눔명조" w:hint="eastAsia"/>
          <w:color w:val="auto"/>
          <w:szCs w:val="22"/>
        </w:rPr>
        <w:t>제고할</w:t>
      </w:r>
      <w:r w:rsidR="004F4A24" w:rsidRPr="003820D2">
        <w:rPr>
          <w:rFonts w:ascii="Times New Roman" w:eastAsia="나눔명조" w:hint="eastAsia"/>
          <w:color w:val="auto"/>
          <w:szCs w:val="22"/>
        </w:rPr>
        <w:t xml:space="preserve"> </w:t>
      </w:r>
      <w:r w:rsidR="004F4A24" w:rsidRPr="003820D2">
        <w:rPr>
          <w:rFonts w:ascii="Times New Roman" w:eastAsia="나눔명조" w:hint="eastAsia"/>
          <w:color w:val="auto"/>
          <w:szCs w:val="22"/>
        </w:rPr>
        <w:t>수</w:t>
      </w:r>
      <w:r w:rsidR="004F4A24" w:rsidRPr="003820D2">
        <w:rPr>
          <w:rFonts w:ascii="Times New Roman" w:eastAsia="나눔명조" w:hint="eastAsia"/>
          <w:color w:val="auto"/>
          <w:szCs w:val="22"/>
        </w:rPr>
        <w:t xml:space="preserve"> </w:t>
      </w:r>
      <w:r w:rsidR="004F4A24" w:rsidRPr="003820D2">
        <w:rPr>
          <w:rFonts w:ascii="Times New Roman" w:eastAsia="나눔명조" w:hint="eastAsia"/>
          <w:color w:val="auto"/>
          <w:szCs w:val="22"/>
        </w:rPr>
        <w:t>있다</w:t>
      </w:r>
      <w:r w:rsidR="004F4A24" w:rsidRPr="003820D2">
        <w:rPr>
          <w:rFonts w:ascii="Times New Roman" w:eastAsia="나눔명조" w:hint="eastAsia"/>
          <w:color w:val="auto"/>
          <w:szCs w:val="22"/>
        </w:rPr>
        <w:t>.</w:t>
      </w:r>
      <w:r w:rsidR="004F4A24" w:rsidRPr="003820D2">
        <w:rPr>
          <w:rFonts w:ascii="Times New Roman" w:eastAsia="나눔명조"/>
          <w:color w:val="auto"/>
          <w:szCs w:val="22"/>
        </w:rPr>
        <w:t xml:space="preserve"> </w:t>
      </w:r>
      <w:r w:rsidR="004F4A24" w:rsidRPr="003820D2">
        <w:rPr>
          <w:rFonts w:ascii="Times New Roman" w:eastAsia="나눔명조" w:hint="eastAsia"/>
          <w:color w:val="auto"/>
          <w:szCs w:val="22"/>
        </w:rPr>
        <w:t>그리고</w:t>
      </w:r>
      <w:r w:rsidR="004F4A24" w:rsidRPr="003820D2">
        <w:rPr>
          <w:rFonts w:ascii="Times New Roman" w:eastAsia="나눔명조" w:hint="eastAsia"/>
          <w:color w:val="auto"/>
          <w:szCs w:val="22"/>
        </w:rPr>
        <w:t xml:space="preserve"> </w:t>
      </w:r>
      <w:r w:rsidRPr="003820D2">
        <w:rPr>
          <w:rFonts w:ascii="Times New Roman" w:eastAsia="나눔명조" w:hint="eastAsia"/>
          <w:color w:val="auto"/>
          <w:szCs w:val="22"/>
        </w:rPr>
        <w:t>이러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양상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조직</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의사소통</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수준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높아질수록</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더</w:t>
      </w:r>
      <w:r w:rsidR="003C02AF" w:rsidRPr="003820D2">
        <w:rPr>
          <w:rFonts w:ascii="Times New Roman" w:eastAsia="나눔명조" w:hint="eastAsia"/>
          <w:color w:val="auto"/>
          <w:szCs w:val="22"/>
        </w:rPr>
        <w:t>욱</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강하게</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나타</w:t>
      </w:r>
      <w:r w:rsidR="003C02AF" w:rsidRPr="003820D2">
        <w:rPr>
          <w:rFonts w:ascii="Times New Roman" w:eastAsia="나눔명조" w:hint="eastAsia"/>
          <w:color w:val="auto"/>
          <w:szCs w:val="22"/>
        </w:rPr>
        <w:t>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리더십</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유형</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모두가</w:t>
      </w:r>
      <w:r w:rsidRPr="003820D2">
        <w:rPr>
          <w:rFonts w:ascii="Times New Roman" w:eastAsia="나눔명조" w:hint="eastAsia"/>
          <w:color w:val="auto"/>
          <w:szCs w:val="22"/>
        </w:rPr>
        <w:t xml:space="preserve"> </w:t>
      </w:r>
      <w:r w:rsidR="003C02AF" w:rsidRPr="003820D2">
        <w:rPr>
          <w:rFonts w:ascii="Times New Roman" w:eastAsia="나눔명조" w:hint="eastAsia"/>
          <w:color w:val="auto"/>
          <w:szCs w:val="22"/>
        </w:rPr>
        <w:t>공공봉사동기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제고하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결과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이어졌다</w:t>
      </w:r>
      <w:r w:rsidRPr="003820D2">
        <w:rPr>
          <w:rFonts w:ascii="Times New Roman" w:eastAsia="나눔명조" w:hint="eastAsia"/>
          <w:color w:val="auto"/>
          <w:szCs w:val="22"/>
        </w:rPr>
        <w:t>.</w:t>
      </w:r>
      <w:r w:rsidR="00BA77E1" w:rsidRPr="003820D2">
        <w:rPr>
          <w:rFonts w:ascii="Times New Roman" w:eastAsia="나눔명조"/>
          <w:color w:val="auto"/>
          <w:szCs w:val="22"/>
        </w:rPr>
        <w:t xml:space="preserve"> </w:t>
      </w:r>
      <w:r w:rsidR="00BA77E1" w:rsidRPr="003820D2">
        <w:rPr>
          <w:rFonts w:ascii="Times New Roman" w:eastAsia="나눔명조" w:hint="eastAsia"/>
          <w:color w:val="auto"/>
          <w:szCs w:val="22"/>
        </w:rPr>
        <w:t>이는</w:t>
      </w:r>
      <w:r w:rsidR="00BA77E1" w:rsidRPr="003820D2">
        <w:rPr>
          <w:rFonts w:ascii="Times New Roman" w:eastAsia="나눔명조" w:hint="eastAsia"/>
          <w:color w:val="auto"/>
          <w:szCs w:val="22"/>
        </w:rPr>
        <w:t xml:space="preserve"> </w:t>
      </w:r>
      <w:r w:rsidR="00BA77E1" w:rsidRPr="003820D2">
        <w:rPr>
          <w:rFonts w:ascii="Times New Roman" w:eastAsia="나눔명조" w:hint="eastAsia"/>
          <w:color w:val="auto"/>
          <w:szCs w:val="22"/>
        </w:rPr>
        <w:t>변혁적</w:t>
      </w:r>
      <w:r w:rsidR="00BA77E1" w:rsidRPr="003820D2">
        <w:rPr>
          <w:rFonts w:ascii="Times New Roman" w:eastAsia="나눔명조" w:hint="eastAsia"/>
          <w:color w:val="auto"/>
          <w:szCs w:val="22"/>
        </w:rPr>
        <w:t xml:space="preserve"> </w:t>
      </w:r>
      <w:r w:rsidR="00BA77E1" w:rsidRPr="003820D2">
        <w:rPr>
          <w:rFonts w:ascii="Times New Roman" w:eastAsia="나눔명조" w:hint="eastAsia"/>
          <w:color w:val="auto"/>
          <w:szCs w:val="22"/>
        </w:rPr>
        <w:t>리더십이</w:t>
      </w:r>
      <w:r w:rsidR="00BA77E1"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공공봉사동기</w:t>
      </w:r>
      <w:r w:rsidR="00CD05C8"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제고에</w:t>
      </w:r>
      <w:r w:rsidR="00CD05C8"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영향을</w:t>
      </w:r>
      <w:r w:rsidR="00CD05C8"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미친다는</w:t>
      </w:r>
      <w:r w:rsidR="00CD05C8"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기존</w:t>
      </w:r>
      <w:r w:rsidR="00CD05C8"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연구들의</w:t>
      </w:r>
      <w:r w:rsidR="00CD05C8"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주장을</w:t>
      </w:r>
      <w:r w:rsidR="00CD05C8"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강화</w:t>
      </w:r>
      <w:r w:rsidR="00CC36AC" w:rsidRPr="003820D2">
        <w:rPr>
          <w:rFonts w:ascii="Times New Roman" w:eastAsia="나눔명조" w:hint="eastAsia"/>
          <w:color w:val="auto"/>
          <w:szCs w:val="22"/>
        </w:rPr>
        <w:t>하고</w:t>
      </w:r>
      <w:r w:rsidR="00CC36AC" w:rsidRPr="003820D2">
        <w:rPr>
          <w:rFonts w:ascii="Times New Roman" w:eastAsia="나눔명조" w:hint="eastAsia"/>
          <w:color w:val="auto"/>
          <w:szCs w:val="22"/>
        </w:rPr>
        <w:t xml:space="preserve"> </w:t>
      </w:r>
      <w:r w:rsidR="00CC36AC" w:rsidRPr="003820D2">
        <w:rPr>
          <w:rFonts w:ascii="Times New Roman" w:eastAsia="나눔명조" w:hint="eastAsia"/>
          <w:color w:val="auto"/>
          <w:szCs w:val="22"/>
        </w:rPr>
        <w:t>있다</w:t>
      </w:r>
      <w:r w:rsidR="00CC36AC" w:rsidRPr="003820D2">
        <w:rPr>
          <w:rFonts w:ascii="Times New Roman" w:eastAsia="나눔명조" w:hint="eastAsia"/>
          <w:color w:val="auto"/>
          <w:szCs w:val="22"/>
        </w:rPr>
        <w:t>.</w:t>
      </w:r>
      <w:r w:rsidR="00CD05C8"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동시에</w:t>
      </w:r>
      <w:r w:rsidR="00CD05C8"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거래적</w:t>
      </w:r>
      <w:r w:rsidR="00CD05C8" w:rsidRPr="003820D2">
        <w:rPr>
          <w:rFonts w:ascii="Times New Roman" w:eastAsia="나눔명조" w:hint="eastAsia"/>
          <w:color w:val="auto"/>
          <w:szCs w:val="22"/>
        </w:rPr>
        <w:t xml:space="preserve"> </w:t>
      </w:r>
      <w:r w:rsidR="00CD05C8" w:rsidRPr="003820D2">
        <w:rPr>
          <w:rFonts w:ascii="Times New Roman" w:eastAsia="나눔명조" w:hint="eastAsia"/>
          <w:color w:val="auto"/>
          <w:szCs w:val="22"/>
        </w:rPr>
        <w:t>리더십</w:t>
      </w:r>
      <w:r w:rsidR="00CC36AC" w:rsidRPr="003820D2">
        <w:rPr>
          <w:rFonts w:ascii="Times New Roman" w:eastAsia="나눔명조" w:hint="eastAsia"/>
          <w:color w:val="auto"/>
          <w:szCs w:val="22"/>
        </w:rPr>
        <w:t xml:space="preserve"> </w:t>
      </w:r>
      <w:r w:rsidR="00CC36AC" w:rsidRPr="003820D2">
        <w:rPr>
          <w:rFonts w:ascii="Times New Roman" w:eastAsia="나눔명조" w:hint="eastAsia"/>
          <w:color w:val="auto"/>
          <w:szCs w:val="22"/>
        </w:rPr>
        <w:t>역시</w:t>
      </w:r>
      <w:r w:rsidR="00FC750E" w:rsidRPr="003820D2">
        <w:rPr>
          <w:rFonts w:ascii="Times New Roman" w:eastAsia="나눔명조"/>
          <w:color w:val="auto"/>
          <w:szCs w:val="22"/>
        </w:rPr>
        <w:t xml:space="preserve"> </w:t>
      </w:r>
      <w:r w:rsidR="00FC750E" w:rsidRPr="003820D2">
        <w:rPr>
          <w:rFonts w:ascii="Times New Roman" w:eastAsia="나눔명조" w:hint="eastAsia"/>
          <w:color w:val="auto"/>
          <w:szCs w:val="22"/>
        </w:rPr>
        <w:t>특정</w:t>
      </w:r>
      <w:r w:rsidR="00FC750E" w:rsidRPr="003820D2">
        <w:rPr>
          <w:rFonts w:ascii="Times New Roman" w:eastAsia="나눔명조" w:hint="eastAsia"/>
          <w:color w:val="auto"/>
          <w:szCs w:val="22"/>
        </w:rPr>
        <w:t xml:space="preserve"> </w:t>
      </w:r>
      <w:r w:rsidR="00FC750E" w:rsidRPr="003820D2">
        <w:rPr>
          <w:rFonts w:ascii="Times New Roman" w:eastAsia="나눔명조" w:hint="eastAsia"/>
          <w:color w:val="auto"/>
          <w:szCs w:val="22"/>
        </w:rPr>
        <w:t>조건</w:t>
      </w:r>
      <w:r w:rsidR="00FC750E" w:rsidRPr="003820D2">
        <w:rPr>
          <w:rFonts w:ascii="Times New Roman" w:eastAsia="나눔명조" w:hint="eastAsia"/>
          <w:color w:val="auto"/>
          <w:szCs w:val="22"/>
        </w:rPr>
        <w:t xml:space="preserve"> </w:t>
      </w:r>
      <w:r w:rsidR="00FC750E" w:rsidRPr="003820D2">
        <w:rPr>
          <w:rFonts w:ascii="Times New Roman" w:eastAsia="나눔명조" w:hint="eastAsia"/>
          <w:color w:val="auto"/>
          <w:szCs w:val="22"/>
        </w:rPr>
        <w:t>하에서</w:t>
      </w:r>
      <w:r w:rsidR="00FC750E" w:rsidRPr="003820D2">
        <w:rPr>
          <w:rFonts w:ascii="Times New Roman" w:eastAsia="나눔명조" w:hint="eastAsia"/>
          <w:color w:val="auto"/>
          <w:szCs w:val="22"/>
        </w:rPr>
        <w:t xml:space="preserve"> </w:t>
      </w:r>
      <w:r w:rsidR="00FC750E" w:rsidRPr="003820D2">
        <w:rPr>
          <w:rFonts w:ascii="Times New Roman" w:eastAsia="나눔명조" w:hint="eastAsia"/>
          <w:color w:val="auto"/>
          <w:szCs w:val="22"/>
        </w:rPr>
        <w:t>공공봉사동기를</w:t>
      </w:r>
      <w:r w:rsidR="00FC750E" w:rsidRPr="003820D2">
        <w:rPr>
          <w:rFonts w:ascii="Times New Roman" w:eastAsia="나눔명조" w:hint="eastAsia"/>
          <w:color w:val="auto"/>
          <w:szCs w:val="22"/>
        </w:rPr>
        <w:t xml:space="preserve"> </w:t>
      </w:r>
      <w:r w:rsidR="00FC750E" w:rsidRPr="003820D2">
        <w:rPr>
          <w:rFonts w:ascii="Times New Roman" w:eastAsia="나눔명조" w:hint="eastAsia"/>
          <w:color w:val="auto"/>
          <w:szCs w:val="22"/>
        </w:rPr>
        <w:t>촉진할</w:t>
      </w:r>
      <w:r w:rsidR="00FC750E" w:rsidRPr="003820D2">
        <w:rPr>
          <w:rFonts w:ascii="Times New Roman" w:eastAsia="나눔명조" w:hint="eastAsia"/>
          <w:color w:val="auto"/>
          <w:szCs w:val="22"/>
        </w:rPr>
        <w:t xml:space="preserve"> </w:t>
      </w:r>
      <w:r w:rsidR="00FC750E" w:rsidRPr="003820D2">
        <w:rPr>
          <w:rFonts w:ascii="Times New Roman" w:eastAsia="나눔명조" w:hint="eastAsia"/>
          <w:color w:val="auto"/>
          <w:szCs w:val="22"/>
        </w:rPr>
        <w:t>수</w:t>
      </w:r>
      <w:r w:rsidR="00FC750E" w:rsidRPr="003820D2">
        <w:rPr>
          <w:rFonts w:ascii="Times New Roman" w:eastAsia="나눔명조" w:hint="eastAsia"/>
          <w:color w:val="auto"/>
          <w:szCs w:val="22"/>
        </w:rPr>
        <w:t xml:space="preserve"> </w:t>
      </w:r>
      <w:r w:rsidR="00FC750E" w:rsidRPr="003820D2">
        <w:rPr>
          <w:rFonts w:ascii="Times New Roman" w:eastAsia="나눔명조" w:hint="eastAsia"/>
          <w:color w:val="auto"/>
          <w:szCs w:val="22"/>
        </w:rPr>
        <w:t>있음을</w:t>
      </w:r>
      <w:r w:rsidR="00FC750E" w:rsidRPr="003820D2">
        <w:rPr>
          <w:rFonts w:ascii="Times New Roman" w:eastAsia="나눔명조" w:hint="eastAsia"/>
          <w:color w:val="auto"/>
          <w:szCs w:val="22"/>
        </w:rPr>
        <w:t xml:space="preserve"> </w:t>
      </w:r>
      <w:r w:rsidR="00FC750E" w:rsidRPr="003820D2">
        <w:rPr>
          <w:rFonts w:ascii="Times New Roman" w:eastAsia="나눔명조" w:hint="eastAsia"/>
          <w:color w:val="auto"/>
          <w:szCs w:val="22"/>
        </w:rPr>
        <w:t>밝혔다</w:t>
      </w:r>
      <w:r w:rsidR="00FC750E" w:rsidRPr="003820D2">
        <w:rPr>
          <w:rFonts w:ascii="Times New Roman" w:eastAsia="나눔명조" w:hint="eastAsia"/>
          <w:color w:val="auto"/>
          <w:szCs w:val="22"/>
        </w:rPr>
        <w:t>.</w:t>
      </w:r>
      <w:r w:rsidR="00FC750E" w:rsidRPr="003820D2">
        <w:rPr>
          <w:rFonts w:ascii="Times New Roman" w:eastAsia="나눔명조"/>
          <w:color w:val="auto"/>
          <w:szCs w:val="22"/>
        </w:rPr>
        <w:t xml:space="preserve"> </w:t>
      </w:r>
    </w:p>
    <w:p w14:paraId="161BD4A0" w14:textId="2B20A7D3" w:rsidR="00D201E6" w:rsidRPr="003820D2" w:rsidRDefault="00CC36AC" w:rsidP="009B23A7">
      <w:pPr>
        <w:pStyle w:val="ae"/>
        <w:spacing w:before="60" w:after="60"/>
        <w:rPr>
          <w:rFonts w:ascii="Times New Roman" w:eastAsia="나눔명조"/>
          <w:color w:val="auto"/>
          <w:szCs w:val="22"/>
        </w:rPr>
      </w:pPr>
      <w:r w:rsidRPr="00B61948">
        <w:rPr>
          <w:rFonts w:ascii="Times New Roman" w:eastAsia="나눔명조" w:hint="eastAsia"/>
          <w:color w:val="auto"/>
          <w:szCs w:val="22"/>
        </w:rPr>
        <w:t>경험적</w:t>
      </w:r>
      <w:r w:rsidRPr="00B61948">
        <w:rPr>
          <w:rFonts w:ascii="Times New Roman" w:eastAsia="나눔명조" w:hint="eastAsia"/>
          <w:color w:val="auto"/>
          <w:szCs w:val="22"/>
        </w:rPr>
        <w:t xml:space="preserve"> </w:t>
      </w:r>
      <w:r w:rsidRPr="00B61948">
        <w:rPr>
          <w:rFonts w:ascii="Times New Roman" w:eastAsia="나눔명조" w:hint="eastAsia"/>
          <w:color w:val="auto"/>
          <w:szCs w:val="22"/>
        </w:rPr>
        <w:t>분석을</w:t>
      </w:r>
      <w:r w:rsidRPr="00B61948">
        <w:rPr>
          <w:rFonts w:ascii="Times New Roman" w:eastAsia="나눔명조" w:hint="eastAsia"/>
          <w:color w:val="auto"/>
          <w:szCs w:val="22"/>
        </w:rPr>
        <w:t xml:space="preserve"> </w:t>
      </w:r>
      <w:r w:rsidRPr="00B61948">
        <w:rPr>
          <w:rFonts w:ascii="Times New Roman" w:eastAsia="나눔명조" w:hint="eastAsia"/>
          <w:color w:val="auto"/>
          <w:szCs w:val="22"/>
        </w:rPr>
        <w:t>바탕으로</w:t>
      </w:r>
      <w:r w:rsidRPr="00B61948">
        <w:rPr>
          <w:rFonts w:ascii="Times New Roman" w:eastAsia="나눔명조" w:hint="eastAsia"/>
          <w:color w:val="auto"/>
          <w:szCs w:val="22"/>
        </w:rPr>
        <w:t xml:space="preserve"> </w:t>
      </w:r>
      <w:r w:rsidR="009B23A7" w:rsidRPr="003820D2">
        <w:rPr>
          <w:rFonts w:ascii="Times New Roman" w:eastAsia="나눔명조" w:hint="eastAsia"/>
          <w:color w:val="auto"/>
          <w:szCs w:val="22"/>
        </w:rPr>
        <w:t>본</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연구는</w:t>
      </w:r>
      <w:r w:rsidR="009B23A7" w:rsidRPr="003820D2">
        <w:rPr>
          <w:rFonts w:ascii="Times New Roman" w:eastAsia="나눔명조"/>
          <w:color w:val="auto"/>
          <w:szCs w:val="22"/>
        </w:rPr>
        <w:t xml:space="preserve"> </w:t>
      </w:r>
      <w:r w:rsidRPr="00B61948">
        <w:rPr>
          <w:rFonts w:ascii="Times New Roman" w:eastAsia="나눔명조" w:hint="eastAsia"/>
          <w:color w:val="auto"/>
          <w:szCs w:val="22"/>
        </w:rPr>
        <w:t>조직</w:t>
      </w:r>
      <w:r w:rsidRPr="00B61948">
        <w:rPr>
          <w:rFonts w:ascii="Times New Roman" w:eastAsia="나눔명조" w:hint="eastAsia"/>
          <w:color w:val="auto"/>
          <w:szCs w:val="22"/>
        </w:rPr>
        <w:t xml:space="preserve"> </w:t>
      </w:r>
      <w:r w:rsidRPr="00B61948">
        <w:rPr>
          <w:rFonts w:ascii="Times New Roman" w:eastAsia="나눔명조" w:hint="eastAsia"/>
          <w:color w:val="auto"/>
          <w:szCs w:val="22"/>
        </w:rPr>
        <w:t>내</w:t>
      </w:r>
      <w:r w:rsidRPr="00B61948">
        <w:rPr>
          <w:rFonts w:ascii="Times New Roman" w:eastAsia="나눔명조" w:hint="eastAsia"/>
          <w:color w:val="auto"/>
          <w:szCs w:val="22"/>
        </w:rPr>
        <w:t xml:space="preserve"> </w:t>
      </w:r>
      <w:r w:rsidRPr="00B61948">
        <w:rPr>
          <w:rFonts w:ascii="Times New Roman" w:eastAsia="나눔명조" w:hint="eastAsia"/>
          <w:color w:val="auto"/>
          <w:szCs w:val="22"/>
        </w:rPr>
        <w:t>의사소통이</w:t>
      </w:r>
      <w:r w:rsidRPr="00B61948">
        <w:rPr>
          <w:rFonts w:ascii="Times New Roman" w:eastAsia="나눔명조" w:hint="eastAsia"/>
          <w:color w:val="auto"/>
          <w:szCs w:val="22"/>
        </w:rPr>
        <w:t xml:space="preserve"> </w:t>
      </w:r>
      <w:r w:rsidR="009B23A7" w:rsidRPr="003820D2">
        <w:rPr>
          <w:rFonts w:ascii="Times New Roman" w:eastAsia="나눔명조" w:hint="eastAsia"/>
          <w:color w:val="auto"/>
          <w:szCs w:val="22"/>
        </w:rPr>
        <w:t>리더십</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유형과</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공공봉사동기</w:t>
      </w:r>
      <w:r w:rsidRPr="00B61948">
        <w:rPr>
          <w:rFonts w:ascii="Times New Roman" w:eastAsia="나눔명조" w:hint="eastAsia"/>
          <w:color w:val="auto"/>
          <w:szCs w:val="22"/>
        </w:rPr>
        <w:t>간</w:t>
      </w:r>
      <w:r w:rsidRPr="00B61948">
        <w:rPr>
          <w:rFonts w:ascii="Times New Roman" w:eastAsia="나눔명조" w:hint="eastAsia"/>
          <w:color w:val="auto"/>
          <w:szCs w:val="22"/>
        </w:rPr>
        <w:t xml:space="preserve"> </w:t>
      </w:r>
      <w:r w:rsidRPr="00B61948">
        <w:rPr>
          <w:rFonts w:ascii="Times New Roman" w:eastAsia="나눔명조" w:hint="eastAsia"/>
          <w:color w:val="auto"/>
          <w:szCs w:val="22"/>
        </w:rPr>
        <w:t>관계</w:t>
      </w:r>
      <w:r w:rsidR="009B23A7" w:rsidRPr="003820D2">
        <w:rPr>
          <w:rFonts w:ascii="Times New Roman" w:eastAsia="나눔명조" w:hint="eastAsia"/>
          <w:color w:val="auto"/>
          <w:szCs w:val="22"/>
        </w:rPr>
        <w:t>에</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있어</w:t>
      </w:r>
      <w:r w:rsidRPr="00B61948">
        <w:rPr>
          <w:rFonts w:ascii="Times New Roman" w:eastAsia="나눔명조" w:hint="eastAsia"/>
          <w:color w:val="auto"/>
          <w:szCs w:val="22"/>
        </w:rPr>
        <w:t xml:space="preserve"> </w:t>
      </w:r>
      <w:r w:rsidR="009B23A7" w:rsidRPr="003820D2">
        <w:rPr>
          <w:rFonts w:ascii="Times New Roman" w:eastAsia="나눔명조" w:hint="eastAsia"/>
          <w:color w:val="auto"/>
          <w:szCs w:val="22"/>
        </w:rPr>
        <w:t>조절</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효과</w:t>
      </w:r>
      <w:r w:rsidRPr="00B61948">
        <w:rPr>
          <w:rFonts w:ascii="Times New Roman" w:eastAsia="나눔명조" w:hint="eastAsia"/>
          <w:color w:val="auto"/>
          <w:szCs w:val="22"/>
        </w:rPr>
        <w:t>가</w:t>
      </w:r>
      <w:r w:rsidRPr="00B61948">
        <w:rPr>
          <w:rFonts w:ascii="Times New Roman" w:eastAsia="나눔명조" w:hint="eastAsia"/>
          <w:color w:val="auto"/>
          <w:szCs w:val="22"/>
        </w:rPr>
        <w:t xml:space="preserve"> </w:t>
      </w:r>
      <w:r w:rsidRPr="00B61948">
        <w:rPr>
          <w:rFonts w:ascii="Times New Roman" w:eastAsia="나눔명조" w:hint="eastAsia"/>
          <w:color w:val="auto"/>
          <w:szCs w:val="22"/>
        </w:rPr>
        <w:t>있음을</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검증하였으며</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이는</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공공봉사동기</w:t>
      </w:r>
      <w:r w:rsidRPr="00B61948">
        <w:rPr>
          <w:rFonts w:ascii="Times New Roman" w:eastAsia="나눔명조" w:hint="eastAsia"/>
          <w:color w:val="auto"/>
          <w:szCs w:val="22"/>
        </w:rPr>
        <w:t xml:space="preserve"> </w:t>
      </w:r>
      <w:r w:rsidRPr="00B61948">
        <w:rPr>
          <w:rFonts w:ascii="Times New Roman" w:eastAsia="나눔명조" w:hint="eastAsia"/>
          <w:color w:val="auto"/>
          <w:szCs w:val="22"/>
        </w:rPr>
        <w:t>및</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리더십</w:t>
      </w:r>
      <w:r w:rsidRPr="00B61948">
        <w:rPr>
          <w:rFonts w:ascii="Times New Roman" w:eastAsia="나눔명조" w:hint="eastAsia"/>
          <w:color w:val="auto"/>
          <w:szCs w:val="22"/>
        </w:rPr>
        <w:t>을</w:t>
      </w:r>
      <w:r w:rsidRPr="00B61948">
        <w:rPr>
          <w:rFonts w:ascii="Times New Roman" w:eastAsia="나눔명조" w:hint="eastAsia"/>
          <w:color w:val="auto"/>
          <w:szCs w:val="22"/>
        </w:rPr>
        <w:t xml:space="preserve"> </w:t>
      </w:r>
      <w:r w:rsidRPr="00B61948">
        <w:rPr>
          <w:rFonts w:ascii="Times New Roman" w:eastAsia="나눔명조" w:hint="eastAsia"/>
          <w:color w:val="auto"/>
          <w:szCs w:val="22"/>
        </w:rPr>
        <w:t>활용한</w:t>
      </w:r>
      <w:r w:rsidRPr="00B61948">
        <w:rPr>
          <w:rFonts w:ascii="Times New Roman" w:eastAsia="나눔명조" w:hint="eastAsia"/>
          <w:color w:val="auto"/>
          <w:szCs w:val="22"/>
        </w:rPr>
        <w:t xml:space="preserve"> </w:t>
      </w:r>
      <w:r w:rsidR="009B23A7" w:rsidRPr="003820D2">
        <w:rPr>
          <w:rFonts w:ascii="Times New Roman" w:eastAsia="나눔명조" w:hint="eastAsia"/>
          <w:color w:val="auto"/>
          <w:szCs w:val="22"/>
        </w:rPr>
        <w:t>기존</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연구에</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있어</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유용한</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시사점을</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도출한다</w:t>
      </w:r>
      <w:r w:rsidR="009B23A7" w:rsidRPr="003820D2">
        <w:rPr>
          <w:rFonts w:ascii="Times New Roman" w:eastAsia="나눔명조"/>
          <w:color w:val="auto"/>
          <w:szCs w:val="22"/>
        </w:rPr>
        <w:t>.</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우선</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기존</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연구들이</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엄밀하게</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고려하지</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않</w:t>
      </w:r>
      <w:r w:rsidR="007969B3" w:rsidRPr="003820D2">
        <w:rPr>
          <w:rFonts w:ascii="Times New Roman" w:eastAsia="나눔명조" w:hint="eastAsia"/>
          <w:color w:val="auto"/>
          <w:szCs w:val="22"/>
        </w:rPr>
        <w:t>았</w:t>
      </w:r>
      <w:r w:rsidR="009B23A7" w:rsidRPr="003820D2">
        <w:rPr>
          <w:rFonts w:ascii="Times New Roman" w:eastAsia="나눔명조" w:hint="eastAsia"/>
          <w:color w:val="auto"/>
          <w:szCs w:val="22"/>
        </w:rPr>
        <w:t>던</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의사소통</w:t>
      </w:r>
      <w:r w:rsidR="009B23A7" w:rsidRPr="003820D2">
        <w:rPr>
          <w:rFonts w:ascii="Times New Roman" w:eastAsia="나눔명조"/>
          <w:color w:val="auto"/>
          <w:szCs w:val="22"/>
        </w:rPr>
        <w:t xml:space="preserve"> </w:t>
      </w:r>
      <w:r w:rsidR="009B23A7" w:rsidRPr="003820D2">
        <w:rPr>
          <w:rFonts w:ascii="Times New Roman" w:eastAsia="나눔명조" w:hint="eastAsia"/>
          <w:color w:val="auto"/>
          <w:szCs w:val="22"/>
        </w:rPr>
        <w:t>변수를</w:t>
      </w:r>
      <w:r w:rsidR="007969B3" w:rsidRPr="003820D2">
        <w:rPr>
          <w:rFonts w:ascii="Times New Roman" w:eastAsia="나눔명조"/>
          <w:color w:val="auto"/>
          <w:szCs w:val="22"/>
        </w:rPr>
        <w:t xml:space="preserve"> </w:t>
      </w:r>
      <w:r w:rsidR="009B23A7" w:rsidRPr="003820D2">
        <w:rPr>
          <w:rFonts w:ascii="Times New Roman" w:eastAsia="나눔명조" w:hint="eastAsia"/>
          <w:color w:val="auto"/>
          <w:szCs w:val="22"/>
        </w:rPr>
        <w:t>활용</w:t>
      </w:r>
      <w:r w:rsidR="007969B3" w:rsidRPr="003820D2">
        <w:rPr>
          <w:rFonts w:ascii="Times New Roman" w:eastAsia="나눔명조" w:hint="eastAsia"/>
          <w:color w:val="auto"/>
          <w:szCs w:val="22"/>
        </w:rPr>
        <w:t>하여</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그</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조절효과를</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탐색하였다</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의사소통이</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빈번하고</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원활하게</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발생하는</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조직은</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리더십</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유형과</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관계없이</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공공봉사동기</w:t>
      </w:r>
      <w:r w:rsidRPr="00B61948">
        <w:rPr>
          <w:rFonts w:ascii="Times New Roman" w:eastAsia="나눔명조" w:hint="eastAsia"/>
          <w:color w:val="auto"/>
          <w:szCs w:val="22"/>
        </w:rPr>
        <w:t>를</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제고</w:t>
      </w:r>
      <w:r w:rsidRPr="00B61948">
        <w:rPr>
          <w:rFonts w:ascii="Times New Roman" w:eastAsia="나눔명조" w:hint="eastAsia"/>
          <w:color w:val="auto"/>
          <w:szCs w:val="22"/>
        </w:rPr>
        <w:t>할</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수</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있으며</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기존</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연구에서</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모호하게</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다뤄지던</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의사소통의</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역할</w:t>
      </w:r>
      <w:r w:rsidR="007969B3" w:rsidRPr="003820D2">
        <w:rPr>
          <w:rFonts w:ascii="Times New Roman" w:eastAsia="나눔명조" w:hint="eastAsia"/>
          <w:color w:val="auto"/>
          <w:szCs w:val="22"/>
        </w:rPr>
        <w:lastRenderedPageBreak/>
        <w:t>을</w:t>
      </w:r>
      <w:r w:rsidR="007969B3" w:rsidRPr="003820D2">
        <w:rPr>
          <w:rFonts w:ascii="Times New Roman" w:eastAsia="나눔명조"/>
          <w:color w:val="auto"/>
          <w:szCs w:val="22"/>
        </w:rPr>
        <w:t xml:space="preserve"> </w:t>
      </w:r>
      <w:r w:rsidR="007969B3" w:rsidRPr="003820D2">
        <w:rPr>
          <w:rFonts w:ascii="Times New Roman" w:eastAsia="나눔명조" w:hint="eastAsia"/>
          <w:color w:val="auto"/>
          <w:szCs w:val="22"/>
        </w:rPr>
        <w:t>확인하였다</w:t>
      </w:r>
      <w:r w:rsidR="007969B3" w:rsidRPr="003820D2">
        <w:rPr>
          <w:rFonts w:ascii="Times New Roman" w:eastAsia="나눔명조"/>
          <w:color w:val="auto"/>
          <w:szCs w:val="22"/>
        </w:rPr>
        <w:t>.</w:t>
      </w:r>
      <w:r w:rsidR="007A64D0" w:rsidRPr="003820D2">
        <w:rPr>
          <w:rFonts w:ascii="Times New Roman" w:eastAsia="나눔명조"/>
          <w:color w:val="auto"/>
          <w:szCs w:val="22"/>
        </w:rPr>
        <w:t xml:space="preserve"> </w:t>
      </w:r>
    </w:p>
    <w:p w14:paraId="5F2A959A" w14:textId="7BA7F783" w:rsidR="009B23A7" w:rsidRPr="003820D2" w:rsidRDefault="007A64D0" w:rsidP="009B23A7">
      <w:pPr>
        <w:pStyle w:val="ae"/>
        <w:spacing w:before="60" w:after="60"/>
        <w:rPr>
          <w:rFonts w:ascii="Times New Roman" w:eastAsia="나눔명조"/>
          <w:color w:val="auto"/>
          <w:szCs w:val="22"/>
        </w:rPr>
      </w:pPr>
      <w:r w:rsidRPr="0027015F">
        <w:rPr>
          <w:rFonts w:ascii="Times New Roman" w:eastAsia="나눔명조" w:hint="eastAsia"/>
          <w:color w:val="auto"/>
          <w:szCs w:val="22"/>
        </w:rPr>
        <w:t>또한</w:t>
      </w:r>
      <w:r w:rsidR="00E909C4" w:rsidRPr="0027015F">
        <w:rPr>
          <w:rFonts w:ascii="Times New Roman" w:eastAsia="나눔명조" w:hint="eastAsia"/>
          <w:color w:val="auto"/>
          <w:szCs w:val="22"/>
        </w:rPr>
        <w:t xml:space="preserve"> </w:t>
      </w:r>
      <w:r w:rsidRPr="0027015F">
        <w:rPr>
          <w:rFonts w:ascii="Times New Roman" w:eastAsia="나눔명조" w:hint="eastAsia"/>
          <w:color w:val="auto"/>
          <w:szCs w:val="22"/>
        </w:rPr>
        <w:t>리더십</w:t>
      </w:r>
      <w:r w:rsidRPr="0027015F">
        <w:rPr>
          <w:rFonts w:ascii="Times New Roman" w:eastAsia="나눔명조"/>
          <w:color w:val="auto"/>
          <w:szCs w:val="22"/>
        </w:rPr>
        <w:t xml:space="preserve"> </w:t>
      </w:r>
      <w:r w:rsidRPr="0027015F">
        <w:rPr>
          <w:rFonts w:ascii="Times New Roman" w:eastAsia="나눔명조" w:hint="eastAsia"/>
          <w:color w:val="auto"/>
          <w:szCs w:val="22"/>
        </w:rPr>
        <w:t>수준이</w:t>
      </w:r>
      <w:r w:rsidRPr="0027015F">
        <w:rPr>
          <w:rFonts w:ascii="Times New Roman" w:eastAsia="나눔명조"/>
          <w:color w:val="auto"/>
          <w:szCs w:val="22"/>
        </w:rPr>
        <w:t xml:space="preserve"> </w:t>
      </w:r>
      <w:r w:rsidRPr="0027015F">
        <w:rPr>
          <w:rFonts w:ascii="Times New Roman" w:eastAsia="나눔명조" w:hint="eastAsia"/>
          <w:color w:val="auto"/>
          <w:szCs w:val="22"/>
        </w:rPr>
        <w:t>낮은</w:t>
      </w:r>
      <w:r w:rsidRPr="0027015F">
        <w:rPr>
          <w:rFonts w:ascii="Times New Roman" w:eastAsia="나눔명조"/>
          <w:color w:val="auto"/>
          <w:szCs w:val="22"/>
        </w:rPr>
        <w:t xml:space="preserve"> </w:t>
      </w:r>
      <w:r w:rsidRPr="0027015F">
        <w:rPr>
          <w:rFonts w:ascii="Times New Roman" w:eastAsia="나눔명조" w:hint="eastAsia"/>
          <w:color w:val="auto"/>
          <w:szCs w:val="22"/>
        </w:rPr>
        <w:t>경우에는</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유형에</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관계없이</w:t>
      </w:r>
      <w:r w:rsidRPr="0027015F">
        <w:rPr>
          <w:rFonts w:ascii="Times New Roman" w:eastAsia="나눔명조"/>
          <w:color w:val="auto"/>
          <w:szCs w:val="22"/>
        </w:rPr>
        <w:t xml:space="preserve"> </w:t>
      </w:r>
      <w:r w:rsidRPr="0027015F">
        <w:rPr>
          <w:rFonts w:ascii="Times New Roman" w:eastAsia="나눔명조" w:hint="eastAsia"/>
          <w:color w:val="auto"/>
          <w:szCs w:val="22"/>
        </w:rPr>
        <w:t>의사소통</w:t>
      </w:r>
      <w:r w:rsidRPr="0027015F">
        <w:rPr>
          <w:rFonts w:ascii="Times New Roman" w:eastAsia="나눔명조"/>
          <w:color w:val="auto"/>
          <w:szCs w:val="22"/>
        </w:rPr>
        <w:t xml:space="preserve"> </w:t>
      </w:r>
      <w:r w:rsidRPr="0027015F">
        <w:rPr>
          <w:rFonts w:ascii="Times New Roman" w:eastAsia="나눔명조" w:hint="eastAsia"/>
          <w:color w:val="auto"/>
          <w:szCs w:val="22"/>
        </w:rPr>
        <w:t>조절</w:t>
      </w:r>
      <w:r w:rsidRPr="0027015F">
        <w:rPr>
          <w:rFonts w:ascii="Times New Roman" w:eastAsia="나눔명조"/>
          <w:color w:val="auto"/>
          <w:szCs w:val="22"/>
        </w:rPr>
        <w:t xml:space="preserve"> </w:t>
      </w:r>
      <w:r w:rsidR="00E909C4" w:rsidRPr="0027015F">
        <w:rPr>
          <w:rFonts w:ascii="Times New Roman" w:eastAsia="나눔명조" w:hint="eastAsia"/>
          <w:color w:val="auto"/>
          <w:szCs w:val="22"/>
        </w:rPr>
        <w:t>효과가</w:t>
      </w:r>
      <w:r w:rsidRPr="0027015F">
        <w:rPr>
          <w:rFonts w:ascii="Times New Roman" w:eastAsia="나눔명조"/>
          <w:color w:val="auto"/>
          <w:szCs w:val="22"/>
        </w:rPr>
        <w:t xml:space="preserve"> </w:t>
      </w:r>
      <w:r w:rsidRPr="0027015F">
        <w:rPr>
          <w:rFonts w:ascii="Times New Roman" w:eastAsia="나눔명조" w:hint="eastAsia"/>
          <w:color w:val="auto"/>
          <w:szCs w:val="22"/>
        </w:rPr>
        <w:t>사라질</w:t>
      </w:r>
      <w:r w:rsidRPr="0027015F">
        <w:rPr>
          <w:rFonts w:ascii="Times New Roman" w:eastAsia="나눔명조"/>
          <w:color w:val="auto"/>
          <w:szCs w:val="22"/>
        </w:rPr>
        <w:t xml:space="preserve"> </w:t>
      </w:r>
      <w:r w:rsidRPr="0027015F">
        <w:rPr>
          <w:rFonts w:ascii="Times New Roman" w:eastAsia="나눔명조" w:hint="eastAsia"/>
          <w:color w:val="auto"/>
          <w:szCs w:val="22"/>
        </w:rPr>
        <w:t>수</w:t>
      </w:r>
      <w:r w:rsidRPr="0027015F">
        <w:rPr>
          <w:rFonts w:ascii="Times New Roman" w:eastAsia="나눔명조"/>
          <w:color w:val="auto"/>
          <w:szCs w:val="22"/>
        </w:rPr>
        <w:t xml:space="preserve"> </w:t>
      </w:r>
      <w:r w:rsidRPr="0027015F">
        <w:rPr>
          <w:rFonts w:ascii="Times New Roman" w:eastAsia="나눔명조" w:hint="eastAsia"/>
          <w:color w:val="auto"/>
          <w:szCs w:val="22"/>
        </w:rPr>
        <w:t>있다는</w:t>
      </w:r>
      <w:r w:rsidRPr="0027015F">
        <w:rPr>
          <w:rFonts w:ascii="Times New Roman" w:eastAsia="나눔명조"/>
          <w:color w:val="auto"/>
          <w:szCs w:val="22"/>
        </w:rPr>
        <w:t xml:space="preserve"> </w:t>
      </w:r>
      <w:r w:rsidRPr="0027015F">
        <w:rPr>
          <w:rFonts w:ascii="Times New Roman" w:eastAsia="나눔명조" w:hint="eastAsia"/>
          <w:color w:val="auto"/>
          <w:szCs w:val="22"/>
        </w:rPr>
        <w:t>것을</w:t>
      </w:r>
      <w:r w:rsidRPr="0027015F">
        <w:rPr>
          <w:rFonts w:ascii="Times New Roman" w:eastAsia="나눔명조"/>
          <w:color w:val="auto"/>
          <w:szCs w:val="22"/>
        </w:rPr>
        <w:t xml:space="preserve"> </w:t>
      </w:r>
      <w:r w:rsidR="00E909C4" w:rsidRPr="0027015F">
        <w:rPr>
          <w:rFonts w:ascii="Times New Roman" w:eastAsia="나눔명조" w:hint="eastAsia"/>
          <w:color w:val="auto"/>
          <w:szCs w:val="22"/>
        </w:rPr>
        <w:t>확인</w:t>
      </w:r>
      <w:r w:rsidRPr="0027015F">
        <w:rPr>
          <w:rFonts w:ascii="Times New Roman" w:eastAsia="나눔명조" w:hint="eastAsia"/>
          <w:color w:val="auto"/>
          <w:szCs w:val="22"/>
        </w:rPr>
        <w:t>했다</w:t>
      </w:r>
      <w:r w:rsidRPr="0027015F">
        <w:rPr>
          <w:rFonts w:ascii="Times New Roman" w:eastAsia="나눔명조"/>
          <w:color w:val="auto"/>
          <w:szCs w:val="22"/>
        </w:rPr>
        <w:t xml:space="preserve">. </w:t>
      </w:r>
      <w:r w:rsidRPr="0027015F">
        <w:rPr>
          <w:rFonts w:ascii="Times New Roman" w:eastAsia="나눔명조" w:hint="eastAsia"/>
          <w:color w:val="auto"/>
          <w:szCs w:val="22"/>
        </w:rPr>
        <w:t>이는</w:t>
      </w:r>
      <w:r w:rsidRPr="0027015F">
        <w:rPr>
          <w:rFonts w:ascii="Times New Roman" w:eastAsia="나눔명조"/>
          <w:color w:val="auto"/>
          <w:szCs w:val="22"/>
        </w:rPr>
        <w:t xml:space="preserve"> </w:t>
      </w:r>
      <w:r w:rsidRPr="0027015F">
        <w:rPr>
          <w:rFonts w:ascii="Times New Roman" w:eastAsia="나눔명조" w:hint="eastAsia"/>
          <w:color w:val="auto"/>
          <w:szCs w:val="22"/>
        </w:rPr>
        <w:t>리더십이</w:t>
      </w:r>
      <w:r w:rsidRPr="0027015F">
        <w:rPr>
          <w:rFonts w:ascii="Times New Roman" w:eastAsia="나눔명조"/>
          <w:color w:val="auto"/>
          <w:szCs w:val="22"/>
        </w:rPr>
        <w:t xml:space="preserve"> </w:t>
      </w:r>
      <w:r w:rsidRPr="0027015F">
        <w:rPr>
          <w:rFonts w:ascii="Times New Roman" w:eastAsia="나눔명조" w:hint="eastAsia"/>
          <w:color w:val="auto"/>
          <w:szCs w:val="22"/>
        </w:rPr>
        <w:t>제대로</w:t>
      </w:r>
      <w:r w:rsidRPr="0027015F">
        <w:rPr>
          <w:rFonts w:ascii="Times New Roman" w:eastAsia="나눔명조"/>
          <w:color w:val="auto"/>
          <w:szCs w:val="22"/>
        </w:rPr>
        <w:t xml:space="preserve"> </w:t>
      </w:r>
      <w:r w:rsidRPr="0027015F">
        <w:rPr>
          <w:rFonts w:ascii="Times New Roman" w:eastAsia="나눔명조" w:hint="eastAsia"/>
          <w:color w:val="auto"/>
          <w:szCs w:val="22"/>
        </w:rPr>
        <w:t>운용되지</w:t>
      </w:r>
      <w:r w:rsidRPr="0027015F">
        <w:rPr>
          <w:rFonts w:ascii="Times New Roman" w:eastAsia="나눔명조"/>
          <w:color w:val="auto"/>
          <w:szCs w:val="22"/>
        </w:rPr>
        <w:t xml:space="preserve"> </w:t>
      </w:r>
      <w:r w:rsidRPr="0027015F">
        <w:rPr>
          <w:rFonts w:ascii="Times New Roman" w:eastAsia="나눔명조" w:hint="eastAsia"/>
          <w:color w:val="auto"/>
          <w:szCs w:val="22"/>
        </w:rPr>
        <w:t>않는</w:t>
      </w:r>
      <w:r w:rsidRPr="0027015F">
        <w:rPr>
          <w:rFonts w:ascii="Times New Roman" w:eastAsia="나눔명조"/>
          <w:color w:val="auto"/>
          <w:szCs w:val="22"/>
        </w:rPr>
        <w:t xml:space="preserve"> </w:t>
      </w:r>
      <w:r w:rsidRPr="0027015F">
        <w:rPr>
          <w:rFonts w:ascii="Times New Roman" w:eastAsia="나눔명조" w:hint="eastAsia"/>
          <w:color w:val="auto"/>
          <w:szCs w:val="22"/>
        </w:rPr>
        <w:t>경우</w:t>
      </w:r>
      <w:r w:rsidRPr="0027015F">
        <w:rPr>
          <w:rFonts w:ascii="Times New Roman" w:eastAsia="나눔명조"/>
          <w:color w:val="auto"/>
          <w:szCs w:val="22"/>
        </w:rPr>
        <w:t xml:space="preserve">, </w:t>
      </w:r>
      <w:r w:rsidRPr="0027015F">
        <w:rPr>
          <w:rFonts w:ascii="Times New Roman" w:eastAsia="나눔명조" w:hint="eastAsia"/>
          <w:color w:val="auto"/>
          <w:szCs w:val="22"/>
        </w:rPr>
        <w:t>즉</w:t>
      </w:r>
      <w:r w:rsidRPr="0027015F">
        <w:rPr>
          <w:rFonts w:ascii="Times New Roman" w:eastAsia="나눔명조"/>
          <w:color w:val="auto"/>
          <w:szCs w:val="22"/>
        </w:rPr>
        <w:t xml:space="preserve"> </w:t>
      </w:r>
      <w:r w:rsidR="00E909C4" w:rsidRPr="0027015F">
        <w:rPr>
          <w:rFonts w:ascii="Times New Roman" w:eastAsia="나눔명조" w:hint="eastAsia"/>
          <w:color w:val="auto"/>
          <w:szCs w:val="22"/>
        </w:rPr>
        <w:t>적합한</w:t>
      </w:r>
      <w:r w:rsidR="00E909C4" w:rsidRPr="0027015F">
        <w:rPr>
          <w:rFonts w:ascii="Times New Roman" w:eastAsia="나눔명조" w:hint="eastAsia"/>
          <w:color w:val="auto"/>
          <w:szCs w:val="22"/>
        </w:rPr>
        <w:t xml:space="preserve"> </w:t>
      </w:r>
      <w:r w:rsidRPr="0027015F">
        <w:rPr>
          <w:rFonts w:ascii="Times New Roman" w:eastAsia="나눔명조" w:hint="eastAsia"/>
          <w:color w:val="auto"/>
          <w:szCs w:val="22"/>
        </w:rPr>
        <w:t>성과를</w:t>
      </w:r>
      <w:r w:rsidRPr="0027015F">
        <w:rPr>
          <w:rFonts w:ascii="Times New Roman" w:eastAsia="나눔명조"/>
          <w:color w:val="auto"/>
          <w:szCs w:val="22"/>
        </w:rPr>
        <w:t xml:space="preserve"> </w:t>
      </w:r>
      <w:r w:rsidRPr="0027015F">
        <w:rPr>
          <w:rFonts w:ascii="Times New Roman" w:eastAsia="나눔명조" w:hint="eastAsia"/>
          <w:color w:val="auto"/>
          <w:szCs w:val="22"/>
        </w:rPr>
        <w:t>제시하지도</w:t>
      </w:r>
      <w:r w:rsidRPr="0027015F">
        <w:rPr>
          <w:rFonts w:ascii="Times New Roman" w:eastAsia="나눔명조"/>
          <w:color w:val="auto"/>
          <w:szCs w:val="22"/>
        </w:rPr>
        <w:t xml:space="preserve"> </w:t>
      </w:r>
      <w:r w:rsidRPr="0027015F">
        <w:rPr>
          <w:rFonts w:ascii="Times New Roman" w:eastAsia="나눔명조" w:hint="eastAsia"/>
          <w:color w:val="auto"/>
          <w:szCs w:val="22"/>
        </w:rPr>
        <w:t>창의적이고</w:t>
      </w:r>
      <w:r w:rsidRPr="0027015F">
        <w:rPr>
          <w:rFonts w:ascii="Times New Roman" w:eastAsia="나눔명조"/>
          <w:color w:val="auto"/>
          <w:szCs w:val="22"/>
        </w:rPr>
        <w:t xml:space="preserve"> </w:t>
      </w:r>
      <w:r w:rsidRPr="0027015F">
        <w:rPr>
          <w:rFonts w:ascii="Times New Roman" w:eastAsia="나눔명조" w:hint="eastAsia"/>
          <w:color w:val="auto"/>
          <w:szCs w:val="22"/>
        </w:rPr>
        <w:t>자율적인</w:t>
      </w:r>
      <w:r w:rsidRPr="0027015F">
        <w:rPr>
          <w:rFonts w:ascii="Times New Roman" w:eastAsia="나눔명조"/>
          <w:color w:val="auto"/>
          <w:szCs w:val="22"/>
        </w:rPr>
        <w:t xml:space="preserve"> </w:t>
      </w:r>
      <w:r w:rsidRPr="0027015F">
        <w:rPr>
          <w:rFonts w:ascii="Times New Roman" w:eastAsia="나눔명조" w:hint="eastAsia"/>
          <w:color w:val="auto"/>
          <w:szCs w:val="22"/>
        </w:rPr>
        <w:t>업무환경을</w:t>
      </w:r>
      <w:r w:rsidRPr="0027015F">
        <w:rPr>
          <w:rFonts w:ascii="Times New Roman" w:eastAsia="나눔명조"/>
          <w:color w:val="auto"/>
          <w:szCs w:val="22"/>
        </w:rPr>
        <w:t xml:space="preserve"> </w:t>
      </w:r>
      <w:r w:rsidRPr="0027015F">
        <w:rPr>
          <w:rFonts w:ascii="Times New Roman" w:eastAsia="나눔명조" w:hint="eastAsia"/>
          <w:color w:val="auto"/>
          <w:szCs w:val="22"/>
        </w:rPr>
        <w:t>제공하지도</w:t>
      </w:r>
      <w:r w:rsidRPr="0027015F">
        <w:rPr>
          <w:rFonts w:ascii="Times New Roman" w:eastAsia="나눔명조"/>
          <w:color w:val="auto"/>
          <w:szCs w:val="22"/>
        </w:rPr>
        <w:t xml:space="preserve"> </w:t>
      </w:r>
      <w:r w:rsidRPr="0027015F">
        <w:rPr>
          <w:rFonts w:ascii="Times New Roman" w:eastAsia="나눔명조" w:hint="eastAsia"/>
          <w:color w:val="auto"/>
          <w:szCs w:val="22"/>
        </w:rPr>
        <w:t>못하는</w:t>
      </w:r>
      <w:r w:rsidRPr="0027015F">
        <w:rPr>
          <w:rFonts w:ascii="Times New Roman" w:eastAsia="나눔명조"/>
          <w:color w:val="auto"/>
          <w:szCs w:val="22"/>
        </w:rPr>
        <w:t xml:space="preserve"> </w:t>
      </w:r>
      <w:r w:rsidRPr="0027015F">
        <w:rPr>
          <w:rFonts w:ascii="Times New Roman" w:eastAsia="나눔명조" w:hint="eastAsia"/>
          <w:color w:val="auto"/>
          <w:szCs w:val="22"/>
        </w:rPr>
        <w:t>경우</w:t>
      </w:r>
      <w:r w:rsidR="00E909C4" w:rsidRPr="0027015F">
        <w:rPr>
          <w:rFonts w:ascii="Times New Roman" w:eastAsia="나눔명조" w:hint="eastAsia"/>
          <w:color w:val="auto"/>
          <w:szCs w:val="22"/>
        </w:rPr>
        <w:t>,</w:t>
      </w:r>
      <w:r w:rsidR="00E909C4" w:rsidRPr="0027015F">
        <w:rPr>
          <w:rFonts w:ascii="Times New Roman" w:eastAsia="나눔명조"/>
          <w:color w:val="auto"/>
          <w:szCs w:val="22"/>
        </w:rPr>
        <w:t xml:space="preserve"> </w:t>
      </w:r>
      <w:r w:rsidR="00E909C4" w:rsidRPr="0027015F">
        <w:rPr>
          <w:rFonts w:ascii="Times New Roman" w:eastAsia="나눔명조" w:hint="eastAsia"/>
          <w:color w:val="auto"/>
          <w:szCs w:val="22"/>
        </w:rPr>
        <w:t>오히려</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빈번한</w:t>
      </w:r>
      <w:r w:rsidR="00E909C4" w:rsidRPr="0027015F">
        <w:rPr>
          <w:rFonts w:ascii="Times New Roman" w:eastAsia="나눔명조" w:hint="eastAsia"/>
          <w:color w:val="auto"/>
          <w:szCs w:val="22"/>
        </w:rPr>
        <w:t xml:space="preserve"> </w:t>
      </w:r>
      <w:r w:rsidR="00B850AD" w:rsidRPr="0027015F">
        <w:rPr>
          <w:rFonts w:ascii="Times New Roman" w:eastAsia="나눔명조" w:hint="eastAsia"/>
          <w:color w:val="auto"/>
          <w:szCs w:val="22"/>
        </w:rPr>
        <w:t>의사소통</w:t>
      </w:r>
      <w:r w:rsidR="00D201E6" w:rsidRPr="0027015F">
        <w:rPr>
          <w:rFonts w:ascii="Times New Roman" w:eastAsia="나눔명조" w:hint="eastAsia"/>
          <w:color w:val="auto"/>
          <w:szCs w:val="22"/>
        </w:rPr>
        <w:t>이</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공공봉사동기를</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제고하는</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리더십의</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효과를</w:t>
      </w:r>
      <w:r w:rsidR="00E909C4" w:rsidRPr="0027015F">
        <w:rPr>
          <w:rFonts w:ascii="Times New Roman" w:eastAsia="나눔명조" w:hint="eastAsia"/>
          <w:color w:val="auto"/>
          <w:szCs w:val="22"/>
        </w:rPr>
        <w:t xml:space="preserve"> </w:t>
      </w:r>
      <w:r w:rsidR="00603217" w:rsidRPr="0027015F">
        <w:rPr>
          <w:rFonts w:ascii="Times New Roman" w:eastAsia="나눔명조" w:hint="eastAsia"/>
          <w:color w:val="auto"/>
          <w:szCs w:val="22"/>
        </w:rPr>
        <w:t>감소</w:t>
      </w:r>
      <w:r w:rsidR="00E909C4" w:rsidRPr="0027015F">
        <w:rPr>
          <w:rFonts w:ascii="Times New Roman" w:eastAsia="나눔명조" w:hint="eastAsia"/>
          <w:color w:val="auto"/>
          <w:szCs w:val="22"/>
        </w:rPr>
        <w:t>시키는</w:t>
      </w:r>
      <w:r w:rsidR="00603217" w:rsidRPr="0027015F">
        <w:rPr>
          <w:rFonts w:ascii="Times New Roman" w:eastAsia="나눔명조" w:hint="eastAsia"/>
          <w:color w:val="auto"/>
          <w:szCs w:val="22"/>
        </w:rPr>
        <w:t xml:space="preserve"> </w:t>
      </w:r>
      <w:r w:rsidR="00603217" w:rsidRPr="0027015F">
        <w:rPr>
          <w:rFonts w:ascii="Times New Roman" w:eastAsia="나눔명조" w:hint="eastAsia"/>
          <w:color w:val="auto"/>
          <w:szCs w:val="22"/>
        </w:rPr>
        <w:t>것으로</w:t>
      </w:r>
      <w:r w:rsidR="00603217"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볼</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수</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있다</w:t>
      </w:r>
      <w:r w:rsidRPr="0027015F">
        <w:rPr>
          <w:rFonts w:ascii="Times New Roman" w:eastAsia="나눔명조"/>
          <w:color w:val="auto"/>
          <w:szCs w:val="22"/>
        </w:rPr>
        <w:t>.</w:t>
      </w:r>
      <w:r w:rsidR="00E909C4" w:rsidRPr="0027015F">
        <w:rPr>
          <w:rFonts w:ascii="Times New Roman" w:eastAsia="나눔명조"/>
          <w:color w:val="auto"/>
          <w:szCs w:val="22"/>
        </w:rPr>
        <w:t xml:space="preserve"> </w:t>
      </w:r>
      <w:r w:rsidR="00E909C4" w:rsidRPr="0027015F">
        <w:rPr>
          <w:rFonts w:ascii="Times New Roman" w:eastAsia="나눔명조" w:hint="eastAsia"/>
          <w:color w:val="auto"/>
          <w:szCs w:val="22"/>
        </w:rPr>
        <w:t>따라서</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무능력한</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리더가</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관리하는</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조직은</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의사소통</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수준과</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무관하게</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조직구성원의</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공공봉사동기가</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촉진되기</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어렵다고</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설명할</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수</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있다</w:t>
      </w:r>
      <w:r w:rsidR="00E909C4" w:rsidRPr="0027015F">
        <w:rPr>
          <w:rFonts w:ascii="Times New Roman" w:eastAsia="나눔명조" w:hint="eastAsia"/>
          <w:color w:val="auto"/>
          <w:szCs w:val="22"/>
        </w:rPr>
        <w:t>.</w:t>
      </w:r>
      <w:r w:rsidR="00E909C4" w:rsidRPr="0027015F">
        <w:rPr>
          <w:rFonts w:ascii="Times New Roman" w:eastAsia="나눔명조"/>
          <w:color w:val="auto"/>
          <w:szCs w:val="22"/>
        </w:rPr>
        <w:t xml:space="preserve"> </w:t>
      </w:r>
      <w:r w:rsidR="00E909C4" w:rsidRPr="0027015F">
        <w:rPr>
          <w:rFonts w:ascii="Times New Roman" w:eastAsia="나눔명조" w:hint="eastAsia"/>
          <w:color w:val="auto"/>
          <w:szCs w:val="22"/>
        </w:rPr>
        <w:t>이러한</w:t>
      </w:r>
      <w:r w:rsidR="00E909C4"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결과는</w:t>
      </w:r>
      <w:r w:rsidR="00E909C4" w:rsidRPr="0027015F">
        <w:rPr>
          <w:rFonts w:ascii="Times New Roman" w:eastAsia="나눔명조" w:hint="eastAsia"/>
          <w:color w:val="auto"/>
          <w:szCs w:val="22"/>
        </w:rPr>
        <w:t xml:space="preserve"> </w:t>
      </w:r>
      <w:r w:rsidR="00D201E6" w:rsidRPr="0027015F">
        <w:rPr>
          <w:rFonts w:ascii="Times New Roman" w:eastAsia="나눔명조" w:hint="eastAsia"/>
          <w:color w:val="auto"/>
          <w:szCs w:val="22"/>
        </w:rPr>
        <w:t>공공조직의</w:t>
      </w:r>
      <w:r w:rsidR="00D201E6" w:rsidRPr="0027015F">
        <w:rPr>
          <w:rFonts w:ascii="Times New Roman" w:eastAsia="나눔명조"/>
          <w:color w:val="auto"/>
          <w:szCs w:val="22"/>
        </w:rPr>
        <w:t xml:space="preserve"> </w:t>
      </w:r>
      <w:r w:rsidR="00D201E6" w:rsidRPr="0027015F">
        <w:rPr>
          <w:rFonts w:ascii="Times New Roman" w:eastAsia="나눔명조" w:hint="eastAsia"/>
          <w:color w:val="auto"/>
          <w:szCs w:val="22"/>
        </w:rPr>
        <w:t>관리자가</w:t>
      </w:r>
      <w:r w:rsidR="00D201E6" w:rsidRPr="0027015F">
        <w:rPr>
          <w:rFonts w:ascii="Times New Roman" w:eastAsia="나눔명조"/>
          <w:color w:val="auto"/>
          <w:szCs w:val="22"/>
        </w:rPr>
        <w:t xml:space="preserve"> </w:t>
      </w:r>
      <w:r w:rsidR="00D201E6" w:rsidRPr="0027015F">
        <w:rPr>
          <w:rFonts w:ascii="Times New Roman" w:eastAsia="나눔명조" w:hint="eastAsia"/>
          <w:color w:val="auto"/>
          <w:szCs w:val="22"/>
        </w:rPr>
        <w:t>추구하는</w:t>
      </w:r>
      <w:r w:rsidR="00D201E6" w:rsidRPr="0027015F">
        <w:rPr>
          <w:rFonts w:ascii="Times New Roman" w:eastAsia="나눔명조"/>
          <w:color w:val="auto"/>
          <w:szCs w:val="22"/>
        </w:rPr>
        <w:t xml:space="preserve"> </w:t>
      </w:r>
      <w:r w:rsidR="00D201E6" w:rsidRPr="0027015F">
        <w:rPr>
          <w:rFonts w:ascii="Times New Roman" w:eastAsia="나눔명조" w:hint="eastAsia"/>
          <w:color w:val="auto"/>
          <w:szCs w:val="22"/>
        </w:rPr>
        <w:t>리더십을</w:t>
      </w:r>
      <w:r w:rsidR="00D201E6" w:rsidRPr="0027015F">
        <w:rPr>
          <w:rFonts w:ascii="Times New Roman" w:eastAsia="나눔명조"/>
          <w:color w:val="auto"/>
          <w:szCs w:val="22"/>
        </w:rPr>
        <w:t xml:space="preserve"> </w:t>
      </w:r>
      <w:r w:rsidR="00D201E6" w:rsidRPr="0027015F">
        <w:rPr>
          <w:rFonts w:ascii="Times New Roman" w:eastAsia="나눔명조" w:hint="eastAsia"/>
          <w:color w:val="auto"/>
          <w:szCs w:val="22"/>
        </w:rPr>
        <w:t>명확히</w:t>
      </w:r>
      <w:r w:rsidR="00D201E6" w:rsidRPr="0027015F">
        <w:rPr>
          <w:rFonts w:ascii="Times New Roman" w:eastAsia="나눔명조"/>
          <w:color w:val="auto"/>
          <w:szCs w:val="22"/>
        </w:rPr>
        <w:t xml:space="preserve"> </w:t>
      </w:r>
      <w:r w:rsidR="00D201E6" w:rsidRPr="0027015F">
        <w:rPr>
          <w:rFonts w:ascii="Times New Roman" w:eastAsia="나눔명조" w:hint="eastAsia"/>
          <w:color w:val="auto"/>
          <w:szCs w:val="22"/>
        </w:rPr>
        <w:t>정의하고</w:t>
      </w:r>
      <w:r w:rsidR="00D201E6" w:rsidRPr="0027015F">
        <w:rPr>
          <w:rFonts w:ascii="Times New Roman" w:eastAsia="나눔명조"/>
          <w:color w:val="auto"/>
          <w:szCs w:val="22"/>
        </w:rPr>
        <w:t xml:space="preserve"> </w:t>
      </w:r>
      <w:r w:rsidR="00D201E6" w:rsidRPr="0027015F">
        <w:rPr>
          <w:rFonts w:ascii="Times New Roman" w:eastAsia="나눔명조" w:hint="eastAsia"/>
          <w:color w:val="auto"/>
          <w:szCs w:val="22"/>
        </w:rPr>
        <w:t>효과적으로</w:t>
      </w:r>
      <w:r w:rsidR="00D201E6" w:rsidRPr="0027015F">
        <w:rPr>
          <w:rFonts w:ascii="Times New Roman" w:eastAsia="나눔명조"/>
          <w:color w:val="auto"/>
          <w:szCs w:val="22"/>
        </w:rPr>
        <w:t xml:space="preserve"> </w:t>
      </w:r>
      <w:r w:rsidR="00D201E6" w:rsidRPr="0027015F">
        <w:rPr>
          <w:rFonts w:ascii="Times New Roman" w:eastAsia="나눔명조" w:hint="eastAsia"/>
          <w:color w:val="auto"/>
          <w:szCs w:val="22"/>
        </w:rPr>
        <w:t>조직을</w:t>
      </w:r>
      <w:r w:rsidR="00D201E6" w:rsidRPr="0027015F">
        <w:rPr>
          <w:rFonts w:ascii="Times New Roman" w:eastAsia="나눔명조"/>
          <w:color w:val="auto"/>
          <w:szCs w:val="22"/>
        </w:rPr>
        <w:t xml:space="preserve"> </w:t>
      </w:r>
      <w:r w:rsidR="00D201E6" w:rsidRPr="0027015F">
        <w:rPr>
          <w:rFonts w:ascii="Times New Roman" w:eastAsia="나눔명조" w:hint="eastAsia"/>
          <w:color w:val="auto"/>
          <w:szCs w:val="22"/>
        </w:rPr>
        <w:t>운용</w:t>
      </w:r>
      <w:r w:rsidR="00F16EF8" w:rsidRPr="0027015F">
        <w:rPr>
          <w:rFonts w:ascii="Times New Roman" w:eastAsia="나눔명조" w:hint="eastAsia"/>
          <w:color w:val="auto"/>
          <w:szCs w:val="22"/>
        </w:rPr>
        <w:t>할</w:t>
      </w:r>
      <w:r w:rsidR="00F16EF8" w:rsidRPr="0027015F">
        <w:rPr>
          <w:rFonts w:ascii="Times New Roman" w:eastAsia="나눔명조" w:hint="eastAsia"/>
          <w:color w:val="auto"/>
          <w:szCs w:val="22"/>
        </w:rPr>
        <w:t xml:space="preserve"> </w:t>
      </w:r>
      <w:r w:rsidR="00F16EF8" w:rsidRPr="0027015F">
        <w:rPr>
          <w:rFonts w:ascii="Times New Roman" w:eastAsia="나눔명조" w:hint="eastAsia"/>
          <w:color w:val="auto"/>
          <w:szCs w:val="22"/>
        </w:rPr>
        <w:t>수</w:t>
      </w:r>
      <w:r w:rsidR="00F16EF8" w:rsidRPr="0027015F">
        <w:rPr>
          <w:rFonts w:ascii="Times New Roman" w:eastAsia="나눔명조" w:hint="eastAsia"/>
          <w:color w:val="auto"/>
          <w:szCs w:val="22"/>
        </w:rPr>
        <w:t xml:space="preserve"> </w:t>
      </w:r>
      <w:r w:rsidR="00F16EF8" w:rsidRPr="0027015F">
        <w:rPr>
          <w:rFonts w:ascii="Times New Roman" w:eastAsia="나눔명조" w:hint="eastAsia"/>
          <w:color w:val="auto"/>
          <w:szCs w:val="22"/>
        </w:rPr>
        <w:t>있는</w:t>
      </w:r>
      <w:r w:rsidR="00F16EF8" w:rsidRPr="0027015F">
        <w:rPr>
          <w:rFonts w:ascii="Times New Roman" w:eastAsia="나눔명조" w:hint="eastAsia"/>
          <w:color w:val="auto"/>
          <w:szCs w:val="22"/>
        </w:rPr>
        <w:t xml:space="preserve"> </w:t>
      </w:r>
      <w:r w:rsidR="00F16EF8" w:rsidRPr="0027015F">
        <w:rPr>
          <w:rFonts w:ascii="Times New Roman" w:eastAsia="나눔명조" w:hint="eastAsia"/>
          <w:color w:val="auto"/>
          <w:szCs w:val="22"/>
        </w:rPr>
        <w:t>능력을</w:t>
      </w:r>
      <w:r w:rsidR="00F16EF8" w:rsidRPr="0027015F">
        <w:rPr>
          <w:rFonts w:ascii="Times New Roman" w:eastAsia="나눔명조" w:hint="eastAsia"/>
          <w:color w:val="auto"/>
          <w:szCs w:val="22"/>
        </w:rPr>
        <w:t xml:space="preserve"> </w:t>
      </w:r>
      <w:r w:rsidR="00F16EF8" w:rsidRPr="0027015F">
        <w:rPr>
          <w:rFonts w:ascii="Times New Roman" w:eastAsia="나눔명조" w:hint="eastAsia"/>
          <w:color w:val="auto"/>
          <w:szCs w:val="22"/>
        </w:rPr>
        <w:t>갖춰야</w:t>
      </w:r>
      <w:r w:rsidR="00F16EF8" w:rsidRPr="0027015F">
        <w:rPr>
          <w:rFonts w:ascii="Times New Roman" w:eastAsia="나눔명조" w:hint="eastAsia"/>
          <w:color w:val="auto"/>
          <w:szCs w:val="22"/>
        </w:rPr>
        <w:t xml:space="preserve"> </w:t>
      </w:r>
      <w:r w:rsidR="00F16EF8" w:rsidRPr="0027015F">
        <w:rPr>
          <w:rFonts w:ascii="Times New Roman" w:eastAsia="나눔명조" w:hint="eastAsia"/>
          <w:color w:val="auto"/>
          <w:szCs w:val="22"/>
        </w:rPr>
        <w:t>한다는</w:t>
      </w:r>
      <w:r w:rsidR="00F16EF8" w:rsidRPr="0027015F">
        <w:rPr>
          <w:rFonts w:ascii="Times New Roman" w:eastAsia="나눔명조" w:hint="eastAsia"/>
          <w:color w:val="auto"/>
          <w:szCs w:val="22"/>
        </w:rPr>
        <w:t xml:space="preserve"> </w:t>
      </w:r>
      <w:r w:rsidR="00F16EF8" w:rsidRPr="0027015F">
        <w:rPr>
          <w:rFonts w:ascii="Times New Roman" w:eastAsia="나눔명조" w:hint="eastAsia"/>
          <w:color w:val="auto"/>
          <w:szCs w:val="22"/>
        </w:rPr>
        <w:t>것을</w:t>
      </w:r>
      <w:r w:rsidR="00F16EF8" w:rsidRPr="0027015F">
        <w:rPr>
          <w:rFonts w:ascii="Times New Roman" w:eastAsia="나눔명조" w:hint="eastAsia"/>
          <w:color w:val="auto"/>
          <w:szCs w:val="22"/>
        </w:rPr>
        <w:t xml:space="preserve"> </w:t>
      </w:r>
      <w:r w:rsidR="00E909C4" w:rsidRPr="0027015F">
        <w:rPr>
          <w:rFonts w:ascii="Times New Roman" w:eastAsia="나눔명조" w:hint="eastAsia"/>
          <w:color w:val="auto"/>
          <w:szCs w:val="22"/>
        </w:rPr>
        <w:t>시사한다</w:t>
      </w:r>
      <w:r w:rsidR="00E909C4" w:rsidRPr="0027015F">
        <w:rPr>
          <w:rFonts w:ascii="Times New Roman" w:eastAsia="나눔명조" w:hint="eastAsia"/>
          <w:color w:val="auto"/>
          <w:szCs w:val="22"/>
        </w:rPr>
        <w:t>.</w:t>
      </w:r>
    </w:p>
    <w:p w14:paraId="1D49D24A" w14:textId="3091D933" w:rsidR="009B23A7" w:rsidRPr="003820D2" w:rsidRDefault="009B23A7" w:rsidP="009B23A7">
      <w:pPr>
        <w:pStyle w:val="ae"/>
        <w:spacing w:before="60" w:after="60"/>
        <w:rPr>
          <w:rFonts w:ascii="Times New Roman" w:eastAsia="나눔명조"/>
          <w:color w:val="auto"/>
          <w:szCs w:val="22"/>
        </w:rPr>
      </w:pPr>
      <w:r w:rsidRPr="003820D2">
        <w:rPr>
          <w:rFonts w:ascii="Times New Roman" w:eastAsia="나눔명조" w:hint="eastAsia"/>
          <w:color w:val="auto"/>
          <w:szCs w:val="22"/>
        </w:rPr>
        <w:t>본</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연구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결과는</w:t>
      </w:r>
      <w:r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공급자인</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관리자</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측면과</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수요자인</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조직구성원</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측면에서</w:t>
      </w:r>
      <w:r w:rsidR="00316365" w:rsidRPr="003820D2">
        <w:rPr>
          <w:rFonts w:ascii="Times New Roman" w:eastAsia="나눔명조" w:hint="eastAsia"/>
          <w:color w:val="auto"/>
          <w:szCs w:val="22"/>
        </w:rPr>
        <w:t xml:space="preserve"> </w:t>
      </w:r>
      <w:r w:rsidRPr="003820D2">
        <w:rPr>
          <w:rFonts w:ascii="Times New Roman" w:eastAsia="나눔명조" w:hint="eastAsia"/>
          <w:color w:val="auto"/>
          <w:szCs w:val="22"/>
        </w:rPr>
        <w:t>다음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같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정책적</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함의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제공한다</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00316365" w:rsidRPr="003820D2">
        <w:rPr>
          <w:rFonts w:ascii="Times New Roman" w:eastAsia="나눔명조" w:hint="eastAsia"/>
          <w:color w:val="auto"/>
          <w:szCs w:val="22"/>
        </w:rPr>
        <w:t>우선</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공급자</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측면에서</w:t>
      </w:r>
      <w:r w:rsidR="00316365" w:rsidRPr="003820D2">
        <w:rPr>
          <w:rFonts w:ascii="Times New Roman" w:eastAsia="나눔명조" w:hint="eastAsia"/>
          <w:color w:val="auto"/>
          <w:szCs w:val="22"/>
        </w:rPr>
        <w:t>,</w:t>
      </w:r>
      <w:r w:rsidR="00316365" w:rsidRPr="003820D2">
        <w:rPr>
          <w:rFonts w:ascii="Times New Roman" w:eastAsia="나눔명조"/>
          <w:color w:val="auto"/>
          <w:szCs w:val="22"/>
        </w:rPr>
        <w:t xml:space="preserve"> </w:t>
      </w:r>
      <w:r w:rsidR="00316365" w:rsidRPr="003820D2">
        <w:rPr>
          <w:rFonts w:ascii="Times New Roman" w:eastAsia="나눔명조" w:hint="eastAsia"/>
          <w:color w:val="auto"/>
          <w:szCs w:val="22"/>
        </w:rPr>
        <w:t>위계적이고</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지시적인</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거래적</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리더십이</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무조건</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문제가</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되는</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것은</w:t>
      </w:r>
      <w:r w:rsidR="00316365" w:rsidRPr="003820D2">
        <w:rPr>
          <w:rFonts w:ascii="Times New Roman" w:eastAsia="나눔명조" w:hint="eastAsia"/>
          <w:color w:val="auto"/>
          <w:szCs w:val="22"/>
        </w:rPr>
        <w:t xml:space="preserve"> </w:t>
      </w:r>
      <w:r w:rsidR="00F16EF8" w:rsidRPr="003820D2">
        <w:rPr>
          <w:rFonts w:ascii="Times New Roman" w:eastAsia="나눔명조" w:hint="eastAsia"/>
          <w:color w:val="auto"/>
          <w:szCs w:val="22"/>
        </w:rPr>
        <w:t>아니</w:t>
      </w:r>
      <w:r w:rsidR="00316365" w:rsidRPr="003820D2">
        <w:rPr>
          <w:rFonts w:ascii="Times New Roman" w:eastAsia="나눔명조" w:hint="eastAsia"/>
          <w:color w:val="auto"/>
          <w:szCs w:val="22"/>
        </w:rPr>
        <w:t>다</w:t>
      </w:r>
      <w:r w:rsidR="00316365" w:rsidRPr="003820D2">
        <w:rPr>
          <w:rFonts w:ascii="Times New Roman" w:eastAsia="나눔명조" w:hint="eastAsia"/>
          <w:color w:val="auto"/>
          <w:szCs w:val="22"/>
        </w:rPr>
        <w:t>.</w:t>
      </w:r>
      <w:r w:rsidR="00316365" w:rsidRPr="003820D2">
        <w:rPr>
          <w:rFonts w:ascii="Times New Roman" w:eastAsia="나눔명조"/>
          <w:color w:val="auto"/>
          <w:szCs w:val="22"/>
        </w:rPr>
        <w:t xml:space="preserve"> </w:t>
      </w:r>
      <w:r w:rsidR="00F16EF8" w:rsidRPr="003820D2">
        <w:rPr>
          <w:rFonts w:ascii="Times New Roman" w:eastAsia="나눔명조" w:hint="eastAsia"/>
          <w:color w:val="auto"/>
          <w:szCs w:val="22"/>
        </w:rPr>
        <w:t>일부</w:t>
      </w:r>
      <w:r w:rsidR="00F16EF8"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거래적</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리더십이</w:t>
      </w:r>
      <w:r w:rsidR="00F16EF8" w:rsidRPr="003820D2">
        <w:rPr>
          <w:rFonts w:ascii="Times New Roman" w:eastAsia="나눔명조"/>
          <w:color w:val="auto"/>
          <w:szCs w:val="22"/>
        </w:rPr>
        <w:t xml:space="preserve"> </w:t>
      </w:r>
      <w:r w:rsidR="00316365" w:rsidRPr="003820D2">
        <w:rPr>
          <w:rFonts w:ascii="Times New Roman" w:eastAsia="나눔명조" w:hint="eastAsia"/>
          <w:color w:val="auto"/>
          <w:szCs w:val="22"/>
        </w:rPr>
        <w:t>조직성과와</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공무원</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업무동기를</w:t>
      </w:r>
      <w:r w:rsidR="00316365" w:rsidRPr="003820D2">
        <w:rPr>
          <w:rFonts w:ascii="Times New Roman" w:eastAsia="나눔명조" w:hint="eastAsia"/>
          <w:color w:val="auto"/>
          <w:szCs w:val="22"/>
        </w:rPr>
        <w:t xml:space="preserve"> </w:t>
      </w:r>
      <w:r w:rsidR="00F16EF8" w:rsidRPr="003820D2">
        <w:rPr>
          <w:rFonts w:ascii="Times New Roman" w:eastAsia="나눔명조" w:hint="eastAsia"/>
          <w:color w:val="auto"/>
          <w:szCs w:val="22"/>
        </w:rPr>
        <w:t>저해한다는</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우려가</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있으나</w:t>
      </w:r>
      <w:r w:rsidR="00316365" w:rsidRPr="003820D2">
        <w:rPr>
          <w:rFonts w:ascii="Times New Roman" w:eastAsia="나눔명조" w:hint="eastAsia"/>
          <w:color w:val="auto"/>
          <w:szCs w:val="22"/>
        </w:rPr>
        <w:t>,</w:t>
      </w:r>
      <w:r w:rsidR="00316365" w:rsidRPr="003820D2">
        <w:rPr>
          <w:rFonts w:ascii="Times New Roman" w:eastAsia="나눔명조"/>
          <w:color w:val="auto"/>
          <w:szCs w:val="22"/>
        </w:rPr>
        <w:t xml:space="preserve"> </w:t>
      </w:r>
      <w:r w:rsidR="00316365" w:rsidRPr="003820D2">
        <w:rPr>
          <w:rFonts w:ascii="Times New Roman" w:eastAsia="나눔명조" w:hint="eastAsia"/>
          <w:color w:val="auto"/>
          <w:szCs w:val="22"/>
        </w:rPr>
        <w:t>본</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연구에서는</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의사소통이</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원활하고</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활발하게</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이루어지는</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조직이라면</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이러한</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우려를</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불식시킬</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수</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있음을</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확인했다</w:t>
      </w:r>
      <w:r w:rsidR="00316365" w:rsidRPr="003820D2">
        <w:rPr>
          <w:rFonts w:ascii="Times New Roman" w:eastAsia="나눔명조" w:hint="eastAsia"/>
          <w:color w:val="auto"/>
          <w:szCs w:val="22"/>
        </w:rPr>
        <w:t>.</w:t>
      </w:r>
      <w:r w:rsidR="00316365" w:rsidRPr="003820D2">
        <w:rPr>
          <w:rFonts w:ascii="Times New Roman" w:eastAsia="나눔명조"/>
          <w:color w:val="auto"/>
          <w:szCs w:val="22"/>
        </w:rPr>
        <w:t xml:space="preserve"> </w:t>
      </w:r>
      <w:r w:rsidR="00316365" w:rsidRPr="003820D2">
        <w:rPr>
          <w:rFonts w:ascii="Times New Roman" w:eastAsia="나눔명조" w:hint="eastAsia"/>
          <w:color w:val="auto"/>
          <w:szCs w:val="22"/>
        </w:rPr>
        <w:t>물론</w:t>
      </w:r>
      <w:r w:rsidR="00316365" w:rsidRPr="003820D2">
        <w:rPr>
          <w:rFonts w:ascii="Times New Roman" w:eastAsia="나눔명조" w:hint="eastAsia"/>
          <w:color w:val="auto"/>
          <w:szCs w:val="22"/>
        </w:rPr>
        <w:t>,</w:t>
      </w:r>
      <w:r w:rsidR="00316365" w:rsidRPr="003820D2">
        <w:rPr>
          <w:rFonts w:ascii="Times New Roman" w:eastAsia="나눔명조"/>
          <w:color w:val="auto"/>
          <w:szCs w:val="22"/>
        </w:rPr>
        <w:t xml:space="preserve"> </w:t>
      </w:r>
      <w:r w:rsidR="00316365" w:rsidRPr="003820D2">
        <w:rPr>
          <w:rFonts w:ascii="Times New Roman" w:eastAsia="나눔명조" w:hint="eastAsia"/>
          <w:color w:val="auto"/>
          <w:szCs w:val="22"/>
        </w:rPr>
        <w:t>과도한</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효율성을</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추구하고</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거래</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조건을</w:t>
      </w:r>
      <w:r w:rsidR="00316365" w:rsidRPr="003820D2">
        <w:rPr>
          <w:rFonts w:ascii="Times New Roman" w:eastAsia="나눔명조" w:hint="eastAsia"/>
          <w:color w:val="auto"/>
          <w:szCs w:val="22"/>
        </w:rPr>
        <w:t xml:space="preserve"> </w:t>
      </w:r>
      <w:r w:rsidR="00F16EF8" w:rsidRPr="003820D2">
        <w:rPr>
          <w:rFonts w:ascii="Times New Roman" w:eastAsia="나눔명조" w:hint="eastAsia"/>
          <w:color w:val="auto"/>
          <w:szCs w:val="22"/>
        </w:rPr>
        <w:t>통해</w:t>
      </w:r>
      <w:r w:rsidR="00F16EF8"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업무동기를</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제고하는</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시도는</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공공부문에서</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바람직하지</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않을</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수</w:t>
      </w:r>
      <w:r w:rsidR="00316365" w:rsidRPr="003820D2">
        <w:rPr>
          <w:rFonts w:ascii="Times New Roman" w:eastAsia="나눔명조" w:hint="eastAsia"/>
          <w:color w:val="auto"/>
          <w:szCs w:val="22"/>
        </w:rPr>
        <w:t xml:space="preserve"> </w:t>
      </w:r>
      <w:r w:rsidR="00316365" w:rsidRPr="003820D2">
        <w:rPr>
          <w:rFonts w:ascii="Times New Roman" w:eastAsia="나눔명조" w:hint="eastAsia"/>
          <w:color w:val="auto"/>
          <w:szCs w:val="22"/>
        </w:rPr>
        <w:t>있다</w:t>
      </w:r>
      <w:r w:rsidR="00316365" w:rsidRPr="003820D2">
        <w:rPr>
          <w:rFonts w:ascii="Times New Roman" w:eastAsia="나눔명조" w:hint="eastAsia"/>
          <w:color w:val="auto"/>
          <w:szCs w:val="22"/>
        </w:rPr>
        <w:t>.</w:t>
      </w:r>
      <w:r w:rsidR="00316365" w:rsidRPr="003820D2">
        <w:rPr>
          <w:rFonts w:ascii="Times New Roman" w:eastAsia="나눔명조"/>
          <w:color w:val="auto"/>
          <w:szCs w:val="22"/>
        </w:rPr>
        <w:t xml:space="preserve"> </w:t>
      </w:r>
      <w:r w:rsidR="00316365" w:rsidRPr="003820D2">
        <w:rPr>
          <w:rFonts w:ascii="Times New Roman" w:eastAsia="나눔명조" w:hint="eastAsia"/>
          <w:color w:val="auto"/>
          <w:szCs w:val="22"/>
        </w:rPr>
        <w:t>하지만</w:t>
      </w:r>
      <w:r w:rsidR="00316365"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거래적</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리더십은</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변혁적</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리더십을</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보완하</w:t>
      </w:r>
      <w:r w:rsidR="00F16EF8" w:rsidRPr="003820D2">
        <w:rPr>
          <w:rFonts w:ascii="Times New Roman" w:eastAsia="나눔명조" w:hint="eastAsia"/>
          <w:color w:val="auto"/>
          <w:szCs w:val="22"/>
        </w:rPr>
        <w:t>여</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조직구성원이</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업무</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성과</w:t>
      </w:r>
      <w:r w:rsidR="00F16EF8" w:rsidRPr="003820D2">
        <w:rPr>
          <w:rFonts w:ascii="Times New Roman" w:eastAsia="나눔명조" w:hint="eastAsia"/>
          <w:color w:val="auto"/>
          <w:szCs w:val="22"/>
        </w:rPr>
        <w:t>에</w:t>
      </w:r>
      <w:r w:rsidR="00F16EF8" w:rsidRPr="003820D2">
        <w:rPr>
          <w:rFonts w:ascii="Times New Roman" w:eastAsia="나눔명조" w:hint="eastAsia"/>
          <w:color w:val="auto"/>
          <w:szCs w:val="22"/>
        </w:rPr>
        <w:t xml:space="preserve"> </w:t>
      </w:r>
      <w:r w:rsidR="00F16EF8" w:rsidRPr="003820D2">
        <w:rPr>
          <w:rFonts w:ascii="Times New Roman" w:eastAsia="나눔명조" w:hint="eastAsia"/>
          <w:color w:val="auto"/>
          <w:szCs w:val="22"/>
        </w:rPr>
        <w:t>대해</w:t>
      </w:r>
      <w:r w:rsidR="00F16EF8" w:rsidRPr="003820D2">
        <w:rPr>
          <w:rFonts w:ascii="Times New Roman" w:eastAsia="나눔명조" w:hint="eastAsia"/>
          <w:color w:val="auto"/>
          <w:szCs w:val="22"/>
        </w:rPr>
        <w:t xml:space="preserve"> </w:t>
      </w:r>
      <w:r w:rsidR="00F16EF8" w:rsidRPr="003820D2">
        <w:rPr>
          <w:rFonts w:ascii="Times New Roman" w:eastAsia="나눔명조" w:hint="eastAsia"/>
          <w:color w:val="auto"/>
          <w:szCs w:val="22"/>
        </w:rPr>
        <w:t>보다</w:t>
      </w:r>
      <w:r w:rsidR="00F16EF8" w:rsidRPr="003820D2">
        <w:rPr>
          <w:rFonts w:ascii="Times New Roman" w:eastAsia="나눔명조" w:hint="eastAsia"/>
          <w:color w:val="auto"/>
          <w:szCs w:val="22"/>
        </w:rPr>
        <w:t xml:space="preserve"> </w:t>
      </w:r>
      <w:r w:rsidR="00F16EF8" w:rsidRPr="003820D2">
        <w:rPr>
          <w:rFonts w:ascii="Times New Roman" w:eastAsia="나눔명조" w:hint="eastAsia"/>
          <w:color w:val="auto"/>
          <w:szCs w:val="22"/>
        </w:rPr>
        <w:t>큰</w:t>
      </w:r>
      <w:r w:rsidR="00F16EF8"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보람을</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느끼</w:t>
      </w:r>
      <w:r w:rsidR="00F16EF8" w:rsidRPr="003820D2">
        <w:rPr>
          <w:rFonts w:ascii="Times New Roman" w:eastAsia="나눔명조" w:hint="eastAsia"/>
          <w:color w:val="auto"/>
          <w:szCs w:val="22"/>
        </w:rPr>
        <w:t>고</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업무</w:t>
      </w:r>
      <w:r w:rsidR="00B850AD" w:rsidRPr="003820D2">
        <w:rPr>
          <w:rFonts w:ascii="Times New Roman" w:eastAsia="나눔명조"/>
          <w:color w:val="auto"/>
          <w:szCs w:val="22"/>
        </w:rPr>
        <w:t xml:space="preserve"> </w:t>
      </w:r>
      <w:r w:rsidR="00B850AD" w:rsidRPr="003820D2">
        <w:rPr>
          <w:rFonts w:ascii="Times New Roman" w:eastAsia="나눔명조" w:hint="eastAsia"/>
          <w:color w:val="auto"/>
          <w:szCs w:val="22"/>
        </w:rPr>
        <w:t>몰입도를</w:t>
      </w:r>
      <w:r w:rsidR="00B850AD" w:rsidRPr="003820D2">
        <w:rPr>
          <w:rFonts w:ascii="Times New Roman" w:eastAsia="나눔명조" w:hint="eastAsia"/>
          <w:color w:val="auto"/>
          <w:szCs w:val="22"/>
        </w:rPr>
        <w:t xml:space="preserve"> </w:t>
      </w:r>
      <w:r w:rsidR="00F16EF8" w:rsidRPr="003820D2">
        <w:rPr>
          <w:rFonts w:ascii="Times New Roman" w:eastAsia="나눔명조" w:hint="eastAsia"/>
          <w:color w:val="auto"/>
          <w:szCs w:val="22"/>
        </w:rPr>
        <w:t>촉진시킬</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수</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있다</w:t>
      </w:r>
      <w:r w:rsidR="00B850AD" w:rsidRPr="003820D2">
        <w:rPr>
          <w:rFonts w:ascii="Times New Roman" w:eastAsia="나눔명조" w:hint="eastAsia"/>
          <w:color w:val="auto"/>
          <w:szCs w:val="22"/>
        </w:rPr>
        <w:t>.</w:t>
      </w:r>
      <w:r w:rsidR="00B850AD" w:rsidRPr="003820D2">
        <w:rPr>
          <w:rFonts w:ascii="Times New Roman" w:eastAsia="나눔명조"/>
          <w:color w:val="auto"/>
          <w:szCs w:val="22"/>
        </w:rPr>
        <w:t xml:space="preserve"> </w:t>
      </w:r>
      <w:r w:rsidR="00B850AD" w:rsidRPr="003820D2">
        <w:rPr>
          <w:rFonts w:ascii="Times New Roman" w:eastAsia="나눔명조" w:hint="eastAsia"/>
          <w:color w:val="auto"/>
          <w:szCs w:val="22"/>
        </w:rPr>
        <w:t>따라서</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거래적</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리더십이</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지양해야</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하는</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리더십이</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아니며</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업무자율도와</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조직구성원의</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자유도를</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증진시키는</w:t>
      </w:r>
      <w:r w:rsidR="00B850AD" w:rsidRPr="003820D2">
        <w:rPr>
          <w:rFonts w:ascii="Times New Roman" w:eastAsia="나눔명조"/>
          <w:color w:val="auto"/>
          <w:szCs w:val="22"/>
        </w:rPr>
        <w:t xml:space="preserve"> </w:t>
      </w:r>
      <w:r w:rsidR="00B850AD" w:rsidRPr="003820D2">
        <w:rPr>
          <w:rFonts w:ascii="Times New Roman" w:eastAsia="나눔명조" w:hint="eastAsia"/>
          <w:color w:val="auto"/>
          <w:szCs w:val="22"/>
        </w:rPr>
        <w:t>변혁적</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리더십을</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보완하는</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역할로써</w:t>
      </w:r>
      <w:r w:rsidR="00B850AD" w:rsidRPr="003820D2">
        <w:rPr>
          <w:rFonts w:ascii="Times New Roman" w:eastAsia="나눔명조"/>
          <w:color w:val="auto"/>
          <w:szCs w:val="22"/>
        </w:rPr>
        <w:t xml:space="preserve"> </w:t>
      </w:r>
      <w:r w:rsidR="00B850AD" w:rsidRPr="003820D2">
        <w:rPr>
          <w:rFonts w:ascii="Times New Roman" w:eastAsia="나눔명조" w:hint="eastAsia"/>
          <w:color w:val="auto"/>
          <w:szCs w:val="22"/>
        </w:rPr>
        <w:t>의의가</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있음을</w:t>
      </w:r>
      <w:r w:rsidR="00B850AD" w:rsidRPr="003820D2">
        <w:rPr>
          <w:rFonts w:ascii="Times New Roman" w:eastAsia="나눔명조" w:hint="eastAsia"/>
          <w:color w:val="auto"/>
          <w:szCs w:val="22"/>
        </w:rPr>
        <w:t xml:space="preserve"> </w:t>
      </w:r>
      <w:r w:rsidR="00B850AD" w:rsidRPr="003820D2">
        <w:rPr>
          <w:rFonts w:ascii="Times New Roman" w:eastAsia="나눔명조" w:hint="eastAsia"/>
          <w:color w:val="auto"/>
          <w:szCs w:val="22"/>
        </w:rPr>
        <w:t>밝혔다</w:t>
      </w:r>
      <w:r w:rsidR="00B850AD" w:rsidRPr="003820D2">
        <w:rPr>
          <w:rFonts w:ascii="Times New Roman" w:eastAsia="나눔명조" w:hint="eastAsia"/>
          <w:color w:val="auto"/>
          <w:szCs w:val="22"/>
        </w:rPr>
        <w:t>.</w:t>
      </w:r>
      <w:r w:rsidR="00735BA1" w:rsidRPr="003820D2">
        <w:rPr>
          <w:rFonts w:ascii="Times New Roman" w:eastAsia="나눔명조"/>
          <w:color w:val="auto"/>
          <w:szCs w:val="22"/>
        </w:rPr>
        <w:t xml:space="preserve"> </w:t>
      </w:r>
      <w:r w:rsidR="00735BA1" w:rsidRPr="003820D2">
        <w:rPr>
          <w:rFonts w:ascii="Times New Roman" w:eastAsia="나눔명조" w:hint="eastAsia"/>
          <w:color w:val="auto"/>
          <w:szCs w:val="22"/>
        </w:rPr>
        <w:t>그러므로</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조직</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관리자가</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변혁적</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리더십과</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거래적</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리더십을</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적절하게</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활용한다면</w:t>
      </w:r>
      <w:r w:rsidR="00735BA1" w:rsidRPr="003820D2">
        <w:rPr>
          <w:rFonts w:ascii="Times New Roman" w:eastAsia="나눔명조" w:hint="eastAsia"/>
          <w:color w:val="auto"/>
          <w:szCs w:val="22"/>
        </w:rPr>
        <w:t>,</w:t>
      </w:r>
      <w:r w:rsidR="00735BA1" w:rsidRPr="003820D2">
        <w:rPr>
          <w:rFonts w:ascii="Times New Roman" w:eastAsia="나눔명조"/>
          <w:color w:val="auto"/>
          <w:szCs w:val="22"/>
        </w:rPr>
        <w:t xml:space="preserve"> </w:t>
      </w:r>
      <w:r w:rsidR="00735BA1" w:rsidRPr="003820D2">
        <w:rPr>
          <w:rFonts w:ascii="Times New Roman" w:eastAsia="나눔명조" w:hint="eastAsia"/>
          <w:color w:val="auto"/>
          <w:szCs w:val="22"/>
        </w:rPr>
        <w:t>원활하고</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효율적인</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조직관리가</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가능할</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것이라고</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예상된다</w:t>
      </w:r>
      <w:r w:rsidR="00735BA1" w:rsidRPr="003820D2">
        <w:rPr>
          <w:rFonts w:ascii="Times New Roman" w:eastAsia="나눔명조" w:hint="eastAsia"/>
          <w:color w:val="auto"/>
          <w:szCs w:val="22"/>
        </w:rPr>
        <w:t>.</w:t>
      </w:r>
      <w:r w:rsidR="00735BA1" w:rsidRPr="003820D2">
        <w:rPr>
          <w:rFonts w:ascii="Times New Roman" w:eastAsia="나눔명조"/>
          <w:color w:val="auto"/>
          <w:szCs w:val="22"/>
        </w:rPr>
        <w:t xml:space="preserve"> </w:t>
      </w:r>
    </w:p>
    <w:p w14:paraId="7498180B" w14:textId="6E88CFBB" w:rsidR="00C311B9" w:rsidRPr="003820D2" w:rsidRDefault="00004292" w:rsidP="00004292">
      <w:pPr>
        <w:pStyle w:val="ae"/>
        <w:spacing w:before="60" w:after="60"/>
        <w:rPr>
          <w:rFonts w:ascii="Times New Roman" w:eastAsia="나눔명조"/>
          <w:color w:val="auto"/>
          <w:szCs w:val="22"/>
        </w:rPr>
      </w:pPr>
      <w:r w:rsidRPr="003820D2">
        <w:rPr>
          <w:rFonts w:ascii="Times New Roman" w:eastAsia="나눔명조" w:hint="eastAsia"/>
          <w:color w:val="auto"/>
          <w:szCs w:val="22"/>
        </w:rPr>
        <w:t>수요자인</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조직구성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측면에서는</w:t>
      </w:r>
      <w:r w:rsidRPr="003820D2">
        <w:rPr>
          <w:rFonts w:ascii="Times New Roman" w:eastAsia="나눔명조" w:hint="eastAsia"/>
          <w:color w:val="auto"/>
          <w:szCs w:val="22"/>
        </w:rPr>
        <w:t>,</w:t>
      </w:r>
      <w:r w:rsidR="00735BA1" w:rsidRPr="003820D2">
        <w:rPr>
          <w:rFonts w:ascii="Times New Roman" w:eastAsia="나눔명조"/>
          <w:color w:val="auto"/>
          <w:szCs w:val="22"/>
        </w:rPr>
        <w:t xml:space="preserve"> </w:t>
      </w:r>
      <w:r w:rsidRPr="003820D2">
        <w:rPr>
          <w:rFonts w:ascii="Times New Roman" w:eastAsia="나눔명조" w:hint="eastAsia"/>
          <w:color w:val="auto"/>
          <w:szCs w:val="22"/>
        </w:rPr>
        <w:t>공공조직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업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환경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단순히</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안정적이고</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용이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직장이라고</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여겨지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것보다</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구성원들</w:t>
      </w:r>
      <w:r w:rsidR="00735BA1" w:rsidRPr="003820D2">
        <w:rPr>
          <w:rFonts w:ascii="Times New Roman" w:eastAsia="나눔명조" w:hint="eastAsia"/>
          <w:color w:val="auto"/>
          <w:szCs w:val="22"/>
        </w:rPr>
        <w:t>이</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이행하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업무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사회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좋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방향으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바꾸고</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있다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확신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들게</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만들</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때</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공무원의</w:t>
      </w:r>
      <w:r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적극적</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개입도를</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높이는</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공공봉사동기가</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증가하고</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이것이</w:t>
      </w:r>
      <w:r w:rsidR="00735BA1" w:rsidRPr="003820D2">
        <w:rPr>
          <w:rFonts w:ascii="Times New Roman" w:eastAsia="나눔명조" w:hint="eastAsia"/>
          <w:color w:val="auto"/>
          <w:szCs w:val="22"/>
        </w:rPr>
        <w:t xml:space="preserve"> </w:t>
      </w:r>
      <w:r w:rsidRPr="003820D2">
        <w:rPr>
          <w:rFonts w:ascii="Times New Roman" w:eastAsia="나눔명조" w:hint="eastAsia"/>
          <w:color w:val="auto"/>
          <w:szCs w:val="22"/>
        </w:rPr>
        <w:t>업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효율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조직</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성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제고</w:t>
      </w:r>
      <w:r w:rsidR="00735BA1" w:rsidRPr="003820D2">
        <w:rPr>
          <w:rFonts w:ascii="Times New Roman" w:eastAsia="나눔명조" w:hint="eastAsia"/>
          <w:color w:val="auto"/>
          <w:szCs w:val="22"/>
        </w:rPr>
        <w:t>로</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이어질</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수</w:t>
      </w:r>
      <w:r w:rsidR="00735BA1" w:rsidRPr="003820D2">
        <w:rPr>
          <w:rFonts w:ascii="Times New Roman" w:eastAsia="나눔명조" w:hint="eastAsia"/>
          <w:color w:val="auto"/>
          <w:szCs w:val="22"/>
        </w:rPr>
        <w:t xml:space="preserve"> </w:t>
      </w:r>
      <w:r w:rsidR="00735BA1" w:rsidRPr="003820D2">
        <w:rPr>
          <w:rFonts w:ascii="Times New Roman" w:eastAsia="나눔명조" w:hint="eastAsia"/>
          <w:color w:val="auto"/>
          <w:szCs w:val="22"/>
        </w:rPr>
        <w:t>있다</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그리고</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구성원들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몸담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조직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사회</w:t>
      </w:r>
      <w:r w:rsidRPr="003820D2">
        <w:rPr>
          <w:rFonts w:ascii="Times New Roman" w:eastAsia="나눔명조" w:hint="eastAsia"/>
          <w:color w:val="auto"/>
          <w:szCs w:val="22"/>
        </w:rPr>
        <w:t xml:space="preserve"> </w:t>
      </w:r>
      <w:proofErr w:type="spellStart"/>
      <w:r w:rsidRPr="003820D2">
        <w:rPr>
          <w:rFonts w:ascii="Times New Roman" w:eastAsia="나눔명조" w:hint="eastAsia"/>
          <w:color w:val="auto"/>
          <w:szCs w:val="22"/>
        </w:rPr>
        <w:t>공헌적</w:t>
      </w:r>
      <w:proofErr w:type="spellEnd"/>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가치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있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업무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수행하고</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있다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의식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리더</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즉</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관리자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여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구성원</w:t>
      </w:r>
      <w:r w:rsidRPr="003820D2">
        <w:rPr>
          <w:rFonts w:ascii="Times New Roman" w:eastAsia="나눔명조"/>
          <w:color w:val="auto"/>
          <w:szCs w:val="22"/>
        </w:rPr>
        <w:t xml:space="preserve"> </w:t>
      </w:r>
      <w:r w:rsidRPr="003820D2">
        <w:rPr>
          <w:rFonts w:ascii="Times New Roman" w:eastAsia="나눔명조" w:hint="eastAsia"/>
          <w:color w:val="auto"/>
          <w:szCs w:val="22"/>
        </w:rPr>
        <w:t>간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조직</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의사소통을</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통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더욱</w:t>
      </w:r>
      <w:r w:rsidRPr="003820D2">
        <w:rPr>
          <w:rFonts w:ascii="Times New Roman" w:eastAsia="나눔명조" w:hint="eastAsia"/>
          <w:color w:val="auto"/>
          <w:szCs w:val="22"/>
        </w:rPr>
        <w:t xml:space="preserve"> </w:t>
      </w:r>
      <w:proofErr w:type="spellStart"/>
      <w:r w:rsidRPr="003820D2">
        <w:rPr>
          <w:rFonts w:ascii="Times New Roman" w:eastAsia="나눔명조" w:hint="eastAsia"/>
          <w:color w:val="auto"/>
          <w:szCs w:val="22"/>
        </w:rPr>
        <w:t>공고화할</w:t>
      </w:r>
      <w:proofErr w:type="spellEnd"/>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있다</w:t>
      </w:r>
      <w:r w:rsidRPr="003820D2">
        <w:rPr>
          <w:rFonts w:ascii="Times New Roman" w:eastAsia="나눔명조" w:hint="eastAsia"/>
          <w:color w:val="auto"/>
          <w:szCs w:val="22"/>
        </w:rPr>
        <w:t xml:space="preserve">. </w:t>
      </w:r>
      <w:r w:rsidR="0062425A" w:rsidRPr="003820D2">
        <w:rPr>
          <w:rFonts w:ascii="Times New Roman" w:eastAsia="나눔명조" w:hint="eastAsia"/>
          <w:color w:val="auto"/>
          <w:szCs w:val="22"/>
        </w:rPr>
        <w:t>따라서</w:t>
      </w:r>
      <w:r w:rsidR="00CE52BC" w:rsidRPr="003820D2">
        <w:rPr>
          <w:rFonts w:ascii="Times New Roman" w:eastAsia="나눔명조"/>
          <w:color w:val="auto"/>
          <w:szCs w:val="22"/>
        </w:rPr>
        <w:t xml:space="preserve"> </w:t>
      </w:r>
      <w:r w:rsidR="00CE52BC" w:rsidRPr="003820D2">
        <w:rPr>
          <w:rFonts w:ascii="Times New Roman" w:eastAsia="나눔명조" w:hint="eastAsia"/>
          <w:color w:val="auto"/>
          <w:szCs w:val="22"/>
        </w:rPr>
        <w:t>조직관리자가</w:t>
      </w:r>
      <w:r w:rsidR="00CE52BC" w:rsidRPr="003820D2">
        <w:rPr>
          <w:rFonts w:ascii="Times New Roman" w:eastAsia="나눔명조" w:hint="eastAsia"/>
          <w:color w:val="auto"/>
          <w:szCs w:val="22"/>
        </w:rPr>
        <w:t xml:space="preserve"> </w:t>
      </w:r>
      <w:r w:rsidR="0062425A" w:rsidRPr="003820D2">
        <w:rPr>
          <w:rFonts w:ascii="Times New Roman" w:eastAsia="나눔명조" w:hint="eastAsia"/>
          <w:color w:val="auto"/>
          <w:szCs w:val="22"/>
        </w:rPr>
        <w:t>창의</w:t>
      </w:r>
      <w:r w:rsidR="00CE52BC" w:rsidRPr="003820D2">
        <w:rPr>
          <w:rFonts w:ascii="Times New Roman" w:eastAsia="나눔명조" w:hint="eastAsia"/>
          <w:color w:val="auto"/>
          <w:szCs w:val="22"/>
        </w:rPr>
        <w:t>성과</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도전의식</w:t>
      </w:r>
      <w:r w:rsidR="00CE52BC" w:rsidRPr="003820D2">
        <w:rPr>
          <w:rFonts w:ascii="Times New Roman" w:eastAsia="나눔명조" w:hint="eastAsia"/>
          <w:color w:val="auto"/>
          <w:szCs w:val="22"/>
        </w:rPr>
        <w:t>,</w:t>
      </w:r>
      <w:r w:rsidR="00CE52BC" w:rsidRPr="003820D2">
        <w:rPr>
          <w:rFonts w:ascii="Times New Roman" w:eastAsia="나눔명조"/>
          <w:color w:val="auto"/>
          <w:szCs w:val="22"/>
        </w:rPr>
        <w:t xml:space="preserve"> </w:t>
      </w:r>
      <w:r w:rsidR="00CE52BC" w:rsidRPr="003820D2">
        <w:rPr>
          <w:rFonts w:ascii="Times New Roman" w:eastAsia="나눔명조" w:hint="eastAsia"/>
          <w:color w:val="auto"/>
          <w:szCs w:val="22"/>
        </w:rPr>
        <w:t>자유로운</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업무환경을</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촉진하는</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변혁적</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리더십을</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추구하는</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동시에</w:t>
      </w:r>
      <w:r w:rsidR="00CE52BC" w:rsidRPr="003820D2">
        <w:rPr>
          <w:rFonts w:ascii="Times New Roman" w:eastAsia="나눔명조" w:hint="eastAsia"/>
          <w:color w:val="auto"/>
          <w:szCs w:val="22"/>
        </w:rPr>
        <w:t xml:space="preserve"> </w:t>
      </w:r>
      <w:r w:rsidR="0062425A" w:rsidRPr="003820D2">
        <w:rPr>
          <w:rFonts w:ascii="Times New Roman" w:eastAsia="나눔명조" w:hint="eastAsia"/>
          <w:color w:val="auto"/>
          <w:szCs w:val="22"/>
        </w:rPr>
        <w:t>성과에</w:t>
      </w:r>
      <w:r w:rsidR="0062425A" w:rsidRPr="003820D2">
        <w:rPr>
          <w:rFonts w:ascii="Times New Roman" w:eastAsia="나눔명조" w:hint="eastAsia"/>
          <w:color w:val="auto"/>
          <w:szCs w:val="22"/>
        </w:rPr>
        <w:t xml:space="preserve"> </w:t>
      </w:r>
      <w:r w:rsidR="0062425A" w:rsidRPr="003820D2">
        <w:rPr>
          <w:rFonts w:ascii="Times New Roman" w:eastAsia="나눔명조" w:hint="eastAsia"/>
          <w:color w:val="auto"/>
          <w:szCs w:val="22"/>
        </w:rPr>
        <w:t>따른</w:t>
      </w:r>
      <w:r w:rsidR="0062425A"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명확한</w:t>
      </w:r>
      <w:r w:rsidR="00CE52BC" w:rsidRPr="003820D2">
        <w:rPr>
          <w:rFonts w:ascii="Times New Roman" w:eastAsia="나눔명조" w:hint="eastAsia"/>
          <w:color w:val="auto"/>
          <w:szCs w:val="22"/>
        </w:rPr>
        <w:t xml:space="preserve"> </w:t>
      </w:r>
      <w:r w:rsidR="0062425A" w:rsidRPr="003820D2">
        <w:rPr>
          <w:rFonts w:ascii="Times New Roman" w:eastAsia="나눔명조" w:hint="eastAsia"/>
          <w:color w:val="auto"/>
          <w:szCs w:val="22"/>
        </w:rPr>
        <w:t>보상을</w:t>
      </w:r>
      <w:r w:rsidR="00CE52BC" w:rsidRPr="003820D2">
        <w:rPr>
          <w:rFonts w:ascii="Times New Roman" w:eastAsia="나눔명조" w:hint="eastAsia"/>
          <w:color w:val="auto"/>
          <w:szCs w:val="22"/>
        </w:rPr>
        <w:t xml:space="preserve"> </w:t>
      </w:r>
      <w:r w:rsidR="0062425A" w:rsidRPr="003820D2">
        <w:rPr>
          <w:rFonts w:ascii="Times New Roman" w:eastAsia="나눔명조" w:hint="eastAsia"/>
          <w:color w:val="auto"/>
          <w:szCs w:val="22"/>
        </w:rPr>
        <w:t>제공하고</w:t>
      </w:r>
      <w:r w:rsidR="00CE52BC" w:rsidRPr="003820D2">
        <w:rPr>
          <w:rFonts w:ascii="Times New Roman" w:eastAsia="나눔명조"/>
          <w:color w:val="auto"/>
          <w:szCs w:val="22"/>
        </w:rPr>
        <w:t xml:space="preserve"> </w:t>
      </w:r>
      <w:r w:rsidR="00CE52BC" w:rsidRPr="003820D2">
        <w:rPr>
          <w:rFonts w:ascii="Times New Roman" w:eastAsia="나눔명조" w:hint="eastAsia"/>
          <w:color w:val="auto"/>
          <w:szCs w:val="22"/>
        </w:rPr>
        <w:t>의사소통</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수준을</w:t>
      </w:r>
      <w:r w:rsidR="00CE52BC" w:rsidRPr="003820D2">
        <w:rPr>
          <w:rFonts w:ascii="Times New Roman" w:eastAsia="나눔명조" w:hint="eastAsia"/>
          <w:color w:val="auto"/>
          <w:szCs w:val="22"/>
        </w:rPr>
        <w:t xml:space="preserve"> </w:t>
      </w:r>
      <w:proofErr w:type="spellStart"/>
      <w:r w:rsidR="00CE52BC" w:rsidRPr="003820D2">
        <w:rPr>
          <w:rFonts w:ascii="Times New Roman" w:eastAsia="나눔명조" w:hint="eastAsia"/>
          <w:color w:val="auto"/>
          <w:szCs w:val="22"/>
        </w:rPr>
        <w:t>증대시키면</w:t>
      </w:r>
      <w:proofErr w:type="spellEnd"/>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조직구성원의</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공공봉사동기가</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증가하고</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나아가</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업무효율을</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제고할</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수</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있을</w:t>
      </w:r>
      <w:r w:rsidR="00CE52BC" w:rsidRPr="003820D2">
        <w:rPr>
          <w:rFonts w:ascii="Times New Roman" w:eastAsia="나눔명조" w:hint="eastAsia"/>
          <w:color w:val="auto"/>
          <w:szCs w:val="22"/>
        </w:rPr>
        <w:t xml:space="preserve"> </w:t>
      </w:r>
      <w:r w:rsidR="00CE52BC" w:rsidRPr="003820D2">
        <w:rPr>
          <w:rFonts w:ascii="Times New Roman" w:eastAsia="나눔명조" w:hint="eastAsia"/>
          <w:color w:val="auto"/>
          <w:szCs w:val="22"/>
        </w:rPr>
        <w:t>것이다</w:t>
      </w:r>
      <w:r w:rsidR="0062425A" w:rsidRPr="003820D2">
        <w:rPr>
          <w:rFonts w:ascii="Times New Roman" w:eastAsia="나눔명조" w:hint="eastAsia"/>
          <w:color w:val="auto"/>
          <w:szCs w:val="22"/>
        </w:rPr>
        <w:t>.</w:t>
      </w:r>
    </w:p>
    <w:p w14:paraId="13CB25E9" w14:textId="7036AA46" w:rsidR="00653FDA" w:rsidRPr="003820D2" w:rsidRDefault="00653FDA" w:rsidP="00004292">
      <w:pPr>
        <w:pStyle w:val="ae"/>
        <w:spacing w:before="60" w:after="60"/>
        <w:rPr>
          <w:rFonts w:ascii="Times New Roman" w:eastAsia="나눔명조"/>
          <w:color w:val="auto"/>
          <w:szCs w:val="22"/>
        </w:rPr>
      </w:pPr>
      <w:r w:rsidRPr="003820D2">
        <w:rPr>
          <w:rFonts w:ascii="Times New Roman" w:eastAsia="나눔명조" w:hint="eastAsia"/>
          <w:color w:val="auto"/>
          <w:szCs w:val="22"/>
        </w:rPr>
        <w:t>본</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연구는</w:t>
      </w:r>
      <w:r w:rsidRPr="003820D2">
        <w:rPr>
          <w:rFonts w:ascii="Times New Roman" w:eastAsia="나눔명조"/>
          <w:color w:val="auto"/>
          <w:szCs w:val="22"/>
        </w:rPr>
        <w:t xml:space="preserve"> </w:t>
      </w:r>
      <w:r w:rsidRPr="003820D2">
        <w:rPr>
          <w:rFonts w:ascii="Times New Roman" w:eastAsia="나눔명조" w:hint="eastAsia"/>
          <w:color w:val="auto"/>
          <w:szCs w:val="22"/>
        </w:rPr>
        <w:t>공공봉사동기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있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긍정적</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역할을</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할</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있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리더십</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효과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의사소통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조절</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효과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검증하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데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그</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의의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있으며</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의사소통을</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여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연구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달리</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변수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활용했다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이론적</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기여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있다</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하지만</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다음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같은</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한계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역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존재한다</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첫째</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본</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연구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한국행정연구원에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제공하는</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설문</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자료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바탕으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구성되었다</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따라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설문응답자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주관성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자료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포함되었음을</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배제할</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수</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없으며</w:t>
      </w:r>
      <w:r w:rsidRPr="003820D2">
        <w:rPr>
          <w:rFonts w:ascii="Times New Roman" w:eastAsia="나눔명조" w:hint="eastAsia"/>
          <w:color w:val="auto"/>
          <w:szCs w:val="22"/>
        </w:rPr>
        <w:t>,</w:t>
      </w:r>
      <w:r w:rsidRPr="003820D2">
        <w:rPr>
          <w:rFonts w:ascii="Times New Roman" w:eastAsia="나눔명조"/>
          <w:color w:val="auto"/>
          <w:szCs w:val="22"/>
        </w:rPr>
        <w:t xml:space="preserve"> </w:t>
      </w:r>
      <w:r w:rsidRPr="003820D2">
        <w:rPr>
          <w:rFonts w:ascii="Times New Roman" w:eastAsia="나눔명조" w:hint="eastAsia"/>
          <w:color w:val="auto"/>
          <w:szCs w:val="22"/>
        </w:rPr>
        <w:t>한국행정연구원이</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제공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이차자료를</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활용하였으므로</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연구에</w:t>
      </w:r>
      <w:r w:rsidRPr="003820D2">
        <w:rPr>
          <w:rFonts w:ascii="Times New Roman" w:eastAsia="나눔명조" w:hint="eastAsia"/>
          <w:color w:val="auto"/>
          <w:szCs w:val="22"/>
        </w:rPr>
        <w:t xml:space="preserve"> </w:t>
      </w:r>
      <w:r w:rsidRPr="003820D2">
        <w:rPr>
          <w:rFonts w:ascii="Times New Roman" w:eastAsia="나눔명조" w:hint="eastAsia"/>
          <w:color w:val="auto"/>
          <w:szCs w:val="22"/>
        </w:rPr>
        <w:t>적합한</w:t>
      </w:r>
      <w:r w:rsidR="0027015F">
        <w:rPr>
          <w:rFonts w:ascii="Times New Roman" w:eastAsia="나눔명조" w:hint="eastAsia"/>
          <w:color w:val="auto"/>
          <w:szCs w:val="22"/>
        </w:rPr>
        <w:t xml:space="preserve"> </w:t>
      </w:r>
      <w:r w:rsidR="00080EBA" w:rsidRPr="003820D2">
        <w:rPr>
          <w:rFonts w:ascii="Times New Roman" w:eastAsia="나눔명조" w:hint="eastAsia"/>
          <w:color w:val="auto"/>
          <w:szCs w:val="22"/>
        </w:rPr>
        <w:t>변수를</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구</w:t>
      </w:r>
      <w:r w:rsidR="00080EBA" w:rsidRPr="003820D2">
        <w:rPr>
          <w:rFonts w:ascii="Times New Roman" w:eastAsia="나눔명조" w:hint="eastAsia"/>
          <w:color w:val="auto"/>
          <w:szCs w:val="22"/>
        </w:rPr>
        <w:lastRenderedPageBreak/>
        <w:t>성하지</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못했다</w:t>
      </w:r>
      <w:r w:rsidRPr="003820D2">
        <w:rPr>
          <w:rFonts w:ascii="Times New Roman" w:eastAsia="나눔명조" w:hint="eastAsia"/>
          <w:color w:val="auto"/>
          <w:szCs w:val="22"/>
        </w:rPr>
        <w:t>.</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공공봉사동기의</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경우</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본</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설문</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문항은</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공공봉사동기의</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여러</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하위차원을</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고려하지</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않고</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있다</w:t>
      </w:r>
      <w:r w:rsidR="00080EBA" w:rsidRPr="003820D2">
        <w:rPr>
          <w:rFonts w:ascii="Times New Roman" w:eastAsia="나눔명조" w:hint="eastAsia"/>
          <w:color w:val="auto"/>
          <w:szCs w:val="22"/>
        </w:rPr>
        <w:t>.</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따라서</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공공봉사동기의</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세가지</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하위차원을</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고려하여</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더</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세분화한</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설문문항을</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구성하여</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후속연구를</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한다면</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더</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신뢰할</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수</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있는</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연구</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결과를</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획득할</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수</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있을</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것이다</w:t>
      </w:r>
      <w:r w:rsidR="00080EBA" w:rsidRPr="003820D2">
        <w:rPr>
          <w:rFonts w:ascii="Times New Roman" w:eastAsia="나눔명조" w:hint="eastAsia"/>
          <w:color w:val="auto"/>
          <w:szCs w:val="22"/>
        </w:rPr>
        <w:t>.</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둘째로</w:t>
      </w:r>
      <w:r w:rsidR="00080EBA" w:rsidRPr="003820D2">
        <w:rPr>
          <w:rFonts w:ascii="Times New Roman" w:eastAsia="나눔명조" w:hint="eastAsia"/>
          <w:color w:val="auto"/>
          <w:szCs w:val="22"/>
        </w:rPr>
        <w:t>,</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본</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연구는</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공공조직의</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이질성을</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고려하지</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않고</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있다</w:t>
      </w:r>
      <w:r w:rsidR="00080EBA" w:rsidRPr="003820D2">
        <w:rPr>
          <w:rFonts w:ascii="Times New Roman" w:eastAsia="나눔명조" w:hint="eastAsia"/>
          <w:color w:val="auto"/>
          <w:szCs w:val="22"/>
        </w:rPr>
        <w:t>.</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예를</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들어</w:t>
      </w:r>
      <w:r w:rsidR="00080EBA" w:rsidRPr="003820D2">
        <w:rPr>
          <w:rFonts w:ascii="Times New Roman" w:eastAsia="나눔명조" w:hint="eastAsia"/>
          <w:color w:val="auto"/>
          <w:szCs w:val="22"/>
        </w:rPr>
        <w:t>,</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중앙부처와</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지방자치단체는</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서로</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이질적인</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조직특성을</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갖추고</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있을</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가능성이</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있다</w:t>
      </w:r>
      <w:r w:rsidR="00080EBA" w:rsidRPr="003820D2">
        <w:rPr>
          <w:rFonts w:ascii="Times New Roman" w:eastAsia="나눔명조" w:hint="eastAsia"/>
          <w:color w:val="auto"/>
          <w:szCs w:val="22"/>
        </w:rPr>
        <w:t>.</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이에</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따라</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공무원</w:t>
      </w:r>
      <w:r w:rsidR="00080EBA" w:rsidRPr="003820D2">
        <w:rPr>
          <w:rFonts w:ascii="Times New Roman" w:eastAsia="나눔명조" w:hint="eastAsia"/>
          <w:color w:val="auto"/>
          <w:szCs w:val="22"/>
        </w:rPr>
        <w:t>,</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즉</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조직구성원의</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내적</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업무동기나</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관리자에게</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유효한</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리더십</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역시</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달라질</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수</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있다</w:t>
      </w:r>
      <w:r w:rsidR="00080EBA" w:rsidRPr="003820D2">
        <w:rPr>
          <w:rFonts w:ascii="Times New Roman" w:eastAsia="나눔명조" w:hint="eastAsia"/>
          <w:color w:val="auto"/>
          <w:szCs w:val="22"/>
        </w:rPr>
        <w:t>.</w:t>
      </w:r>
      <w:r w:rsidR="00080EBA" w:rsidRPr="003820D2">
        <w:rPr>
          <w:rFonts w:ascii="Times New Roman" w:eastAsia="나눔명조"/>
          <w:color w:val="auto"/>
          <w:szCs w:val="22"/>
        </w:rPr>
        <w:t xml:space="preserve"> </w:t>
      </w:r>
      <w:r w:rsidR="00080EBA" w:rsidRPr="003820D2">
        <w:rPr>
          <w:rFonts w:ascii="Times New Roman" w:eastAsia="나눔명조" w:hint="eastAsia"/>
          <w:color w:val="auto"/>
          <w:szCs w:val="22"/>
        </w:rPr>
        <w:t>따라서</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향후</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중앙부처와</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지방자치단체를</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구분하여</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연구를</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발전시킨다면</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더욱</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질</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좋은</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연구결과를</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얻을</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수</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있을</w:t>
      </w:r>
      <w:r w:rsidR="00080EBA" w:rsidRPr="003820D2">
        <w:rPr>
          <w:rFonts w:ascii="Times New Roman" w:eastAsia="나눔명조" w:hint="eastAsia"/>
          <w:color w:val="auto"/>
          <w:szCs w:val="22"/>
        </w:rPr>
        <w:t xml:space="preserve"> </w:t>
      </w:r>
      <w:r w:rsidR="00080EBA" w:rsidRPr="003820D2">
        <w:rPr>
          <w:rFonts w:ascii="Times New Roman" w:eastAsia="나눔명조" w:hint="eastAsia"/>
          <w:color w:val="auto"/>
          <w:szCs w:val="22"/>
        </w:rPr>
        <w:t>것이다</w:t>
      </w:r>
      <w:r w:rsidR="00080EBA" w:rsidRPr="003820D2">
        <w:rPr>
          <w:rFonts w:ascii="Times New Roman" w:eastAsia="나눔명조" w:hint="eastAsia"/>
          <w:color w:val="auto"/>
          <w:szCs w:val="22"/>
        </w:rPr>
        <w:t>.</w:t>
      </w:r>
    </w:p>
    <w:p w14:paraId="79485EE3" w14:textId="2823ECB2" w:rsidR="0062425A" w:rsidRPr="003820D2" w:rsidRDefault="0062425A" w:rsidP="003820D2">
      <w:pPr>
        <w:pStyle w:val="ae"/>
        <w:spacing w:before="60" w:after="60"/>
        <w:rPr>
          <w:rFonts w:ascii="Times New Roman" w:eastAsia="나눔명조"/>
          <w:color w:val="auto"/>
          <w:szCs w:val="22"/>
        </w:rPr>
      </w:pPr>
    </w:p>
    <w:p w14:paraId="2E43CC36" w14:textId="604DE47B" w:rsidR="00C311B9" w:rsidRPr="003820D2" w:rsidRDefault="00C311B9" w:rsidP="00C311B9">
      <w:pPr>
        <w:pStyle w:val="ae"/>
        <w:spacing w:before="60" w:after="60"/>
        <w:rPr>
          <w:rFonts w:eastAsia="나눔명조"/>
          <w:color w:val="auto"/>
          <w:szCs w:val="22"/>
        </w:rPr>
      </w:pPr>
    </w:p>
    <w:p w14:paraId="27433D6B" w14:textId="24BFD134" w:rsidR="00C311B9" w:rsidRPr="003820D2" w:rsidRDefault="00C311B9" w:rsidP="004F55A8">
      <w:pPr>
        <w:pStyle w:val="ae"/>
        <w:spacing w:before="60" w:after="60"/>
        <w:rPr>
          <w:rFonts w:eastAsia="나눔명조"/>
          <w:color w:val="auto"/>
          <w:szCs w:val="22"/>
        </w:rPr>
      </w:pPr>
    </w:p>
    <w:p w14:paraId="55887232" w14:textId="77777777" w:rsidR="008A315A" w:rsidRPr="00B61948" w:rsidRDefault="008A315A" w:rsidP="00265BC3">
      <w:pPr>
        <w:widowControl/>
        <w:wordWrap/>
        <w:autoSpaceDE/>
        <w:autoSpaceDN/>
        <w:spacing w:before="120" w:after="120" w:line="276" w:lineRule="auto"/>
        <w:rPr>
          <w:rFonts w:eastAsia="나눔명조"/>
          <w:smallCaps/>
          <w:sz w:val="20"/>
          <w:szCs w:val="22"/>
        </w:rPr>
      </w:pPr>
      <w:r w:rsidRPr="00B61948">
        <w:rPr>
          <w:rFonts w:eastAsia="나눔명조"/>
          <w:smallCaps/>
          <w:sz w:val="20"/>
          <w:szCs w:val="22"/>
        </w:rPr>
        <w:br w:type="page"/>
      </w:r>
    </w:p>
    <w:p w14:paraId="74D91F71" w14:textId="48E6B3FA" w:rsidR="00956DE7" w:rsidRDefault="00FF2686" w:rsidP="006A2C1F">
      <w:pPr>
        <w:pStyle w:val="1"/>
        <w:rPr>
          <w:color w:val="auto"/>
        </w:rPr>
      </w:pPr>
      <w:r w:rsidRPr="003820D2">
        <w:rPr>
          <w:rFonts w:hint="eastAsia"/>
          <w:color w:val="auto"/>
        </w:rPr>
        <w:lastRenderedPageBreak/>
        <w:t>참고문헌</w:t>
      </w:r>
    </w:p>
    <w:p w14:paraId="55934CCB" w14:textId="77777777" w:rsidR="006D5AFD" w:rsidRPr="00997AC4" w:rsidRDefault="006D5AFD" w:rsidP="00997AC4"/>
    <w:p w14:paraId="3E608B17" w14:textId="62E315C4" w:rsidR="006D5AFD" w:rsidRPr="00997AC4" w:rsidRDefault="00D403C6" w:rsidP="006D5AFD">
      <w:pPr>
        <w:pStyle w:val="af2"/>
        <w:rPr>
          <w:rFonts w:eastAsia="나눔명조"/>
        </w:rPr>
      </w:pPr>
      <w:r w:rsidRPr="00997AC4">
        <w:rPr>
          <w:rFonts w:ascii="나눔명조" w:eastAsia="나눔명조" w:hAnsi="나눔명조"/>
          <w:smallCaps/>
        </w:rPr>
        <w:fldChar w:fldCharType="begin"/>
      </w:r>
      <w:r w:rsidR="00D93197" w:rsidRPr="00997AC4">
        <w:rPr>
          <w:rFonts w:ascii="나눔명조" w:eastAsia="나눔명조" w:hAnsi="나눔명조"/>
          <w:smallCaps/>
        </w:rPr>
        <w:instrText xml:space="preserve"> ADDIN ZOTERO_BIBL {"uncited":[],"omitted":[],"custom":[]} CSL_BIBLIOGRAPHY </w:instrText>
      </w:r>
      <w:r w:rsidRPr="00997AC4">
        <w:rPr>
          <w:rFonts w:ascii="나눔명조" w:eastAsia="나눔명조" w:hAnsi="나눔명조"/>
          <w:smallCaps/>
        </w:rPr>
        <w:fldChar w:fldCharType="separate"/>
      </w:r>
      <w:r w:rsidR="006D5AFD" w:rsidRPr="00997AC4">
        <w:rPr>
          <w:rFonts w:eastAsia="나눔명조"/>
        </w:rPr>
        <w:t>Andersen, Eskil Heinesen Lotte Bøgh</w:t>
      </w:r>
      <w:r w:rsidR="00F14035">
        <w:rPr>
          <w:rFonts w:eastAsia="나눔명조"/>
        </w:rPr>
        <w:t xml:space="preserve"> &amp;</w:t>
      </w:r>
      <w:r w:rsidR="006D5AFD" w:rsidRPr="00997AC4">
        <w:rPr>
          <w:rFonts w:eastAsia="나눔명조"/>
        </w:rPr>
        <w:t xml:space="preserve"> Lene Holm Pedersen. 2014. “How Does Public Service Motivation among Teachers Affect Student Performance in Schools?” </w:t>
      </w:r>
      <w:r w:rsidR="006D5AFD" w:rsidRPr="00997AC4">
        <w:rPr>
          <w:rFonts w:eastAsia="나눔명조"/>
          <w:i/>
          <w:iCs/>
        </w:rPr>
        <w:t>Journal of Public Administration Research and Theory</w:t>
      </w:r>
      <w:r w:rsidR="006D5AFD" w:rsidRPr="00997AC4">
        <w:rPr>
          <w:rFonts w:eastAsia="나눔명조"/>
        </w:rPr>
        <w:t xml:space="preserve"> 24(3): 651–71.</w:t>
      </w:r>
    </w:p>
    <w:p w14:paraId="18C4CCFF" w14:textId="3CC6E9B4" w:rsidR="006D5AFD" w:rsidRPr="00997AC4" w:rsidRDefault="006D5AFD" w:rsidP="006D5AFD">
      <w:pPr>
        <w:pStyle w:val="af2"/>
        <w:rPr>
          <w:rFonts w:eastAsia="나눔명조"/>
        </w:rPr>
      </w:pPr>
      <w:r w:rsidRPr="00997AC4">
        <w:rPr>
          <w:rFonts w:eastAsia="나눔명조"/>
        </w:rPr>
        <w:t>Andersen, Anne Mette Kjeldsen Lotte Bøgh, Torben Beck Jørgensen Lene Holm Pedersen</w:t>
      </w:r>
      <w:r w:rsidR="00F14035">
        <w:rPr>
          <w:rFonts w:eastAsia="나눔명조"/>
        </w:rPr>
        <w:t xml:space="preserve"> &amp;</w:t>
      </w:r>
      <w:r w:rsidRPr="00997AC4">
        <w:rPr>
          <w:rFonts w:eastAsia="나눔명조"/>
        </w:rPr>
        <w:t xml:space="preserve"> Karsten Vrangbæk. 2013. “Public Service Motivation and Public Values: Conceptual and Empirical Relationships.” </w:t>
      </w:r>
      <w:r w:rsidRPr="00997AC4">
        <w:rPr>
          <w:rFonts w:eastAsia="나눔명조"/>
          <w:i/>
          <w:iCs/>
        </w:rPr>
        <w:t>American Review of Public Administration</w:t>
      </w:r>
      <w:r w:rsidRPr="00997AC4">
        <w:rPr>
          <w:rFonts w:eastAsia="나눔명조"/>
        </w:rPr>
        <w:t xml:space="preserve"> 43(3): 292–311.</w:t>
      </w:r>
    </w:p>
    <w:p w14:paraId="50F90BBB" w14:textId="77777777" w:rsidR="006D5AFD" w:rsidRPr="00997AC4" w:rsidRDefault="006D5AFD" w:rsidP="006D5AFD">
      <w:pPr>
        <w:pStyle w:val="af2"/>
        <w:rPr>
          <w:rFonts w:eastAsia="나눔명조"/>
        </w:rPr>
      </w:pPr>
      <w:r w:rsidRPr="00997AC4">
        <w:rPr>
          <w:rFonts w:eastAsia="나눔명조"/>
        </w:rPr>
        <w:t>Bakker, Arnold B. 2015. “A Job Demands–Resources Approach to Public Service Motivation.”</w:t>
      </w:r>
      <w:r w:rsidRPr="00997AC4">
        <w:rPr>
          <w:rFonts w:eastAsia="나눔명조"/>
          <w:i/>
          <w:iCs/>
        </w:rPr>
        <w:t xml:space="preserve"> Public Administration Review</w:t>
      </w:r>
      <w:r w:rsidRPr="00997AC4">
        <w:rPr>
          <w:rFonts w:eastAsia="나눔명조"/>
        </w:rPr>
        <w:t xml:space="preserve"> 75(5): 723–32.</w:t>
      </w:r>
    </w:p>
    <w:p w14:paraId="7D43EE81" w14:textId="77777777" w:rsidR="006D5AFD" w:rsidRPr="00997AC4" w:rsidRDefault="006D5AFD" w:rsidP="006D5AFD">
      <w:pPr>
        <w:pStyle w:val="af2"/>
        <w:rPr>
          <w:rFonts w:eastAsia="나눔명조"/>
        </w:rPr>
      </w:pPr>
      <w:r w:rsidRPr="00997AC4">
        <w:rPr>
          <w:rFonts w:eastAsia="나눔명조"/>
        </w:rPr>
        <w:t xml:space="preserve">Bass, Bernard M. 1998. </w:t>
      </w:r>
      <w:r w:rsidRPr="00997AC4">
        <w:rPr>
          <w:rFonts w:eastAsia="나눔명조"/>
          <w:i/>
          <w:iCs/>
        </w:rPr>
        <w:t>Transformational Leadership: Industrial, Military, and Educational Impact</w:t>
      </w:r>
      <w:r w:rsidRPr="00997AC4">
        <w:rPr>
          <w:rFonts w:eastAsia="나눔명조"/>
        </w:rPr>
        <w:t>. Mahwah, NJ: Lawrence Erlbaum.</w:t>
      </w:r>
    </w:p>
    <w:p w14:paraId="3221C872" w14:textId="77777777" w:rsidR="006D5AFD" w:rsidRPr="00997AC4" w:rsidRDefault="006D5AFD" w:rsidP="006D5AFD">
      <w:pPr>
        <w:pStyle w:val="af2"/>
        <w:rPr>
          <w:rFonts w:eastAsia="나눔명조"/>
        </w:rPr>
      </w:pPr>
      <w:r w:rsidRPr="00997AC4">
        <w:rPr>
          <w:rFonts w:eastAsia="나눔명조"/>
        </w:rPr>
        <w:t xml:space="preserve">Bellé, Nicola. 2012. “Experimental Evidence on the Relationship between Public Service Motivation and Job Performance.” </w:t>
      </w:r>
      <w:r w:rsidRPr="00997AC4">
        <w:rPr>
          <w:rFonts w:eastAsia="나눔명조"/>
          <w:i/>
          <w:iCs/>
        </w:rPr>
        <w:t>Public Administration Review</w:t>
      </w:r>
      <w:r w:rsidRPr="00997AC4">
        <w:rPr>
          <w:rFonts w:eastAsia="나눔명조"/>
        </w:rPr>
        <w:t xml:space="preserve"> 73(1): 143–53.</w:t>
      </w:r>
    </w:p>
    <w:p w14:paraId="55138160" w14:textId="36006EA4" w:rsidR="006D5AFD" w:rsidRPr="00997AC4" w:rsidRDefault="006D5AFD" w:rsidP="006D5AFD">
      <w:pPr>
        <w:pStyle w:val="af2"/>
        <w:rPr>
          <w:rFonts w:eastAsia="나눔명조"/>
        </w:rPr>
      </w:pPr>
      <w:r w:rsidRPr="00997AC4">
        <w:rPr>
          <w:rFonts w:eastAsia="나눔명조"/>
        </w:rPr>
        <w:t>Bozeman, Barry</w:t>
      </w:r>
      <w:r w:rsidR="00F14035">
        <w:rPr>
          <w:rFonts w:eastAsia="나눔명조"/>
        </w:rPr>
        <w:t xml:space="preserve"> &amp;</w:t>
      </w:r>
      <w:r w:rsidRPr="00997AC4">
        <w:rPr>
          <w:rFonts w:eastAsia="나눔명조"/>
        </w:rPr>
        <w:t xml:space="preserve"> Xuhong Su. 2015. “Public Service Motivation Concepts and Theory: A Critique.” </w:t>
      </w:r>
      <w:r w:rsidRPr="00997AC4">
        <w:rPr>
          <w:rFonts w:eastAsia="나눔명조"/>
          <w:i/>
          <w:iCs/>
        </w:rPr>
        <w:t>Public Administration Review</w:t>
      </w:r>
      <w:r w:rsidRPr="00997AC4">
        <w:rPr>
          <w:rFonts w:eastAsia="나눔명조"/>
        </w:rPr>
        <w:t xml:space="preserve"> 75(5): 700–710.</w:t>
      </w:r>
    </w:p>
    <w:p w14:paraId="6857100C" w14:textId="49A151A9" w:rsidR="006D5AFD" w:rsidRPr="00997AC4" w:rsidRDefault="006D5AFD" w:rsidP="006D5AFD">
      <w:pPr>
        <w:pStyle w:val="af2"/>
        <w:rPr>
          <w:rFonts w:eastAsia="나눔명조"/>
        </w:rPr>
      </w:pPr>
      <w:r w:rsidRPr="00997AC4">
        <w:rPr>
          <w:rFonts w:eastAsia="나눔명조"/>
        </w:rPr>
        <w:t>Brambor, Thomas, William Roberts Clark</w:t>
      </w:r>
      <w:r w:rsidR="00F14035">
        <w:rPr>
          <w:rFonts w:eastAsia="나눔명조"/>
        </w:rPr>
        <w:t xml:space="preserve"> &amp;</w:t>
      </w:r>
      <w:r w:rsidRPr="00997AC4">
        <w:rPr>
          <w:rFonts w:eastAsia="나눔명조"/>
        </w:rPr>
        <w:t xml:space="preserve"> Matt Golder. 2006. “Understanding Interaction Models: Improving Empirical Analyses.” </w:t>
      </w:r>
      <w:r w:rsidRPr="00997AC4">
        <w:rPr>
          <w:rFonts w:eastAsia="나눔명조"/>
          <w:i/>
          <w:iCs/>
        </w:rPr>
        <w:t>Political Analysis</w:t>
      </w:r>
      <w:r w:rsidRPr="00997AC4">
        <w:rPr>
          <w:rFonts w:eastAsia="나눔명조"/>
        </w:rPr>
        <w:t xml:space="preserve"> 14(1): 63–82.</w:t>
      </w:r>
    </w:p>
    <w:p w14:paraId="6F0F83D5" w14:textId="77777777" w:rsidR="006D5AFD" w:rsidRPr="00997AC4" w:rsidRDefault="006D5AFD" w:rsidP="006D5AFD">
      <w:pPr>
        <w:pStyle w:val="af2"/>
        <w:rPr>
          <w:rFonts w:eastAsia="나눔명조"/>
        </w:rPr>
      </w:pPr>
      <w:r w:rsidRPr="00997AC4">
        <w:rPr>
          <w:rFonts w:eastAsia="나눔명조"/>
        </w:rPr>
        <w:t>Burns, James MacGregor. 1978.</w:t>
      </w:r>
      <w:r w:rsidRPr="00997AC4">
        <w:rPr>
          <w:rFonts w:eastAsia="나눔명조"/>
          <w:i/>
          <w:iCs/>
        </w:rPr>
        <w:t xml:space="preserve"> Leadership</w:t>
      </w:r>
      <w:r w:rsidRPr="00997AC4">
        <w:rPr>
          <w:rFonts w:eastAsia="나눔명조"/>
        </w:rPr>
        <w:t>. New York: Harper &amp; Row.</w:t>
      </w:r>
    </w:p>
    <w:p w14:paraId="41417CAA" w14:textId="77777777" w:rsidR="006D5AFD" w:rsidRPr="00997AC4" w:rsidRDefault="006D5AFD" w:rsidP="006D5AFD">
      <w:pPr>
        <w:pStyle w:val="af2"/>
        <w:rPr>
          <w:rFonts w:eastAsia="나눔명조"/>
        </w:rPr>
      </w:pPr>
      <w:r w:rsidRPr="00997AC4">
        <w:rPr>
          <w:rFonts w:eastAsia="나눔명조"/>
        </w:rPr>
        <w:t xml:space="preserve">Caillier, James Gerard. 2015. “Transformational Leadership and Whistle-Blowing Attitudes: Is This Relationship Mediated by Organizational Commitment and Public Service Motivation?” </w:t>
      </w:r>
      <w:r w:rsidRPr="00997AC4">
        <w:rPr>
          <w:rFonts w:eastAsia="나눔명조"/>
          <w:i/>
          <w:iCs/>
        </w:rPr>
        <w:t>The American Review of Public Administration</w:t>
      </w:r>
      <w:r w:rsidRPr="00997AC4">
        <w:rPr>
          <w:rFonts w:eastAsia="나눔명조"/>
        </w:rPr>
        <w:t xml:space="preserve"> 45(4): 458–75.</w:t>
      </w:r>
    </w:p>
    <w:p w14:paraId="08584A05" w14:textId="77777777" w:rsidR="006D5AFD" w:rsidRPr="00997AC4" w:rsidRDefault="006D5AFD" w:rsidP="006D5AFD">
      <w:pPr>
        <w:pStyle w:val="af2"/>
        <w:rPr>
          <w:rFonts w:eastAsia="나눔명조"/>
        </w:rPr>
      </w:pPr>
      <w:r w:rsidRPr="00997AC4">
        <w:rPr>
          <w:rFonts w:eastAsia="나눔명조"/>
        </w:rPr>
        <w:t xml:space="preserve">Gailmard, Sean. 2010. “Politics, Principal-Agent Problems, and Public Service Motivation.” </w:t>
      </w:r>
      <w:r w:rsidRPr="00997AC4">
        <w:rPr>
          <w:rFonts w:eastAsia="나눔명조"/>
          <w:i/>
          <w:iCs/>
        </w:rPr>
        <w:t>International Public Management Journal</w:t>
      </w:r>
      <w:r w:rsidRPr="00997AC4">
        <w:rPr>
          <w:rFonts w:eastAsia="나눔명조"/>
        </w:rPr>
        <w:t xml:space="preserve"> 13(1): 35–45.</w:t>
      </w:r>
    </w:p>
    <w:p w14:paraId="3E1C6780" w14:textId="77777777" w:rsidR="006D5AFD" w:rsidRPr="00997AC4" w:rsidRDefault="006D5AFD" w:rsidP="006D5AFD">
      <w:pPr>
        <w:pStyle w:val="af2"/>
        <w:rPr>
          <w:rFonts w:eastAsia="나눔명조"/>
        </w:rPr>
      </w:pPr>
      <w:r w:rsidRPr="00997AC4">
        <w:rPr>
          <w:rFonts w:eastAsia="나눔명조"/>
        </w:rPr>
        <w:t xml:space="preserve">Gerring, John. 1999. “What Makes a Concept Good? A Criterial Framework for Understanding Concept Formation in the Social Sciences.” </w:t>
      </w:r>
      <w:r w:rsidRPr="00997AC4">
        <w:rPr>
          <w:rFonts w:eastAsia="나눔명조"/>
          <w:i/>
          <w:iCs/>
        </w:rPr>
        <w:t>Polity</w:t>
      </w:r>
      <w:r w:rsidRPr="00997AC4">
        <w:rPr>
          <w:rFonts w:eastAsia="나눔명조"/>
        </w:rPr>
        <w:t xml:space="preserve"> 31(3): 357–93.</w:t>
      </w:r>
    </w:p>
    <w:p w14:paraId="62BB707D" w14:textId="789692CC" w:rsidR="006D5AFD" w:rsidRPr="00997AC4" w:rsidRDefault="006D5AFD" w:rsidP="006D5AFD">
      <w:pPr>
        <w:pStyle w:val="af2"/>
        <w:rPr>
          <w:rFonts w:eastAsia="나눔명조"/>
        </w:rPr>
      </w:pPr>
      <w:r w:rsidRPr="00997AC4">
        <w:rPr>
          <w:rFonts w:eastAsia="나눔명조"/>
        </w:rPr>
        <w:t>Heckhausen, Jutta</w:t>
      </w:r>
      <w:r w:rsidR="00F14035">
        <w:rPr>
          <w:rFonts w:eastAsia="나눔명조"/>
        </w:rPr>
        <w:t xml:space="preserve"> &amp;</w:t>
      </w:r>
      <w:r w:rsidRPr="00997AC4">
        <w:rPr>
          <w:rFonts w:eastAsia="나눔명조"/>
        </w:rPr>
        <w:t xml:space="preserve"> Heinz Heckhausen, eds. 2008. </w:t>
      </w:r>
      <w:r w:rsidRPr="00997AC4">
        <w:rPr>
          <w:rFonts w:eastAsia="나눔명조"/>
          <w:i/>
          <w:iCs/>
        </w:rPr>
        <w:t>Motivation and Action</w:t>
      </w:r>
      <w:r w:rsidRPr="00997AC4">
        <w:rPr>
          <w:rFonts w:eastAsia="나눔명조"/>
        </w:rPr>
        <w:t>. Cambridge University Press.</w:t>
      </w:r>
    </w:p>
    <w:p w14:paraId="4BD76731" w14:textId="438A84A2" w:rsidR="006D5AFD" w:rsidRPr="00997AC4" w:rsidRDefault="006D5AFD" w:rsidP="006D5AFD">
      <w:pPr>
        <w:pStyle w:val="af2"/>
        <w:rPr>
          <w:rFonts w:eastAsia="나눔명조"/>
        </w:rPr>
      </w:pPr>
      <w:r w:rsidRPr="00997AC4">
        <w:rPr>
          <w:rFonts w:eastAsia="나눔명조"/>
        </w:rPr>
        <w:t>Hondeghem, Annie</w:t>
      </w:r>
      <w:r w:rsidR="00F14035">
        <w:rPr>
          <w:rFonts w:eastAsia="나눔명조"/>
        </w:rPr>
        <w:t xml:space="preserve"> &amp;</w:t>
      </w:r>
      <w:r w:rsidRPr="00997AC4">
        <w:rPr>
          <w:rFonts w:eastAsia="나눔명조"/>
        </w:rPr>
        <w:t xml:space="preserve"> James L. Perry. 2009. “EGPA Symposium on Public Service Motivation and Performance: Introduction.” </w:t>
      </w:r>
      <w:r w:rsidRPr="00997AC4">
        <w:rPr>
          <w:rFonts w:eastAsia="나눔명조"/>
          <w:i/>
          <w:iCs/>
        </w:rPr>
        <w:t>International Review of Administrative Sciences</w:t>
      </w:r>
      <w:r w:rsidRPr="00997AC4">
        <w:rPr>
          <w:rFonts w:eastAsia="나눔명조"/>
        </w:rPr>
        <w:t xml:space="preserve"> 75(1): 5–9.</w:t>
      </w:r>
    </w:p>
    <w:p w14:paraId="219E9F57" w14:textId="43D8821C" w:rsidR="006D5AFD" w:rsidRPr="00997AC4" w:rsidRDefault="006D5AFD" w:rsidP="006D5AFD">
      <w:pPr>
        <w:pStyle w:val="af2"/>
        <w:rPr>
          <w:rFonts w:eastAsia="나눔명조"/>
        </w:rPr>
      </w:pPr>
      <w:r w:rsidRPr="00997AC4">
        <w:rPr>
          <w:rFonts w:eastAsia="나눔명조"/>
        </w:rPr>
        <w:t>Im, Jesse W. Campbell Tobin</w:t>
      </w:r>
      <w:r w:rsidR="006D4877">
        <w:rPr>
          <w:rFonts w:eastAsia="나눔명조"/>
        </w:rPr>
        <w:t xml:space="preserve"> &amp;</w:t>
      </w:r>
      <w:r w:rsidRPr="00997AC4">
        <w:rPr>
          <w:rFonts w:eastAsia="나눔명조"/>
        </w:rPr>
        <w:t xml:space="preserve"> Jisu Jeong. 2016. “Commitment Intensity in Public Organizations: Performance, Innovation, Leadership, and PSM.” </w:t>
      </w:r>
      <w:r w:rsidRPr="00997AC4">
        <w:rPr>
          <w:rFonts w:eastAsia="나눔명조"/>
          <w:i/>
          <w:iCs/>
        </w:rPr>
        <w:t>Review of Public Personnel Administration</w:t>
      </w:r>
      <w:r w:rsidRPr="00997AC4">
        <w:rPr>
          <w:rFonts w:eastAsia="나눔명조"/>
        </w:rPr>
        <w:t xml:space="preserve"> 36(3): 219–39.</w:t>
      </w:r>
    </w:p>
    <w:p w14:paraId="5D538C98" w14:textId="640432FA" w:rsidR="006D5AFD" w:rsidRPr="00997AC4" w:rsidRDefault="006D5AFD" w:rsidP="006D5AFD">
      <w:pPr>
        <w:pStyle w:val="af2"/>
        <w:rPr>
          <w:rFonts w:eastAsia="나눔명조"/>
        </w:rPr>
      </w:pPr>
      <w:r w:rsidRPr="00997AC4">
        <w:rPr>
          <w:rFonts w:eastAsia="나눔명조"/>
        </w:rPr>
        <w:lastRenderedPageBreak/>
        <w:t>Jensen, Ulrich Thy, Lotte Bøgh Andersen</w:t>
      </w:r>
      <w:r w:rsidR="006D4877">
        <w:rPr>
          <w:rFonts w:eastAsia="나눔명조"/>
        </w:rPr>
        <w:t xml:space="preserve"> &amp;</w:t>
      </w:r>
      <w:r w:rsidRPr="00997AC4">
        <w:rPr>
          <w:rFonts w:eastAsia="나눔명조"/>
        </w:rPr>
        <w:t xml:space="preserve"> Christian Bøtcher Jacobsen. 2019. “Only When We Agree! How Value Congruence Moderates the Impact of Goal‐oriented Leadership on Public Service Motivation.</w:t>
      </w:r>
      <w:r w:rsidRPr="00997AC4">
        <w:rPr>
          <w:rFonts w:eastAsia="바탕"/>
        </w:rPr>
        <w:t>”</w:t>
      </w:r>
      <w:r w:rsidRPr="00997AC4">
        <w:rPr>
          <w:rFonts w:eastAsia="나눔명조"/>
        </w:rPr>
        <w:t xml:space="preserve"> </w:t>
      </w:r>
      <w:r w:rsidRPr="00997AC4">
        <w:rPr>
          <w:rFonts w:eastAsia="나눔명조"/>
          <w:i/>
          <w:iCs/>
        </w:rPr>
        <w:t>Public Administration Review</w:t>
      </w:r>
      <w:r w:rsidRPr="00997AC4">
        <w:rPr>
          <w:rFonts w:eastAsia="나눔명조"/>
        </w:rPr>
        <w:t xml:space="preserve"> 79(1): 12–24.</w:t>
      </w:r>
    </w:p>
    <w:p w14:paraId="694581B3" w14:textId="1024939D" w:rsidR="006D5AFD" w:rsidRPr="00997AC4" w:rsidRDefault="006D5AFD" w:rsidP="006D5AFD">
      <w:pPr>
        <w:pStyle w:val="af2"/>
        <w:rPr>
          <w:rFonts w:eastAsia="나눔명조"/>
        </w:rPr>
      </w:pPr>
      <w:r w:rsidRPr="00997AC4">
        <w:rPr>
          <w:rFonts w:eastAsia="나눔명조"/>
        </w:rPr>
        <w:t>Jin, Myung H., Bruce D. McDonald, Jaehee Park</w:t>
      </w:r>
      <w:r w:rsidR="006D4877">
        <w:rPr>
          <w:rFonts w:eastAsia="나눔명조"/>
        </w:rPr>
        <w:t xml:space="preserve"> &amp;</w:t>
      </w:r>
      <w:r w:rsidRPr="00997AC4">
        <w:rPr>
          <w:rFonts w:eastAsia="나눔명조"/>
        </w:rPr>
        <w:t xml:space="preserve"> Kang Yang Trevor Yu. 2019. “Making Public Service Motivation Count for Increasing Organizational Fit: The Role of Followership Behavior and Leader Support as a Causal Mechanism.” </w:t>
      </w:r>
      <w:r w:rsidRPr="00997AC4">
        <w:rPr>
          <w:rFonts w:eastAsia="나눔명조"/>
          <w:i/>
          <w:iCs/>
        </w:rPr>
        <w:t>International Review of Administrative Sciences</w:t>
      </w:r>
      <w:r w:rsidRPr="00997AC4">
        <w:rPr>
          <w:rFonts w:eastAsia="나눔명조"/>
        </w:rPr>
        <w:t xml:space="preserve"> 85(1): 98–115.</w:t>
      </w:r>
    </w:p>
    <w:p w14:paraId="2A8DB21B" w14:textId="663FAC00" w:rsidR="006D5AFD" w:rsidRPr="00997AC4" w:rsidRDefault="006D5AFD" w:rsidP="006D5AFD">
      <w:pPr>
        <w:pStyle w:val="af2"/>
        <w:rPr>
          <w:rFonts w:eastAsia="나눔명조"/>
        </w:rPr>
      </w:pPr>
      <w:r w:rsidRPr="00997AC4">
        <w:rPr>
          <w:rFonts w:eastAsia="나눔명조"/>
        </w:rPr>
        <w:t>Jo, Samsup</w:t>
      </w:r>
      <w:r w:rsidR="006D4877">
        <w:rPr>
          <w:rFonts w:eastAsia="나눔명조"/>
        </w:rPr>
        <w:t xml:space="preserve"> &amp;</w:t>
      </w:r>
      <w:r w:rsidRPr="00997AC4">
        <w:rPr>
          <w:rFonts w:eastAsia="나눔명조"/>
        </w:rPr>
        <w:t xml:space="preserve"> Sung Wook Shim. 2005. “Paradigm Shift of Employee Communication: The Effect of Management Communication on Trusting Relationships.” </w:t>
      </w:r>
      <w:r w:rsidRPr="00997AC4">
        <w:rPr>
          <w:rFonts w:eastAsia="나눔명조"/>
          <w:i/>
          <w:iCs/>
        </w:rPr>
        <w:t>Public relations review</w:t>
      </w:r>
      <w:r w:rsidRPr="00997AC4">
        <w:rPr>
          <w:rFonts w:eastAsia="나눔명조"/>
        </w:rPr>
        <w:t xml:space="preserve"> 31(2): 277–80.</w:t>
      </w:r>
    </w:p>
    <w:p w14:paraId="18F675E0" w14:textId="77777777" w:rsidR="006D5AFD" w:rsidRPr="00997AC4" w:rsidRDefault="006D5AFD" w:rsidP="006D5AFD">
      <w:pPr>
        <w:pStyle w:val="af2"/>
        <w:rPr>
          <w:rFonts w:eastAsia="나눔명조"/>
        </w:rPr>
      </w:pPr>
      <w:r w:rsidRPr="00997AC4">
        <w:rPr>
          <w:rFonts w:eastAsia="나눔명조"/>
        </w:rPr>
        <w:t xml:space="preserve">Jones, G. R. 1996. “Transaction Costs, Property Rights and Organizational Culture: An Exchange Perspective.” </w:t>
      </w:r>
      <w:r w:rsidRPr="00997AC4">
        <w:rPr>
          <w:rFonts w:eastAsia="나눔명조"/>
          <w:i/>
          <w:iCs/>
        </w:rPr>
        <w:t>Administrative Science Quarterly</w:t>
      </w:r>
      <w:r w:rsidRPr="00997AC4">
        <w:rPr>
          <w:rFonts w:eastAsia="나눔명조"/>
        </w:rPr>
        <w:t xml:space="preserve"> 28(3): 454–67.</w:t>
      </w:r>
    </w:p>
    <w:p w14:paraId="4214D177" w14:textId="33B65E28" w:rsidR="006D5AFD" w:rsidRPr="00997AC4" w:rsidRDefault="006D5AFD" w:rsidP="006D5AFD">
      <w:pPr>
        <w:pStyle w:val="af2"/>
        <w:rPr>
          <w:rFonts w:eastAsia="나눔명조"/>
        </w:rPr>
      </w:pPr>
      <w:r w:rsidRPr="00997AC4">
        <w:rPr>
          <w:rFonts w:eastAsia="나눔명조"/>
        </w:rPr>
        <w:t>King, Gary, Michael Tomz</w:t>
      </w:r>
      <w:r w:rsidR="006D4877">
        <w:rPr>
          <w:rFonts w:eastAsia="나눔명조"/>
        </w:rPr>
        <w:t xml:space="preserve"> &amp;</w:t>
      </w:r>
      <w:r w:rsidRPr="00997AC4">
        <w:rPr>
          <w:rFonts w:eastAsia="나눔명조"/>
        </w:rPr>
        <w:t xml:space="preserve"> Jason Wittenberg. 2000. “Making the Most of Statistical Analyses: Improving Interpretation and Presentation.” </w:t>
      </w:r>
      <w:r w:rsidRPr="00997AC4">
        <w:rPr>
          <w:rFonts w:eastAsia="나눔명조"/>
          <w:i/>
          <w:iCs/>
        </w:rPr>
        <w:t>American Journal of Political Science</w:t>
      </w:r>
      <w:r w:rsidRPr="00997AC4">
        <w:rPr>
          <w:rFonts w:eastAsia="나눔명조"/>
        </w:rPr>
        <w:t xml:space="preserve"> 44(2): 341–55.</w:t>
      </w:r>
    </w:p>
    <w:p w14:paraId="33B499D3" w14:textId="7646FC6B" w:rsidR="006D5AFD" w:rsidRPr="00997AC4" w:rsidRDefault="006D5AFD" w:rsidP="006D5AFD">
      <w:pPr>
        <w:pStyle w:val="af2"/>
        <w:rPr>
          <w:rFonts w:eastAsia="나눔명조"/>
        </w:rPr>
      </w:pPr>
      <w:r w:rsidRPr="00997AC4">
        <w:rPr>
          <w:rFonts w:eastAsia="나눔명조"/>
        </w:rPr>
        <w:t>Kroll, Alexander</w:t>
      </w:r>
      <w:r w:rsidR="006D4877">
        <w:rPr>
          <w:rFonts w:eastAsia="나눔명조"/>
        </w:rPr>
        <w:t xml:space="preserve"> &amp;</w:t>
      </w:r>
      <w:r w:rsidRPr="00997AC4">
        <w:rPr>
          <w:rFonts w:eastAsia="나눔명조"/>
        </w:rPr>
        <w:t xml:space="preserve"> Dominik Vogel. 2014. “The PSM–Leadership Fit: A Model of Performance Information Use.” </w:t>
      </w:r>
      <w:r w:rsidRPr="00997AC4">
        <w:rPr>
          <w:rFonts w:eastAsia="나눔명조"/>
          <w:i/>
          <w:iCs/>
        </w:rPr>
        <w:t>Public administration</w:t>
      </w:r>
      <w:r w:rsidRPr="00997AC4">
        <w:rPr>
          <w:rFonts w:eastAsia="나눔명조"/>
        </w:rPr>
        <w:t xml:space="preserve"> 92(4): 974–91.</w:t>
      </w:r>
    </w:p>
    <w:p w14:paraId="327DF418" w14:textId="0E18A74F" w:rsidR="006D5AFD" w:rsidRPr="00997AC4" w:rsidRDefault="006D5AFD" w:rsidP="006D5AFD">
      <w:pPr>
        <w:pStyle w:val="af2"/>
        <w:rPr>
          <w:rFonts w:eastAsia="나눔명조"/>
        </w:rPr>
      </w:pPr>
      <w:r w:rsidRPr="00997AC4">
        <w:rPr>
          <w:rFonts w:eastAsia="나눔명조"/>
        </w:rPr>
        <w:t>Moynihan, Donald P.</w:t>
      </w:r>
      <w:r w:rsidR="006D4877">
        <w:rPr>
          <w:rFonts w:eastAsia="나눔명조"/>
        </w:rPr>
        <w:t xml:space="preserve"> &amp;</w:t>
      </w:r>
      <w:r w:rsidRPr="00997AC4">
        <w:rPr>
          <w:rFonts w:eastAsia="나눔명조"/>
        </w:rPr>
        <w:t xml:space="preserve"> Sanjay K. Pandey. 2007. “The Role of Organizations in Fostering Public Service Motivation.” </w:t>
      </w:r>
      <w:r w:rsidRPr="00997AC4">
        <w:rPr>
          <w:rFonts w:eastAsia="나눔명조"/>
          <w:i/>
          <w:iCs/>
        </w:rPr>
        <w:t>Public Administration Review</w:t>
      </w:r>
      <w:r w:rsidRPr="00997AC4">
        <w:rPr>
          <w:rFonts w:eastAsia="나눔명조"/>
        </w:rPr>
        <w:t xml:space="preserve"> 67(1): 40–53.</w:t>
      </w:r>
    </w:p>
    <w:p w14:paraId="2509F84A" w14:textId="77777777" w:rsidR="006D5AFD" w:rsidRPr="00997AC4" w:rsidRDefault="006D5AFD" w:rsidP="006D5AFD">
      <w:pPr>
        <w:pStyle w:val="af2"/>
        <w:rPr>
          <w:rFonts w:eastAsia="나눔명조"/>
        </w:rPr>
      </w:pPr>
      <w:r w:rsidRPr="00997AC4">
        <w:rPr>
          <w:rFonts w:eastAsia="나눔명조"/>
        </w:rPr>
        <w:t xml:space="preserve">Oberfield, Zachary W. 2012. “Public Management in Time: A Longitudinal Examination of the Full Range of Leadership Theory.” </w:t>
      </w:r>
      <w:r w:rsidRPr="00997AC4">
        <w:rPr>
          <w:rFonts w:eastAsia="나눔명조"/>
          <w:i/>
          <w:iCs/>
        </w:rPr>
        <w:t>Journal of Public Administration Research and Theory</w:t>
      </w:r>
      <w:r w:rsidRPr="00997AC4">
        <w:rPr>
          <w:rFonts w:eastAsia="나눔명조"/>
        </w:rPr>
        <w:t xml:space="preserve"> 24(2): 407–29.</w:t>
      </w:r>
    </w:p>
    <w:p w14:paraId="0A86F1DF" w14:textId="62D7462F" w:rsidR="006D5AFD" w:rsidRPr="00997AC4" w:rsidRDefault="006D5AFD" w:rsidP="006D5AFD">
      <w:pPr>
        <w:pStyle w:val="af2"/>
        <w:rPr>
          <w:rFonts w:eastAsia="나눔명조"/>
        </w:rPr>
      </w:pPr>
      <w:r w:rsidRPr="00997AC4">
        <w:rPr>
          <w:rFonts w:eastAsia="나눔명조"/>
        </w:rPr>
        <w:t>Odumeru, J. A.</w:t>
      </w:r>
      <w:r w:rsidR="006D4877">
        <w:rPr>
          <w:rFonts w:eastAsia="나눔명조"/>
        </w:rPr>
        <w:t xml:space="preserve"> &amp;</w:t>
      </w:r>
      <w:r w:rsidRPr="00997AC4">
        <w:rPr>
          <w:rFonts w:eastAsia="나눔명조"/>
        </w:rPr>
        <w:t xml:space="preserve"> I. G. Ogbonna. 2013. “Transformational vs. Transactional Leadership Theories: Evidence in Literature.” </w:t>
      </w:r>
      <w:r w:rsidRPr="00997AC4">
        <w:rPr>
          <w:rFonts w:eastAsia="나눔명조"/>
          <w:i/>
          <w:iCs/>
        </w:rPr>
        <w:t>International review of management and business research</w:t>
      </w:r>
      <w:r w:rsidRPr="00997AC4">
        <w:rPr>
          <w:rFonts w:eastAsia="나눔명조"/>
        </w:rPr>
        <w:t xml:space="preserve"> 2(2): 355–61.</w:t>
      </w:r>
    </w:p>
    <w:p w14:paraId="75F9BA52" w14:textId="77AC53A9" w:rsidR="006D5AFD" w:rsidRPr="00997AC4" w:rsidRDefault="006D5AFD" w:rsidP="006D5AFD">
      <w:pPr>
        <w:pStyle w:val="af2"/>
        <w:rPr>
          <w:rFonts w:eastAsia="나눔명조"/>
        </w:rPr>
      </w:pPr>
      <w:r w:rsidRPr="00997AC4">
        <w:rPr>
          <w:rFonts w:eastAsia="나눔명조"/>
        </w:rPr>
        <w:t>Ogorzalek, Thomas, Spencer Piston</w:t>
      </w:r>
      <w:r w:rsidR="006D4877">
        <w:rPr>
          <w:rFonts w:eastAsia="나눔명조"/>
        </w:rPr>
        <w:t xml:space="preserve"> &amp;</w:t>
      </w:r>
      <w:r w:rsidRPr="00997AC4">
        <w:rPr>
          <w:rFonts w:eastAsia="나눔명조"/>
        </w:rPr>
        <w:t xml:space="preserve"> Luisa Godinez Puig. 2020. “Nationally Poor, Locally Rich: Income and Local Context in the 2016 Presidential Election.” </w:t>
      </w:r>
      <w:r w:rsidRPr="00997AC4">
        <w:rPr>
          <w:rFonts w:eastAsia="나눔명조"/>
          <w:i/>
          <w:iCs/>
        </w:rPr>
        <w:t>Electoral Studies</w:t>
      </w:r>
      <w:r w:rsidRPr="00997AC4">
        <w:rPr>
          <w:rFonts w:eastAsia="나눔명조"/>
        </w:rPr>
        <w:t xml:space="preserve"> 67: 102068.</w:t>
      </w:r>
    </w:p>
    <w:p w14:paraId="086DD27B" w14:textId="77777777" w:rsidR="006D5AFD" w:rsidRPr="00997AC4" w:rsidRDefault="006D5AFD" w:rsidP="006D5AFD">
      <w:pPr>
        <w:pStyle w:val="af2"/>
        <w:rPr>
          <w:rFonts w:eastAsia="나눔명조"/>
        </w:rPr>
      </w:pPr>
      <w:r w:rsidRPr="00997AC4">
        <w:rPr>
          <w:rFonts w:eastAsia="나눔명조"/>
        </w:rPr>
        <w:t xml:space="preserve">Ospina, Sonia M. 2017. “Collective Leadership and Context in Public Administration: Bridging Public Leadership Research and Leadership Studies.” </w:t>
      </w:r>
      <w:r w:rsidRPr="00997AC4">
        <w:rPr>
          <w:rFonts w:eastAsia="나눔명조"/>
          <w:i/>
          <w:iCs/>
        </w:rPr>
        <w:t>Public Administration Review</w:t>
      </w:r>
      <w:r w:rsidRPr="00997AC4">
        <w:rPr>
          <w:rFonts w:eastAsia="나눔명조"/>
        </w:rPr>
        <w:t xml:space="preserve"> 77(2): 275–87.</w:t>
      </w:r>
    </w:p>
    <w:p w14:paraId="7830615E" w14:textId="29126B63" w:rsidR="006D5AFD" w:rsidRPr="00997AC4" w:rsidRDefault="006D5AFD" w:rsidP="006D5AFD">
      <w:pPr>
        <w:pStyle w:val="af2"/>
        <w:rPr>
          <w:rFonts w:eastAsia="나눔명조"/>
        </w:rPr>
      </w:pPr>
      <w:r w:rsidRPr="00997AC4">
        <w:rPr>
          <w:rFonts w:eastAsia="나눔명조"/>
        </w:rPr>
        <w:t>Paarlberg, Laurie E.</w:t>
      </w:r>
      <w:r w:rsidR="006D4877">
        <w:rPr>
          <w:rFonts w:eastAsia="나눔명조"/>
        </w:rPr>
        <w:t xml:space="preserve"> &amp;</w:t>
      </w:r>
      <w:r w:rsidRPr="00997AC4">
        <w:rPr>
          <w:rFonts w:eastAsia="나눔명조"/>
        </w:rPr>
        <w:t xml:space="preserve"> Bob Lavigna. 2010. “Transformational Leadership and Public Service Motivation: Driving Individual and Organizational Performance.” </w:t>
      </w:r>
      <w:r w:rsidRPr="00997AC4">
        <w:rPr>
          <w:rFonts w:eastAsia="나눔명조"/>
          <w:i/>
          <w:iCs/>
        </w:rPr>
        <w:t>Public Administration Review</w:t>
      </w:r>
      <w:r w:rsidRPr="00997AC4">
        <w:rPr>
          <w:rFonts w:eastAsia="나눔명조"/>
        </w:rPr>
        <w:t xml:space="preserve"> 70(5): 710–18.</w:t>
      </w:r>
    </w:p>
    <w:p w14:paraId="73144530" w14:textId="42AE8B82" w:rsidR="006D5AFD" w:rsidRPr="00997AC4" w:rsidRDefault="006D5AFD" w:rsidP="006D5AFD">
      <w:pPr>
        <w:pStyle w:val="af2"/>
        <w:rPr>
          <w:rFonts w:eastAsia="나눔명조"/>
        </w:rPr>
      </w:pPr>
      <w:r w:rsidRPr="00997AC4">
        <w:rPr>
          <w:rFonts w:eastAsia="나눔명조"/>
        </w:rPr>
        <w:t>Paarlberg, Laurie E, James L. Perry</w:t>
      </w:r>
      <w:r w:rsidR="006D4877">
        <w:rPr>
          <w:rFonts w:eastAsia="나눔명조"/>
        </w:rPr>
        <w:t xml:space="preserve"> &amp;</w:t>
      </w:r>
      <w:r w:rsidRPr="00997AC4">
        <w:rPr>
          <w:rFonts w:eastAsia="나눔명조"/>
        </w:rPr>
        <w:t xml:space="preserve"> Annie Hondeghem. 2008. “From Theory to Practice: Strategies for Applying Public Service Motivation.” In </w:t>
      </w:r>
      <w:r w:rsidRPr="00997AC4">
        <w:rPr>
          <w:rFonts w:eastAsia="나눔명조"/>
          <w:i/>
          <w:iCs/>
        </w:rPr>
        <w:t>Motivation in Public Management: The Call of Public Service</w:t>
      </w:r>
      <w:r w:rsidRPr="00997AC4">
        <w:rPr>
          <w:rFonts w:eastAsia="나눔명조"/>
        </w:rPr>
        <w:t>, eds. James L. Perry and Annie Hondeghem. Oxford university press on demand, 268–93.</w:t>
      </w:r>
    </w:p>
    <w:p w14:paraId="6BAF2DF5" w14:textId="3D2ACC33" w:rsidR="006D5AFD" w:rsidRPr="00997AC4" w:rsidRDefault="006D5AFD" w:rsidP="006D5AFD">
      <w:pPr>
        <w:pStyle w:val="af2"/>
        <w:rPr>
          <w:rFonts w:eastAsia="나눔명조"/>
        </w:rPr>
      </w:pPr>
      <w:r w:rsidRPr="00997AC4">
        <w:rPr>
          <w:rFonts w:eastAsia="나눔명조"/>
        </w:rPr>
        <w:lastRenderedPageBreak/>
        <w:t>Pandey, Sanjay K., Bradley E. Wright</w:t>
      </w:r>
      <w:r w:rsidR="006D4877">
        <w:rPr>
          <w:rFonts w:eastAsia="나눔명조"/>
        </w:rPr>
        <w:t xml:space="preserve"> &amp;</w:t>
      </w:r>
      <w:r w:rsidRPr="00997AC4">
        <w:rPr>
          <w:rFonts w:eastAsia="나눔명조"/>
        </w:rPr>
        <w:t xml:space="preserve"> Donald P. Moynihan. 2008. “Public Service Motivation and Interpersonal Citizenship Behavior in Public Organizations: Testing a Preliminary Model.” </w:t>
      </w:r>
      <w:r w:rsidRPr="00997AC4">
        <w:rPr>
          <w:rFonts w:eastAsia="나눔명조"/>
          <w:i/>
          <w:iCs/>
        </w:rPr>
        <w:t>International Public Management Journal</w:t>
      </w:r>
      <w:r w:rsidRPr="00997AC4">
        <w:rPr>
          <w:rFonts w:eastAsia="나눔명조"/>
        </w:rPr>
        <w:t xml:space="preserve"> 11(1): 89–108.</w:t>
      </w:r>
    </w:p>
    <w:p w14:paraId="3A830305" w14:textId="2DE88F6E" w:rsidR="006D5AFD" w:rsidRPr="00997AC4" w:rsidRDefault="006D5AFD" w:rsidP="006D5AFD">
      <w:pPr>
        <w:pStyle w:val="af2"/>
        <w:rPr>
          <w:rFonts w:eastAsia="나눔명조"/>
        </w:rPr>
      </w:pPr>
      <w:r w:rsidRPr="00997AC4">
        <w:rPr>
          <w:rFonts w:eastAsia="나눔명조"/>
        </w:rPr>
        <w:t>Park, Minsung</w:t>
      </w:r>
      <w:r w:rsidR="006D4877">
        <w:rPr>
          <w:rFonts w:eastAsia="나눔명조"/>
        </w:rPr>
        <w:t xml:space="preserve"> &amp;</w:t>
      </w:r>
      <w:r w:rsidRPr="00997AC4">
        <w:rPr>
          <w:rFonts w:eastAsia="나눔명조"/>
        </w:rPr>
        <w:t xml:space="preserve"> Hal G. Rainey. 2008. “Leadership and Public Service Motivation in US Federal Agencies.” </w:t>
      </w:r>
      <w:r w:rsidRPr="00997AC4">
        <w:rPr>
          <w:rFonts w:eastAsia="나눔명조"/>
          <w:i/>
          <w:iCs/>
        </w:rPr>
        <w:t>International public management journal</w:t>
      </w:r>
      <w:r w:rsidRPr="00997AC4">
        <w:rPr>
          <w:rFonts w:eastAsia="나눔명조"/>
        </w:rPr>
        <w:t xml:space="preserve"> 11(1): 109-142. 11(1): 109–42.</w:t>
      </w:r>
    </w:p>
    <w:p w14:paraId="4F17A9C3" w14:textId="4DD32CB4" w:rsidR="006D5AFD" w:rsidRPr="00997AC4" w:rsidRDefault="006D5AFD" w:rsidP="006D5AFD">
      <w:pPr>
        <w:pStyle w:val="af2"/>
        <w:rPr>
          <w:rFonts w:eastAsia="나눔명조"/>
        </w:rPr>
      </w:pPr>
      <w:r w:rsidRPr="00997AC4">
        <w:rPr>
          <w:rFonts w:eastAsia="나눔명조"/>
        </w:rPr>
        <w:t>Park, Soo Hyun, Jeong-Nam Kim</w:t>
      </w:r>
      <w:r w:rsidR="006D4877">
        <w:rPr>
          <w:rFonts w:eastAsia="나눔명조"/>
        </w:rPr>
        <w:t xml:space="preserve"> &amp;</w:t>
      </w:r>
      <w:r w:rsidRPr="00997AC4">
        <w:rPr>
          <w:rFonts w:eastAsia="나눔명조"/>
        </w:rPr>
        <w:t xml:space="preserve"> Arunima Krishna. 2014. “Bottom-up Building of an Innovative Organization: Motivating Employee Intrapreneurship and Scouting and Their Strategic Value.” </w:t>
      </w:r>
      <w:r w:rsidRPr="00997AC4">
        <w:rPr>
          <w:rFonts w:eastAsia="나눔명조"/>
          <w:i/>
          <w:iCs/>
        </w:rPr>
        <w:t>Management Communication Quarterly</w:t>
      </w:r>
      <w:r w:rsidRPr="00997AC4">
        <w:rPr>
          <w:rFonts w:eastAsia="나눔명조"/>
        </w:rPr>
        <w:t xml:space="preserve"> 28(4): 531–60.</w:t>
      </w:r>
    </w:p>
    <w:p w14:paraId="59D87A9A" w14:textId="77777777" w:rsidR="006D5AFD" w:rsidRPr="00997AC4" w:rsidRDefault="006D5AFD" w:rsidP="006D5AFD">
      <w:pPr>
        <w:pStyle w:val="af2"/>
        <w:rPr>
          <w:rFonts w:eastAsia="나눔명조"/>
        </w:rPr>
      </w:pPr>
      <w:r w:rsidRPr="00997AC4">
        <w:rPr>
          <w:rFonts w:eastAsia="나눔명조"/>
        </w:rPr>
        <w:t xml:space="preserve">Perry, James L. 1996. “Measuring Public Service Motivation: An Assessment of Construct Reliability and Validity.” </w:t>
      </w:r>
      <w:r w:rsidRPr="00997AC4">
        <w:rPr>
          <w:rFonts w:eastAsia="나눔명조"/>
          <w:i/>
          <w:iCs/>
        </w:rPr>
        <w:t>Journal of Public Administration Research and Theory</w:t>
      </w:r>
      <w:r w:rsidRPr="00997AC4">
        <w:rPr>
          <w:rFonts w:eastAsia="나눔명조"/>
        </w:rPr>
        <w:t xml:space="preserve"> 6(1): 5–24.</w:t>
      </w:r>
    </w:p>
    <w:p w14:paraId="60E43AD6" w14:textId="3966C2A4" w:rsidR="006D5AFD" w:rsidRPr="00997AC4" w:rsidRDefault="006D5AFD" w:rsidP="006D5AFD">
      <w:pPr>
        <w:pStyle w:val="af2"/>
        <w:rPr>
          <w:rFonts w:eastAsia="나눔명조"/>
        </w:rPr>
      </w:pPr>
      <w:r w:rsidRPr="00997AC4">
        <w:rPr>
          <w:rFonts w:eastAsia="나눔명조"/>
        </w:rPr>
        <w:t>Perry, James L.</w:t>
      </w:r>
      <w:r w:rsidR="006D4877">
        <w:rPr>
          <w:rFonts w:eastAsia="나눔명조"/>
        </w:rPr>
        <w:t xml:space="preserve"> &amp;</w:t>
      </w:r>
      <w:r w:rsidRPr="00997AC4">
        <w:rPr>
          <w:rFonts w:eastAsia="나눔명조"/>
        </w:rPr>
        <w:t xml:space="preserve"> Lois Recascino Wise. 1990. “The Motivational Bases of Public Service.” </w:t>
      </w:r>
      <w:r w:rsidRPr="00997AC4">
        <w:rPr>
          <w:rFonts w:eastAsia="나눔명조"/>
          <w:i/>
          <w:iCs/>
        </w:rPr>
        <w:t>Public Administration Review</w:t>
      </w:r>
      <w:r w:rsidRPr="00997AC4">
        <w:rPr>
          <w:rFonts w:eastAsia="나눔명조"/>
        </w:rPr>
        <w:t xml:space="preserve"> 50(3): 367.</w:t>
      </w:r>
    </w:p>
    <w:p w14:paraId="2EB21C3A" w14:textId="3645F1D5" w:rsidR="006D5AFD" w:rsidRPr="00997AC4" w:rsidRDefault="006D5AFD" w:rsidP="006D5AFD">
      <w:pPr>
        <w:pStyle w:val="af2"/>
        <w:rPr>
          <w:rFonts w:eastAsia="나눔명조"/>
        </w:rPr>
      </w:pPr>
      <w:r w:rsidRPr="00997AC4">
        <w:rPr>
          <w:rFonts w:eastAsia="나눔명조"/>
        </w:rPr>
        <w:t>Rainey, H. G.</w:t>
      </w:r>
      <w:r w:rsidR="006D4877">
        <w:rPr>
          <w:rFonts w:eastAsia="나눔명조"/>
        </w:rPr>
        <w:t xml:space="preserve"> &amp;</w:t>
      </w:r>
      <w:r w:rsidRPr="00997AC4">
        <w:rPr>
          <w:rFonts w:eastAsia="나눔명조"/>
        </w:rPr>
        <w:t xml:space="preserve"> P. Steinbauer. 1999. “Galloping Elephants: Developing Elements of a Theory of Effective Government Organizations.” </w:t>
      </w:r>
      <w:r w:rsidRPr="00997AC4">
        <w:rPr>
          <w:rFonts w:eastAsia="나눔명조"/>
          <w:i/>
          <w:iCs/>
        </w:rPr>
        <w:t>Journal of Public Administration Research and Theory</w:t>
      </w:r>
      <w:r w:rsidRPr="00997AC4">
        <w:rPr>
          <w:rFonts w:eastAsia="나눔명조"/>
        </w:rPr>
        <w:t xml:space="preserve"> 9(1): 1–32.</w:t>
      </w:r>
    </w:p>
    <w:p w14:paraId="01F1B9E9" w14:textId="345B5391" w:rsidR="006D5AFD" w:rsidRPr="00997AC4" w:rsidRDefault="006D5AFD" w:rsidP="006D5AFD">
      <w:pPr>
        <w:pStyle w:val="af2"/>
        <w:rPr>
          <w:rFonts w:eastAsia="나눔명조"/>
        </w:rPr>
      </w:pPr>
      <w:r w:rsidRPr="00997AC4">
        <w:rPr>
          <w:rFonts w:eastAsia="나눔명조"/>
        </w:rPr>
        <w:t>Ritz, Gene A. Brewer Adrian</w:t>
      </w:r>
      <w:r w:rsidR="006D4877">
        <w:rPr>
          <w:rFonts w:eastAsia="나눔명조"/>
        </w:rPr>
        <w:t xml:space="preserve"> &amp;</w:t>
      </w:r>
      <w:r w:rsidRPr="00997AC4">
        <w:rPr>
          <w:rFonts w:eastAsia="나눔명조"/>
        </w:rPr>
        <w:t xml:space="preserve"> Oliver Neumann. 2016. “Public Service Motivation: A Systematic Literature Review and Outlook.” </w:t>
      </w:r>
      <w:r w:rsidRPr="00997AC4">
        <w:rPr>
          <w:rFonts w:eastAsia="나눔명조"/>
          <w:i/>
          <w:iCs/>
        </w:rPr>
        <w:t>Public Administration Review</w:t>
      </w:r>
      <w:r w:rsidRPr="00997AC4">
        <w:rPr>
          <w:rFonts w:eastAsia="나눔명조"/>
        </w:rPr>
        <w:t xml:space="preserve"> 76(3): 414–26.</w:t>
      </w:r>
    </w:p>
    <w:p w14:paraId="3175D525" w14:textId="2EA1BDB0" w:rsidR="006D5AFD" w:rsidRPr="00997AC4" w:rsidRDefault="006D5AFD" w:rsidP="006D5AFD">
      <w:pPr>
        <w:pStyle w:val="af2"/>
        <w:rPr>
          <w:rFonts w:eastAsia="나눔명조"/>
        </w:rPr>
      </w:pPr>
      <w:r w:rsidRPr="00997AC4">
        <w:rPr>
          <w:rFonts w:eastAsia="나눔명조"/>
        </w:rPr>
        <w:t>Robbins, Stephen P.</w:t>
      </w:r>
      <w:r w:rsidR="006D4877">
        <w:rPr>
          <w:rFonts w:eastAsia="나눔명조"/>
        </w:rPr>
        <w:t xml:space="preserve"> &amp;</w:t>
      </w:r>
      <w:r w:rsidRPr="00997AC4">
        <w:rPr>
          <w:rFonts w:eastAsia="나눔명조"/>
        </w:rPr>
        <w:t xml:space="preserve"> Mary Coulter. 2007. </w:t>
      </w:r>
      <w:r w:rsidRPr="00997AC4">
        <w:rPr>
          <w:rFonts w:eastAsia="나눔명조"/>
          <w:i/>
          <w:iCs/>
        </w:rPr>
        <w:t>Management. 9th ed</w:t>
      </w:r>
      <w:r w:rsidRPr="00997AC4">
        <w:rPr>
          <w:rFonts w:eastAsia="나눔명조"/>
        </w:rPr>
        <w:t>. London: Prentice-Hall.</w:t>
      </w:r>
    </w:p>
    <w:p w14:paraId="107EBA73" w14:textId="53B73A58" w:rsidR="006D5AFD" w:rsidRPr="00997AC4" w:rsidRDefault="006D5AFD" w:rsidP="006D5AFD">
      <w:pPr>
        <w:pStyle w:val="af2"/>
        <w:rPr>
          <w:rFonts w:eastAsia="나눔명조"/>
        </w:rPr>
      </w:pPr>
      <w:r w:rsidRPr="00997AC4">
        <w:rPr>
          <w:rFonts w:eastAsia="나눔명조"/>
        </w:rPr>
        <w:t>Schott, C.</w:t>
      </w:r>
      <w:r w:rsidR="006D4877">
        <w:rPr>
          <w:rFonts w:eastAsia="나눔명조"/>
        </w:rPr>
        <w:t xml:space="preserve"> &amp;</w:t>
      </w:r>
      <w:r w:rsidRPr="00997AC4">
        <w:rPr>
          <w:rFonts w:eastAsia="나눔명조"/>
        </w:rPr>
        <w:t xml:space="preserve"> J.L.J. Pronk. 2014. “Investigating and Explaining Organizational Antecedents of PSM</w:t>
      </w:r>
      <w:r w:rsidR="009467F2">
        <w:rPr>
          <w:rFonts w:eastAsia="나눔명조"/>
        </w:rPr>
        <w:t>.</w:t>
      </w:r>
      <w:r w:rsidRPr="00997AC4">
        <w:rPr>
          <w:rFonts w:eastAsia="나눔명조"/>
        </w:rPr>
        <w:t xml:space="preserve">” </w:t>
      </w:r>
      <w:r w:rsidRPr="00997AC4">
        <w:rPr>
          <w:rFonts w:eastAsia="나눔명조"/>
          <w:i/>
          <w:iCs/>
        </w:rPr>
        <w:t>Evidence-based HRM: a Global Forum for Empirical Scholarship</w:t>
      </w:r>
      <w:r w:rsidRPr="00997AC4">
        <w:rPr>
          <w:rFonts w:eastAsia="나눔명조"/>
        </w:rPr>
        <w:t xml:space="preserve"> 2(1): 28–56.</w:t>
      </w:r>
    </w:p>
    <w:p w14:paraId="68C37543" w14:textId="37461B0F" w:rsidR="006D5AFD" w:rsidRPr="00997AC4" w:rsidRDefault="006D5AFD" w:rsidP="006D5AFD">
      <w:pPr>
        <w:pStyle w:val="af2"/>
        <w:rPr>
          <w:rFonts w:eastAsia="나눔명조"/>
        </w:rPr>
      </w:pPr>
      <w:r w:rsidRPr="00997AC4">
        <w:rPr>
          <w:rFonts w:eastAsia="나눔명조"/>
        </w:rPr>
        <w:t>Suh, Jiwon, James Harrington</w:t>
      </w:r>
      <w:r w:rsidR="006D4877">
        <w:rPr>
          <w:rFonts w:eastAsia="나눔명조"/>
        </w:rPr>
        <w:t xml:space="preserve"> &amp;</w:t>
      </w:r>
      <w:r w:rsidRPr="00997AC4">
        <w:rPr>
          <w:rFonts w:eastAsia="나눔명조"/>
        </w:rPr>
        <w:t xml:space="preserve"> Doug Goodman. 2018. “Understanding the Link Between Organizational Communication and Innovation: An Examination of Public, Nonprofit, and For-Profit Organizations in South Korea.” </w:t>
      </w:r>
      <w:r w:rsidRPr="00997AC4">
        <w:rPr>
          <w:rFonts w:eastAsia="나눔명조"/>
          <w:i/>
          <w:iCs/>
        </w:rPr>
        <w:t>Public Personnel Management</w:t>
      </w:r>
      <w:r w:rsidRPr="00997AC4">
        <w:rPr>
          <w:rFonts w:eastAsia="나눔명조"/>
        </w:rPr>
        <w:t xml:space="preserve"> 47(2): 217–44.</w:t>
      </w:r>
    </w:p>
    <w:p w14:paraId="2D7680FB" w14:textId="1788E72B" w:rsidR="006D5AFD" w:rsidRPr="00997AC4" w:rsidRDefault="006D5AFD" w:rsidP="006D5AFD">
      <w:pPr>
        <w:pStyle w:val="af2"/>
        <w:rPr>
          <w:rFonts w:eastAsia="나눔명조"/>
        </w:rPr>
      </w:pPr>
      <w:r w:rsidRPr="00997AC4">
        <w:rPr>
          <w:rFonts w:eastAsia="나눔명조"/>
        </w:rPr>
        <w:t>Trottier, Montgomery Van Wart Tracey</w:t>
      </w:r>
      <w:r w:rsidR="006D4877">
        <w:rPr>
          <w:rFonts w:eastAsia="나눔명조"/>
        </w:rPr>
        <w:t xml:space="preserve"> &amp;</w:t>
      </w:r>
      <w:r w:rsidRPr="00997AC4">
        <w:rPr>
          <w:rFonts w:eastAsia="나눔명조"/>
        </w:rPr>
        <w:t xml:space="preserve"> XiaoHu Wang. 2008. “Examining the Nature and Significance of Leadership in Government Organizations.” </w:t>
      </w:r>
      <w:r w:rsidRPr="00997AC4">
        <w:rPr>
          <w:rFonts w:eastAsia="나눔명조"/>
          <w:i/>
          <w:iCs/>
        </w:rPr>
        <w:t>Public Administration Review</w:t>
      </w:r>
      <w:r w:rsidRPr="00997AC4">
        <w:rPr>
          <w:rFonts w:eastAsia="나눔명조"/>
        </w:rPr>
        <w:t xml:space="preserve"> 68(2): 319–33.</w:t>
      </w:r>
    </w:p>
    <w:p w14:paraId="363ED767" w14:textId="77777777" w:rsidR="006D5AFD" w:rsidRPr="00997AC4" w:rsidRDefault="006D5AFD" w:rsidP="006D5AFD">
      <w:pPr>
        <w:pStyle w:val="af2"/>
        <w:rPr>
          <w:rFonts w:eastAsia="나눔명조"/>
        </w:rPr>
      </w:pPr>
      <w:r w:rsidRPr="00997AC4">
        <w:rPr>
          <w:rFonts w:eastAsia="나눔명조"/>
        </w:rPr>
        <w:t xml:space="preserve">Van Wart, Montgomery. 2013. “Administrative Leadership Theory: A Reassessment after 10 Years.” </w:t>
      </w:r>
      <w:r w:rsidRPr="00997AC4">
        <w:rPr>
          <w:rFonts w:eastAsia="나눔명조"/>
          <w:i/>
          <w:iCs/>
        </w:rPr>
        <w:t>Public Administration</w:t>
      </w:r>
      <w:r w:rsidRPr="00997AC4">
        <w:rPr>
          <w:rFonts w:eastAsia="나눔명조"/>
        </w:rPr>
        <w:t xml:space="preserve"> 91(3): 521–43.</w:t>
      </w:r>
    </w:p>
    <w:p w14:paraId="23DA696E" w14:textId="77777777" w:rsidR="006D5AFD" w:rsidRPr="00997AC4" w:rsidRDefault="006D5AFD" w:rsidP="006D5AFD">
      <w:pPr>
        <w:pStyle w:val="af2"/>
        <w:rPr>
          <w:rFonts w:eastAsia="나눔명조"/>
        </w:rPr>
      </w:pPr>
      <w:r w:rsidRPr="00997AC4">
        <w:rPr>
          <w:rFonts w:eastAsia="나눔명조"/>
        </w:rPr>
        <w:t xml:space="preserve">Vandenabeele, Wouter. 2007. “Toward a Public Administration Theory of Public Service Motivation.” </w:t>
      </w:r>
      <w:r w:rsidRPr="00997AC4">
        <w:rPr>
          <w:rFonts w:eastAsia="나눔명조"/>
          <w:i/>
          <w:iCs/>
        </w:rPr>
        <w:t>Public Management Review</w:t>
      </w:r>
      <w:r w:rsidRPr="00997AC4">
        <w:rPr>
          <w:rFonts w:eastAsia="나눔명조"/>
        </w:rPr>
        <w:t xml:space="preserve"> 9(4): 545–56.</w:t>
      </w:r>
    </w:p>
    <w:p w14:paraId="0D0B60BA" w14:textId="77777777" w:rsidR="006D5AFD" w:rsidRPr="00997AC4" w:rsidRDefault="006D5AFD" w:rsidP="006D5AFD">
      <w:pPr>
        <w:pStyle w:val="af2"/>
        <w:rPr>
          <w:rFonts w:eastAsia="나눔명조"/>
        </w:rPr>
      </w:pPr>
      <w:r w:rsidRPr="00997AC4">
        <w:rPr>
          <w:rFonts w:eastAsia="나눔명조"/>
        </w:rPr>
        <w:t xml:space="preserve">———. 2011. “Who Wants to Deliver Public Service? Do Institutional Antecedents of Public Service Motivation Provide an Answer?” </w:t>
      </w:r>
      <w:r w:rsidRPr="00997AC4">
        <w:rPr>
          <w:rFonts w:eastAsia="나눔명조"/>
          <w:i/>
          <w:iCs/>
        </w:rPr>
        <w:t>Review of public personnel administration</w:t>
      </w:r>
      <w:r w:rsidRPr="00997AC4">
        <w:rPr>
          <w:rFonts w:eastAsia="나눔명조"/>
        </w:rPr>
        <w:t xml:space="preserve"> 31(1): 87–107.</w:t>
      </w:r>
    </w:p>
    <w:p w14:paraId="088A8927" w14:textId="7A19127E" w:rsidR="006D5AFD" w:rsidRPr="00997AC4" w:rsidRDefault="006D5AFD" w:rsidP="006D5AFD">
      <w:pPr>
        <w:pStyle w:val="af2"/>
        <w:rPr>
          <w:rFonts w:eastAsia="나눔명조"/>
        </w:rPr>
      </w:pPr>
      <w:r w:rsidRPr="00997AC4">
        <w:rPr>
          <w:rFonts w:eastAsia="나눔명조"/>
        </w:rPr>
        <w:lastRenderedPageBreak/>
        <w:t>Vogel, Rick</w:t>
      </w:r>
      <w:r w:rsidR="006D4877">
        <w:rPr>
          <w:rFonts w:eastAsia="나눔명조"/>
        </w:rPr>
        <w:t xml:space="preserve"> &amp;</w:t>
      </w:r>
      <w:r w:rsidRPr="00997AC4">
        <w:rPr>
          <w:rFonts w:eastAsia="나눔명조"/>
        </w:rPr>
        <w:t xml:space="preserve"> Doris Masal. 2015. “Public Leadership: A Review of the Literature and Framework for Future Research.”</w:t>
      </w:r>
      <w:r w:rsidRPr="00997AC4">
        <w:rPr>
          <w:rFonts w:eastAsia="나눔명조"/>
          <w:i/>
          <w:iCs/>
        </w:rPr>
        <w:t xml:space="preserve"> Public Management Review</w:t>
      </w:r>
      <w:r w:rsidRPr="00997AC4">
        <w:rPr>
          <w:rFonts w:eastAsia="나눔명조"/>
        </w:rPr>
        <w:t xml:space="preserve"> 17(8): 1165–89.</w:t>
      </w:r>
    </w:p>
    <w:p w14:paraId="45BC5EE1" w14:textId="77777777" w:rsidR="006D5AFD" w:rsidRPr="00997AC4" w:rsidRDefault="006D5AFD" w:rsidP="006D5AFD">
      <w:pPr>
        <w:pStyle w:val="af2"/>
        <w:rPr>
          <w:rFonts w:eastAsia="나눔명조"/>
        </w:rPr>
      </w:pPr>
      <w:r w:rsidRPr="00997AC4">
        <w:rPr>
          <w:rFonts w:eastAsia="나눔명조"/>
        </w:rPr>
        <w:t xml:space="preserve">Warrilow, S. 2012. “Transformational Leadership Theory-The 4 Key Components in Leading Change &amp; Managing Change.” </w:t>
      </w:r>
      <w:r w:rsidRPr="00997AC4">
        <w:rPr>
          <w:rFonts w:eastAsia="나눔명조"/>
          <w:i/>
          <w:iCs/>
        </w:rPr>
        <w:t>Harvard Business Reviewe</w:t>
      </w:r>
      <w:r w:rsidRPr="00997AC4">
        <w:rPr>
          <w:rFonts w:eastAsia="나눔명조"/>
        </w:rPr>
        <w:t xml:space="preserve"> 2(3): 101–4.</w:t>
      </w:r>
    </w:p>
    <w:p w14:paraId="6690C30A" w14:textId="2EE75C9E" w:rsidR="006D5AFD" w:rsidRPr="00997AC4" w:rsidRDefault="006D5AFD" w:rsidP="006D5AFD">
      <w:pPr>
        <w:pStyle w:val="af2"/>
        <w:rPr>
          <w:rFonts w:eastAsia="나눔명조"/>
        </w:rPr>
      </w:pPr>
      <w:r w:rsidRPr="00997AC4">
        <w:rPr>
          <w:rFonts w:eastAsia="나눔명조"/>
        </w:rPr>
        <w:t>Wright, Bradley E., Donald P. Moynihan</w:t>
      </w:r>
      <w:r w:rsidR="006D4877">
        <w:rPr>
          <w:rFonts w:eastAsia="나눔명조"/>
        </w:rPr>
        <w:t xml:space="preserve"> &amp;</w:t>
      </w:r>
      <w:r w:rsidRPr="00997AC4">
        <w:rPr>
          <w:rFonts w:eastAsia="나눔명조"/>
        </w:rPr>
        <w:t xml:space="preserve"> Sanjay K. Pandey. 2012. “Pulling the Levers: Transformational Leadership, Public Service Motivation, and Mission Valence.” </w:t>
      </w:r>
      <w:r w:rsidRPr="00997AC4">
        <w:rPr>
          <w:rFonts w:eastAsia="나눔명조"/>
          <w:i/>
          <w:iCs/>
        </w:rPr>
        <w:t>Public Administration Review</w:t>
      </w:r>
      <w:r w:rsidRPr="00997AC4">
        <w:rPr>
          <w:rFonts w:eastAsia="나눔명조"/>
        </w:rPr>
        <w:t xml:space="preserve"> 72(2): 206–15.</w:t>
      </w:r>
    </w:p>
    <w:p w14:paraId="5A9746A6" w14:textId="77777777" w:rsidR="006D5AFD" w:rsidRPr="00997AC4" w:rsidRDefault="006D5AFD" w:rsidP="006D5AFD">
      <w:pPr>
        <w:pStyle w:val="af2"/>
        <w:rPr>
          <w:rFonts w:ascii="나눔명조" w:eastAsia="나눔명조" w:hAnsi="나눔명조"/>
        </w:rPr>
      </w:pPr>
      <w:r w:rsidRPr="00997AC4">
        <w:rPr>
          <w:rFonts w:eastAsia="나눔명조"/>
        </w:rPr>
        <w:t xml:space="preserve">Yukl, Gary. 2012. “Effective Leadership Behavior: What We Know and What Questions Need More Attention.” </w:t>
      </w:r>
      <w:r w:rsidRPr="00997AC4">
        <w:rPr>
          <w:rFonts w:eastAsia="나눔명조"/>
          <w:i/>
          <w:iCs/>
        </w:rPr>
        <w:t>Academy of Management Perspectives</w:t>
      </w:r>
      <w:r w:rsidRPr="00997AC4">
        <w:rPr>
          <w:rFonts w:eastAsia="나눔명조"/>
        </w:rPr>
        <w:t xml:space="preserve"> 26(4): 66–85.</w:t>
      </w:r>
    </w:p>
    <w:p w14:paraId="787E3D58"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강수돌</w:t>
      </w:r>
      <w:r w:rsidRPr="00997AC4">
        <w:rPr>
          <w:rFonts w:ascii="나눔명조" w:eastAsia="나눔명조" w:hAnsi="나눔명조"/>
          <w:sz w:val="20"/>
          <w:szCs w:val="20"/>
        </w:rPr>
        <w:t>. 2010.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만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재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동기부여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인적자원개발연구</w:t>
      </w:r>
      <w:r w:rsidRPr="00997AC4">
        <w:rPr>
          <w:rFonts w:ascii="나눔명조" w:eastAsia="나눔명조" w:hAnsi="나눔명조"/>
          <w:sz w:val="20"/>
          <w:szCs w:val="20"/>
        </w:rPr>
        <w:t xml:space="preserve"> 13(2): 21–40.</w:t>
      </w:r>
    </w:p>
    <w:p w14:paraId="1E046084" w14:textId="7CD8E22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강지선</w:t>
      </w:r>
      <w:r w:rsidR="00F14035">
        <w:rPr>
          <w:rFonts w:eastAsia="나눔명조"/>
          <w:sz w:val="20"/>
          <w:szCs w:val="20"/>
        </w:rPr>
        <w:t>‧</w:t>
      </w:r>
      <w:r w:rsidRPr="00997AC4">
        <w:rPr>
          <w:rFonts w:ascii="나눔명조" w:eastAsia="나눔명조" w:hAnsi="나눔명조" w:hint="eastAsia"/>
          <w:sz w:val="20"/>
          <w:szCs w:val="20"/>
        </w:rPr>
        <w:t>김국진</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조직몰입</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지향문화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리자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비관리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커뮤니케이션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차이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연구</w:t>
      </w:r>
      <w:r w:rsidRPr="00997AC4">
        <w:rPr>
          <w:rFonts w:ascii="나눔명조" w:eastAsia="나눔명조" w:hAnsi="나눔명조"/>
          <w:sz w:val="20"/>
          <w:szCs w:val="20"/>
        </w:rPr>
        <w:t xml:space="preserve"> 28(2): 225–59.</w:t>
      </w:r>
    </w:p>
    <w:p w14:paraId="28F7720F" w14:textId="2768DA5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강혜진</w:t>
      </w:r>
      <w:r w:rsidR="00F14035">
        <w:rPr>
          <w:rFonts w:eastAsia="나눔명조"/>
          <w:sz w:val="20"/>
          <w:szCs w:val="20"/>
        </w:rPr>
        <w:t>‧</w:t>
      </w:r>
      <w:r w:rsidRPr="00997AC4">
        <w:rPr>
          <w:rFonts w:ascii="나눔명조" w:eastAsia="나눔명조" w:hAnsi="나눔명조" w:hint="eastAsia"/>
          <w:sz w:val="20"/>
          <w:szCs w:val="20"/>
        </w:rPr>
        <w:t>차세영</w:t>
      </w:r>
      <w:r w:rsidRPr="00997AC4">
        <w:rPr>
          <w:rFonts w:ascii="나눔명조" w:eastAsia="나눔명조" w:hAnsi="나눔명조"/>
          <w:sz w:val="20"/>
          <w:szCs w:val="20"/>
        </w:rPr>
        <w:t>. 2021.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PSM</w:t>
      </w:r>
      <w:r w:rsidRPr="00997AC4">
        <w:rPr>
          <w:rFonts w:ascii="나눔명조" w:eastAsia="나눔명조" w:hAnsi="나눔명조" w:hint="eastAsia"/>
          <w:sz w:val="20"/>
          <w:szCs w:val="20"/>
        </w:rPr>
        <w:t>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목표모호성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32(1): 1–24.</w:t>
      </w:r>
    </w:p>
    <w:p w14:paraId="37DF7594" w14:textId="7C8C41D8"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금용주</w:t>
      </w:r>
      <w:r w:rsidR="00F14035">
        <w:rPr>
          <w:rFonts w:eastAsia="나눔명조"/>
          <w:sz w:val="20"/>
          <w:szCs w:val="20"/>
        </w:rPr>
        <w:t>‧</w:t>
      </w:r>
      <w:r w:rsidRPr="00997AC4">
        <w:rPr>
          <w:rFonts w:ascii="나눔명조" w:eastAsia="나눔명조" w:hAnsi="나눔명조" w:hint="eastAsia"/>
          <w:sz w:val="20"/>
          <w:szCs w:val="20"/>
        </w:rPr>
        <w:t>송건섭</w:t>
      </w:r>
      <w:r w:rsidRPr="00997AC4">
        <w:rPr>
          <w:rFonts w:ascii="나눔명조" w:eastAsia="나눔명조" w:hAnsi="나눔명조"/>
          <w:sz w:val="20"/>
          <w:szCs w:val="20"/>
        </w:rPr>
        <w:t>. 2014. “</w:t>
      </w:r>
      <w:r w:rsidRPr="00997AC4">
        <w:rPr>
          <w:rFonts w:ascii="나눔명조" w:eastAsia="나눔명조" w:hAnsi="나눔명조" w:hint="eastAsia"/>
          <w:sz w:val="20"/>
          <w:szCs w:val="20"/>
        </w:rPr>
        <w:t>변혁적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논집</w:t>
      </w:r>
      <w:r w:rsidRPr="00997AC4">
        <w:rPr>
          <w:rFonts w:ascii="나눔명조" w:eastAsia="나눔명조" w:hAnsi="나눔명조"/>
          <w:sz w:val="20"/>
          <w:szCs w:val="20"/>
        </w:rPr>
        <w:t xml:space="preserve"> 26(1): 53–76.</w:t>
      </w:r>
    </w:p>
    <w:p w14:paraId="12AE7739" w14:textId="2BC6F54E"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상묵</w:t>
      </w:r>
      <w:r w:rsidR="00F14035">
        <w:rPr>
          <w:rFonts w:eastAsia="나눔명조"/>
          <w:sz w:val="20"/>
          <w:szCs w:val="20"/>
        </w:rPr>
        <w:t>‧</w:t>
      </w:r>
      <w:r w:rsidRPr="00997AC4">
        <w:rPr>
          <w:rFonts w:ascii="나눔명조" w:eastAsia="나눔명조" w:hAnsi="나눔명조" w:hint="eastAsia"/>
          <w:sz w:val="20"/>
          <w:szCs w:val="20"/>
        </w:rPr>
        <w:t>노종호</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적자원관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7(3): 145–74.</w:t>
      </w:r>
    </w:p>
    <w:p w14:paraId="4A2091FC" w14:textId="20D6B9F5"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서용</w:t>
      </w:r>
      <w:r w:rsidR="00F14035">
        <w:rPr>
          <w:rFonts w:eastAsia="나눔명조"/>
          <w:sz w:val="20"/>
          <w:szCs w:val="20"/>
        </w:rPr>
        <w:t>‧</w:t>
      </w:r>
      <w:r w:rsidRPr="00997AC4">
        <w:rPr>
          <w:rFonts w:ascii="나눔명조" w:eastAsia="나눔명조" w:hAnsi="나눔명조" w:hint="eastAsia"/>
          <w:sz w:val="20"/>
          <w:szCs w:val="20"/>
        </w:rPr>
        <w:t>조성수</w:t>
      </w:r>
      <w:r w:rsidR="00F14035">
        <w:rPr>
          <w:rFonts w:eastAsia="나눔명조"/>
          <w:sz w:val="20"/>
          <w:szCs w:val="20"/>
        </w:rPr>
        <w:t>‧</w:t>
      </w:r>
      <w:r w:rsidRPr="00997AC4">
        <w:rPr>
          <w:rFonts w:ascii="나눔명조" w:eastAsia="나눔명조" w:hAnsi="나눔명조" w:hint="eastAsia"/>
          <w:sz w:val="20"/>
          <w:szCs w:val="20"/>
        </w:rPr>
        <w:t>박병주</w:t>
      </w:r>
      <w:r w:rsidRPr="00997AC4">
        <w:rPr>
          <w:rFonts w:ascii="나눔명조" w:eastAsia="나눔명조" w:hAnsi="나눔명조"/>
          <w:sz w:val="20"/>
          <w:szCs w:val="20"/>
        </w:rPr>
        <w:t>. 2010. “</w:t>
      </w:r>
      <w:r w:rsidRPr="00997AC4">
        <w:rPr>
          <w:rFonts w:ascii="나눔명조" w:eastAsia="나눔명조" w:hAnsi="나눔명조" w:hint="eastAsia"/>
          <w:sz w:val="20"/>
          <w:szCs w:val="20"/>
        </w:rPr>
        <w:t>공직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선행요인</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사회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비교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44(1): 143–77.</w:t>
      </w:r>
    </w:p>
    <w:p w14:paraId="5E8D46F0" w14:textId="2BBB182A"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영은</w:t>
      </w:r>
      <w:r w:rsidR="00F14035">
        <w:rPr>
          <w:rFonts w:eastAsia="나눔명조"/>
          <w:sz w:val="20"/>
          <w:szCs w:val="20"/>
        </w:rPr>
        <w:t>‧</w:t>
      </w:r>
      <w:r w:rsidRPr="00997AC4">
        <w:rPr>
          <w:rFonts w:ascii="나눔명조" w:eastAsia="나눔명조" w:hAnsi="나눔명조" w:hint="eastAsia"/>
          <w:sz w:val="20"/>
          <w:szCs w:val="20"/>
        </w:rPr>
        <w:t>심동철</w:t>
      </w:r>
      <w:r w:rsidR="00F14035">
        <w:rPr>
          <w:rFonts w:eastAsia="나눔명조"/>
          <w:sz w:val="20"/>
          <w:szCs w:val="20"/>
        </w:rPr>
        <w:t>‧</w:t>
      </w:r>
      <w:r w:rsidRPr="00997AC4">
        <w:rPr>
          <w:rFonts w:ascii="나눔명조" w:eastAsia="나눔명조" w:hAnsi="나눔명조" w:hint="eastAsia"/>
          <w:sz w:val="20"/>
          <w:szCs w:val="20"/>
        </w:rPr>
        <w:t>김상묵</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공공기관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가치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열의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52(4): 55–85.</w:t>
      </w:r>
    </w:p>
    <w:p w14:paraId="6CE74F95" w14:textId="44E1FC5C"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영환</w:t>
      </w:r>
      <w:r w:rsidR="00F14035">
        <w:rPr>
          <w:rFonts w:eastAsia="나눔명조"/>
          <w:sz w:val="20"/>
          <w:szCs w:val="20"/>
        </w:rPr>
        <w:t>‧</w:t>
      </w:r>
      <w:r w:rsidRPr="00997AC4">
        <w:rPr>
          <w:rFonts w:ascii="나눔명조" w:eastAsia="나눔명조" w:hAnsi="나눔명조" w:hint="eastAsia"/>
          <w:sz w:val="20"/>
          <w:szCs w:val="20"/>
        </w:rPr>
        <w:t>최성배</w:t>
      </w:r>
      <w:r w:rsidR="00F14035">
        <w:rPr>
          <w:rFonts w:eastAsia="나눔명조"/>
          <w:sz w:val="20"/>
          <w:szCs w:val="20"/>
        </w:rPr>
        <w:t>‧</w:t>
      </w:r>
      <w:r w:rsidRPr="00997AC4">
        <w:rPr>
          <w:rFonts w:ascii="나눔명조" w:eastAsia="나눔명조" w:hAnsi="나눔명조" w:hint="eastAsia"/>
          <w:sz w:val="20"/>
          <w:szCs w:val="20"/>
        </w:rPr>
        <w:t>장석준</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유형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따른</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과업행동</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서비스</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지향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및</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커뮤니케이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유형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사회과학연</w:t>
      </w:r>
      <w:r w:rsidR="005B5F24" w:rsidRPr="00997AC4">
        <w:rPr>
          <w:rFonts w:ascii="나눔명조" w:eastAsia="나눔명조" w:hAnsi="나눔명조" w:hint="eastAsia"/>
          <w:b/>
          <w:bCs/>
          <w:sz w:val="20"/>
          <w:szCs w:val="20"/>
        </w:rPr>
        <w:t>구</w:t>
      </w:r>
      <w:r w:rsidRPr="00997AC4">
        <w:rPr>
          <w:rFonts w:ascii="나눔명조" w:eastAsia="나눔명조" w:hAnsi="나눔명조"/>
          <w:sz w:val="20"/>
          <w:szCs w:val="20"/>
        </w:rPr>
        <w:t xml:space="preserve"> 26(2): 144–70.</w:t>
      </w:r>
    </w:p>
    <w:p w14:paraId="00E504A3" w14:textId="57EFD3D0"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재형</w:t>
      </w:r>
      <w:r w:rsidR="00F14035">
        <w:rPr>
          <w:rFonts w:eastAsia="나눔명조"/>
          <w:sz w:val="20"/>
          <w:szCs w:val="20"/>
        </w:rPr>
        <w:t>‧</w:t>
      </w:r>
      <w:r w:rsidRPr="00997AC4">
        <w:rPr>
          <w:rFonts w:ascii="나눔명조" w:eastAsia="나눔명조" w:hAnsi="나눔명조" w:hint="eastAsia"/>
          <w:sz w:val="20"/>
          <w:szCs w:val="20"/>
        </w:rPr>
        <w:t>김성엽</w:t>
      </w:r>
      <w:r w:rsidR="00F14035">
        <w:rPr>
          <w:rFonts w:eastAsia="나눔명조"/>
          <w:sz w:val="20"/>
          <w:szCs w:val="20"/>
        </w:rPr>
        <w:t>‧</w:t>
      </w:r>
      <w:r w:rsidRPr="00997AC4">
        <w:rPr>
          <w:rFonts w:ascii="나눔명조" w:eastAsia="나눔명조" w:hAnsi="나눔명조" w:hint="eastAsia"/>
          <w:sz w:val="20"/>
          <w:szCs w:val="20"/>
        </w:rPr>
        <w:t>오수연</w:t>
      </w:r>
      <w:r w:rsidR="00F14035">
        <w:rPr>
          <w:rFonts w:eastAsia="나눔명조"/>
          <w:sz w:val="20"/>
          <w:szCs w:val="20"/>
        </w:rPr>
        <w:t>‧</w:t>
      </w:r>
      <w:r w:rsidRPr="00997AC4">
        <w:rPr>
          <w:rFonts w:ascii="나눔명조" w:eastAsia="나눔명조" w:hAnsi="나눔명조" w:hint="eastAsia"/>
          <w:sz w:val="20"/>
          <w:szCs w:val="20"/>
        </w:rPr>
        <w:t>박성민</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공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변혁적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적극행정과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행태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및</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채용제도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급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31(3): 161–95.</w:t>
      </w:r>
    </w:p>
    <w:p w14:paraId="6CEF9E47" w14:textId="269DA94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지수</w:t>
      </w:r>
      <w:r w:rsidR="00F14035">
        <w:rPr>
          <w:rFonts w:eastAsia="나눔명조"/>
          <w:sz w:val="20"/>
          <w:szCs w:val="20"/>
        </w:rPr>
        <w:t>‧</w:t>
      </w:r>
      <w:r w:rsidRPr="00997AC4">
        <w:rPr>
          <w:rFonts w:ascii="나눔명조" w:eastAsia="나눔명조" w:hAnsi="나눔명조" w:hint="eastAsia"/>
          <w:sz w:val="20"/>
          <w:szCs w:val="20"/>
        </w:rPr>
        <w:t>윤수재</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분석</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지방자치단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8(4): 53–74.</w:t>
      </w:r>
    </w:p>
    <w:p w14:paraId="3F980B6C" w14:textId="09730286"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호정</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w:t>
      </w:r>
      <w:r w:rsidRPr="00997AC4">
        <w:rPr>
          <w:rFonts w:ascii="나눔명조" w:eastAsia="나눔명조" w:hAnsi="나눔명조"/>
          <w:sz w:val="20"/>
          <w:szCs w:val="20"/>
        </w:rPr>
        <w:t xml:space="preserve">.” </w:t>
      </w:r>
      <w:r w:rsidR="005B5F24"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54(2): 257–84.</w:t>
      </w:r>
    </w:p>
    <w:p w14:paraId="46FAF664"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노종호</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성과급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5(2): 93–122.</w:t>
      </w:r>
    </w:p>
    <w:p w14:paraId="24CB3119" w14:textId="1C34955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류병곤</w:t>
      </w:r>
      <w:r w:rsidR="00F14035">
        <w:rPr>
          <w:rFonts w:eastAsia="나눔명조"/>
          <w:sz w:val="20"/>
          <w:szCs w:val="20"/>
        </w:rPr>
        <w:t>‧</w:t>
      </w:r>
      <w:r w:rsidRPr="00997AC4">
        <w:rPr>
          <w:rFonts w:ascii="나눔명조" w:eastAsia="나눔명조" w:hAnsi="나눔명조" w:hint="eastAsia"/>
          <w:sz w:val="20"/>
          <w:szCs w:val="20"/>
        </w:rPr>
        <w:t>류은영</w:t>
      </w:r>
      <w:r w:rsidRPr="00997AC4">
        <w:rPr>
          <w:rFonts w:ascii="나눔명조" w:eastAsia="나눔명조" w:hAnsi="나눔명조"/>
          <w:sz w:val="20"/>
          <w:szCs w:val="20"/>
        </w:rPr>
        <w:t>. 2013.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b/>
          <w:bCs/>
          <w:sz w:val="20"/>
          <w:szCs w:val="20"/>
        </w:rPr>
        <w:t xml:space="preserve">GRI </w:t>
      </w:r>
      <w:r w:rsidRPr="00997AC4">
        <w:rPr>
          <w:rFonts w:ascii="나눔명조" w:eastAsia="나눔명조" w:hAnsi="나눔명조" w:hint="eastAsia"/>
          <w:b/>
          <w:bCs/>
          <w:sz w:val="20"/>
          <w:szCs w:val="20"/>
        </w:rPr>
        <w:t>연구논총</w:t>
      </w:r>
      <w:r w:rsidRPr="00997AC4">
        <w:rPr>
          <w:rFonts w:ascii="나눔명조" w:eastAsia="나눔명조" w:hAnsi="나눔명조"/>
          <w:sz w:val="20"/>
          <w:szCs w:val="20"/>
        </w:rPr>
        <w:t xml:space="preserve"> 15(3): 239–62.</w:t>
      </w:r>
    </w:p>
    <w:p w14:paraId="22274C99" w14:textId="2851E919"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lastRenderedPageBreak/>
        <w:t>류종용</w:t>
      </w:r>
      <w:r w:rsidR="00F14035">
        <w:rPr>
          <w:rFonts w:eastAsia="나눔명조"/>
          <w:sz w:val="20"/>
          <w:szCs w:val="20"/>
        </w:rPr>
        <w:t>‧</w:t>
      </w:r>
      <w:r w:rsidRPr="00997AC4">
        <w:rPr>
          <w:rFonts w:ascii="나눔명조" w:eastAsia="나눔명조" w:hAnsi="나눔명조" w:hint="eastAsia"/>
          <w:sz w:val="20"/>
          <w:szCs w:val="20"/>
        </w:rPr>
        <w:t>이창원</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우리나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변혁적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하급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시민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정책분석평가학회보</w:t>
      </w:r>
      <w:r w:rsidRPr="00997AC4">
        <w:rPr>
          <w:rFonts w:ascii="나눔명조" w:eastAsia="나눔명조" w:hAnsi="나눔명조"/>
          <w:sz w:val="20"/>
          <w:szCs w:val="20"/>
        </w:rPr>
        <w:t xml:space="preserve"> 26(3): 137–61.</w:t>
      </w:r>
    </w:p>
    <w:p w14:paraId="58B24C1E" w14:textId="5C2B3A4A"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문계완</w:t>
      </w:r>
      <w:r w:rsidR="00F14035">
        <w:rPr>
          <w:rFonts w:eastAsia="나눔명조"/>
          <w:sz w:val="20"/>
          <w:szCs w:val="20"/>
        </w:rPr>
        <w:t>‧</w:t>
      </w:r>
      <w:r w:rsidRPr="00997AC4">
        <w:rPr>
          <w:rFonts w:ascii="나눔명조" w:eastAsia="나눔명조" w:hAnsi="나눔명조" w:hint="eastAsia"/>
          <w:sz w:val="20"/>
          <w:szCs w:val="20"/>
        </w:rPr>
        <w:t>최석봉</w:t>
      </w:r>
      <w:r w:rsidR="00F14035">
        <w:rPr>
          <w:rFonts w:eastAsia="나눔명조"/>
          <w:sz w:val="20"/>
          <w:szCs w:val="20"/>
        </w:rPr>
        <w:t>‧</w:t>
      </w:r>
      <w:r w:rsidRPr="00997AC4">
        <w:rPr>
          <w:rFonts w:ascii="나눔명조" w:eastAsia="나눔명조" w:hAnsi="나눔명조" w:hint="eastAsia"/>
          <w:sz w:val="20"/>
          <w:szCs w:val="20"/>
        </w:rPr>
        <w:t>문재승</w:t>
      </w:r>
      <w:r w:rsidRPr="00997AC4">
        <w:rPr>
          <w:rFonts w:ascii="나눔명조" w:eastAsia="나눔명조" w:hAnsi="나눔명조"/>
          <w:sz w:val="20"/>
          <w:szCs w:val="20"/>
        </w:rPr>
        <w:t>. 2009. “</w:t>
      </w:r>
      <w:r w:rsidRPr="00997AC4">
        <w:rPr>
          <w:rFonts w:ascii="나눔명조" w:eastAsia="나눔명조" w:hAnsi="나눔명조" w:hint="eastAsia"/>
          <w:sz w:val="20"/>
          <w:szCs w:val="20"/>
        </w:rPr>
        <w:t>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유형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문화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산업경제연구</w:t>
      </w:r>
      <w:r w:rsidRPr="00997AC4">
        <w:rPr>
          <w:rFonts w:ascii="나눔명조" w:eastAsia="나눔명조" w:hAnsi="나눔명조"/>
          <w:sz w:val="20"/>
          <w:szCs w:val="20"/>
        </w:rPr>
        <w:t xml:space="preserve"> 22(6): 3289–3320.</w:t>
      </w:r>
    </w:p>
    <w:p w14:paraId="4B1F0020"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박현욱</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협력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행정논총</w:t>
      </w:r>
      <w:r w:rsidRPr="00997AC4">
        <w:rPr>
          <w:rFonts w:ascii="나눔명조" w:eastAsia="나눔명조" w:hAnsi="나눔명조"/>
          <w:sz w:val="20"/>
          <w:szCs w:val="20"/>
        </w:rPr>
        <w:t xml:space="preserve"> 58(1): 215–43.</w:t>
      </w:r>
    </w:p>
    <w:p w14:paraId="7F54B4AC" w14:textId="016807D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서정석</w:t>
      </w:r>
      <w:r w:rsidR="00F14035">
        <w:rPr>
          <w:rFonts w:eastAsia="나눔명조"/>
          <w:sz w:val="20"/>
          <w:szCs w:val="20"/>
        </w:rPr>
        <w:t>‧</w:t>
      </w:r>
      <w:r w:rsidRPr="00997AC4">
        <w:rPr>
          <w:rFonts w:ascii="나눔명조" w:eastAsia="나눔명조" w:hAnsi="나눔명조" w:hint="eastAsia"/>
          <w:sz w:val="20"/>
          <w:szCs w:val="20"/>
        </w:rPr>
        <w:t>김병근</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개발조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구성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창의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기술혁신학회지</w:t>
      </w:r>
      <w:r w:rsidRPr="00997AC4">
        <w:rPr>
          <w:rFonts w:ascii="나눔명조" w:eastAsia="나눔명조" w:hAnsi="나눔명조"/>
          <w:sz w:val="20"/>
          <w:szCs w:val="20"/>
        </w:rPr>
        <w:t xml:space="preserve"> 20(3): 684–708.</w:t>
      </w:r>
    </w:p>
    <w:p w14:paraId="6FA41DA6"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신현중</w:t>
      </w:r>
      <w:r w:rsidRPr="00997AC4">
        <w:rPr>
          <w:rFonts w:ascii="나눔명조" w:eastAsia="나눔명조" w:hAnsi="나눔명조"/>
          <w:sz w:val="20"/>
          <w:szCs w:val="20"/>
        </w:rPr>
        <w:t>. 2014. “</w:t>
      </w:r>
      <w:r w:rsidRPr="00997AC4">
        <w:rPr>
          <w:rFonts w:ascii="나눔명조" w:eastAsia="나눔명조" w:hAnsi="나눔명조" w:hint="eastAsia"/>
          <w:sz w:val="20"/>
          <w:szCs w:val="20"/>
        </w:rPr>
        <w:t>구성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타당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검증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정책과학학회보</w:t>
      </w:r>
      <w:r w:rsidRPr="00997AC4">
        <w:rPr>
          <w:rFonts w:ascii="나눔명조" w:eastAsia="나눔명조" w:hAnsi="나눔명조"/>
          <w:sz w:val="20"/>
          <w:szCs w:val="20"/>
        </w:rPr>
        <w:t xml:space="preserve"> 18(2): 217–34.</w:t>
      </w:r>
    </w:p>
    <w:p w14:paraId="06124A31" w14:textId="0F00BC1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윤병훈</w:t>
      </w:r>
      <w:r w:rsidR="00F14035">
        <w:rPr>
          <w:rFonts w:eastAsia="나눔명조"/>
          <w:sz w:val="20"/>
          <w:szCs w:val="20"/>
        </w:rPr>
        <w:t>‧</w:t>
      </w:r>
      <w:r w:rsidRPr="00997AC4">
        <w:rPr>
          <w:rFonts w:ascii="나눔명조" w:eastAsia="나눔명조" w:hAnsi="나눔명조" w:hint="eastAsia"/>
          <w:sz w:val="20"/>
          <w:szCs w:val="20"/>
        </w:rPr>
        <w:t>최웅렬</w:t>
      </w:r>
      <w:r w:rsidRPr="00997AC4">
        <w:rPr>
          <w:rFonts w:ascii="나눔명조" w:eastAsia="나눔명조" w:hAnsi="나눔명조"/>
          <w:sz w:val="20"/>
          <w:szCs w:val="20"/>
        </w:rPr>
        <w:t>. 2013. “</w:t>
      </w:r>
      <w:r w:rsidRPr="00997AC4">
        <w:rPr>
          <w:rFonts w:ascii="나눔명조" w:eastAsia="나눔명조" w:hAnsi="나눔명조" w:hint="eastAsia"/>
          <w:sz w:val="20"/>
          <w:szCs w:val="20"/>
        </w:rPr>
        <w:t>해양경찰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문화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관계</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경찰연구</w:t>
      </w:r>
      <w:r w:rsidRPr="00997AC4">
        <w:rPr>
          <w:rFonts w:ascii="나눔명조" w:eastAsia="나눔명조" w:hAnsi="나눔명조"/>
          <w:sz w:val="20"/>
          <w:szCs w:val="20"/>
        </w:rPr>
        <w:t xml:space="preserve"> 12(3): 173–96.</w:t>
      </w:r>
    </w:p>
    <w:p w14:paraId="06B4E809"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강문</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만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및</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지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지역산업연구</w:t>
      </w:r>
      <w:r w:rsidRPr="00997AC4">
        <w:rPr>
          <w:rFonts w:ascii="나눔명조" w:eastAsia="나눔명조" w:hAnsi="나눔명조"/>
          <w:sz w:val="20"/>
          <w:szCs w:val="20"/>
        </w:rPr>
        <w:t xml:space="preserve"> 40(4): 51–71.</w:t>
      </w:r>
    </w:p>
    <w:p w14:paraId="65365784" w14:textId="2A3C65B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강옥</w:t>
      </w:r>
      <w:r w:rsidR="00F14035">
        <w:rPr>
          <w:rFonts w:eastAsia="나눔명조"/>
          <w:sz w:val="20"/>
          <w:szCs w:val="20"/>
        </w:rPr>
        <w:t>‧</w:t>
      </w:r>
      <w:r w:rsidRPr="00997AC4">
        <w:rPr>
          <w:rFonts w:ascii="나눔명조" w:eastAsia="나눔명조" w:hAnsi="나눔명조" w:hint="eastAsia"/>
          <w:sz w:val="20"/>
          <w:szCs w:val="20"/>
        </w:rPr>
        <w:t>손태원</w:t>
      </w:r>
      <w:r w:rsidRPr="00997AC4">
        <w:rPr>
          <w:rFonts w:ascii="나눔명조" w:eastAsia="나눔명조" w:hAnsi="나눔명조"/>
          <w:sz w:val="20"/>
          <w:szCs w:val="20"/>
        </w:rPr>
        <w:t>. 2004.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대한경영학회지</w:t>
      </w:r>
      <w:r w:rsidRPr="00997AC4">
        <w:rPr>
          <w:rFonts w:ascii="나눔명조" w:eastAsia="나눔명조" w:hAnsi="나눔명조"/>
          <w:sz w:val="20"/>
          <w:szCs w:val="20"/>
        </w:rPr>
        <w:t xml:space="preserve"> (45): 1571–94.</w:t>
      </w:r>
    </w:p>
    <w:p w14:paraId="70C85045"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근주</w:t>
      </w:r>
      <w:r w:rsidRPr="00997AC4">
        <w:rPr>
          <w:rFonts w:ascii="나눔명조" w:eastAsia="나눔명조" w:hAnsi="나눔명조"/>
          <w:sz w:val="20"/>
          <w:szCs w:val="20"/>
        </w:rPr>
        <w:t>. 2005. “PSM</w:t>
      </w:r>
      <w:r w:rsidRPr="00997AC4">
        <w:rPr>
          <w:rFonts w:ascii="나눔명조" w:eastAsia="나눔명조" w:hAnsi="나눔명조" w:hint="eastAsia"/>
          <w:sz w:val="20"/>
          <w:szCs w:val="20"/>
        </w:rPr>
        <w:t>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성과</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16(1): 81–104.</w:t>
      </w:r>
    </w:p>
    <w:p w14:paraId="4FBC67CB" w14:textId="39C69A2B"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순묵</w:t>
      </w:r>
      <w:r w:rsidR="00F14035">
        <w:rPr>
          <w:rFonts w:eastAsia="나눔명조"/>
          <w:sz w:val="20"/>
          <w:szCs w:val="20"/>
        </w:rPr>
        <w:t>‧</w:t>
      </w:r>
      <w:r w:rsidRPr="00997AC4">
        <w:rPr>
          <w:rFonts w:ascii="나눔명조" w:eastAsia="나눔명조" w:hAnsi="나눔명조" w:hint="eastAsia"/>
          <w:sz w:val="20"/>
          <w:szCs w:val="20"/>
        </w:rPr>
        <w:t>윤창영</w:t>
      </w:r>
      <w:r w:rsidR="00F14035">
        <w:rPr>
          <w:rFonts w:eastAsia="나눔명조"/>
          <w:sz w:val="20"/>
          <w:szCs w:val="20"/>
        </w:rPr>
        <w:t>‧</w:t>
      </w:r>
      <w:r w:rsidRPr="00997AC4">
        <w:rPr>
          <w:rFonts w:ascii="나눔명조" w:eastAsia="나눔명조" w:hAnsi="나눔명조" w:hint="eastAsia"/>
          <w:sz w:val="20"/>
          <w:szCs w:val="20"/>
        </w:rPr>
        <w:t>이민형</w:t>
      </w:r>
      <w:r w:rsidR="00F14035">
        <w:rPr>
          <w:rFonts w:eastAsia="나눔명조"/>
          <w:sz w:val="20"/>
          <w:szCs w:val="20"/>
        </w:rPr>
        <w:t>‧</w:t>
      </w:r>
      <w:r w:rsidRPr="00997AC4">
        <w:rPr>
          <w:rFonts w:ascii="나눔명조" w:eastAsia="나눔명조" w:hAnsi="나눔명조" w:hint="eastAsia"/>
          <w:sz w:val="20"/>
          <w:szCs w:val="20"/>
        </w:rPr>
        <w:t>정선호</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탐색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분석</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어떻게</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달라지나</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심리학회지</w:t>
      </w:r>
      <w:r w:rsidRPr="00997AC4">
        <w:rPr>
          <w:rFonts w:ascii="나눔명조" w:eastAsia="나눔명조" w:hAnsi="나눔명조"/>
          <w:sz w:val="20"/>
          <w:szCs w:val="20"/>
        </w:rPr>
        <w:t xml:space="preserve"> 35(1): 217.</w:t>
      </w:r>
    </w:p>
    <w:p w14:paraId="09E6B2FD"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원희</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한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새로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식</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불신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부패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상인가</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28(4): 61–82.</w:t>
      </w:r>
    </w:p>
    <w:p w14:paraId="726D3806" w14:textId="2E8DC471"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하영</w:t>
      </w:r>
      <w:r w:rsidR="00F14035">
        <w:rPr>
          <w:rFonts w:eastAsia="나눔명조"/>
          <w:sz w:val="20"/>
          <w:szCs w:val="20"/>
        </w:rPr>
        <w:t>‧</w:t>
      </w:r>
      <w:r w:rsidRPr="00997AC4">
        <w:rPr>
          <w:rFonts w:ascii="나눔명조" w:eastAsia="나눔명조" w:hAnsi="나눔명조" w:hint="eastAsia"/>
          <w:sz w:val="20"/>
          <w:szCs w:val="20"/>
        </w:rPr>
        <w:t>오민지</w:t>
      </w:r>
      <w:r w:rsidR="00F14035">
        <w:rPr>
          <w:rFonts w:eastAsia="나눔명조"/>
          <w:sz w:val="20"/>
          <w:szCs w:val="20"/>
        </w:rPr>
        <w:t>‧</w:t>
      </w:r>
      <w:r w:rsidRPr="00997AC4">
        <w:rPr>
          <w:rFonts w:ascii="나눔명조" w:eastAsia="나눔명조" w:hAnsi="나눔명조" w:hint="eastAsia"/>
          <w:sz w:val="20"/>
          <w:szCs w:val="20"/>
        </w:rPr>
        <w:t>이수영</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조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6(3): 53–91.</w:t>
      </w:r>
    </w:p>
    <w:p w14:paraId="630B2D26"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혜윤</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공기업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준정부기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종사자들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동기요인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만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실증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51(2): 349–88.</w:t>
      </w:r>
    </w:p>
    <w:p w14:paraId="3ECFE518" w14:textId="4FDC74BB"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임재영</w:t>
      </w:r>
      <w:r w:rsidR="00F14035">
        <w:rPr>
          <w:rFonts w:eastAsia="나눔명조"/>
          <w:sz w:val="20"/>
          <w:szCs w:val="20"/>
        </w:rPr>
        <w:t>‧</w:t>
      </w:r>
      <w:r w:rsidRPr="00997AC4">
        <w:rPr>
          <w:rFonts w:ascii="나눔명조" w:eastAsia="나눔명조" w:hAnsi="나눔명조" w:hint="eastAsia"/>
          <w:sz w:val="20"/>
          <w:szCs w:val="20"/>
        </w:rPr>
        <w:t>문국경</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성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구조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논집</w:t>
      </w:r>
      <w:r w:rsidRPr="00997AC4">
        <w:rPr>
          <w:rFonts w:ascii="나눔명조" w:eastAsia="나눔명조" w:hAnsi="나눔명조"/>
          <w:sz w:val="20"/>
          <w:szCs w:val="20"/>
        </w:rPr>
        <w:t xml:space="preserve"> 31(2): 231–51.</w:t>
      </w:r>
    </w:p>
    <w:p w14:paraId="48949ED6" w14:textId="0A4626B6"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임재영</w:t>
      </w:r>
      <w:r w:rsidR="00F14035">
        <w:rPr>
          <w:rFonts w:eastAsia="나눔명조"/>
          <w:sz w:val="20"/>
          <w:szCs w:val="20"/>
        </w:rPr>
        <w:t>‧</w:t>
      </w:r>
      <w:r w:rsidRPr="00997AC4">
        <w:rPr>
          <w:rFonts w:ascii="나눔명조" w:eastAsia="나눔명조" w:hAnsi="나눔명조" w:hint="eastAsia"/>
          <w:sz w:val="20"/>
          <w:szCs w:val="20"/>
        </w:rPr>
        <w:t>문국경</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혜진</w:t>
      </w:r>
      <w:r w:rsidRPr="00997AC4">
        <w:rPr>
          <w:rFonts w:ascii="나눔명조" w:eastAsia="나눔명조" w:hAnsi="나눔명조"/>
          <w:sz w:val="20"/>
          <w:szCs w:val="20"/>
        </w:rPr>
        <w:t>. 2019a.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그리고</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30(2): 31–53.</w:t>
      </w:r>
    </w:p>
    <w:p w14:paraId="089E5EC6"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sz w:val="20"/>
          <w:szCs w:val="20"/>
        </w:rPr>
        <w:t>———. 2019b.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문화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적합성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조직학회보</w:t>
      </w:r>
      <w:r w:rsidRPr="00997AC4">
        <w:rPr>
          <w:rFonts w:ascii="나눔명조" w:eastAsia="나눔명조" w:hAnsi="나눔명조"/>
          <w:sz w:val="20"/>
          <w:szCs w:val="20"/>
        </w:rPr>
        <w:t xml:space="preserve"> 16(2): 1–34.</w:t>
      </w:r>
    </w:p>
    <w:p w14:paraId="3EA67C0A" w14:textId="1CE92215"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전대성</w:t>
      </w:r>
      <w:r w:rsidR="00F14035">
        <w:rPr>
          <w:rFonts w:eastAsia="나눔명조"/>
          <w:sz w:val="20"/>
          <w:szCs w:val="20"/>
        </w:rPr>
        <w:t>‧</w:t>
      </w:r>
      <w:r w:rsidRPr="00997AC4">
        <w:rPr>
          <w:rFonts w:ascii="나눔명조" w:eastAsia="나눔명조" w:hAnsi="나눔명조" w:hint="eastAsia"/>
          <w:sz w:val="20"/>
          <w:szCs w:val="20"/>
        </w:rPr>
        <w:t>이수영</w:t>
      </w:r>
      <w:r w:rsidRPr="00997AC4">
        <w:rPr>
          <w:rFonts w:ascii="나눔명조" w:eastAsia="나눔명조" w:hAnsi="나눔명조"/>
          <w:sz w:val="20"/>
          <w:szCs w:val="20"/>
        </w:rPr>
        <w:t>. 2015. “</w:t>
      </w:r>
      <w:r w:rsidRPr="00997AC4">
        <w:rPr>
          <w:rFonts w:ascii="나눔명조" w:eastAsia="나눔명조" w:hAnsi="나눔명조" w:hint="eastAsia"/>
          <w:sz w:val="20"/>
          <w:szCs w:val="20"/>
        </w:rPr>
        <w:t>도구변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분석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통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특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정책학회보</w:t>
      </w:r>
      <w:r w:rsidRPr="00997AC4">
        <w:rPr>
          <w:rFonts w:ascii="나눔명조" w:eastAsia="나눔명조" w:hAnsi="나눔명조"/>
          <w:sz w:val="20"/>
          <w:szCs w:val="20"/>
        </w:rPr>
        <w:t xml:space="preserve"> 24(3): 317–46.</w:t>
      </w:r>
    </w:p>
    <w:p w14:paraId="13F1689F" w14:textId="36CD45B0"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정재호</w:t>
      </w:r>
      <w:r w:rsidR="00F14035">
        <w:rPr>
          <w:rFonts w:eastAsia="나눔명조"/>
          <w:sz w:val="20"/>
          <w:szCs w:val="20"/>
        </w:rPr>
        <w:t>‧</w:t>
      </w:r>
      <w:r w:rsidRPr="00997AC4">
        <w:rPr>
          <w:rFonts w:ascii="나눔명조" w:eastAsia="나눔명조" w:hAnsi="나눔명조" w:hint="eastAsia"/>
          <w:sz w:val="20"/>
          <w:szCs w:val="20"/>
        </w:rPr>
        <w:t>최규현</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효과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적보상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외적보상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정부학연구</w:t>
      </w:r>
      <w:r w:rsidRPr="00997AC4">
        <w:rPr>
          <w:rFonts w:ascii="나눔명조" w:eastAsia="나눔명조" w:hAnsi="나눔명조"/>
          <w:sz w:val="20"/>
          <w:szCs w:val="20"/>
        </w:rPr>
        <w:t xml:space="preserve"> 26(1): 183–215.</w:t>
      </w:r>
    </w:p>
    <w:p w14:paraId="2F475F33" w14:textId="4D4B057D"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정지용</w:t>
      </w:r>
      <w:r w:rsidR="00F14035" w:rsidRPr="00F14035">
        <w:rPr>
          <w:rFonts w:eastAsia="나눔명조"/>
          <w:sz w:val="20"/>
          <w:szCs w:val="20"/>
        </w:rPr>
        <w:t>‧</w:t>
      </w:r>
      <w:r w:rsidRPr="00997AC4">
        <w:rPr>
          <w:rFonts w:ascii="나눔명조" w:eastAsia="나눔명조" w:hAnsi="나눔명조" w:hint="eastAsia"/>
          <w:sz w:val="20"/>
          <w:szCs w:val="20"/>
        </w:rPr>
        <w:t>김지수</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분배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정성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lastRenderedPageBreak/>
        <w:t>중앙</w:t>
      </w:r>
      <w:r w:rsidRPr="00997AC4">
        <w:rPr>
          <w:rFonts w:ascii="나눔명조" w:eastAsia="나눔명조" w:hAnsi="나눔명조"/>
          <w:sz w:val="20"/>
          <w:szCs w:val="20"/>
        </w:rPr>
        <w:t>-</w:t>
      </w:r>
      <w:r w:rsidRPr="00997AC4">
        <w:rPr>
          <w:rFonts w:ascii="나눔명조" w:eastAsia="나눔명조" w:hAnsi="나눔명조" w:hint="eastAsia"/>
          <w:sz w:val="20"/>
          <w:szCs w:val="20"/>
        </w:rPr>
        <w:t>지방</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비교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조직학회보</w:t>
      </w:r>
      <w:r w:rsidRPr="00997AC4">
        <w:rPr>
          <w:rFonts w:ascii="나눔명조" w:eastAsia="나눔명조" w:hAnsi="나눔명조"/>
          <w:sz w:val="20"/>
          <w:szCs w:val="20"/>
        </w:rPr>
        <w:t xml:space="preserve"> 17(1): 63–86.</w:t>
      </w:r>
    </w:p>
    <w:p w14:paraId="601BED49" w14:textId="738D53B0"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조광래</w:t>
      </w:r>
      <w:r w:rsidR="00F14035">
        <w:rPr>
          <w:rFonts w:eastAsia="나눔명조"/>
          <w:sz w:val="20"/>
          <w:szCs w:val="20"/>
        </w:rPr>
        <w:t>‧</w:t>
      </w:r>
      <w:r w:rsidRPr="00997AC4">
        <w:rPr>
          <w:rFonts w:ascii="나눔명조" w:eastAsia="나눔명조" w:hAnsi="나눔명조" w:hint="eastAsia"/>
          <w:sz w:val="20"/>
          <w:szCs w:val="20"/>
        </w:rPr>
        <w:t>박미경</w:t>
      </w:r>
      <w:r w:rsidR="00F14035">
        <w:rPr>
          <w:rFonts w:eastAsia="나눔명조"/>
          <w:sz w:val="20"/>
          <w:szCs w:val="20"/>
        </w:rPr>
        <w:t>‧</w:t>
      </w:r>
      <w:r w:rsidRPr="00997AC4">
        <w:rPr>
          <w:rFonts w:ascii="나눔명조" w:eastAsia="나눔명조" w:hAnsi="나눔명조" w:hint="eastAsia"/>
          <w:sz w:val="20"/>
          <w:szCs w:val="20"/>
        </w:rPr>
        <w:t>이홍재</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성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에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커뮤니케이션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경찰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식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공공관리학보</w:t>
      </w:r>
      <w:r w:rsidRPr="00997AC4">
        <w:rPr>
          <w:rFonts w:ascii="나눔명조" w:eastAsia="나눔명조" w:hAnsi="나눔명조"/>
          <w:sz w:val="20"/>
          <w:szCs w:val="20"/>
        </w:rPr>
        <w:t xml:space="preserve"> 30(1): 1–25.</w:t>
      </w:r>
    </w:p>
    <w:p w14:paraId="2A6AE77B" w14:textId="740450E9"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조태준</w:t>
      </w:r>
      <w:r w:rsidR="00F14035" w:rsidRPr="00F14035">
        <w:rPr>
          <w:rFonts w:eastAsia="나눔명조"/>
          <w:sz w:val="20"/>
          <w:szCs w:val="20"/>
        </w:rPr>
        <w:t>‧</w:t>
      </w:r>
      <w:r w:rsidRPr="00997AC4">
        <w:rPr>
          <w:rFonts w:ascii="나눔명조" w:eastAsia="나눔명조" w:hAnsi="나눔명조" w:hint="eastAsia"/>
          <w:sz w:val="20"/>
          <w:szCs w:val="20"/>
        </w:rPr>
        <w:t>윤수재</w:t>
      </w:r>
      <w:r w:rsidRPr="00997AC4">
        <w:rPr>
          <w:rFonts w:ascii="나눔명조" w:eastAsia="나눔명조" w:hAnsi="나눔명조"/>
          <w:sz w:val="20"/>
          <w:szCs w:val="20"/>
        </w:rPr>
        <w:t>. 2009. “</w:t>
      </w:r>
      <w:r w:rsidRPr="00997AC4">
        <w:rPr>
          <w:rFonts w:ascii="나눔명조" w:eastAsia="나눔명조" w:hAnsi="나눔명조" w:hint="eastAsia"/>
          <w:sz w:val="20"/>
          <w:szCs w:val="20"/>
        </w:rPr>
        <w:t>공공서비스동기</w:t>
      </w:r>
      <w:r w:rsidRPr="00997AC4">
        <w:rPr>
          <w:rFonts w:ascii="나눔명조" w:eastAsia="나눔명조" w:hAnsi="나눔명조"/>
          <w:sz w:val="20"/>
          <w:szCs w:val="20"/>
        </w:rPr>
        <w:t>(Public Service Motivation)</w:t>
      </w:r>
      <w:r w:rsidRPr="00997AC4">
        <w:rPr>
          <w:rFonts w:ascii="나눔명조" w:eastAsia="나눔명조" w:hAnsi="나눔명조" w:hint="eastAsia"/>
          <w:sz w:val="20"/>
          <w:szCs w:val="20"/>
        </w:rPr>
        <w:t>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성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연구</w:t>
      </w:r>
      <w:r w:rsidRPr="00997AC4">
        <w:rPr>
          <w:rFonts w:ascii="나눔명조" w:eastAsia="나눔명조" w:hAnsi="나눔명조"/>
          <w:sz w:val="20"/>
          <w:szCs w:val="20"/>
        </w:rPr>
        <w:t xml:space="preserve"> 18(1): 223–52.</w:t>
      </w:r>
    </w:p>
    <w:p w14:paraId="623F2AFB"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최예나</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지방정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들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서비스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직가치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연구</w:t>
      </w:r>
      <w:r w:rsidRPr="00997AC4">
        <w:rPr>
          <w:rFonts w:ascii="나눔명조" w:eastAsia="나눔명조" w:hAnsi="나눔명조"/>
          <w:sz w:val="20"/>
          <w:szCs w:val="20"/>
        </w:rPr>
        <w:t>.”</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한국자치행정학보</w:t>
      </w:r>
      <w:r w:rsidRPr="00997AC4">
        <w:rPr>
          <w:rFonts w:ascii="나눔명조" w:eastAsia="나눔명조" w:hAnsi="나눔명조"/>
          <w:sz w:val="20"/>
          <w:szCs w:val="20"/>
        </w:rPr>
        <w:t xml:space="preserve"> 32(2): 123–242.</w:t>
      </w:r>
    </w:p>
    <w:p w14:paraId="2C60BC19"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표선영</w:t>
      </w:r>
      <w:r w:rsidRPr="00997AC4">
        <w:rPr>
          <w:rFonts w:ascii="나눔명조" w:eastAsia="나눔명조" w:hAnsi="나눔명조"/>
          <w:sz w:val="20"/>
          <w:szCs w:val="20"/>
        </w:rPr>
        <w:t>. 2013. “</w:t>
      </w:r>
      <w:r w:rsidRPr="00997AC4">
        <w:rPr>
          <w:rFonts w:ascii="나눔명조" w:eastAsia="나눔명조" w:hAnsi="나눔명조" w:hint="eastAsia"/>
          <w:sz w:val="20"/>
          <w:szCs w:val="20"/>
        </w:rPr>
        <w:t>조직문화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특성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경찰학연구</w:t>
      </w:r>
      <w:r w:rsidRPr="00997AC4">
        <w:rPr>
          <w:rFonts w:ascii="나눔명조" w:eastAsia="나눔명조" w:hAnsi="나눔명조"/>
          <w:sz w:val="20"/>
          <w:szCs w:val="20"/>
        </w:rPr>
        <w:t xml:space="preserve"> 13(2): 191–216.</w:t>
      </w:r>
    </w:p>
    <w:p w14:paraId="161CC78D"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한국행정연구원</w:t>
      </w:r>
      <w:r w:rsidRPr="00997AC4">
        <w:rPr>
          <w:rFonts w:ascii="나눔명조" w:eastAsia="나눔명조" w:hAnsi="나눔명조"/>
          <w:sz w:val="20"/>
          <w:szCs w:val="20"/>
        </w:rPr>
        <w:t>. 2021. “2020</w:t>
      </w:r>
      <w:r w:rsidRPr="00997AC4">
        <w:rPr>
          <w:rFonts w:ascii="나눔명조" w:eastAsia="나눔명조" w:hAnsi="나눔명조" w:hint="eastAsia"/>
          <w:sz w:val="20"/>
          <w:szCs w:val="20"/>
        </w:rPr>
        <w:t>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직생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실태조사</w:t>
      </w:r>
      <w:r w:rsidRPr="00997AC4">
        <w:rPr>
          <w:rFonts w:ascii="나눔명조" w:eastAsia="나눔명조" w:hAnsi="나눔명조"/>
          <w:sz w:val="20"/>
          <w:szCs w:val="20"/>
        </w:rPr>
        <w:t>.”</w:t>
      </w:r>
    </w:p>
    <w:p w14:paraId="320878B4" w14:textId="65D47352" w:rsidR="00B61948" w:rsidRDefault="006D5AFD" w:rsidP="003820D2">
      <w:pPr>
        <w:pStyle w:val="af2"/>
        <w:rPr>
          <w:rFonts w:ascii="나눔명조 ExtraBold" w:eastAsiaTheme="majorEastAsia" w:hAnsi="나눔명조 ExtraBold" w:cstheme="majorBidi"/>
          <w:b/>
          <w:sz w:val="28"/>
          <w:szCs w:val="32"/>
        </w:rPr>
      </w:pPr>
      <w:r w:rsidRPr="00997AC4">
        <w:rPr>
          <w:rFonts w:ascii="나눔명조" w:eastAsia="나눔명조" w:hAnsi="나눔명조" w:hint="eastAsia"/>
          <w:sz w:val="20"/>
          <w:szCs w:val="20"/>
        </w:rPr>
        <w:t>한에스더</w:t>
      </w:r>
      <w:r w:rsidR="00F14035" w:rsidRPr="00F14035">
        <w:rPr>
          <w:rFonts w:eastAsia="나눔명조"/>
          <w:sz w:val="20"/>
          <w:szCs w:val="20"/>
        </w:rPr>
        <w:t>‧</w:t>
      </w:r>
      <w:r w:rsidRPr="00997AC4">
        <w:rPr>
          <w:rFonts w:ascii="나눔명조" w:eastAsia="나눔명조" w:hAnsi="나눔명조" w:hint="eastAsia"/>
          <w:sz w:val="20"/>
          <w:szCs w:val="20"/>
        </w:rPr>
        <w:t>이근주</w:t>
      </w:r>
      <w:r w:rsidRPr="00997AC4">
        <w:rPr>
          <w:rFonts w:ascii="나눔명조" w:eastAsia="나눔명조" w:hAnsi="나눔명조"/>
          <w:sz w:val="20"/>
          <w:szCs w:val="20"/>
        </w:rPr>
        <w:t>. 2012. “</w:t>
      </w:r>
      <w:r w:rsidRPr="00997AC4">
        <w:rPr>
          <w:rFonts w:ascii="나눔명조" w:eastAsia="나눔명조" w:hAnsi="나눔명조" w:hint="eastAsia"/>
          <w:sz w:val="20"/>
          <w:szCs w:val="20"/>
        </w:rPr>
        <w:t>조직경험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특성이</w:t>
      </w:r>
      <w:r w:rsidRPr="00997AC4">
        <w:rPr>
          <w:rFonts w:ascii="나눔명조" w:eastAsia="나눔명조" w:hAnsi="나눔명조"/>
          <w:sz w:val="20"/>
          <w:szCs w:val="20"/>
        </w:rPr>
        <w:t xml:space="preserve"> PSM(</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w:t>
      </w:r>
      <w:r w:rsidRPr="00997AC4">
        <w:rPr>
          <w:rFonts w:ascii="나눔명조" w:eastAsia="나눔명조" w:hAnsi="나눔명조" w:hint="eastAsia"/>
          <w:sz w:val="20"/>
          <w:szCs w:val="20"/>
        </w:rPr>
        <w:t>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행정논총</w:t>
      </w:r>
      <w:r w:rsidRPr="00997AC4">
        <w:rPr>
          <w:rFonts w:ascii="나눔명조" w:eastAsia="나눔명조" w:hAnsi="나눔명조"/>
          <w:sz w:val="20"/>
          <w:szCs w:val="20"/>
        </w:rPr>
        <w:t xml:space="preserve"> 50(2): 89–112.</w:t>
      </w:r>
      <w:r w:rsidR="00D403C6" w:rsidRPr="00997AC4">
        <w:rPr>
          <w:rFonts w:ascii="나눔명조" w:eastAsia="나눔명조" w:hAnsi="나눔명조"/>
          <w:smallCaps/>
        </w:rPr>
        <w:fldChar w:fldCharType="end"/>
      </w:r>
      <w:r w:rsidR="00B61948">
        <w:br w:type="page"/>
      </w:r>
    </w:p>
    <w:p w14:paraId="0D85EAFD" w14:textId="64B294EF" w:rsidR="00E72249" w:rsidRPr="003820D2" w:rsidRDefault="00D403C6" w:rsidP="00D403C6">
      <w:pPr>
        <w:pStyle w:val="1"/>
        <w:rPr>
          <w:color w:val="auto"/>
        </w:rPr>
      </w:pPr>
      <w:r w:rsidRPr="003820D2">
        <w:rPr>
          <w:rFonts w:hint="eastAsia"/>
          <w:color w:val="auto"/>
        </w:rPr>
        <w:lastRenderedPageBreak/>
        <w:t>A</w:t>
      </w:r>
      <w:r w:rsidRPr="003820D2">
        <w:rPr>
          <w:color w:val="auto"/>
        </w:rPr>
        <w:t>ppendix</w:t>
      </w:r>
    </w:p>
    <w:p w14:paraId="63426FF1" w14:textId="77777777" w:rsidR="00D403C6" w:rsidRPr="00B61948" w:rsidRDefault="00D403C6" w:rsidP="00D403C6">
      <w:pPr>
        <w:wordWrap/>
        <w:spacing w:before="120" w:after="120" w:line="276" w:lineRule="auto"/>
        <w:rPr>
          <w:rFonts w:eastAsia="나눔명조"/>
          <w:sz w:val="20"/>
          <w:szCs w:val="22"/>
        </w:rPr>
      </w:pPr>
    </w:p>
    <w:p w14:paraId="06CD54BC" w14:textId="4E8EB24D" w:rsidR="00D403C6" w:rsidRPr="003820D2" w:rsidRDefault="00D403C6" w:rsidP="00D403C6">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표</w:t>
      </w:r>
      <w:r w:rsidRPr="003820D2">
        <w:rPr>
          <w:rFonts w:ascii="나눔명조" w:eastAsia="나눔명조" w:hAnsi="나눔명조"/>
          <w:i w:val="0"/>
          <w:iCs w:val="0"/>
          <w:color w:val="auto"/>
          <w:sz w:val="20"/>
          <w:szCs w:val="20"/>
        </w:rPr>
        <w:t xml:space="preserve"> A1. </w:t>
      </w:r>
      <w:r w:rsidRPr="003820D2">
        <w:rPr>
          <w:rFonts w:ascii="나눔명조" w:eastAsia="나눔명조" w:hAnsi="나눔명조" w:hint="eastAsia"/>
          <w:i w:val="0"/>
          <w:iCs w:val="0"/>
          <w:color w:val="auto"/>
          <w:sz w:val="20"/>
          <w:szCs w:val="20"/>
        </w:rPr>
        <w:t>주요 설명변수:</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 xml:space="preserve">조직 내 리더십 유형에 따른 요인분석 </w:t>
      </w:r>
      <w:r w:rsidRPr="003820D2">
        <w:rPr>
          <w:rFonts w:ascii="나눔명조" w:eastAsia="나눔명조" w:hAnsi="나눔명조"/>
          <w:i w:val="0"/>
          <w:iCs w:val="0"/>
          <w:color w:val="auto"/>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51742153"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0E385E28"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2380DE4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21DD0B8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8105F4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672354AB"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48DB4E60" w14:textId="77777777" w:rsidTr="002D5ECC">
        <w:trPr>
          <w:trHeight w:val="52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6F2F5AF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12" w:space="0" w:color="000000"/>
              <w:left w:val="nil"/>
              <w:bottom w:val="single" w:sz="4" w:space="0" w:color="000000"/>
              <w:right w:val="single" w:sz="4" w:space="0" w:color="000000"/>
            </w:tcBorders>
            <w:shd w:val="clear" w:color="auto" w:fill="auto"/>
            <w:vAlign w:val="center"/>
            <w:hideMark/>
          </w:tcPr>
          <w:p w14:paraId="06C2CD6B"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7A4F412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4D849492"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15</w:t>
            </w: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72447F7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964</w:t>
            </w:r>
          </w:p>
        </w:tc>
      </w:tr>
      <w:tr w:rsidR="00B61948" w:rsidRPr="00B61948" w14:paraId="3F7FF210" w14:textId="77777777" w:rsidTr="002D5ECC">
        <w:trPr>
          <w:trHeight w:val="364"/>
          <w:jc w:val="center"/>
        </w:trPr>
        <w:tc>
          <w:tcPr>
            <w:tcW w:w="957" w:type="dxa"/>
            <w:vMerge/>
            <w:tcBorders>
              <w:top w:val="nil"/>
              <w:left w:val="nil"/>
              <w:bottom w:val="single" w:sz="4" w:space="0" w:color="000000"/>
              <w:right w:val="single" w:sz="4" w:space="0" w:color="000000"/>
            </w:tcBorders>
            <w:vAlign w:val="center"/>
            <w:hideMark/>
          </w:tcPr>
          <w:p w14:paraId="205A97D0"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4E7EBF5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6F7FFA1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1</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1BAB5E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4</w:t>
            </w:r>
          </w:p>
        </w:tc>
        <w:tc>
          <w:tcPr>
            <w:tcW w:w="957" w:type="dxa"/>
            <w:vMerge/>
            <w:tcBorders>
              <w:top w:val="nil"/>
              <w:left w:val="single" w:sz="4" w:space="0" w:color="000000"/>
              <w:bottom w:val="single" w:sz="4" w:space="0" w:color="000000"/>
              <w:right w:val="nil"/>
            </w:tcBorders>
            <w:vAlign w:val="center"/>
            <w:hideMark/>
          </w:tcPr>
          <w:p w14:paraId="1866EC32"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462C660"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2A76169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0F4E9E3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6177BC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67</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F3F05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538</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7258D14F"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2.057</w:t>
            </w:r>
          </w:p>
        </w:tc>
      </w:tr>
      <w:tr w:rsidR="00B61948" w:rsidRPr="00B61948" w14:paraId="67EC3F4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6C612252"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656E8EA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62DD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5</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34E9B23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4</w:t>
            </w:r>
          </w:p>
        </w:tc>
        <w:tc>
          <w:tcPr>
            <w:tcW w:w="957" w:type="dxa"/>
            <w:vMerge/>
            <w:tcBorders>
              <w:top w:val="nil"/>
              <w:left w:val="single" w:sz="4" w:space="0" w:color="000000"/>
              <w:bottom w:val="single" w:sz="12" w:space="0" w:color="000000"/>
              <w:right w:val="nil"/>
            </w:tcBorders>
            <w:vAlign w:val="center"/>
            <w:hideMark/>
          </w:tcPr>
          <w:p w14:paraId="0466698F"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17A4CAA0"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6D45818E"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12" w:space="0" w:color="000000"/>
              <w:right w:val="single" w:sz="4" w:space="0" w:color="000000"/>
            </w:tcBorders>
            <w:shd w:val="clear" w:color="auto" w:fill="auto"/>
            <w:vAlign w:val="center"/>
            <w:hideMark/>
          </w:tcPr>
          <w:p w14:paraId="1E8805D8"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6355009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4F057C5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3</w:t>
            </w:r>
          </w:p>
        </w:tc>
        <w:tc>
          <w:tcPr>
            <w:tcW w:w="957" w:type="dxa"/>
            <w:vMerge/>
            <w:tcBorders>
              <w:top w:val="nil"/>
              <w:left w:val="single" w:sz="4" w:space="0" w:color="000000"/>
              <w:bottom w:val="single" w:sz="12" w:space="0" w:color="000000"/>
              <w:right w:val="nil"/>
            </w:tcBorders>
            <w:vAlign w:val="center"/>
            <w:hideMark/>
          </w:tcPr>
          <w:p w14:paraId="20813396"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7FE1A64" w14:textId="77777777" w:rsidR="00D403C6" w:rsidRPr="00B61948" w:rsidRDefault="00D403C6" w:rsidP="00D403C6">
      <w:pPr>
        <w:wordWrap/>
        <w:spacing w:before="120" w:after="120" w:line="276" w:lineRule="auto"/>
        <w:rPr>
          <w:rFonts w:eastAsia="나눔명조"/>
          <w:sz w:val="20"/>
          <w:szCs w:val="22"/>
        </w:rPr>
      </w:pPr>
    </w:p>
    <w:p w14:paraId="5A4745FE" w14:textId="535B0E43" w:rsidR="00D403C6" w:rsidRPr="003820D2" w:rsidRDefault="00D403C6" w:rsidP="00D403C6">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2. </w:t>
      </w:r>
      <w:r w:rsidRPr="003820D2">
        <w:rPr>
          <w:rFonts w:ascii="나눔명조" w:eastAsia="나눔명조" w:hAnsi="나눔명조" w:hint="eastAsia"/>
          <w:i w:val="0"/>
          <w:iCs w:val="0"/>
          <w:color w:val="auto"/>
          <w:sz w:val="20"/>
          <w:szCs w:val="20"/>
        </w:rPr>
        <w:t xml:space="preserve">주요 설명변수: 조직 내 협력 및 의사소통에 대한 요인분석 </w:t>
      </w:r>
      <w:r w:rsidRPr="003820D2">
        <w:rPr>
          <w:rFonts w:ascii="나눔명조" w:eastAsia="나눔명조" w:hAnsi="나눔명조"/>
          <w:i w:val="0"/>
          <w:iCs w:val="0"/>
          <w:color w:val="auto"/>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EFDC488"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B550F0A"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092EF6C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69BF268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6537211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781773EF"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8693F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p>
          <w:p w14:paraId="38C7C72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의사</w:t>
            </w:r>
          </w:p>
          <w:p w14:paraId="6330675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소통</w:t>
            </w:r>
          </w:p>
        </w:tc>
        <w:tc>
          <w:tcPr>
            <w:tcW w:w="5564" w:type="dxa"/>
            <w:tcBorders>
              <w:top w:val="single" w:sz="4" w:space="0" w:color="000000"/>
              <w:left w:val="nil"/>
              <w:bottom w:val="single" w:sz="4" w:space="0" w:color="000000"/>
              <w:right w:val="single" w:sz="4" w:space="0" w:color="000000"/>
            </w:tcBorders>
            <w:shd w:val="clear" w:color="auto" w:fill="auto"/>
            <w:vAlign w:val="center"/>
            <w:hideMark/>
          </w:tcPr>
          <w:p w14:paraId="52F8EFE2"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3317A04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89</w:t>
            </w:r>
          </w:p>
        </w:tc>
        <w:tc>
          <w:tcPr>
            <w:tcW w:w="957" w:type="dxa"/>
            <w:vMerge w:val="restart"/>
            <w:tcBorders>
              <w:top w:val="single" w:sz="12" w:space="0" w:color="000000"/>
              <w:left w:val="single" w:sz="2" w:space="0" w:color="000000"/>
              <w:bottom w:val="single" w:sz="12" w:space="0" w:color="000000"/>
              <w:right w:val="nil"/>
            </w:tcBorders>
            <w:vAlign w:val="center"/>
            <w:hideMark/>
          </w:tcPr>
          <w:p w14:paraId="2C6D4C5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1.891</w:t>
            </w:r>
          </w:p>
        </w:tc>
      </w:tr>
      <w:tr w:rsidR="00B61948" w:rsidRPr="00B61948" w14:paraId="73FEC576"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36C78419"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4" w:space="0" w:color="000000"/>
              <w:right w:val="single" w:sz="4" w:space="0" w:color="000000"/>
            </w:tcBorders>
            <w:shd w:val="clear" w:color="auto" w:fill="auto"/>
            <w:vAlign w:val="center"/>
          </w:tcPr>
          <w:p w14:paraId="1F2378B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ED9EE5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5</w:t>
            </w:r>
          </w:p>
        </w:tc>
        <w:tc>
          <w:tcPr>
            <w:tcW w:w="957" w:type="dxa"/>
            <w:vMerge/>
            <w:tcBorders>
              <w:top w:val="single" w:sz="12" w:space="0" w:color="000000"/>
              <w:left w:val="single" w:sz="2" w:space="0" w:color="000000"/>
              <w:bottom w:val="single" w:sz="12" w:space="0" w:color="000000"/>
              <w:right w:val="nil"/>
            </w:tcBorders>
            <w:vAlign w:val="center"/>
            <w:hideMark/>
          </w:tcPr>
          <w:p w14:paraId="7998BFB0"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72ED267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0FEA29E5"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12" w:space="0" w:color="000000"/>
              <w:right w:val="single" w:sz="4" w:space="0" w:color="000000"/>
            </w:tcBorders>
            <w:shd w:val="clear" w:color="auto" w:fill="auto"/>
            <w:vAlign w:val="center"/>
            <w:hideMark/>
          </w:tcPr>
          <w:p w14:paraId="2555EA9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평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6C14953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7</w:t>
            </w:r>
          </w:p>
        </w:tc>
        <w:tc>
          <w:tcPr>
            <w:tcW w:w="957" w:type="dxa"/>
            <w:vMerge/>
            <w:tcBorders>
              <w:top w:val="single" w:sz="12" w:space="0" w:color="000000"/>
              <w:left w:val="single" w:sz="2" w:space="0" w:color="000000"/>
              <w:bottom w:val="single" w:sz="12" w:space="0" w:color="000000"/>
              <w:right w:val="nil"/>
            </w:tcBorders>
            <w:vAlign w:val="center"/>
            <w:hideMark/>
          </w:tcPr>
          <w:p w14:paraId="6CAE39D2"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0EE8D8AE" w14:textId="77777777" w:rsidR="00D403C6" w:rsidRPr="00B61948" w:rsidRDefault="00D403C6" w:rsidP="00D403C6">
      <w:pPr>
        <w:wordWrap/>
        <w:spacing w:before="120" w:after="120" w:line="276" w:lineRule="auto"/>
        <w:rPr>
          <w:rFonts w:eastAsia="나눔명조"/>
          <w:i/>
          <w:sz w:val="20"/>
          <w:szCs w:val="22"/>
        </w:rPr>
      </w:pPr>
    </w:p>
    <w:p w14:paraId="15CD4908" w14:textId="673EF575" w:rsidR="00D403C6" w:rsidRPr="003820D2" w:rsidRDefault="00D403C6" w:rsidP="00D403C6">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3. </w:t>
      </w:r>
      <w:r w:rsidRPr="003820D2">
        <w:rPr>
          <w:rFonts w:ascii="나눔명조" w:eastAsia="나눔명조" w:hAnsi="나눔명조" w:hint="eastAsia"/>
          <w:i w:val="0"/>
          <w:iCs w:val="0"/>
          <w:color w:val="auto"/>
          <w:sz w:val="20"/>
          <w:szCs w:val="20"/>
        </w:rPr>
        <w:t xml:space="preserve">기타 설명변수: 성과관리에 대한 요인분석 </w:t>
      </w:r>
      <w:r w:rsidRPr="003820D2">
        <w:rPr>
          <w:rFonts w:ascii="나눔명조" w:eastAsia="나눔명조" w:hAnsi="나눔명조"/>
          <w:i w:val="0"/>
          <w:iCs w:val="0"/>
          <w:color w:val="auto"/>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76EB8ED"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F7765C2"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2287C9F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4E5C3118"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41D4452D"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1596788A"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DB90C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성과</w:t>
            </w:r>
            <w:r w:rsidRPr="00B61948">
              <w:rPr>
                <w:rFonts w:eastAsia="나눔명조"/>
                <w:sz w:val="20"/>
                <w:szCs w:val="22"/>
              </w:rPr>
              <w:br/>
            </w:r>
            <w:r w:rsidRPr="00B61948">
              <w:rPr>
                <w:rFonts w:eastAsia="나눔명조" w:hint="eastAsia"/>
                <w:sz w:val="20"/>
                <w:szCs w:val="22"/>
              </w:rPr>
              <w:t>관리</w:t>
            </w:r>
          </w:p>
        </w:tc>
        <w:tc>
          <w:tcPr>
            <w:tcW w:w="5564" w:type="dxa"/>
            <w:tcBorders>
              <w:top w:val="single" w:sz="12" w:space="0" w:color="000000"/>
              <w:left w:val="single" w:sz="2" w:space="0" w:color="000000"/>
              <w:bottom w:val="single" w:sz="2" w:space="0" w:color="000000"/>
              <w:right w:val="single" w:sz="2" w:space="0" w:color="000000"/>
            </w:tcBorders>
            <w:vAlign w:val="center"/>
            <w:hideMark/>
          </w:tcPr>
          <w:p w14:paraId="7F32B0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56ADD41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8</w:t>
            </w:r>
          </w:p>
        </w:tc>
        <w:tc>
          <w:tcPr>
            <w:tcW w:w="957" w:type="dxa"/>
            <w:vMerge w:val="restart"/>
            <w:tcBorders>
              <w:top w:val="single" w:sz="12" w:space="0" w:color="000000"/>
              <w:left w:val="single" w:sz="2" w:space="0" w:color="000000"/>
              <w:bottom w:val="single" w:sz="12" w:space="0" w:color="000000"/>
              <w:right w:val="nil"/>
            </w:tcBorders>
            <w:vAlign w:val="center"/>
            <w:hideMark/>
          </w:tcPr>
          <w:p w14:paraId="65AF6A86" w14:textId="77777777" w:rsidR="00D403C6" w:rsidRPr="00B61948" w:rsidRDefault="00D403C6" w:rsidP="002D5ECC">
            <w:pPr>
              <w:wordWrap/>
              <w:spacing w:after="0" w:line="240" w:lineRule="auto"/>
              <w:jc w:val="center"/>
              <w:rPr>
                <w:rFonts w:eastAsia="Times New Roman"/>
                <w:sz w:val="20"/>
                <w:szCs w:val="20"/>
              </w:rPr>
            </w:pPr>
            <w:r w:rsidRPr="00B61948">
              <w:rPr>
                <w:rFonts w:eastAsia="나눔명조"/>
                <w:sz w:val="20"/>
                <w:szCs w:val="22"/>
              </w:rPr>
              <w:t>2.168</w:t>
            </w:r>
          </w:p>
        </w:tc>
      </w:tr>
      <w:tr w:rsidR="00B61948" w:rsidRPr="00B61948" w14:paraId="566AA2F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489B0226"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2" w:space="0" w:color="000000"/>
              <w:right w:val="single" w:sz="2" w:space="0" w:color="000000"/>
            </w:tcBorders>
            <w:vAlign w:val="center"/>
          </w:tcPr>
          <w:p w14:paraId="7DAE58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489DBE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29</w:t>
            </w:r>
          </w:p>
        </w:tc>
        <w:tc>
          <w:tcPr>
            <w:tcW w:w="957" w:type="dxa"/>
            <w:vMerge/>
            <w:tcBorders>
              <w:top w:val="single" w:sz="12" w:space="0" w:color="000000"/>
              <w:left w:val="single" w:sz="2" w:space="0" w:color="000000"/>
              <w:bottom w:val="single" w:sz="12" w:space="0" w:color="000000"/>
              <w:right w:val="nil"/>
            </w:tcBorders>
            <w:vAlign w:val="center"/>
            <w:hideMark/>
          </w:tcPr>
          <w:p w14:paraId="57C5B2D6"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43AB841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53FBCFA7"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12" w:space="0" w:color="000000"/>
              <w:right w:val="single" w:sz="2" w:space="0" w:color="000000"/>
            </w:tcBorders>
            <w:vAlign w:val="center"/>
            <w:hideMark/>
          </w:tcPr>
          <w:p w14:paraId="7E5A0A4A"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5F49A3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04</w:t>
            </w:r>
          </w:p>
        </w:tc>
        <w:tc>
          <w:tcPr>
            <w:tcW w:w="957" w:type="dxa"/>
            <w:vMerge/>
            <w:tcBorders>
              <w:top w:val="single" w:sz="12" w:space="0" w:color="000000"/>
              <w:left w:val="single" w:sz="2" w:space="0" w:color="000000"/>
              <w:bottom w:val="single" w:sz="12" w:space="0" w:color="000000"/>
              <w:right w:val="nil"/>
            </w:tcBorders>
            <w:vAlign w:val="center"/>
            <w:hideMark/>
          </w:tcPr>
          <w:p w14:paraId="271DF77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5F67956" w14:textId="77777777" w:rsidR="00D403C6" w:rsidRPr="00B61948" w:rsidRDefault="00D403C6" w:rsidP="00D403C6">
      <w:pPr>
        <w:wordWrap/>
        <w:spacing w:before="120" w:after="120" w:line="276" w:lineRule="auto"/>
        <w:rPr>
          <w:rFonts w:eastAsia="나눔명조"/>
          <w:i/>
          <w:sz w:val="20"/>
          <w:szCs w:val="22"/>
        </w:rPr>
      </w:pPr>
    </w:p>
    <w:p w14:paraId="7B99A710" w14:textId="4FF8E1E1" w:rsidR="00D403C6" w:rsidRPr="003820D2" w:rsidRDefault="00D403C6" w:rsidP="00D403C6">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표 </w:t>
      </w:r>
      <w:r w:rsidRPr="003820D2">
        <w:rPr>
          <w:rFonts w:ascii="나눔명조" w:eastAsia="나눔명조" w:hAnsi="나눔명조"/>
          <w:i w:val="0"/>
          <w:iCs w:val="0"/>
          <w:color w:val="auto"/>
        </w:rPr>
        <w:t xml:space="preserve">A4. </w:t>
      </w:r>
      <w:r w:rsidRPr="003820D2">
        <w:rPr>
          <w:rFonts w:ascii="나눔명조" w:eastAsia="나눔명조" w:hAnsi="나눔명조" w:hint="eastAsia"/>
          <w:i w:val="0"/>
          <w:iCs w:val="0"/>
          <w:color w:val="auto"/>
        </w:rPr>
        <w:t>기타 설명변수:</w:t>
      </w:r>
      <w:r w:rsidRPr="003820D2">
        <w:rPr>
          <w:rFonts w:ascii="나눔명조" w:eastAsia="나눔명조" w:hAnsi="나눔명조"/>
          <w:i w:val="0"/>
          <w:iCs w:val="0"/>
          <w:color w:val="auto"/>
        </w:rPr>
        <w:t xml:space="preserve"> </w:t>
      </w:r>
      <w:r w:rsidRPr="003820D2">
        <w:rPr>
          <w:rFonts w:ascii="나눔명조" w:eastAsia="나눔명조" w:hAnsi="나눔명조" w:hint="eastAsia"/>
          <w:i w:val="0"/>
          <w:iCs w:val="0"/>
          <w:color w:val="auto"/>
        </w:rPr>
        <w:t xml:space="preserve">조직문화에 대한 요인분석 </w:t>
      </w:r>
      <w:r w:rsidRPr="003820D2">
        <w:rPr>
          <w:rFonts w:ascii="나눔명조" w:eastAsia="나눔명조" w:hAnsi="나눔명조"/>
          <w:i w:val="0"/>
          <w:iCs w:val="0"/>
          <w:color w:val="auto"/>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3925FCF6"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50AB1450"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4E371282"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1CDF013"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447FE37E"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79472366" w14:textId="77777777" w:rsidR="00D403C6" w:rsidRPr="00B61948" w:rsidRDefault="00D403C6" w:rsidP="002D5ECC">
            <w:pPr>
              <w:wordWrap/>
              <w:spacing w:before="120" w:after="120" w:line="276" w:lineRule="auto"/>
              <w:rPr>
                <w:rFonts w:eastAsia="나눔명조"/>
                <w:sz w:val="20"/>
                <w:szCs w:val="22"/>
              </w:rPr>
            </w:pPr>
            <w:r w:rsidRPr="00B61948">
              <w:rPr>
                <w:rFonts w:eastAsia="나눔명조" w:hint="eastAsia"/>
                <w:sz w:val="20"/>
                <w:szCs w:val="22"/>
              </w:rPr>
              <w:t>변량</w:t>
            </w:r>
          </w:p>
        </w:tc>
      </w:tr>
      <w:tr w:rsidR="00B61948" w:rsidRPr="00B61948" w14:paraId="15538336" w14:textId="77777777" w:rsidTr="002D5ECC">
        <w:trPr>
          <w:trHeight w:val="59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01663B6B"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p>
          <w:p w14:paraId="4A022760"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4FAD6DD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lastRenderedPageBreak/>
              <w:t>문화</w:t>
            </w:r>
          </w:p>
        </w:tc>
        <w:tc>
          <w:tcPr>
            <w:tcW w:w="4324" w:type="dxa"/>
            <w:tcBorders>
              <w:top w:val="single" w:sz="12" w:space="0" w:color="000000"/>
              <w:left w:val="single" w:sz="2" w:space="0" w:color="000000"/>
              <w:bottom w:val="single" w:sz="2" w:space="0" w:color="000000"/>
              <w:right w:val="single" w:sz="2" w:space="0" w:color="000000"/>
            </w:tcBorders>
            <w:vAlign w:val="center"/>
            <w:hideMark/>
          </w:tcPr>
          <w:p w14:paraId="4B5C6A0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lastRenderedPageBreak/>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335BCD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7</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63F33412" w14:textId="77777777" w:rsidR="00D403C6" w:rsidRPr="00B61948" w:rsidRDefault="00D403C6" w:rsidP="002D5ECC">
            <w:pPr>
              <w:wordWrap/>
              <w:spacing w:after="0" w:line="240" w:lineRule="auto"/>
              <w:jc w:val="center"/>
              <w:rPr>
                <w:rFonts w:eastAsia="나눔명조"/>
                <w:sz w:val="20"/>
                <w:szCs w:val="22"/>
              </w:rPr>
            </w:pP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04218763"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388</w:t>
            </w:r>
          </w:p>
        </w:tc>
      </w:tr>
      <w:tr w:rsidR="00B61948" w:rsidRPr="00B61948" w14:paraId="3FA8B3C2" w14:textId="77777777" w:rsidTr="002D5ECC">
        <w:trPr>
          <w:trHeight w:val="598"/>
          <w:jc w:val="center"/>
        </w:trPr>
        <w:tc>
          <w:tcPr>
            <w:tcW w:w="957" w:type="dxa"/>
            <w:vMerge/>
            <w:tcBorders>
              <w:top w:val="nil"/>
              <w:left w:val="nil"/>
              <w:bottom w:val="single" w:sz="4" w:space="0" w:color="000000"/>
              <w:right w:val="single" w:sz="4" w:space="0" w:color="000000"/>
            </w:tcBorders>
            <w:vAlign w:val="center"/>
            <w:hideMark/>
          </w:tcPr>
          <w:p w14:paraId="3FDD6278"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B1763B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3B5A5B2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20</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4687716" w14:textId="77777777" w:rsidR="00D403C6" w:rsidRPr="00B61948" w:rsidRDefault="00D403C6" w:rsidP="002D5ECC">
            <w:pPr>
              <w:wordWrap/>
              <w:spacing w:after="0" w:line="240" w:lineRule="auto"/>
              <w:jc w:val="center"/>
              <w:rPr>
                <w:rFonts w:eastAsia="나눔명조"/>
                <w:sz w:val="20"/>
                <w:szCs w:val="22"/>
              </w:rPr>
            </w:pPr>
          </w:p>
        </w:tc>
        <w:tc>
          <w:tcPr>
            <w:tcW w:w="957" w:type="dxa"/>
            <w:vMerge/>
            <w:tcBorders>
              <w:top w:val="nil"/>
              <w:left w:val="single" w:sz="4" w:space="0" w:color="000000"/>
              <w:bottom w:val="single" w:sz="4" w:space="0" w:color="000000"/>
              <w:right w:val="nil"/>
            </w:tcBorders>
            <w:vAlign w:val="center"/>
            <w:hideMark/>
          </w:tcPr>
          <w:p w14:paraId="06AD4124"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7FD3794" w14:textId="77777777" w:rsidTr="002D5ECC">
        <w:trPr>
          <w:trHeight w:val="598"/>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4604DD5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p>
          <w:p w14:paraId="43AD01F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5F323281"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화</w:t>
            </w: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3C878C6"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proofErr w:type="spellStart"/>
            <w:r w:rsidRPr="00B61948">
              <w:rPr>
                <w:rFonts w:eastAsia="나눔명조" w:hint="eastAsia"/>
                <w:sz w:val="20"/>
                <w:szCs w:val="22"/>
              </w:rPr>
              <w:t>혁신성</w:t>
            </w:r>
            <w:proofErr w:type="spellEnd"/>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CCE0BB6"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2</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67A41F6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5</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1E55ADE7"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868</w:t>
            </w:r>
          </w:p>
        </w:tc>
      </w:tr>
      <w:tr w:rsidR="00B61948" w:rsidRPr="00B61948" w14:paraId="16BB574C"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84A1F9B"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3EAB33E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48F41B42"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7C69F19"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85</w:t>
            </w:r>
          </w:p>
        </w:tc>
        <w:tc>
          <w:tcPr>
            <w:tcW w:w="957" w:type="dxa"/>
            <w:vMerge/>
            <w:tcBorders>
              <w:top w:val="nil"/>
              <w:left w:val="single" w:sz="4" w:space="0" w:color="000000"/>
              <w:bottom w:val="single" w:sz="12" w:space="0" w:color="000000"/>
              <w:right w:val="nil"/>
            </w:tcBorders>
            <w:vAlign w:val="center"/>
            <w:hideMark/>
          </w:tcPr>
          <w:p w14:paraId="79D2600A"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6D53F571"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C10B53C"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12" w:space="0" w:color="000000"/>
              <w:right w:val="single" w:sz="2" w:space="0" w:color="000000"/>
            </w:tcBorders>
            <w:vAlign w:val="center"/>
            <w:hideMark/>
          </w:tcPr>
          <w:p w14:paraId="1805823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2661FD8F"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18490E8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84</w:t>
            </w:r>
          </w:p>
        </w:tc>
        <w:tc>
          <w:tcPr>
            <w:tcW w:w="957" w:type="dxa"/>
            <w:vMerge/>
            <w:tcBorders>
              <w:top w:val="nil"/>
              <w:left w:val="single" w:sz="4" w:space="0" w:color="000000"/>
              <w:bottom w:val="single" w:sz="12" w:space="0" w:color="000000"/>
              <w:right w:val="nil"/>
            </w:tcBorders>
            <w:vAlign w:val="center"/>
            <w:hideMark/>
          </w:tcPr>
          <w:p w14:paraId="45BFE22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48FBD2E2" w14:textId="77777777" w:rsidR="00D403C6" w:rsidRPr="00B61948" w:rsidRDefault="00D403C6" w:rsidP="00D403C6">
      <w:pPr>
        <w:wordWrap/>
        <w:spacing w:before="120" w:after="120" w:line="276" w:lineRule="auto"/>
        <w:rPr>
          <w:rFonts w:eastAsia="나눔명조"/>
          <w:i/>
          <w:sz w:val="20"/>
          <w:szCs w:val="22"/>
        </w:rPr>
      </w:pPr>
    </w:p>
    <w:p w14:paraId="5DEEE5E7" w14:textId="77777777" w:rsidR="00D403C6" w:rsidRPr="00B61948" w:rsidRDefault="00D403C6" w:rsidP="003820D2"/>
    <w:sectPr w:rsidR="00D403C6" w:rsidRPr="00B61948" w:rsidSect="003B6363">
      <w:footerReference w:type="default" r:id="rId16"/>
      <w:pgSz w:w="11906" w:h="16838"/>
      <w:pgMar w:top="1440" w:right="1440" w:bottom="1440" w:left="1440" w:header="850" w:footer="994" w:gutter="0"/>
      <w:lnNumType w:countBy="1" w:restart="continuous"/>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ark, Sanghoon" w:date="2021-09-30T23:15:00Z" w:initials="PS">
    <w:p w14:paraId="78C4DAFA" w14:textId="5EC8B8D6" w:rsidR="00965EB0" w:rsidRDefault="00965EB0">
      <w:pPr>
        <w:pStyle w:val="ab"/>
      </w:pPr>
      <w:r>
        <w:rPr>
          <w:rStyle w:val="aa"/>
        </w:rPr>
        <w:annotationRef/>
      </w:r>
      <w:r>
        <w:rPr>
          <w:rFonts w:hint="eastAsia"/>
        </w:rPr>
        <w:t>구체적</w:t>
      </w:r>
      <w:r>
        <w:rPr>
          <w:rFonts w:hint="eastAsia"/>
        </w:rPr>
        <w:t xml:space="preserve"> </w:t>
      </w:r>
      <w:r>
        <w:rPr>
          <w:rFonts w:hint="eastAsia"/>
        </w:rPr>
        <w:t>서술</w:t>
      </w:r>
      <w:r>
        <w:rPr>
          <w:rFonts w:hint="eastAsia"/>
        </w:rPr>
        <w:t xml:space="preserve"> </w:t>
      </w:r>
      <w:r>
        <w:rPr>
          <w:rFonts w:hint="eastAsia"/>
        </w:rPr>
        <w:t>필요</w:t>
      </w:r>
    </w:p>
  </w:comment>
  <w:comment w:id="3" w:author="Kang, Jiyoon" w:date="2021-10-11T23:51:00Z" w:initials="KJ">
    <w:p w14:paraId="05645B71" w14:textId="563FED5F" w:rsidR="000643CA" w:rsidRDefault="000643CA">
      <w:pPr>
        <w:pStyle w:val="ab"/>
      </w:pPr>
      <w:r>
        <w:rPr>
          <w:rStyle w:val="aa"/>
        </w:rPr>
        <w:annotationRef/>
      </w:r>
      <w:r>
        <w:rPr>
          <w:rFonts w:hint="eastAsia"/>
        </w:rPr>
        <w:t>게링</w:t>
      </w:r>
      <w:r>
        <w:t>(1999)</w:t>
      </w:r>
      <w:r>
        <w:rPr>
          <w:rFonts w:hint="eastAsia"/>
        </w:rPr>
        <w:t>를</w:t>
      </w:r>
      <w:r>
        <w:rPr>
          <w:rFonts w:hint="eastAsia"/>
        </w:rPr>
        <w:t xml:space="preserve"> </w:t>
      </w:r>
      <w:r>
        <w:rPr>
          <w:rFonts w:hint="eastAsia"/>
        </w:rPr>
        <w:t>참고해서</w:t>
      </w:r>
      <w:r>
        <w:rPr>
          <w:rFonts w:hint="eastAsia"/>
        </w:rPr>
        <w:t xml:space="preserve"> </w:t>
      </w:r>
      <w:r>
        <w:rPr>
          <w:rFonts w:hint="eastAsia"/>
        </w:rPr>
        <w:t>설명을</w:t>
      </w:r>
      <w:r>
        <w:rPr>
          <w:rFonts w:hint="eastAsia"/>
        </w:rPr>
        <w:t xml:space="preserve"> </w:t>
      </w:r>
      <w:r>
        <w:rPr>
          <w:rFonts w:hint="eastAsia"/>
        </w:rPr>
        <w:t>좀</w:t>
      </w:r>
      <w:r>
        <w:rPr>
          <w:rFonts w:hint="eastAsia"/>
        </w:rPr>
        <w:t xml:space="preserve"> </w:t>
      </w:r>
      <w:r>
        <w:rPr>
          <w:rFonts w:hint="eastAsia"/>
        </w:rPr>
        <w:t>더</w:t>
      </w:r>
      <w:r>
        <w:rPr>
          <w:rFonts w:hint="eastAsia"/>
        </w:rPr>
        <w:t xml:space="preserve"> </w:t>
      </w:r>
      <w:r>
        <w:rPr>
          <w:rFonts w:hint="eastAsia"/>
        </w:rPr>
        <w:t>넣었어요</w:t>
      </w:r>
      <w:r>
        <w:rPr>
          <w:rFonts w:hint="eastAsia"/>
        </w:rPr>
        <w:t>!</w:t>
      </w:r>
      <w:r>
        <w:t xml:space="preserve"> Bib</w:t>
      </w:r>
      <w:r>
        <w:rPr>
          <w:rFonts w:hint="eastAsia"/>
        </w:rPr>
        <w:t>은</w:t>
      </w:r>
      <w:r>
        <w:rPr>
          <w:rFonts w:hint="eastAsia"/>
        </w:rPr>
        <w:t xml:space="preserve"> </w:t>
      </w:r>
      <w:r>
        <w:rPr>
          <w:rFonts w:hint="eastAsia"/>
        </w:rPr>
        <w:t>따로</w:t>
      </w:r>
      <w:r>
        <w:rPr>
          <w:rFonts w:hint="eastAsia"/>
        </w:rPr>
        <w:t xml:space="preserve"> </w:t>
      </w:r>
      <w:r>
        <w:rPr>
          <w:rFonts w:hint="eastAsia"/>
        </w:rPr>
        <w:t>카톡으로</w:t>
      </w:r>
      <w:r>
        <w:rPr>
          <w:rFonts w:hint="eastAsia"/>
        </w:rPr>
        <w:t xml:space="preserve"> </w:t>
      </w:r>
      <w:r>
        <w:rPr>
          <w:rFonts w:hint="eastAsia"/>
        </w:rPr>
        <w:t>드릴게용</w:t>
      </w:r>
      <w:r>
        <w:rPr>
          <w:rFonts w:hint="eastAsia"/>
        </w:rPr>
        <w:t>!</w:t>
      </w:r>
    </w:p>
  </w:comment>
  <w:comment w:id="4" w:author="Park, Sanghoon" w:date="2021-10-13T23:49:00Z" w:initials="PS">
    <w:p w14:paraId="10C324A5" w14:textId="77777777" w:rsidR="00B61948" w:rsidRDefault="00B61948" w:rsidP="00C96F54">
      <w:pPr>
        <w:pStyle w:val="ab"/>
        <w:jc w:val="left"/>
      </w:pPr>
      <w:r>
        <w:rPr>
          <w:rStyle w:val="aa"/>
        </w:rPr>
        <w:annotationRef/>
      </w:r>
      <w:r>
        <w:rPr>
          <w:rFonts w:hint="eastAsia"/>
        </w:rPr>
        <w:t>약간</w:t>
      </w:r>
      <w:r>
        <w:rPr>
          <w:rFonts w:hint="eastAsia"/>
        </w:rPr>
        <w:t xml:space="preserve"> </w:t>
      </w:r>
      <w:r>
        <w:rPr>
          <w:rFonts w:hint="eastAsia"/>
        </w:rPr>
        <w:t>수정</w:t>
      </w:r>
    </w:p>
  </w:comment>
  <w:comment w:id="8" w:author="Kang, Jiyoon" w:date="2021-10-03T09:10:00Z" w:initials="KJ">
    <w:p w14:paraId="2F761EA7" w14:textId="2961974C" w:rsidR="00744673" w:rsidRDefault="00744673" w:rsidP="00B61948">
      <w:pPr>
        <w:pStyle w:val="ab"/>
      </w:pPr>
      <w:r>
        <w:rPr>
          <w:rStyle w:val="aa"/>
        </w:rPr>
        <w:annotationRef/>
      </w:r>
      <w:r>
        <w:rPr>
          <w:rFonts w:hint="eastAsia"/>
        </w:rPr>
        <w:t>제가</w:t>
      </w:r>
      <w:r>
        <w:rPr>
          <w:rFonts w:hint="eastAsia"/>
        </w:rPr>
        <w:t xml:space="preserve"> </w:t>
      </w:r>
      <w:r>
        <w:rPr>
          <w:rFonts w:hint="eastAsia"/>
        </w:rPr>
        <w:t>조테로로</w:t>
      </w:r>
      <w:r>
        <w:rPr>
          <w:rFonts w:hint="eastAsia"/>
        </w:rPr>
        <w:t xml:space="preserve"> </w:t>
      </w:r>
      <w:r>
        <w:rPr>
          <w:rFonts w:hint="eastAsia"/>
        </w:rPr>
        <w:t>인용</w:t>
      </w:r>
      <w:r>
        <w:rPr>
          <w:rFonts w:hint="eastAsia"/>
        </w:rPr>
        <w:t xml:space="preserve"> </w:t>
      </w:r>
      <w:r>
        <w:rPr>
          <w:rFonts w:hint="eastAsia"/>
        </w:rPr>
        <w:t>넣으려고</w:t>
      </w:r>
      <w:r>
        <w:rPr>
          <w:rFonts w:hint="eastAsia"/>
        </w:rPr>
        <w:t xml:space="preserve"> </w:t>
      </w:r>
      <w:r>
        <w:rPr>
          <w:rFonts w:hint="eastAsia"/>
        </w:rPr>
        <w:t>했더니</w:t>
      </w:r>
      <w:r>
        <w:rPr>
          <w:rFonts w:hint="eastAsia"/>
        </w:rPr>
        <w:t xml:space="preserve"> </w:t>
      </w:r>
      <w:r>
        <w:rPr>
          <w:rFonts w:hint="eastAsia"/>
        </w:rPr>
        <w:t>똑같은</w:t>
      </w:r>
      <w:r>
        <w:rPr>
          <w:rFonts w:hint="eastAsia"/>
        </w:rPr>
        <w:t xml:space="preserve"> </w:t>
      </w:r>
      <w:r>
        <w:rPr>
          <w:rFonts w:hint="eastAsia"/>
        </w:rPr>
        <w:t>논문이</w:t>
      </w:r>
      <w:r>
        <w:t>a, b</w:t>
      </w:r>
      <w:r>
        <w:rPr>
          <w:rFonts w:hint="eastAsia"/>
        </w:rPr>
        <w:t>로</w:t>
      </w:r>
      <w:r>
        <w:rPr>
          <w:rFonts w:hint="eastAsia"/>
        </w:rPr>
        <w:t xml:space="preserve"> </w:t>
      </w:r>
      <w:r>
        <w:rPr>
          <w:rFonts w:hint="eastAsia"/>
        </w:rPr>
        <w:t>구분되어</w:t>
      </w:r>
      <w:r>
        <w:rPr>
          <w:rFonts w:hint="eastAsia"/>
        </w:rPr>
        <w:t xml:space="preserve"> </w:t>
      </w:r>
      <w:r>
        <w:rPr>
          <w:rFonts w:hint="eastAsia"/>
        </w:rPr>
        <w:t>들어가서</w:t>
      </w:r>
      <w:r>
        <w:rPr>
          <w:rFonts w:hint="eastAsia"/>
        </w:rPr>
        <w:t xml:space="preserve"> </w:t>
      </w:r>
      <w:r>
        <w:rPr>
          <w:rFonts w:hint="eastAsia"/>
        </w:rPr>
        <w:t>걍</w:t>
      </w:r>
      <w:r>
        <w:rPr>
          <w:rFonts w:hint="eastAsia"/>
        </w:rPr>
        <w:t xml:space="preserve"> </w:t>
      </w:r>
      <w:r>
        <w:rPr>
          <w:rFonts w:hint="eastAsia"/>
        </w:rPr>
        <w:t>지우고</w:t>
      </w:r>
      <w:r>
        <w:rPr>
          <w:rFonts w:hint="eastAsia"/>
        </w:rPr>
        <w:t xml:space="preserve"> </w:t>
      </w:r>
      <w:r>
        <w:rPr>
          <w:rFonts w:hint="eastAsia"/>
        </w:rPr>
        <w:t>수기로</w:t>
      </w:r>
      <w:r>
        <w:rPr>
          <w:rFonts w:hint="eastAsia"/>
        </w:rPr>
        <w:t xml:space="preserve"> </w:t>
      </w:r>
      <w:r>
        <w:rPr>
          <w:rFonts w:hint="eastAsia"/>
        </w:rPr>
        <w:t>입력했어용</w:t>
      </w:r>
      <w:r>
        <w:rPr>
          <w:rFonts w:hint="eastAsia"/>
        </w:rPr>
        <w:t>!</w:t>
      </w:r>
    </w:p>
  </w:comment>
  <w:comment w:id="9" w:author="Park, Sanghoon" w:date="2021-10-01T02:43:00Z" w:initials="PS">
    <w:p w14:paraId="309B0E71" w14:textId="4E942C70" w:rsidR="000F4CAE" w:rsidRDefault="000F4CAE">
      <w:pPr>
        <w:pStyle w:val="ab"/>
      </w:pPr>
      <w:r>
        <w:rPr>
          <w:rStyle w:val="aa"/>
        </w:rPr>
        <w:annotationRef/>
      </w:r>
      <w:r>
        <w:rPr>
          <w:rFonts w:hint="eastAsia"/>
        </w:rPr>
        <w:t>가설에</w:t>
      </w:r>
      <w:r>
        <w:rPr>
          <w:rFonts w:hint="eastAsia"/>
        </w:rPr>
        <w:t xml:space="preserve"> </w:t>
      </w:r>
      <w:r>
        <w:rPr>
          <w:rFonts w:hint="eastAsia"/>
        </w:rPr>
        <w:t>맞게</w:t>
      </w:r>
      <w:r>
        <w:rPr>
          <w:rFonts w:hint="eastAsia"/>
        </w:rPr>
        <w:t xml:space="preserve"> </w:t>
      </w:r>
      <w:r>
        <w:rPr>
          <w:rFonts w:hint="eastAsia"/>
        </w:rPr>
        <w:t>재배치</w:t>
      </w:r>
      <w:r>
        <w:rPr>
          <w:rFonts w:hint="eastAsia"/>
        </w:rPr>
        <w:t xml:space="preserve"> </w:t>
      </w:r>
      <w:r>
        <w:rPr>
          <w:rFonts w:hint="eastAsia"/>
        </w:rPr>
        <w:t>필요</w:t>
      </w:r>
      <w:r>
        <w:rPr>
          <w:rFonts w:hint="eastAsia"/>
        </w:rPr>
        <w:t xml:space="preserve"> </w:t>
      </w:r>
      <w:r>
        <w:t>(10</w:t>
      </w:r>
      <w:r>
        <w:rPr>
          <w:rFonts w:hint="eastAsia"/>
        </w:rPr>
        <w:t>월</w:t>
      </w:r>
      <w:r>
        <w:rPr>
          <w:rFonts w:hint="eastAsia"/>
        </w:rPr>
        <w:t xml:space="preserve"> </w:t>
      </w:r>
      <w:r>
        <w:t>1</w:t>
      </w:r>
      <w:r>
        <w:rPr>
          <w:rFonts w:hint="eastAsia"/>
        </w:rPr>
        <w:t>일</w:t>
      </w:r>
      <w:r>
        <w:rPr>
          <w:rFonts w:hint="eastAsia"/>
        </w:rPr>
        <w:t xml:space="preserve"> </w:t>
      </w:r>
      <w:r>
        <w:rPr>
          <w:rFonts w:hint="eastAsia"/>
        </w:rPr>
        <w:t>오후</w:t>
      </w:r>
      <w:r>
        <w:rPr>
          <w:rFonts w:hint="eastAsia"/>
        </w:rPr>
        <w:t xml:space="preserve"> </w:t>
      </w:r>
      <w:r>
        <w:rPr>
          <w:rFonts w:hint="eastAsia"/>
        </w:rPr>
        <w:t>작업</w:t>
      </w:r>
      <w:r>
        <w:rPr>
          <w:rFonts w:hint="eastAsia"/>
        </w:rPr>
        <w:t xml:space="preserve"> </w:t>
      </w:r>
      <w:r>
        <w:rPr>
          <w:rFonts w:hint="eastAsia"/>
        </w:rPr>
        <w:t>예정</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C4DAFA" w15:done="0"/>
  <w15:commentEx w15:paraId="05645B71" w15:paraIdParent="78C4DAFA" w15:done="0"/>
  <w15:commentEx w15:paraId="10C324A5" w15:paraIdParent="78C4DAFA" w15:done="0"/>
  <w15:commentEx w15:paraId="2F761EA7" w15:done="1"/>
  <w15:commentEx w15:paraId="309B0E7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C3A7" w16cex:dateUtc="2021-10-01T03:15:00Z"/>
  <w16cex:commentExtensible w16cex:durableId="250F4C76" w16cex:dateUtc="2021-10-12T03:51:00Z"/>
  <w16cex:commentExtensible w16cex:durableId="2511EF10" w16cex:dateUtc="2021-10-14T03:49:00Z"/>
  <w16cex:commentExtensible w16cex:durableId="2503F217" w16cex:dateUtc="2021-10-03T13:10:00Z"/>
  <w16cex:commentExtensible w16cex:durableId="2500F45F" w16cex:dateUtc="2021-10-01T0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C4DAFA" w16cid:durableId="2500C3A7"/>
  <w16cid:commentId w16cid:paraId="05645B71" w16cid:durableId="250F4C76"/>
  <w16cid:commentId w16cid:paraId="10C324A5" w16cid:durableId="2511EF10"/>
  <w16cid:commentId w16cid:paraId="2F761EA7" w16cid:durableId="2503F217"/>
  <w16cid:commentId w16cid:paraId="309B0E71" w16cid:durableId="2500F4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FD5B1" w14:textId="77777777" w:rsidR="008072A2" w:rsidRDefault="008072A2" w:rsidP="000E58EF">
      <w:pPr>
        <w:spacing w:after="0" w:line="240" w:lineRule="auto"/>
      </w:pPr>
      <w:r>
        <w:separator/>
      </w:r>
    </w:p>
  </w:endnote>
  <w:endnote w:type="continuationSeparator" w:id="0">
    <w:p w14:paraId="23C47602" w14:textId="77777777" w:rsidR="008072A2" w:rsidRDefault="008072A2" w:rsidP="000E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나눔명조">
    <w:altName w:val="바탕"/>
    <w:charset w:val="81"/>
    <w:family w:val="roman"/>
    <w:pitch w:val="variable"/>
    <w:sig w:usb0="800002A7" w:usb1="09D7FCFB" w:usb2="00000010" w:usb3="00000000" w:csb0="00080001" w:csb1="00000000"/>
  </w:font>
  <w:font w:name="함초롬돋움">
    <w:panose1 w:val="020B0604000101010101"/>
    <w:charset w:val="81"/>
    <w:family w:val="modern"/>
    <w:pitch w:val="variable"/>
    <w:sig w:usb0="F7002EFF" w:usb1="19DFFFFF" w:usb2="001BFDD7" w:usb3="00000000" w:csb0="001F007F" w:csb1="00000000"/>
  </w:font>
  <w:font w:name="맑은 고딕">
    <w:panose1 w:val="020B0503020000020004"/>
    <w:charset w:val="81"/>
    <w:family w:val="modern"/>
    <w:pitch w:val="variable"/>
    <w:sig w:usb0="9000002F" w:usb1="29D77CFB" w:usb2="00000012" w:usb3="00000000" w:csb0="00080001" w:csb1="00000000"/>
  </w:font>
  <w:font w:name="나눔명조 ExtraBold">
    <w:altName w:val="바탕"/>
    <w:charset w:val="81"/>
    <w:family w:val="roman"/>
    <w:pitch w:val="variable"/>
    <w:sig w:usb0="800002A7" w:usb1="09D7FCFB" w:usb2="00000010" w:usb3="00000000" w:csb0="0008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131749"/>
      <w:docPartObj>
        <w:docPartGallery w:val="Page Numbers (Bottom of Page)"/>
        <w:docPartUnique/>
      </w:docPartObj>
    </w:sdtPr>
    <w:sdtEndPr/>
    <w:sdtContent>
      <w:p w14:paraId="73983238" w14:textId="080F31E4" w:rsidR="00265BC3" w:rsidRDefault="00265BC3">
        <w:pPr>
          <w:pStyle w:val="a4"/>
          <w:jc w:val="center"/>
        </w:pPr>
        <w:r>
          <w:fldChar w:fldCharType="begin"/>
        </w:r>
        <w:r>
          <w:instrText>PAGE   \* MERGEFORMAT</w:instrText>
        </w:r>
        <w:r>
          <w:fldChar w:fldCharType="separate"/>
        </w:r>
        <w:r>
          <w:rPr>
            <w:lang w:val="ko-KR"/>
          </w:rPr>
          <w:t>2</w:t>
        </w:r>
        <w:r>
          <w:fldChar w:fldCharType="end"/>
        </w:r>
      </w:p>
    </w:sdtContent>
  </w:sdt>
  <w:p w14:paraId="17C08ECB" w14:textId="77777777" w:rsidR="00265BC3" w:rsidRDefault="00265BC3">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9E687" w14:textId="77777777" w:rsidR="008072A2" w:rsidRDefault="008072A2" w:rsidP="000E58EF">
      <w:pPr>
        <w:spacing w:after="0" w:line="240" w:lineRule="auto"/>
      </w:pPr>
      <w:r>
        <w:separator/>
      </w:r>
    </w:p>
  </w:footnote>
  <w:footnote w:type="continuationSeparator" w:id="0">
    <w:p w14:paraId="59F7D599" w14:textId="77777777" w:rsidR="008072A2" w:rsidRDefault="008072A2" w:rsidP="000E58EF">
      <w:pPr>
        <w:spacing w:after="0" w:line="240" w:lineRule="auto"/>
      </w:pPr>
      <w:r>
        <w:continuationSeparator/>
      </w:r>
    </w:p>
  </w:footnote>
  <w:footnote w:id="1">
    <w:p w14:paraId="31AB5C6C" w14:textId="7DD9A65B" w:rsidR="00646FFA" w:rsidRPr="00165BE8" w:rsidRDefault="00646FFA">
      <w:pPr>
        <w:pStyle w:val="a5"/>
        <w:rPr>
          <w:rFonts w:ascii="나눔명조" w:eastAsia="나눔명조" w:hAnsi="나눔명조"/>
          <w:lang w:eastAsia="ko-KR"/>
        </w:rPr>
      </w:pPr>
      <w:r w:rsidRPr="006D5AFD">
        <w:rPr>
          <w:rStyle w:val="a6"/>
        </w:rPr>
        <w:footnoteRef/>
      </w:r>
      <w:r w:rsidRPr="00165BE8">
        <w:rPr>
          <w:rFonts w:ascii="나눔명조" w:eastAsia="나눔명조" w:hAnsi="나눔명조"/>
          <w:lang w:eastAsia="ko-KR"/>
        </w:rPr>
        <w:t xml:space="preserve"> </w:t>
      </w:r>
      <w:r w:rsidRPr="001C34EA">
        <w:rPr>
          <w:rFonts w:ascii="나눔명조" w:eastAsia="나눔명조" w:hAnsi="나눔명조" w:cs="맑은 고딕" w:hint="eastAsia"/>
          <w:sz w:val="18"/>
          <w:szCs w:val="18"/>
          <w:lang w:eastAsia="ko-KR"/>
        </w:rPr>
        <w:t>본 연구에서 사용하는 설문조사 자료는 한국행정연구원에서 생산된 자료를 활용하였으며,</w:t>
      </w:r>
      <w:r w:rsidRPr="001C34EA">
        <w:rPr>
          <w:rFonts w:ascii="나눔명조" w:eastAsia="나눔명조" w:hAnsi="나눔명조" w:cs="맑은 고딕"/>
          <w:sz w:val="18"/>
          <w:szCs w:val="18"/>
          <w:lang w:eastAsia="ko-KR"/>
        </w:rPr>
        <w:t xml:space="preserve"> </w:t>
      </w:r>
      <w:r w:rsidRPr="001C34EA">
        <w:rPr>
          <w:rFonts w:ascii="나눔명조" w:eastAsia="나눔명조" w:hAnsi="나눔명조" w:cs="맑은 고딕" w:hint="eastAsia"/>
          <w:sz w:val="18"/>
          <w:szCs w:val="18"/>
          <w:lang w:eastAsia="ko-KR"/>
        </w:rPr>
        <w:t>한국행정연구원 연구자료관리규칙에 의거 사용허가를 받았다.</w:t>
      </w:r>
    </w:p>
  </w:footnote>
  <w:footnote w:id="2">
    <w:p w14:paraId="0FA3E1E1" w14:textId="19FE51E0" w:rsidR="000A27D5" w:rsidRPr="000A27D5" w:rsidRDefault="000A27D5" w:rsidP="003820D2">
      <w:pPr>
        <w:pStyle w:val="a5"/>
        <w:wordWrap w:val="0"/>
        <w:rPr>
          <w:rFonts w:ascii="나눔명조" w:eastAsia="나눔명조" w:hAnsi="나눔명조"/>
          <w:lang w:eastAsia="ko-KR"/>
        </w:rPr>
      </w:pPr>
      <w:r w:rsidRPr="006D5AFD">
        <w:rPr>
          <w:rStyle w:val="a6"/>
        </w:rPr>
        <w:footnoteRef/>
      </w:r>
      <w:r w:rsidRPr="000A27D5">
        <w:rPr>
          <w:rFonts w:ascii="나눔명조" w:eastAsia="나눔명조" w:hAnsi="나눔명조"/>
          <w:lang w:eastAsia="ko-KR"/>
        </w:rPr>
        <w:t xml:space="preserve"> </w:t>
      </w:r>
      <w:r w:rsidRPr="001C34EA">
        <w:rPr>
          <w:rFonts w:ascii="나눔명조" w:eastAsia="나눔명조" w:hAnsi="나눔명조" w:hint="eastAsia"/>
          <w:sz w:val="18"/>
          <w:szCs w:val="18"/>
          <w:lang w:eastAsia="ko-KR"/>
        </w:rPr>
        <w:t>정치인을 신뢰한다고 응답한 사람은</w:t>
      </w:r>
      <w:r w:rsidRPr="001C34EA">
        <w:rPr>
          <w:rFonts w:ascii="나눔명조" w:eastAsia="나눔명조" w:hAnsi="나눔명조"/>
          <w:sz w:val="18"/>
          <w:szCs w:val="18"/>
          <w:lang w:eastAsia="ko-KR"/>
        </w:rPr>
        <w:t>3.7%</w:t>
      </w:r>
      <w:r w:rsidRPr="001C34EA">
        <w:rPr>
          <w:rFonts w:ascii="나눔명조" w:eastAsia="나눔명조" w:hAnsi="나눔명조" w:hint="eastAsia"/>
          <w:sz w:val="18"/>
          <w:szCs w:val="18"/>
          <w:lang w:eastAsia="ko-KR"/>
        </w:rPr>
        <w:t>에 불과했으며,</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공기관에 대해서는 </w:t>
      </w:r>
      <w:r w:rsidRPr="001C34EA">
        <w:rPr>
          <w:rFonts w:ascii="나눔명조" w:eastAsia="나눔명조" w:hAnsi="나눔명조"/>
          <w:sz w:val="18"/>
          <w:szCs w:val="18"/>
          <w:lang w:eastAsia="ko-KR"/>
        </w:rPr>
        <w:t xml:space="preserve">19.8%, </w:t>
      </w:r>
      <w:r w:rsidRPr="001C34EA">
        <w:rPr>
          <w:rFonts w:ascii="나눔명조" w:eastAsia="나눔명조" w:hAnsi="나눔명조" w:hint="eastAsia"/>
          <w:sz w:val="18"/>
          <w:szCs w:val="18"/>
          <w:lang w:eastAsia="ko-KR"/>
        </w:rPr>
        <w:t xml:space="preserve">정부에 대해서는 </w:t>
      </w:r>
      <w:r w:rsidRPr="001C34EA">
        <w:rPr>
          <w:rFonts w:ascii="나눔명조" w:eastAsia="나눔명조" w:hAnsi="나눔명조"/>
          <w:sz w:val="18"/>
          <w:szCs w:val="18"/>
          <w:lang w:eastAsia="ko-KR"/>
        </w:rPr>
        <w:t>22%</w:t>
      </w:r>
      <w:r w:rsidRPr="001C34EA">
        <w:rPr>
          <w:rFonts w:ascii="나눔명조" w:eastAsia="나눔명조" w:hAnsi="나눔명조" w:hint="eastAsia"/>
          <w:sz w:val="18"/>
          <w:szCs w:val="18"/>
          <w:lang w:eastAsia="ko-KR"/>
        </w:rPr>
        <w:t>가 신뢰한다고 응답했다.</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또한</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무원을 신뢰한다고 말한 응답자 역시 </w:t>
      </w:r>
      <w:r w:rsidRPr="001C34EA">
        <w:rPr>
          <w:rFonts w:ascii="나눔명조" w:eastAsia="나눔명조" w:hAnsi="나눔명조"/>
          <w:sz w:val="18"/>
          <w:szCs w:val="18"/>
          <w:lang w:eastAsia="ko-KR"/>
        </w:rPr>
        <w:t>16%</w:t>
      </w:r>
      <w:r w:rsidRPr="001C34EA">
        <w:rPr>
          <w:rFonts w:ascii="나눔명조" w:eastAsia="나눔명조" w:hAnsi="나눔명조" w:hint="eastAsia"/>
          <w:sz w:val="18"/>
          <w:szCs w:val="18"/>
          <w:lang w:eastAsia="ko-KR"/>
        </w:rPr>
        <w:t>에 불과했다.</w:t>
      </w:r>
      <w:r w:rsidRPr="001C34EA">
        <w:rPr>
          <w:rFonts w:ascii="나눔명조" w:eastAsia="나눔명조" w:hAnsi="나눔명조"/>
          <w:sz w:val="18"/>
          <w:szCs w:val="18"/>
          <w:lang w:eastAsia="ko-KR"/>
        </w:rPr>
        <w:t xml:space="preserve"> </w:t>
      </w:r>
      <w:r w:rsidR="001C34EA">
        <w:rPr>
          <w:rFonts w:ascii="나눔명조" w:eastAsia="나눔명조" w:hAnsi="나눔명조"/>
          <w:sz w:val="18"/>
          <w:szCs w:val="18"/>
          <w:lang w:eastAsia="ko-KR"/>
        </w:rPr>
        <w:t>(</w:t>
      </w:r>
      <w:r w:rsidRPr="001C34EA">
        <w:rPr>
          <w:rFonts w:ascii="나눔명조" w:eastAsia="나눔명조" w:hAnsi="나눔명조" w:hint="eastAsia"/>
          <w:sz w:val="18"/>
          <w:szCs w:val="18"/>
          <w:lang w:eastAsia="ko-KR"/>
        </w:rPr>
        <w:t>김현주</w:t>
      </w:r>
      <w:r w:rsidRPr="001C34EA">
        <w:rPr>
          <w:rFonts w:ascii="나눔명조" w:eastAsia="나눔명조" w:hAnsi="나눔명조"/>
          <w:sz w:val="18"/>
          <w:szCs w:val="18"/>
          <w:lang w:eastAsia="ko-KR"/>
        </w:rPr>
        <w:t>, “</w:t>
      </w:r>
      <w:r w:rsidRPr="001C34EA">
        <w:rPr>
          <w:rFonts w:ascii="나눔명조" w:eastAsia="나눔명조" w:hAnsi="나눔명조" w:hint="eastAsia"/>
          <w:sz w:val="18"/>
          <w:szCs w:val="18"/>
          <w:lang w:eastAsia="ko-KR"/>
        </w:rPr>
        <w:t>누구도, 무엇도 쉽게 믿을 수 없는 ‘</w:t>
      </w:r>
      <w:proofErr w:type="spellStart"/>
      <w:r w:rsidRPr="001C34EA">
        <w:rPr>
          <w:rFonts w:ascii="나눔명조" w:eastAsia="나눔명조" w:hAnsi="나눔명조" w:hint="eastAsia"/>
          <w:sz w:val="18"/>
          <w:szCs w:val="18"/>
          <w:lang w:eastAsia="ko-KR"/>
        </w:rPr>
        <w:t>불신사회’로</w:t>
      </w:r>
      <w:proofErr w:type="spellEnd"/>
      <w:r w:rsidRPr="001C34EA">
        <w:rPr>
          <w:rFonts w:ascii="나눔명조" w:eastAsia="나눔명조" w:hAnsi="나눔명조" w:hint="eastAsia"/>
          <w:sz w:val="18"/>
          <w:szCs w:val="18"/>
          <w:lang w:eastAsia="ko-KR"/>
        </w:rPr>
        <w:t xml:space="preserve"> 전락한 대한민국[김현주의 일상 톡톡</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세계일보 </w:t>
      </w:r>
      <w:r w:rsidRPr="001C34EA">
        <w:rPr>
          <w:rFonts w:ascii="나눔명조" w:eastAsia="나눔명조" w:hAnsi="나눔명조"/>
          <w:sz w:val="18"/>
          <w:szCs w:val="18"/>
          <w:lang w:eastAsia="ko-KR"/>
        </w:rPr>
        <w:t>2020</w:t>
      </w:r>
      <w:r w:rsidRPr="001C34EA">
        <w:rPr>
          <w:rFonts w:ascii="나눔명조" w:eastAsia="나눔명조" w:hAnsi="나눔명조" w:hint="eastAsia"/>
          <w:sz w:val="18"/>
          <w:szCs w:val="18"/>
          <w:lang w:eastAsia="ko-KR"/>
        </w:rPr>
        <w:t>년</w:t>
      </w:r>
      <w:r w:rsidRPr="001C34EA">
        <w:rPr>
          <w:rFonts w:ascii="나눔명조" w:eastAsia="나눔명조" w:hAnsi="나눔명조"/>
          <w:sz w:val="18"/>
          <w:szCs w:val="18"/>
          <w:lang w:eastAsia="ko-KR"/>
        </w:rPr>
        <w:t>2</w:t>
      </w:r>
      <w:r w:rsidRPr="001C34EA">
        <w:rPr>
          <w:rFonts w:ascii="나눔명조" w:eastAsia="나눔명조" w:hAnsi="나눔명조" w:hint="eastAsia"/>
          <w:sz w:val="18"/>
          <w:szCs w:val="18"/>
          <w:lang w:eastAsia="ko-KR"/>
        </w:rPr>
        <w:t>월</w:t>
      </w:r>
      <w:r w:rsidRPr="001C34EA">
        <w:rPr>
          <w:rFonts w:ascii="나눔명조" w:eastAsia="나눔명조" w:hAnsi="나눔명조"/>
          <w:sz w:val="18"/>
          <w:szCs w:val="18"/>
          <w:lang w:eastAsia="ko-KR"/>
        </w:rPr>
        <w:t>13</w:t>
      </w:r>
      <w:r w:rsidRPr="001C34EA">
        <w:rPr>
          <w:rFonts w:ascii="나눔명조" w:eastAsia="나눔명조" w:hAnsi="나눔명조" w:hint="eastAsia"/>
          <w:sz w:val="18"/>
          <w:szCs w:val="18"/>
          <w:lang w:eastAsia="ko-KR"/>
        </w:rPr>
        <w:t>일,</w:t>
      </w:r>
      <w:r w:rsidRP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2021</w:t>
      </w:r>
      <w:r w:rsidR="001C34EA" w:rsidRPr="001C34EA">
        <w:rPr>
          <w:rFonts w:ascii="나눔명조" w:eastAsia="나눔명조" w:hAnsi="나눔명조" w:hint="eastAsia"/>
          <w:sz w:val="18"/>
          <w:szCs w:val="18"/>
          <w:lang w:eastAsia="ko-KR"/>
        </w:rPr>
        <w:t>년</w:t>
      </w:r>
      <w:r w:rsidR="001C34EA" w:rsidRPr="001C34EA">
        <w:rPr>
          <w:rFonts w:ascii="나눔명조" w:eastAsia="나눔명조" w:hAnsi="나눔명조"/>
          <w:sz w:val="18"/>
          <w:szCs w:val="18"/>
          <w:lang w:eastAsia="ko-KR"/>
        </w:rPr>
        <w:t>9</w:t>
      </w:r>
      <w:r w:rsidR="001C34EA" w:rsidRPr="001C34EA">
        <w:rPr>
          <w:rFonts w:ascii="나눔명조" w:eastAsia="나눔명조" w:hAnsi="나눔명조" w:hint="eastAsia"/>
          <w:sz w:val="18"/>
          <w:szCs w:val="18"/>
          <w:lang w:eastAsia="ko-KR"/>
        </w:rPr>
        <w:t>월</w:t>
      </w:r>
      <w:r w:rsidR="001C34EA" w:rsidRPr="001C34EA">
        <w:rPr>
          <w:rFonts w:ascii="나눔명조" w:eastAsia="나눔명조" w:hAnsi="나눔명조"/>
          <w:sz w:val="18"/>
          <w:szCs w:val="18"/>
          <w:lang w:eastAsia="ko-KR"/>
        </w:rPr>
        <w:t>29</w:t>
      </w:r>
      <w:r w:rsidR="001C34EA" w:rsidRPr="001C34EA">
        <w:rPr>
          <w:rFonts w:ascii="나눔명조" w:eastAsia="나눔명조" w:hAnsi="나눔명조" w:hint="eastAsia"/>
          <w:sz w:val="18"/>
          <w:szCs w:val="18"/>
          <w:lang w:eastAsia="ko-KR"/>
        </w:rPr>
        <w:t>일 검색</w:t>
      </w:r>
      <w:r w:rsidR="001C34EA" w:rsidRPr="001C34EA">
        <w:rPr>
          <w:rFonts w:ascii="나눔명조" w:eastAsia="나눔명조" w:hAnsi="나눔명조"/>
          <w:sz w:val="18"/>
          <w:szCs w:val="18"/>
          <w:lang w:eastAsia="ko-KR"/>
        </w:rPr>
        <w:t>:</w:t>
      </w:r>
      <w:r w:rsidR="000D5C07">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https://www.segye.com/newsView/20200212511077?OutUrl=naver)</w:t>
      </w:r>
    </w:p>
  </w:footnote>
  <w:footnote w:id="3">
    <w:p w14:paraId="061BAF3F" w14:textId="4C97CFBF" w:rsidR="003A3BE4" w:rsidRPr="003A3BE4" w:rsidRDefault="003A3BE4">
      <w:pPr>
        <w:pStyle w:val="a5"/>
        <w:rPr>
          <w:rFonts w:eastAsiaTheme="minorEastAsia"/>
          <w:lang w:eastAsia="ko-KR"/>
        </w:rPr>
      </w:pPr>
      <w:r w:rsidRPr="006D5AFD">
        <w:rPr>
          <w:rStyle w:val="a6"/>
        </w:rPr>
        <w:footnoteRef/>
      </w:r>
      <w:r>
        <w:rPr>
          <w:lang w:eastAsia="ko-KR"/>
        </w:rPr>
        <w:t xml:space="preserve"> </w:t>
      </w:r>
      <w:r w:rsidRPr="003A3BE4">
        <w:rPr>
          <w:rFonts w:ascii="나눔명조" w:eastAsia="나눔명조" w:hAnsi="나눔명조" w:hint="eastAsia"/>
          <w:sz w:val="18"/>
          <w:szCs w:val="18"/>
          <w:lang w:eastAsia="ko-KR"/>
        </w:rPr>
        <w:t xml:space="preserve">실제로 </w:t>
      </w:r>
      <w:r w:rsidRPr="003A3BE4">
        <w:rPr>
          <w:rFonts w:ascii="나눔명조" w:eastAsia="나눔명조" w:hAnsi="나눔명조"/>
          <w:sz w:val="18"/>
          <w:szCs w:val="18"/>
          <w:lang w:eastAsia="ko-KR"/>
        </w:rPr>
        <w:t xml:space="preserve">LH </w:t>
      </w:r>
      <w:r w:rsidRPr="003A3BE4">
        <w:rPr>
          <w:rFonts w:ascii="나눔명조" w:eastAsia="나눔명조" w:hAnsi="나눔명조" w:hint="eastAsia"/>
          <w:sz w:val="18"/>
          <w:szCs w:val="18"/>
          <w:lang w:eastAsia="ko-KR"/>
        </w:rPr>
        <w:t>투기 사태 이후로, 특히 청년층을 중심으로 정부 불만도와 정책 불신,</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공공기관 불신이 높아지고 있으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직한 사람들만 바보가 되는 불합리한 세상</w:t>
      </w:r>
      <w:r w:rsidRPr="003A3BE4">
        <w:rPr>
          <w:rFonts w:ascii="나눔명조" w:eastAsia="나눔명조" w:hAnsi="나눔명조"/>
          <w:sz w:val="18"/>
          <w:szCs w:val="18"/>
          <w:lang w:eastAsia="ko-KR"/>
        </w:rPr>
        <w:t>”</w:t>
      </w:r>
      <w:r w:rsidRPr="003A3BE4">
        <w:rPr>
          <w:rFonts w:ascii="나눔명조" w:eastAsia="나눔명조" w:hAnsi="나눔명조" w:hint="eastAsia"/>
          <w:sz w:val="18"/>
          <w:szCs w:val="18"/>
          <w:lang w:eastAsia="ko-KR"/>
        </w:rPr>
        <w:t>이라는 시선이 증가했다.</w:t>
      </w:r>
      <w:r w:rsidRPr="003A3BE4">
        <w:rPr>
          <w:rFonts w:ascii="나눔명조" w:eastAsia="나눔명조" w:hAnsi="나눔명조"/>
          <w:sz w:val="18"/>
          <w:szCs w:val="18"/>
          <w:lang w:eastAsia="ko-KR"/>
        </w:rPr>
        <w:t xml:space="preserve"> (</w:t>
      </w:r>
      <w:proofErr w:type="spellStart"/>
      <w:r w:rsidRPr="003A3BE4">
        <w:rPr>
          <w:rFonts w:ascii="나눔명조" w:eastAsia="나눔명조" w:hAnsi="나눔명조" w:hint="eastAsia"/>
          <w:sz w:val="18"/>
          <w:szCs w:val="18"/>
          <w:lang w:eastAsia="ko-KR"/>
        </w:rPr>
        <w:t>정성조</w:t>
      </w:r>
      <w:proofErr w:type="spellEnd"/>
      <w:r w:rsidRPr="003A3BE4">
        <w:rPr>
          <w:rFonts w:ascii="나눔명조" w:eastAsia="나눔명조" w:hAnsi="나눔명조" w:hint="eastAsia"/>
          <w:sz w:val="18"/>
          <w:szCs w:val="18"/>
          <w:lang w:eastAsia="ko-KR"/>
        </w:rPr>
        <w:t>,</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LH 투기'에 허탈한 청년들…"정직하면 바보 되는 세상"</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연합뉴스,</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3</w:t>
      </w:r>
      <w:r w:rsidRPr="003A3BE4">
        <w:rPr>
          <w:rFonts w:ascii="나눔명조" w:eastAsia="나눔명조" w:hAnsi="나눔명조" w:hint="eastAsia"/>
          <w:sz w:val="18"/>
          <w:szCs w:val="18"/>
          <w:lang w:eastAsia="ko-KR"/>
        </w:rPr>
        <w:t>월</w:t>
      </w:r>
      <w:r w:rsidRPr="003A3BE4">
        <w:rPr>
          <w:rFonts w:ascii="나눔명조" w:eastAsia="나눔명조" w:hAnsi="나눔명조"/>
          <w:sz w:val="18"/>
          <w:szCs w:val="18"/>
          <w:lang w:eastAsia="ko-KR"/>
        </w:rPr>
        <w:t>7</w:t>
      </w:r>
      <w:r w:rsidRPr="003A3BE4">
        <w:rPr>
          <w:rFonts w:ascii="나눔명조" w:eastAsia="나눔명조" w:hAnsi="나눔명조" w:hint="eastAsia"/>
          <w:sz w:val="18"/>
          <w:szCs w:val="18"/>
          <w:lang w:eastAsia="ko-KR"/>
        </w:rPr>
        <w:t>일.</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월2</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일 검색:</w:t>
      </w:r>
      <w:r w:rsidRPr="003A3BE4">
        <w:rPr>
          <w:rFonts w:ascii="나눔명조" w:eastAsia="나눔명조" w:hAnsi="나눔명조"/>
          <w:sz w:val="18"/>
          <w:szCs w:val="18"/>
          <w:lang w:eastAsia="ko-KR"/>
        </w:rPr>
        <w:t xml:space="preserve"> </w:t>
      </w:r>
      <w:r w:rsidR="00DB6F2D" w:rsidRPr="00997AC4">
        <w:rPr>
          <w:rFonts w:ascii="나눔명조" w:eastAsia="나눔명조" w:hAnsi="나눔명조"/>
          <w:sz w:val="18"/>
          <w:szCs w:val="18"/>
          <w:lang w:eastAsia="ko-KR"/>
        </w:rPr>
        <w:t>https://www.yna.co.kr/view/AKR20210306054000004</w:t>
      </w:r>
      <w:r w:rsidRPr="003A3BE4">
        <w:rPr>
          <w:rFonts w:ascii="나눔명조" w:eastAsia="나눔명조" w:hAnsi="나눔명조"/>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또한 연이어 공공기관의 부정채용의혹이 터지고,</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이에 비례하여 공정사회 구현을 외치며 등장한 현 정부와 공무원 집단에 대한 신뢰도가 하락하고 있다.</w:t>
      </w:r>
      <w:r w:rsidR="009F432E">
        <w:rPr>
          <w:rFonts w:ascii="나눔명조" w:eastAsia="나눔명조" w:hAnsi="나눔명조"/>
          <w:sz w:val="18"/>
          <w:szCs w:val="18"/>
          <w:lang w:eastAsia="ko-KR"/>
        </w:rPr>
        <w:t xml:space="preserve"> (</w:t>
      </w:r>
      <w:proofErr w:type="spellStart"/>
      <w:r w:rsidR="009F432E">
        <w:rPr>
          <w:rFonts w:ascii="나눔명조" w:eastAsia="나눔명조" w:hAnsi="나눔명조" w:hint="eastAsia"/>
          <w:sz w:val="18"/>
          <w:szCs w:val="18"/>
          <w:lang w:eastAsia="ko-KR"/>
        </w:rPr>
        <w:t>진선우</w:t>
      </w:r>
      <w:proofErr w:type="spellEnd"/>
      <w:r w:rsidR="009F432E">
        <w:rPr>
          <w:rFonts w:ascii="나눔명조" w:eastAsia="나눔명조" w:hAnsi="나눔명조" w:hint="eastAsia"/>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연이어 터진 공공기관 부정채용 의혹</w:t>
      </w:r>
      <w:r w:rsidR="009F432E">
        <w:rPr>
          <w:rFonts w:ascii="나눔명조" w:eastAsia="나눔명조" w:hAnsi="나눔명조"/>
          <w:sz w:val="18"/>
          <w:szCs w:val="18"/>
          <w:lang w:eastAsia="ko-KR"/>
        </w:rPr>
        <w:t>…</w:t>
      </w:r>
      <w:r w:rsidR="009F432E">
        <w:rPr>
          <w:rFonts w:ascii="나눔명조" w:eastAsia="나눔명조" w:hAnsi="나눔명조" w:hint="eastAsia"/>
          <w:sz w:val="18"/>
          <w:szCs w:val="18"/>
          <w:lang w:eastAsia="ko-KR"/>
        </w:rPr>
        <w:t>청년들은 허탈감 호소</w:t>
      </w:r>
      <w:r w:rsidR="009F432E">
        <w:rPr>
          <w:rFonts w:ascii="나눔명조" w:eastAsia="나눔명조" w:hAnsi="나눔명조"/>
          <w:sz w:val="18"/>
          <w:szCs w:val="18"/>
          <w:lang w:eastAsia="ko-KR"/>
        </w:rPr>
        <w:t xml:space="preserve">”, </w:t>
      </w:r>
      <w:proofErr w:type="spellStart"/>
      <w:r w:rsidR="009F432E">
        <w:rPr>
          <w:rFonts w:ascii="나눔명조" w:eastAsia="나눔명조" w:hAnsi="나눔명조" w:hint="eastAsia"/>
          <w:sz w:val="18"/>
          <w:szCs w:val="18"/>
          <w:lang w:eastAsia="ko-KR"/>
        </w:rPr>
        <w:t>투</w:t>
      </w:r>
      <w:r w:rsidR="00FE5E96">
        <w:rPr>
          <w:rFonts w:ascii="나눔명조" w:eastAsia="나눔명조" w:hAnsi="나눔명조" w:hint="eastAsia"/>
          <w:sz w:val="18"/>
          <w:szCs w:val="18"/>
          <w:lang w:eastAsia="ko-KR"/>
        </w:rPr>
        <w:t>데</w:t>
      </w:r>
      <w:r w:rsidR="009F432E">
        <w:rPr>
          <w:rFonts w:ascii="나눔명조" w:eastAsia="나눔명조" w:hAnsi="나눔명조" w:hint="eastAsia"/>
          <w:sz w:val="18"/>
          <w:szCs w:val="18"/>
          <w:lang w:eastAsia="ko-KR"/>
        </w:rPr>
        <w:t>이신문</w:t>
      </w:r>
      <w:proofErr w:type="spellEnd"/>
      <w:r w:rsidR="009F432E">
        <w:rPr>
          <w:rFonts w:ascii="나눔명조" w:eastAsia="나눔명조" w:hAnsi="나눔명조" w:hint="eastAsia"/>
          <w:sz w:val="18"/>
          <w:szCs w:val="18"/>
          <w:lang w:eastAsia="ko-KR"/>
        </w:rPr>
        <w:t>,</w:t>
      </w:r>
      <w:r w:rsidR="009F432E">
        <w:rPr>
          <w:rFonts w:ascii="나눔명조" w:eastAsia="나눔명조" w:hAnsi="나눔명조"/>
          <w:sz w:val="18"/>
          <w:szCs w:val="18"/>
          <w:lang w:eastAsia="ko-KR"/>
        </w:rPr>
        <w:t xml:space="preserve">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2</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4</w:t>
      </w:r>
      <w:r w:rsidR="009F432E">
        <w:rPr>
          <w:rFonts w:ascii="나눔명조" w:eastAsia="나눔명조" w:hAnsi="나눔명조" w:hint="eastAsia"/>
          <w:sz w:val="18"/>
          <w:szCs w:val="18"/>
          <w:lang w:eastAsia="ko-KR"/>
        </w:rPr>
        <w:t>일</w:t>
      </w:r>
      <w:r w:rsidR="009F432E">
        <w:rPr>
          <w:rFonts w:ascii="나눔명조" w:eastAsia="나눔명조" w:hAnsi="나눔명조"/>
          <w:sz w:val="18"/>
          <w:szCs w:val="18"/>
          <w:lang w:eastAsia="ko-KR"/>
        </w:rPr>
        <w:t>.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9</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29</w:t>
      </w:r>
      <w:r w:rsidR="009F432E">
        <w:rPr>
          <w:rFonts w:ascii="나눔명조" w:eastAsia="나눔명조" w:hAnsi="나눔명조" w:hint="eastAsia"/>
          <w:sz w:val="18"/>
          <w:szCs w:val="18"/>
          <w:lang w:eastAsia="ko-KR"/>
        </w:rPr>
        <w:t>일 검색:</w:t>
      </w:r>
      <w:r w:rsidR="009F432E">
        <w:rPr>
          <w:rFonts w:ascii="나눔명조" w:eastAsia="나눔명조" w:hAnsi="나눔명조"/>
          <w:sz w:val="18"/>
          <w:szCs w:val="18"/>
          <w:lang w:eastAsia="ko-KR"/>
        </w:rPr>
        <w:t xml:space="preserve"> </w:t>
      </w:r>
      <w:r w:rsidR="009F432E" w:rsidRPr="009F432E">
        <w:rPr>
          <w:rFonts w:ascii="나눔명조" w:eastAsia="나눔명조" w:hAnsi="나눔명조"/>
          <w:sz w:val="18"/>
          <w:szCs w:val="18"/>
          <w:lang w:eastAsia="ko-KR"/>
        </w:rPr>
        <w:t>http://www.ntoday.co.kr/news/articleView.html?idxno=77076</w:t>
      </w:r>
      <w:r w:rsidR="009F432E">
        <w:rPr>
          <w:rFonts w:ascii="나눔명조" w:eastAsia="나눔명조" w:hAnsi="나눔명조"/>
          <w:sz w:val="18"/>
          <w:szCs w:val="18"/>
          <w:lang w:eastAsia="ko-KR"/>
        </w:rPr>
        <w:t>)</w:t>
      </w:r>
    </w:p>
  </w:footnote>
  <w:footnote w:id="4">
    <w:p w14:paraId="51D11931" w14:textId="77777777" w:rsidR="0044366C" w:rsidRPr="002D5ECC" w:rsidRDefault="0044366C" w:rsidP="0044366C">
      <w:pPr>
        <w:pStyle w:val="a5"/>
        <w:jc w:val="both"/>
        <w:rPr>
          <w:rFonts w:ascii="나눔명조" w:eastAsia="나눔명조" w:hAnsi="나눔명조" w:cs="맑은 고딕"/>
          <w:sz w:val="18"/>
          <w:szCs w:val="18"/>
          <w:lang w:eastAsia="ko-KR"/>
        </w:rPr>
      </w:pPr>
      <w:r w:rsidRPr="006D5AFD">
        <w:rPr>
          <w:rStyle w:val="a6"/>
        </w:rPr>
        <w:footnoteRef/>
      </w:r>
      <w:r w:rsidRPr="00BC5C4A">
        <w:rPr>
          <w:rFonts w:ascii="맑은 고딕" w:eastAsia="맑은 고딕" w:hAnsi="맑은 고딕" w:cs="맑은 고딕"/>
          <w:sz w:val="18"/>
          <w:szCs w:val="18"/>
          <w:lang w:eastAsia="ko-KR"/>
        </w:rPr>
        <w:t xml:space="preserve"> </w:t>
      </w:r>
      <w:r w:rsidRPr="002D5ECC">
        <w:rPr>
          <w:rFonts w:ascii="나눔명조" w:eastAsia="나눔명조" w:hAnsi="나눔명조" w:cs="맑은 고딕" w:hint="eastAsia"/>
          <w:sz w:val="18"/>
          <w:szCs w:val="18"/>
          <w:lang w:eastAsia="ko-KR"/>
        </w:rPr>
        <w:t>본 연구 역시 이론적 기대에 근거하여 공공봉사동기 측정에 가장 적합하다고 판단된 한가지 항목만을 취사선택하였으나,</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강건성(</w:t>
      </w:r>
      <w:r w:rsidRPr="002D5ECC">
        <w:rPr>
          <w:rFonts w:ascii="나눔명조" w:eastAsia="나눔명조" w:hAnsi="나눔명조" w:cs="맑은 고딕"/>
          <w:sz w:val="18"/>
          <w:szCs w:val="18"/>
          <w:lang w:eastAsia="ko-KR"/>
        </w:rPr>
        <w:t xml:space="preserve">robustness) </w:t>
      </w:r>
      <w:r w:rsidRPr="002D5ECC">
        <w:rPr>
          <w:rFonts w:ascii="나눔명조" w:eastAsia="나눔명조" w:hAnsi="나눔명조" w:cs="맑은 고딕" w:hint="eastAsia"/>
          <w:sz w:val="18"/>
          <w:szCs w:val="18"/>
          <w:lang w:eastAsia="ko-KR"/>
        </w:rPr>
        <w:t>검정을 위해</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여타 항목을 각기 활용하여 동일한 모델을 경험적으로 분석하였다.</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위 변수들을 각각 종속변수로 하여 본</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연구에서 활용한 네 가지 모델을 동일하게 활용하여 분석한 결과,</w:t>
      </w:r>
      <w:r w:rsidRPr="002D5ECC">
        <w:rPr>
          <w:rFonts w:ascii="나눔명조" w:eastAsia="나눔명조" w:hAnsi="나눔명조" w:cs="맑은 고딕"/>
          <w:sz w:val="18"/>
          <w:szCs w:val="18"/>
          <w:lang w:eastAsia="ko-KR"/>
        </w:rPr>
        <w:t xml:space="preserve"> </w:t>
      </w:r>
      <w:proofErr w:type="spellStart"/>
      <w:r w:rsidRPr="002D5ECC">
        <w:rPr>
          <w:rFonts w:ascii="나눔명조" w:eastAsia="나눔명조" w:hAnsi="나눔명조" w:cs="맑은 고딕" w:hint="eastAsia"/>
          <w:sz w:val="18"/>
          <w:szCs w:val="18"/>
          <w:lang w:eastAsia="ko-KR"/>
        </w:rPr>
        <w:t>계수값</w:t>
      </w:r>
      <w:proofErr w:type="spellEnd"/>
      <w:r w:rsidRPr="002D5ECC">
        <w:rPr>
          <w:rFonts w:ascii="나눔명조" w:eastAsia="나눔명조" w:hAnsi="나눔명조" w:cs="맑은 고딕" w:hint="eastAsia"/>
          <w:sz w:val="18"/>
          <w:szCs w:val="18"/>
          <w:lang w:eastAsia="ko-KR"/>
        </w:rPr>
        <w:t xml:space="preserve"> 차이만 있을 뿐,</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방향성과 통계적 유의성은 본 연구의 분석 결과와 동일하였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D7C31"/>
    <w:multiLevelType w:val="hybridMultilevel"/>
    <w:tmpl w:val="CFD80B5E"/>
    <w:lvl w:ilvl="0" w:tplc="5EB84008">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D6FE9"/>
    <w:multiLevelType w:val="hybridMultilevel"/>
    <w:tmpl w:val="28221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90896"/>
    <w:multiLevelType w:val="hybridMultilevel"/>
    <w:tmpl w:val="4C1E9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E25106"/>
    <w:multiLevelType w:val="hybridMultilevel"/>
    <w:tmpl w:val="37483976"/>
    <w:lvl w:ilvl="0" w:tplc="D054AB2C">
      <w:numFmt w:val="bullet"/>
      <w:lvlText w:val=""/>
      <w:lvlJc w:val="left"/>
      <w:pPr>
        <w:ind w:left="720" w:hanging="360"/>
      </w:pPr>
      <w:rPr>
        <w:rFonts w:ascii="Wingdings" w:eastAsia="나눔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F74A90"/>
    <w:multiLevelType w:val="hybridMultilevel"/>
    <w:tmpl w:val="15C47F52"/>
    <w:lvl w:ilvl="0" w:tplc="AD729BA2">
      <w:start w:val="1"/>
      <w:numFmt w:val="decimal"/>
      <w:lvlText w:val="%1."/>
      <w:lvlJc w:val="left"/>
      <w:pPr>
        <w:ind w:left="720" w:hanging="360"/>
      </w:pPr>
      <w:rPr>
        <w:rFonts w:ascii="함초롬돋움"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E52C12"/>
    <w:multiLevelType w:val="hybridMultilevel"/>
    <w:tmpl w:val="25FC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E076DC"/>
    <w:multiLevelType w:val="hybridMultilevel"/>
    <w:tmpl w:val="8690BB3E"/>
    <w:lvl w:ilvl="0" w:tplc="774C0C6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82020D"/>
    <w:multiLevelType w:val="hybridMultilevel"/>
    <w:tmpl w:val="451807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A33519"/>
    <w:multiLevelType w:val="hybridMultilevel"/>
    <w:tmpl w:val="27B0E940"/>
    <w:lvl w:ilvl="0" w:tplc="1E282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0677A5"/>
    <w:multiLevelType w:val="hybridMultilevel"/>
    <w:tmpl w:val="AEBAA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0"/>
  </w:num>
  <w:num w:numId="5">
    <w:abstractNumId w:val="4"/>
  </w:num>
  <w:num w:numId="6">
    <w:abstractNumId w:val="7"/>
  </w:num>
  <w:num w:numId="7">
    <w:abstractNumId w:val="8"/>
  </w:num>
  <w:num w:numId="8">
    <w:abstractNumId w:val="2"/>
  </w:num>
  <w:num w:numId="9">
    <w:abstractNumId w:val="9"/>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 Sanghoon">
    <w15:presenceInfo w15:providerId="None" w15:userId="Park, Sanghoon"/>
  </w15:person>
  <w15:person w15:author="Kang, Jiyoon">
    <w15:presenceInfo w15:providerId="None" w15:userId="Kang, Jiyo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NKsFALNRio0tAAAA"/>
  </w:docVars>
  <w:rsids>
    <w:rsidRoot w:val="00806212"/>
    <w:rsid w:val="0000244A"/>
    <w:rsid w:val="00004292"/>
    <w:rsid w:val="00012453"/>
    <w:rsid w:val="00013304"/>
    <w:rsid w:val="00015997"/>
    <w:rsid w:val="0001735E"/>
    <w:rsid w:val="000270E5"/>
    <w:rsid w:val="00032D15"/>
    <w:rsid w:val="00037B39"/>
    <w:rsid w:val="000430DB"/>
    <w:rsid w:val="00045CAE"/>
    <w:rsid w:val="00047B78"/>
    <w:rsid w:val="0005167B"/>
    <w:rsid w:val="00055D95"/>
    <w:rsid w:val="00060579"/>
    <w:rsid w:val="000643CA"/>
    <w:rsid w:val="00064654"/>
    <w:rsid w:val="000666B8"/>
    <w:rsid w:val="00066F70"/>
    <w:rsid w:val="00067692"/>
    <w:rsid w:val="00070208"/>
    <w:rsid w:val="0007360D"/>
    <w:rsid w:val="00077335"/>
    <w:rsid w:val="00080EBA"/>
    <w:rsid w:val="00084079"/>
    <w:rsid w:val="00084FA8"/>
    <w:rsid w:val="00086D63"/>
    <w:rsid w:val="00095D61"/>
    <w:rsid w:val="000A04B1"/>
    <w:rsid w:val="000A205C"/>
    <w:rsid w:val="000A27D5"/>
    <w:rsid w:val="000A6C09"/>
    <w:rsid w:val="000B2D5A"/>
    <w:rsid w:val="000D0139"/>
    <w:rsid w:val="000D35A9"/>
    <w:rsid w:val="000D4F6D"/>
    <w:rsid w:val="000D51AB"/>
    <w:rsid w:val="000D5C07"/>
    <w:rsid w:val="000E0CED"/>
    <w:rsid w:val="000E2767"/>
    <w:rsid w:val="000E29FB"/>
    <w:rsid w:val="000E58EF"/>
    <w:rsid w:val="000E69C2"/>
    <w:rsid w:val="000E6D8D"/>
    <w:rsid w:val="000E7092"/>
    <w:rsid w:val="000F2CDF"/>
    <w:rsid w:val="000F4CAE"/>
    <w:rsid w:val="000F568A"/>
    <w:rsid w:val="000F72D6"/>
    <w:rsid w:val="00100A08"/>
    <w:rsid w:val="00101215"/>
    <w:rsid w:val="00101922"/>
    <w:rsid w:val="001024D9"/>
    <w:rsid w:val="00106AD7"/>
    <w:rsid w:val="00107468"/>
    <w:rsid w:val="001118BB"/>
    <w:rsid w:val="0011755F"/>
    <w:rsid w:val="00122A90"/>
    <w:rsid w:val="0012321B"/>
    <w:rsid w:val="00123C8E"/>
    <w:rsid w:val="00130C0C"/>
    <w:rsid w:val="0013174F"/>
    <w:rsid w:val="00134135"/>
    <w:rsid w:val="00134484"/>
    <w:rsid w:val="001345A4"/>
    <w:rsid w:val="00140FA2"/>
    <w:rsid w:val="00141AB6"/>
    <w:rsid w:val="00145E41"/>
    <w:rsid w:val="00146328"/>
    <w:rsid w:val="001512ED"/>
    <w:rsid w:val="0015181E"/>
    <w:rsid w:val="00151A4D"/>
    <w:rsid w:val="00152037"/>
    <w:rsid w:val="00154F00"/>
    <w:rsid w:val="00160F31"/>
    <w:rsid w:val="00161ADF"/>
    <w:rsid w:val="001631C3"/>
    <w:rsid w:val="001645E9"/>
    <w:rsid w:val="00165BE8"/>
    <w:rsid w:val="00173C11"/>
    <w:rsid w:val="00175125"/>
    <w:rsid w:val="001821C0"/>
    <w:rsid w:val="001824B9"/>
    <w:rsid w:val="00195EFB"/>
    <w:rsid w:val="0019699B"/>
    <w:rsid w:val="001A01F0"/>
    <w:rsid w:val="001A1AEF"/>
    <w:rsid w:val="001A1BD9"/>
    <w:rsid w:val="001A219C"/>
    <w:rsid w:val="001A4359"/>
    <w:rsid w:val="001A75E0"/>
    <w:rsid w:val="001B18FE"/>
    <w:rsid w:val="001B1F40"/>
    <w:rsid w:val="001B2696"/>
    <w:rsid w:val="001B5000"/>
    <w:rsid w:val="001B59D7"/>
    <w:rsid w:val="001B5B15"/>
    <w:rsid w:val="001B754A"/>
    <w:rsid w:val="001B79FA"/>
    <w:rsid w:val="001C1125"/>
    <w:rsid w:val="001C34EA"/>
    <w:rsid w:val="001C7605"/>
    <w:rsid w:val="001D2796"/>
    <w:rsid w:val="001D51F4"/>
    <w:rsid w:val="001E49C8"/>
    <w:rsid w:val="001E7403"/>
    <w:rsid w:val="001F4C01"/>
    <w:rsid w:val="001F5CEA"/>
    <w:rsid w:val="0020302D"/>
    <w:rsid w:val="0020465E"/>
    <w:rsid w:val="00205688"/>
    <w:rsid w:val="00205971"/>
    <w:rsid w:val="00205C1C"/>
    <w:rsid w:val="00210BB8"/>
    <w:rsid w:val="00212BD6"/>
    <w:rsid w:val="00214B91"/>
    <w:rsid w:val="00214D93"/>
    <w:rsid w:val="00216A1E"/>
    <w:rsid w:val="00217E8B"/>
    <w:rsid w:val="00221BB7"/>
    <w:rsid w:val="0022573B"/>
    <w:rsid w:val="0023392E"/>
    <w:rsid w:val="00236478"/>
    <w:rsid w:val="002366CA"/>
    <w:rsid w:val="00244E37"/>
    <w:rsid w:val="0025192B"/>
    <w:rsid w:val="00251A7E"/>
    <w:rsid w:val="00255367"/>
    <w:rsid w:val="00255DB9"/>
    <w:rsid w:val="00256219"/>
    <w:rsid w:val="002563A6"/>
    <w:rsid w:val="00257A4C"/>
    <w:rsid w:val="002606C8"/>
    <w:rsid w:val="00260A5C"/>
    <w:rsid w:val="00261A3A"/>
    <w:rsid w:val="00265B70"/>
    <w:rsid w:val="00265BC3"/>
    <w:rsid w:val="00266347"/>
    <w:rsid w:val="0027015F"/>
    <w:rsid w:val="00271B69"/>
    <w:rsid w:val="00273A1E"/>
    <w:rsid w:val="002761A1"/>
    <w:rsid w:val="002849AA"/>
    <w:rsid w:val="00285325"/>
    <w:rsid w:val="00287F31"/>
    <w:rsid w:val="00292A32"/>
    <w:rsid w:val="00294A14"/>
    <w:rsid w:val="00294D4F"/>
    <w:rsid w:val="00296A49"/>
    <w:rsid w:val="002A29B6"/>
    <w:rsid w:val="002A75CA"/>
    <w:rsid w:val="002B42F2"/>
    <w:rsid w:val="002B58FA"/>
    <w:rsid w:val="002B7B68"/>
    <w:rsid w:val="002B7EE6"/>
    <w:rsid w:val="002C2617"/>
    <w:rsid w:val="002C4115"/>
    <w:rsid w:val="002D0104"/>
    <w:rsid w:val="002D3FA3"/>
    <w:rsid w:val="002E556E"/>
    <w:rsid w:val="002E7BF0"/>
    <w:rsid w:val="002F4584"/>
    <w:rsid w:val="00302307"/>
    <w:rsid w:val="00303BE4"/>
    <w:rsid w:val="00305A05"/>
    <w:rsid w:val="00305F11"/>
    <w:rsid w:val="003073EC"/>
    <w:rsid w:val="00310178"/>
    <w:rsid w:val="00310C42"/>
    <w:rsid w:val="00314626"/>
    <w:rsid w:val="0031496E"/>
    <w:rsid w:val="00316365"/>
    <w:rsid w:val="0033564A"/>
    <w:rsid w:val="0033568A"/>
    <w:rsid w:val="003365A4"/>
    <w:rsid w:val="003377B5"/>
    <w:rsid w:val="0034416D"/>
    <w:rsid w:val="003448D0"/>
    <w:rsid w:val="0034590D"/>
    <w:rsid w:val="00347AFB"/>
    <w:rsid w:val="003512F8"/>
    <w:rsid w:val="0035179F"/>
    <w:rsid w:val="003520FA"/>
    <w:rsid w:val="00355371"/>
    <w:rsid w:val="00367E96"/>
    <w:rsid w:val="00370D16"/>
    <w:rsid w:val="003730A2"/>
    <w:rsid w:val="00374D94"/>
    <w:rsid w:val="003820D2"/>
    <w:rsid w:val="0038358B"/>
    <w:rsid w:val="00384C06"/>
    <w:rsid w:val="003874A5"/>
    <w:rsid w:val="00394EF0"/>
    <w:rsid w:val="00395DDC"/>
    <w:rsid w:val="003977DF"/>
    <w:rsid w:val="003A0E51"/>
    <w:rsid w:val="003A12BC"/>
    <w:rsid w:val="003A22EC"/>
    <w:rsid w:val="003A3BE4"/>
    <w:rsid w:val="003A5175"/>
    <w:rsid w:val="003A5907"/>
    <w:rsid w:val="003A5A60"/>
    <w:rsid w:val="003A7249"/>
    <w:rsid w:val="003B4456"/>
    <w:rsid w:val="003B6363"/>
    <w:rsid w:val="003B76B3"/>
    <w:rsid w:val="003C02AF"/>
    <w:rsid w:val="003C0369"/>
    <w:rsid w:val="003C3AE2"/>
    <w:rsid w:val="003C6C8C"/>
    <w:rsid w:val="003D2AA7"/>
    <w:rsid w:val="003D60A2"/>
    <w:rsid w:val="003E3A7D"/>
    <w:rsid w:val="003E3D9A"/>
    <w:rsid w:val="003E5529"/>
    <w:rsid w:val="003E56D7"/>
    <w:rsid w:val="003E654E"/>
    <w:rsid w:val="003F15CE"/>
    <w:rsid w:val="003F29AF"/>
    <w:rsid w:val="003F3E26"/>
    <w:rsid w:val="003F41B8"/>
    <w:rsid w:val="003F608A"/>
    <w:rsid w:val="003F70B4"/>
    <w:rsid w:val="004039F5"/>
    <w:rsid w:val="00405F17"/>
    <w:rsid w:val="0041086E"/>
    <w:rsid w:val="004130B5"/>
    <w:rsid w:val="00415296"/>
    <w:rsid w:val="00415B31"/>
    <w:rsid w:val="004217F4"/>
    <w:rsid w:val="00421D4A"/>
    <w:rsid w:val="00422A2F"/>
    <w:rsid w:val="004277B6"/>
    <w:rsid w:val="00433BCA"/>
    <w:rsid w:val="00435B73"/>
    <w:rsid w:val="00435D8A"/>
    <w:rsid w:val="0043611D"/>
    <w:rsid w:val="00436135"/>
    <w:rsid w:val="00437B8E"/>
    <w:rsid w:val="0044134D"/>
    <w:rsid w:val="00442985"/>
    <w:rsid w:val="0044366C"/>
    <w:rsid w:val="004535E8"/>
    <w:rsid w:val="004545B7"/>
    <w:rsid w:val="00455947"/>
    <w:rsid w:val="004601E9"/>
    <w:rsid w:val="00461E78"/>
    <w:rsid w:val="00462281"/>
    <w:rsid w:val="004627D4"/>
    <w:rsid w:val="004639EC"/>
    <w:rsid w:val="00464FFA"/>
    <w:rsid w:val="00465FAF"/>
    <w:rsid w:val="00466F2E"/>
    <w:rsid w:val="004722DB"/>
    <w:rsid w:val="004733B7"/>
    <w:rsid w:val="0047501E"/>
    <w:rsid w:val="004773D8"/>
    <w:rsid w:val="00480373"/>
    <w:rsid w:val="00481ECD"/>
    <w:rsid w:val="00482B1E"/>
    <w:rsid w:val="00486755"/>
    <w:rsid w:val="00487680"/>
    <w:rsid w:val="004933CC"/>
    <w:rsid w:val="004949A6"/>
    <w:rsid w:val="004A2A37"/>
    <w:rsid w:val="004A2C8B"/>
    <w:rsid w:val="004A6D27"/>
    <w:rsid w:val="004B08DE"/>
    <w:rsid w:val="004B1103"/>
    <w:rsid w:val="004C0BA4"/>
    <w:rsid w:val="004C2830"/>
    <w:rsid w:val="004C2C0F"/>
    <w:rsid w:val="004C3AA4"/>
    <w:rsid w:val="004C408C"/>
    <w:rsid w:val="004C491D"/>
    <w:rsid w:val="004D0613"/>
    <w:rsid w:val="004D0F50"/>
    <w:rsid w:val="004D10E8"/>
    <w:rsid w:val="004D452C"/>
    <w:rsid w:val="004E0EB4"/>
    <w:rsid w:val="004E43B6"/>
    <w:rsid w:val="004E65E9"/>
    <w:rsid w:val="004E66D4"/>
    <w:rsid w:val="004E69F6"/>
    <w:rsid w:val="004F0B1C"/>
    <w:rsid w:val="004F1444"/>
    <w:rsid w:val="004F4A24"/>
    <w:rsid w:val="004F55A8"/>
    <w:rsid w:val="004F5C9C"/>
    <w:rsid w:val="004F70F9"/>
    <w:rsid w:val="00500E34"/>
    <w:rsid w:val="00501DCA"/>
    <w:rsid w:val="00503FA7"/>
    <w:rsid w:val="00506CB0"/>
    <w:rsid w:val="005109A8"/>
    <w:rsid w:val="00511B35"/>
    <w:rsid w:val="005121E5"/>
    <w:rsid w:val="00512F0D"/>
    <w:rsid w:val="005176D1"/>
    <w:rsid w:val="00517F41"/>
    <w:rsid w:val="0052272A"/>
    <w:rsid w:val="0052464A"/>
    <w:rsid w:val="00526637"/>
    <w:rsid w:val="005302F9"/>
    <w:rsid w:val="00530DCF"/>
    <w:rsid w:val="005328FE"/>
    <w:rsid w:val="00533EE9"/>
    <w:rsid w:val="00536468"/>
    <w:rsid w:val="005370FC"/>
    <w:rsid w:val="005416C8"/>
    <w:rsid w:val="00541892"/>
    <w:rsid w:val="00541A09"/>
    <w:rsid w:val="0054331C"/>
    <w:rsid w:val="00544ACC"/>
    <w:rsid w:val="005534F5"/>
    <w:rsid w:val="00554AA8"/>
    <w:rsid w:val="00555C50"/>
    <w:rsid w:val="0055642A"/>
    <w:rsid w:val="005570A8"/>
    <w:rsid w:val="005577A5"/>
    <w:rsid w:val="00560ABF"/>
    <w:rsid w:val="00562E8C"/>
    <w:rsid w:val="00564D58"/>
    <w:rsid w:val="005738E6"/>
    <w:rsid w:val="005750DD"/>
    <w:rsid w:val="00575B8A"/>
    <w:rsid w:val="00576789"/>
    <w:rsid w:val="00581589"/>
    <w:rsid w:val="00587ABB"/>
    <w:rsid w:val="00590CE6"/>
    <w:rsid w:val="005956E1"/>
    <w:rsid w:val="005967EB"/>
    <w:rsid w:val="005A3955"/>
    <w:rsid w:val="005A5FC5"/>
    <w:rsid w:val="005B0A60"/>
    <w:rsid w:val="005B108D"/>
    <w:rsid w:val="005B15F1"/>
    <w:rsid w:val="005B5D8D"/>
    <w:rsid w:val="005B5F24"/>
    <w:rsid w:val="005C0602"/>
    <w:rsid w:val="005C4FB7"/>
    <w:rsid w:val="005D11FC"/>
    <w:rsid w:val="005D16BE"/>
    <w:rsid w:val="005D35F7"/>
    <w:rsid w:val="005D3E04"/>
    <w:rsid w:val="005D4199"/>
    <w:rsid w:val="005D612E"/>
    <w:rsid w:val="005E168A"/>
    <w:rsid w:val="005E3844"/>
    <w:rsid w:val="005E3D2D"/>
    <w:rsid w:val="005E4888"/>
    <w:rsid w:val="005E6C73"/>
    <w:rsid w:val="005E6FF2"/>
    <w:rsid w:val="005E773A"/>
    <w:rsid w:val="005F2254"/>
    <w:rsid w:val="00600697"/>
    <w:rsid w:val="00603217"/>
    <w:rsid w:val="006050B4"/>
    <w:rsid w:val="00605344"/>
    <w:rsid w:val="006057B8"/>
    <w:rsid w:val="006057D0"/>
    <w:rsid w:val="006063FE"/>
    <w:rsid w:val="00610C41"/>
    <w:rsid w:val="006114D2"/>
    <w:rsid w:val="00611611"/>
    <w:rsid w:val="00613E8F"/>
    <w:rsid w:val="00620695"/>
    <w:rsid w:val="00620DBD"/>
    <w:rsid w:val="00621B8C"/>
    <w:rsid w:val="0062425A"/>
    <w:rsid w:val="00626E94"/>
    <w:rsid w:val="0063139A"/>
    <w:rsid w:val="00633FBC"/>
    <w:rsid w:val="006344C8"/>
    <w:rsid w:val="0063573A"/>
    <w:rsid w:val="00635DA2"/>
    <w:rsid w:val="00636696"/>
    <w:rsid w:val="00637B2B"/>
    <w:rsid w:val="00641315"/>
    <w:rsid w:val="00641B57"/>
    <w:rsid w:val="00642398"/>
    <w:rsid w:val="006435D4"/>
    <w:rsid w:val="00643DE7"/>
    <w:rsid w:val="00645722"/>
    <w:rsid w:val="00646164"/>
    <w:rsid w:val="006461AD"/>
    <w:rsid w:val="00646FFA"/>
    <w:rsid w:val="00647814"/>
    <w:rsid w:val="00651267"/>
    <w:rsid w:val="00653C2C"/>
    <w:rsid w:val="00653C75"/>
    <w:rsid w:val="00653FDA"/>
    <w:rsid w:val="00655FAE"/>
    <w:rsid w:val="00663F0E"/>
    <w:rsid w:val="006666A8"/>
    <w:rsid w:val="00670F27"/>
    <w:rsid w:val="00671F4A"/>
    <w:rsid w:val="006775C7"/>
    <w:rsid w:val="00677F47"/>
    <w:rsid w:val="006802FD"/>
    <w:rsid w:val="006827FB"/>
    <w:rsid w:val="00682CF8"/>
    <w:rsid w:val="00683C78"/>
    <w:rsid w:val="006841AD"/>
    <w:rsid w:val="00686573"/>
    <w:rsid w:val="0069031C"/>
    <w:rsid w:val="006929FA"/>
    <w:rsid w:val="00693225"/>
    <w:rsid w:val="0069361F"/>
    <w:rsid w:val="0069425F"/>
    <w:rsid w:val="00694BC3"/>
    <w:rsid w:val="0069598C"/>
    <w:rsid w:val="006A2C1F"/>
    <w:rsid w:val="006A3407"/>
    <w:rsid w:val="006A570E"/>
    <w:rsid w:val="006A622C"/>
    <w:rsid w:val="006B4B86"/>
    <w:rsid w:val="006B6871"/>
    <w:rsid w:val="006D0700"/>
    <w:rsid w:val="006D39C5"/>
    <w:rsid w:val="006D4877"/>
    <w:rsid w:val="006D5AFD"/>
    <w:rsid w:val="006D64AC"/>
    <w:rsid w:val="006D7F79"/>
    <w:rsid w:val="006E0A9A"/>
    <w:rsid w:val="006E151A"/>
    <w:rsid w:val="006E1ED1"/>
    <w:rsid w:val="006E2B25"/>
    <w:rsid w:val="006E4F2F"/>
    <w:rsid w:val="006E569D"/>
    <w:rsid w:val="006F30D1"/>
    <w:rsid w:val="00701578"/>
    <w:rsid w:val="00702184"/>
    <w:rsid w:val="00702A39"/>
    <w:rsid w:val="007033E1"/>
    <w:rsid w:val="00705DFE"/>
    <w:rsid w:val="0070692B"/>
    <w:rsid w:val="007152A5"/>
    <w:rsid w:val="007202B6"/>
    <w:rsid w:val="00721768"/>
    <w:rsid w:val="00723373"/>
    <w:rsid w:val="00724FEE"/>
    <w:rsid w:val="0072547C"/>
    <w:rsid w:val="00726C1F"/>
    <w:rsid w:val="00726EE5"/>
    <w:rsid w:val="00730057"/>
    <w:rsid w:val="007354E2"/>
    <w:rsid w:val="00735BA1"/>
    <w:rsid w:val="00735C04"/>
    <w:rsid w:val="007362A5"/>
    <w:rsid w:val="0073636F"/>
    <w:rsid w:val="007418C8"/>
    <w:rsid w:val="00742181"/>
    <w:rsid w:val="00744673"/>
    <w:rsid w:val="00745497"/>
    <w:rsid w:val="00747109"/>
    <w:rsid w:val="00750801"/>
    <w:rsid w:val="00752495"/>
    <w:rsid w:val="00754076"/>
    <w:rsid w:val="00755B4B"/>
    <w:rsid w:val="007569F8"/>
    <w:rsid w:val="007576E5"/>
    <w:rsid w:val="0076222F"/>
    <w:rsid w:val="00762D89"/>
    <w:rsid w:val="00763B29"/>
    <w:rsid w:val="00763C0D"/>
    <w:rsid w:val="007641B2"/>
    <w:rsid w:val="00766DEF"/>
    <w:rsid w:val="00767F9F"/>
    <w:rsid w:val="0077160E"/>
    <w:rsid w:val="00771A5E"/>
    <w:rsid w:val="00772D2A"/>
    <w:rsid w:val="007811CC"/>
    <w:rsid w:val="00783947"/>
    <w:rsid w:val="00787ACE"/>
    <w:rsid w:val="00793F28"/>
    <w:rsid w:val="007944E0"/>
    <w:rsid w:val="007949BF"/>
    <w:rsid w:val="007969B3"/>
    <w:rsid w:val="00796D03"/>
    <w:rsid w:val="00797498"/>
    <w:rsid w:val="007A301A"/>
    <w:rsid w:val="007A64B3"/>
    <w:rsid w:val="007A64D0"/>
    <w:rsid w:val="007A792A"/>
    <w:rsid w:val="007B11F4"/>
    <w:rsid w:val="007B2F5C"/>
    <w:rsid w:val="007B3BFC"/>
    <w:rsid w:val="007B7E95"/>
    <w:rsid w:val="007C0358"/>
    <w:rsid w:val="007C12C9"/>
    <w:rsid w:val="007C3134"/>
    <w:rsid w:val="007C6025"/>
    <w:rsid w:val="007D0A6E"/>
    <w:rsid w:val="007D480D"/>
    <w:rsid w:val="007E1B9A"/>
    <w:rsid w:val="007E75AB"/>
    <w:rsid w:val="007F4579"/>
    <w:rsid w:val="007F558B"/>
    <w:rsid w:val="007F5861"/>
    <w:rsid w:val="007F5BCD"/>
    <w:rsid w:val="00805806"/>
    <w:rsid w:val="00806212"/>
    <w:rsid w:val="0080678F"/>
    <w:rsid w:val="00806DDB"/>
    <w:rsid w:val="008072A2"/>
    <w:rsid w:val="00812338"/>
    <w:rsid w:val="00812626"/>
    <w:rsid w:val="00820DAE"/>
    <w:rsid w:val="00822D5C"/>
    <w:rsid w:val="0082411C"/>
    <w:rsid w:val="0082519F"/>
    <w:rsid w:val="00832737"/>
    <w:rsid w:val="0083369C"/>
    <w:rsid w:val="00833B5E"/>
    <w:rsid w:val="00834FBD"/>
    <w:rsid w:val="00841494"/>
    <w:rsid w:val="00846F74"/>
    <w:rsid w:val="00850260"/>
    <w:rsid w:val="00850687"/>
    <w:rsid w:val="00850C74"/>
    <w:rsid w:val="00850C91"/>
    <w:rsid w:val="00851820"/>
    <w:rsid w:val="008534AE"/>
    <w:rsid w:val="00854702"/>
    <w:rsid w:val="008551C3"/>
    <w:rsid w:val="008551D3"/>
    <w:rsid w:val="00855CB2"/>
    <w:rsid w:val="00857CBB"/>
    <w:rsid w:val="008619DF"/>
    <w:rsid w:val="00862A1B"/>
    <w:rsid w:val="00862ED7"/>
    <w:rsid w:val="00863CE1"/>
    <w:rsid w:val="00866673"/>
    <w:rsid w:val="00870416"/>
    <w:rsid w:val="00871405"/>
    <w:rsid w:val="00871434"/>
    <w:rsid w:val="00877ADD"/>
    <w:rsid w:val="00880D2E"/>
    <w:rsid w:val="00881C3F"/>
    <w:rsid w:val="00884D9F"/>
    <w:rsid w:val="00885B6E"/>
    <w:rsid w:val="00885C1C"/>
    <w:rsid w:val="00887802"/>
    <w:rsid w:val="0089004C"/>
    <w:rsid w:val="00897976"/>
    <w:rsid w:val="008A09E6"/>
    <w:rsid w:val="008A1050"/>
    <w:rsid w:val="008A315A"/>
    <w:rsid w:val="008B338D"/>
    <w:rsid w:val="008B4F6D"/>
    <w:rsid w:val="008B58B9"/>
    <w:rsid w:val="008B6616"/>
    <w:rsid w:val="008B7385"/>
    <w:rsid w:val="008B789C"/>
    <w:rsid w:val="008B7E43"/>
    <w:rsid w:val="008C09DB"/>
    <w:rsid w:val="008C5C2D"/>
    <w:rsid w:val="008D02CD"/>
    <w:rsid w:val="008D6642"/>
    <w:rsid w:val="008D67D6"/>
    <w:rsid w:val="008E07A4"/>
    <w:rsid w:val="008E13F1"/>
    <w:rsid w:val="008E1FE6"/>
    <w:rsid w:val="008E324D"/>
    <w:rsid w:val="008E45FA"/>
    <w:rsid w:val="008E5E08"/>
    <w:rsid w:val="008F614B"/>
    <w:rsid w:val="008F6B4A"/>
    <w:rsid w:val="00901D06"/>
    <w:rsid w:val="00906FD9"/>
    <w:rsid w:val="009113DE"/>
    <w:rsid w:val="0091165B"/>
    <w:rsid w:val="0092404D"/>
    <w:rsid w:val="00924371"/>
    <w:rsid w:val="00925EC2"/>
    <w:rsid w:val="009347B2"/>
    <w:rsid w:val="00937726"/>
    <w:rsid w:val="00944DBA"/>
    <w:rsid w:val="009463D0"/>
    <w:rsid w:val="009467F2"/>
    <w:rsid w:val="00950940"/>
    <w:rsid w:val="009534C7"/>
    <w:rsid w:val="00956DE7"/>
    <w:rsid w:val="009609D1"/>
    <w:rsid w:val="009631A6"/>
    <w:rsid w:val="00965EB0"/>
    <w:rsid w:val="00966105"/>
    <w:rsid w:val="00966B5E"/>
    <w:rsid w:val="00967B94"/>
    <w:rsid w:val="009744A8"/>
    <w:rsid w:val="00975A42"/>
    <w:rsid w:val="009808B7"/>
    <w:rsid w:val="009820BB"/>
    <w:rsid w:val="00995DE0"/>
    <w:rsid w:val="00997AC4"/>
    <w:rsid w:val="009B0D9D"/>
    <w:rsid w:val="009B19D7"/>
    <w:rsid w:val="009B23A7"/>
    <w:rsid w:val="009B323F"/>
    <w:rsid w:val="009B4F27"/>
    <w:rsid w:val="009B6274"/>
    <w:rsid w:val="009B785C"/>
    <w:rsid w:val="009C088D"/>
    <w:rsid w:val="009C29FD"/>
    <w:rsid w:val="009C5A78"/>
    <w:rsid w:val="009C5E43"/>
    <w:rsid w:val="009C6167"/>
    <w:rsid w:val="009D3DCF"/>
    <w:rsid w:val="009D5269"/>
    <w:rsid w:val="009E0545"/>
    <w:rsid w:val="009E3C5C"/>
    <w:rsid w:val="009E6D8B"/>
    <w:rsid w:val="009E7603"/>
    <w:rsid w:val="009F1B38"/>
    <w:rsid w:val="009F24CF"/>
    <w:rsid w:val="009F432E"/>
    <w:rsid w:val="009F5511"/>
    <w:rsid w:val="00A04BB2"/>
    <w:rsid w:val="00A059AD"/>
    <w:rsid w:val="00A064FA"/>
    <w:rsid w:val="00A071DB"/>
    <w:rsid w:val="00A14F28"/>
    <w:rsid w:val="00A17619"/>
    <w:rsid w:val="00A17651"/>
    <w:rsid w:val="00A17ECA"/>
    <w:rsid w:val="00A20898"/>
    <w:rsid w:val="00A24A5A"/>
    <w:rsid w:val="00A24E05"/>
    <w:rsid w:val="00A31227"/>
    <w:rsid w:val="00A3139F"/>
    <w:rsid w:val="00A32E22"/>
    <w:rsid w:val="00A34D32"/>
    <w:rsid w:val="00A417E0"/>
    <w:rsid w:val="00A41E6C"/>
    <w:rsid w:val="00A4442F"/>
    <w:rsid w:val="00A44CA7"/>
    <w:rsid w:val="00A46F60"/>
    <w:rsid w:val="00A5289C"/>
    <w:rsid w:val="00A5319D"/>
    <w:rsid w:val="00A547A8"/>
    <w:rsid w:val="00A54DF5"/>
    <w:rsid w:val="00A558A2"/>
    <w:rsid w:val="00A57808"/>
    <w:rsid w:val="00A60CEE"/>
    <w:rsid w:val="00A60E5D"/>
    <w:rsid w:val="00A61D11"/>
    <w:rsid w:val="00A63439"/>
    <w:rsid w:val="00A700A7"/>
    <w:rsid w:val="00A70CAB"/>
    <w:rsid w:val="00A715F2"/>
    <w:rsid w:val="00A725BC"/>
    <w:rsid w:val="00A827AD"/>
    <w:rsid w:val="00A834DA"/>
    <w:rsid w:val="00A858C8"/>
    <w:rsid w:val="00A85EC9"/>
    <w:rsid w:val="00A87B8B"/>
    <w:rsid w:val="00A922F1"/>
    <w:rsid w:val="00A952C6"/>
    <w:rsid w:val="00AA19AF"/>
    <w:rsid w:val="00AA25B3"/>
    <w:rsid w:val="00AA3A3A"/>
    <w:rsid w:val="00AA5F60"/>
    <w:rsid w:val="00AA7DC4"/>
    <w:rsid w:val="00AB445F"/>
    <w:rsid w:val="00AB4F1A"/>
    <w:rsid w:val="00AC17C9"/>
    <w:rsid w:val="00AC253A"/>
    <w:rsid w:val="00AC330C"/>
    <w:rsid w:val="00AC45B9"/>
    <w:rsid w:val="00AC7470"/>
    <w:rsid w:val="00AD4F17"/>
    <w:rsid w:val="00AD54CA"/>
    <w:rsid w:val="00AE0456"/>
    <w:rsid w:val="00AE7B4B"/>
    <w:rsid w:val="00AE7CD3"/>
    <w:rsid w:val="00AF0512"/>
    <w:rsid w:val="00B0060F"/>
    <w:rsid w:val="00B0250A"/>
    <w:rsid w:val="00B10A2A"/>
    <w:rsid w:val="00B12EA6"/>
    <w:rsid w:val="00B13B1D"/>
    <w:rsid w:val="00B13CAB"/>
    <w:rsid w:val="00B1556A"/>
    <w:rsid w:val="00B1561B"/>
    <w:rsid w:val="00B164EC"/>
    <w:rsid w:val="00B217AE"/>
    <w:rsid w:val="00B251E8"/>
    <w:rsid w:val="00B25E3C"/>
    <w:rsid w:val="00B26AFA"/>
    <w:rsid w:val="00B33A5B"/>
    <w:rsid w:val="00B36C2A"/>
    <w:rsid w:val="00B36CED"/>
    <w:rsid w:val="00B37D06"/>
    <w:rsid w:val="00B43A8C"/>
    <w:rsid w:val="00B4699F"/>
    <w:rsid w:val="00B47520"/>
    <w:rsid w:val="00B54E21"/>
    <w:rsid w:val="00B57160"/>
    <w:rsid w:val="00B60AE7"/>
    <w:rsid w:val="00B61948"/>
    <w:rsid w:val="00B6534D"/>
    <w:rsid w:val="00B66457"/>
    <w:rsid w:val="00B672CB"/>
    <w:rsid w:val="00B67816"/>
    <w:rsid w:val="00B713DC"/>
    <w:rsid w:val="00B72982"/>
    <w:rsid w:val="00B72AFF"/>
    <w:rsid w:val="00B73896"/>
    <w:rsid w:val="00B749D4"/>
    <w:rsid w:val="00B77A51"/>
    <w:rsid w:val="00B83173"/>
    <w:rsid w:val="00B84380"/>
    <w:rsid w:val="00B850AD"/>
    <w:rsid w:val="00B864A6"/>
    <w:rsid w:val="00B8663C"/>
    <w:rsid w:val="00B97BEA"/>
    <w:rsid w:val="00BA06E6"/>
    <w:rsid w:val="00BA350C"/>
    <w:rsid w:val="00BA42AA"/>
    <w:rsid w:val="00BA77E1"/>
    <w:rsid w:val="00BA7B17"/>
    <w:rsid w:val="00BB2CCE"/>
    <w:rsid w:val="00BB682A"/>
    <w:rsid w:val="00BB72F8"/>
    <w:rsid w:val="00BB7556"/>
    <w:rsid w:val="00BB7AAE"/>
    <w:rsid w:val="00BC3403"/>
    <w:rsid w:val="00BC4322"/>
    <w:rsid w:val="00BC53A8"/>
    <w:rsid w:val="00BC5C4A"/>
    <w:rsid w:val="00BC78E4"/>
    <w:rsid w:val="00BD1404"/>
    <w:rsid w:val="00BD1AC1"/>
    <w:rsid w:val="00BD2D1C"/>
    <w:rsid w:val="00BD4A5E"/>
    <w:rsid w:val="00BD72B4"/>
    <w:rsid w:val="00BE525E"/>
    <w:rsid w:val="00BE5ADB"/>
    <w:rsid w:val="00BE5E9B"/>
    <w:rsid w:val="00BE6E71"/>
    <w:rsid w:val="00BF0DE4"/>
    <w:rsid w:val="00BF4D74"/>
    <w:rsid w:val="00BF6942"/>
    <w:rsid w:val="00C018AC"/>
    <w:rsid w:val="00C04FF5"/>
    <w:rsid w:val="00C05EF1"/>
    <w:rsid w:val="00C061E5"/>
    <w:rsid w:val="00C06E41"/>
    <w:rsid w:val="00C1355D"/>
    <w:rsid w:val="00C13C07"/>
    <w:rsid w:val="00C234C0"/>
    <w:rsid w:val="00C23D0D"/>
    <w:rsid w:val="00C27C5C"/>
    <w:rsid w:val="00C311B9"/>
    <w:rsid w:val="00C31399"/>
    <w:rsid w:val="00C3281E"/>
    <w:rsid w:val="00C360E8"/>
    <w:rsid w:val="00C36D6B"/>
    <w:rsid w:val="00C40D5F"/>
    <w:rsid w:val="00C46F76"/>
    <w:rsid w:val="00C475EC"/>
    <w:rsid w:val="00C5310E"/>
    <w:rsid w:val="00C5320C"/>
    <w:rsid w:val="00C6290E"/>
    <w:rsid w:val="00C63698"/>
    <w:rsid w:val="00C663A6"/>
    <w:rsid w:val="00C66B4B"/>
    <w:rsid w:val="00C70E47"/>
    <w:rsid w:val="00C73977"/>
    <w:rsid w:val="00C739B3"/>
    <w:rsid w:val="00C75FE2"/>
    <w:rsid w:val="00C76452"/>
    <w:rsid w:val="00C85971"/>
    <w:rsid w:val="00C922ED"/>
    <w:rsid w:val="00C97896"/>
    <w:rsid w:val="00CA221C"/>
    <w:rsid w:val="00CA3505"/>
    <w:rsid w:val="00CA4586"/>
    <w:rsid w:val="00CA4F23"/>
    <w:rsid w:val="00CA62EF"/>
    <w:rsid w:val="00CA77EF"/>
    <w:rsid w:val="00CB040E"/>
    <w:rsid w:val="00CB054B"/>
    <w:rsid w:val="00CB1D43"/>
    <w:rsid w:val="00CB5C76"/>
    <w:rsid w:val="00CC1C6A"/>
    <w:rsid w:val="00CC2292"/>
    <w:rsid w:val="00CC36AC"/>
    <w:rsid w:val="00CD05C8"/>
    <w:rsid w:val="00CD3F2C"/>
    <w:rsid w:val="00CE09C8"/>
    <w:rsid w:val="00CE454D"/>
    <w:rsid w:val="00CE52BC"/>
    <w:rsid w:val="00CE669B"/>
    <w:rsid w:val="00CE6B4F"/>
    <w:rsid w:val="00CF10B7"/>
    <w:rsid w:val="00CF19B2"/>
    <w:rsid w:val="00CF2876"/>
    <w:rsid w:val="00CF3000"/>
    <w:rsid w:val="00CF491A"/>
    <w:rsid w:val="00CF4E4D"/>
    <w:rsid w:val="00CF6179"/>
    <w:rsid w:val="00CF7E57"/>
    <w:rsid w:val="00D00283"/>
    <w:rsid w:val="00D0563E"/>
    <w:rsid w:val="00D07201"/>
    <w:rsid w:val="00D136BD"/>
    <w:rsid w:val="00D13717"/>
    <w:rsid w:val="00D14F6F"/>
    <w:rsid w:val="00D16657"/>
    <w:rsid w:val="00D200B3"/>
    <w:rsid w:val="00D201E6"/>
    <w:rsid w:val="00D21279"/>
    <w:rsid w:val="00D24589"/>
    <w:rsid w:val="00D255D7"/>
    <w:rsid w:val="00D26274"/>
    <w:rsid w:val="00D30872"/>
    <w:rsid w:val="00D32474"/>
    <w:rsid w:val="00D32E37"/>
    <w:rsid w:val="00D335C2"/>
    <w:rsid w:val="00D33FC7"/>
    <w:rsid w:val="00D34B34"/>
    <w:rsid w:val="00D403C6"/>
    <w:rsid w:val="00D43E00"/>
    <w:rsid w:val="00D45A90"/>
    <w:rsid w:val="00D47A0D"/>
    <w:rsid w:val="00D47A28"/>
    <w:rsid w:val="00D55BE4"/>
    <w:rsid w:val="00D5728B"/>
    <w:rsid w:val="00D57B69"/>
    <w:rsid w:val="00D57F99"/>
    <w:rsid w:val="00D609A0"/>
    <w:rsid w:val="00D668E4"/>
    <w:rsid w:val="00D70F3B"/>
    <w:rsid w:val="00D73A37"/>
    <w:rsid w:val="00D74CF9"/>
    <w:rsid w:val="00D8057B"/>
    <w:rsid w:val="00D8327C"/>
    <w:rsid w:val="00D84142"/>
    <w:rsid w:val="00D85ADD"/>
    <w:rsid w:val="00D85B46"/>
    <w:rsid w:val="00D87909"/>
    <w:rsid w:val="00D904A1"/>
    <w:rsid w:val="00D930FE"/>
    <w:rsid w:val="00D93197"/>
    <w:rsid w:val="00D932A5"/>
    <w:rsid w:val="00D93394"/>
    <w:rsid w:val="00D93F38"/>
    <w:rsid w:val="00D9460A"/>
    <w:rsid w:val="00D96653"/>
    <w:rsid w:val="00D976D5"/>
    <w:rsid w:val="00DA033B"/>
    <w:rsid w:val="00DA03AC"/>
    <w:rsid w:val="00DA09E8"/>
    <w:rsid w:val="00DA1BB0"/>
    <w:rsid w:val="00DA1F0E"/>
    <w:rsid w:val="00DA464A"/>
    <w:rsid w:val="00DA6465"/>
    <w:rsid w:val="00DB175E"/>
    <w:rsid w:val="00DB6F2D"/>
    <w:rsid w:val="00DC02CF"/>
    <w:rsid w:val="00DC19FB"/>
    <w:rsid w:val="00DC3AC4"/>
    <w:rsid w:val="00DD7F42"/>
    <w:rsid w:val="00DE1BC5"/>
    <w:rsid w:val="00DE21A1"/>
    <w:rsid w:val="00DE4B4D"/>
    <w:rsid w:val="00DE691E"/>
    <w:rsid w:val="00DF2F55"/>
    <w:rsid w:val="00DF4E62"/>
    <w:rsid w:val="00DF6E10"/>
    <w:rsid w:val="00E01A2A"/>
    <w:rsid w:val="00E01BD0"/>
    <w:rsid w:val="00E045E3"/>
    <w:rsid w:val="00E045F8"/>
    <w:rsid w:val="00E068CD"/>
    <w:rsid w:val="00E1086F"/>
    <w:rsid w:val="00E11AE8"/>
    <w:rsid w:val="00E12A70"/>
    <w:rsid w:val="00E15652"/>
    <w:rsid w:val="00E16305"/>
    <w:rsid w:val="00E200C7"/>
    <w:rsid w:val="00E2160F"/>
    <w:rsid w:val="00E358BF"/>
    <w:rsid w:val="00E35D60"/>
    <w:rsid w:val="00E424BB"/>
    <w:rsid w:val="00E44416"/>
    <w:rsid w:val="00E501DA"/>
    <w:rsid w:val="00E51717"/>
    <w:rsid w:val="00E56064"/>
    <w:rsid w:val="00E612AA"/>
    <w:rsid w:val="00E61834"/>
    <w:rsid w:val="00E6451B"/>
    <w:rsid w:val="00E72249"/>
    <w:rsid w:val="00E75810"/>
    <w:rsid w:val="00E854FF"/>
    <w:rsid w:val="00E904A9"/>
    <w:rsid w:val="00E909C4"/>
    <w:rsid w:val="00E90FCB"/>
    <w:rsid w:val="00E92FD5"/>
    <w:rsid w:val="00E936D6"/>
    <w:rsid w:val="00E94D8A"/>
    <w:rsid w:val="00EA1FBD"/>
    <w:rsid w:val="00EB54B8"/>
    <w:rsid w:val="00EC01EA"/>
    <w:rsid w:val="00EC431E"/>
    <w:rsid w:val="00EC4F6E"/>
    <w:rsid w:val="00EC67F1"/>
    <w:rsid w:val="00EC768B"/>
    <w:rsid w:val="00EC7E24"/>
    <w:rsid w:val="00ED1D72"/>
    <w:rsid w:val="00ED33D1"/>
    <w:rsid w:val="00ED633B"/>
    <w:rsid w:val="00ED7186"/>
    <w:rsid w:val="00EE52E1"/>
    <w:rsid w:val="00EE7348"/>
    <w:rsid w:val="00EF0A0A"/>
    <w:rsid w:val="00EF67F8"/>
    <w:rsid w:val="00F10AC3"/>
    <w:rsid w:val="00F12B0F"/>
    <w:rsid w:val="00F13136"/>
    <w:rsid w:val="00F14035"/>
    <w:rsid w:val="00F16EF8"/>
    <w:rsid w:val="00F17F6E"/>
    <w:rsid w:val="00F20AAE"/>
    <w:rsid w:val="00F20EC9"/>
    <w:rsid w:val="00F21412"/>
    <w:rsid w:val="00F2578B"/>
    <w:rsid w:val="00F25BC7"/>
    <w:rsid w:val="00F25E72"/>
    <w:rsid w:val="00F26937"/>
    <w:rsid w:val="00F308E3"/>
    <w:rsid w:val="00F31D1D"/>
    <w:rsid w:val="00F37528"/>
    <w:rsid w:val="00F4206E"/>
    <w:rsid w:val="00F44A46"/>
    <w:rsid w:val="00F451EA"/>
    <w:rsid w:val="00F47FF5"/>
    <w:rsid w:val="00F553AE"/>
    <w:rsid w:val="00F55E4B"/>
    <w:rsid w:val="00F55E52"/>
    <w:rsid w:val="00F61CD4"/>
    <w:rsid w:val="00F63430"/>
    <w:rsid w:val="00F63613"/>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4BA"/>
    <w:rsid w:val="00FB5AD0"/>
    <w:rsid w:val="00FC1A4C"/>
    <w:rsid w:val="00FC37CF"/>
    <w:rsid w:val="00FC750E"/>
    <w:rsid w:val="00FD05EE"/>
    <w:rsid w:val="00FD12E0"/>
    <w:rsid w:val="00FD2AE5"/>
    <w:rsid w:val="00FE1A4A"/>
    <w:rsid w:val="00FE3FD2"/>
    <w:rsid w:val="00FE5B21"/>
    <w:rsid w:val="00FE5E96"/>
    <w:rsid w:val="00FF0631"/>
    <w:rsid w:val="00FF2686"/>
    <w:rsid w:val="00FF3753"/>
    <w:rsid w:val="00FF4123"/>
    <w:rsid w:val="00FF4CE6"/>
    <w:rsid w:val="00FF6C62"/>
    <w:rsid w:val="00FF746A"/>
    <w:rsid w:val="34D5D6E7"/>
    <w:rsid w:val="744A43D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C9E38"/>
  <w15:chartTrackingRefBased/>
  <w15:docId w15:val="{C312A8CC-77DA-4A36-8A17-36A90CA3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E6E71"/>
    <w:pPr>
      <w:widowControl w:val="0"/>
      <w:wordWrap w:val="0"/>
      <w:autoSpaceDE w:val="0"/>
      <w:autoSpaceDN w:val="0"/>
      <w:spacing w:after="160" w:line="259" w:lineRule="auto"/>
      <w:jc w:val="both"/>
    </w:pPr>
    <w:rPr>
      <w:sz w:val="24"/>
      <w:szCs w:val="24"/>
    </w:rPr>
  </w:style>
  <w:style w:type="paragraph" w:styleId="1">
    <w:name w:val="heading 1"/>
    <w:basedOn w:val="a"/>
    <w:next w:val="a"/>
    <w:link w:val="1Char"/>
    <w:uiPriority w:val="9"/>
    <w:qFormat/>
    <w:rsid w:val="006A2C1F"/>
    <w:pPr>
      <w:keepNext/>
      <w:keepLines/>
      <w:spacing w:before="240" w:after="0"/>
      <w:outlineLvl w:val="0"/>
    </w:pPr>
    <w:rPr>
      <w:rFonts w:ascii="나눔명조 ExtraBold" w:eastAsiaTheme="majorEastAsia" w:hAnsi="나눔명조 ExtraBold" w:cstheme="majorBidi"/>
      <w:b/>
      <w:color w:val="000000" w:themeColor="text1"/>
      <w:sz w:val="28"/>
      <w:szCs w:val="32"/>
    </w:rPr>
  </w:style>
  <w:style w:type="paragraph" w:styleId="2">
    <w:name w:val="heading 2"/>
    <w:basedOn w:val="a"/>
    <w:next w:val="a"/>
    <w:link w:val="2Char"/>
    <w:autoRedefine/>
    <w:uiPriority w:val="9"/>
    <w:unhideWhenUsed/>
    <w:rsid w:val="006A2C1F"/>
    <w:pPr>
      <w:keepNext/>
      <w:keepLines/>
      <w:spacing w:before="40" w:after="0"/>
      <w:outlineLvl w:val="1"/>
    </w:pPr>
    <w:rPr>
      <w:rFonts w:ascii="Book Antiqua" w:eastAsia="나눔명조 ExtraBold" w:hAnsi="Book Antiqua" w:cstheme="majorBidi"/>
      <w:color w:val="000000" w:themeColor="text1"/>
      <w:szCs w:val="26"/>
    </w:rPr>
  </w:style>
  <w:style w:type="paragraph" w:styleId="3">
    <w:name w:val="heading 3"/>
    <w:basedOn w:val="a"/>
    <w:link w:val="3Char"/>
    <w:uiPriority w:val="9"/>
    <w:qFormat/>
    <w:rsid w:val="006A2C1F"/>
    <w:pPr>
      <w:widowControl/>
      <w:wordWrap/>
      <w:autoSpaceDE/>
      <w:autoSpaceDN/>
      <w:spacing w:before="100" w:beforeAutospacing="1" w:after="100" w:afterAutospacing="1" w:line="240" w:lineRule="auto"/>
      <w:jc w:val="left"/>
      <w:outlineLvl w:val="2"/>
    </w:pPr>
    <w:rPr>
      <w:rFonts w:ascii="Book Antiqua" w:eastAsia="나눔명조 ExtraBold" w:hAnsi="Book Antiqua"/>
      <w:bCs/>
      <w:sz w:val="23"/>
      <w:szCs w:val="27"/>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E58EF"/>
    <w:pPr>
      <w:tabs>
        <w:tab w:val="center" w:pos="4513"/>
        <w:tab w:val="right" w:pos="9026"/>
      </w:tabs>
      <w:snapToGrid w:val="0"/>
    </w:pPr>
  </w:style>
  <w:style w:type="character" w:customStyle="1" w:styleId="Char">
    <w:name w:val="머리글 Char"/>
    <w:link w:val="a3"/>
    <w:uiPriority w:val="99"/>
    <w:rsid w:val="000E58EF"/>
    <w:rPr>
      <w:sz w:val="24"/>
      <w:szCs w:val="24"/>
    </w:rPr>
  </w:style>
  <w:style w:type="paragraph" w:styleId="a4">
    <w:name w:val="footer"/>
    <w:basedOn w:val="a"/>
    <w:link w:val="Char0"/>
    <w:uiPriority w:val="99"/>
    <w:unhideWhenUsed/>
    <w:rsid w:val="000E58EF"/>
    <w:pPr>
      <w:tabs>
        <w:tab w:val="center" w:pos="4513"/>
        <w:tab w:val="right" w:pos="9026"/>
      </w:tabs>
      <w:snapToGrid w:val="0"/>
    </w:pPr>
  </w:style>
  <w:style w:type="character" w:customStyle="1" w:styleId="Char0">
    <w:name w:val="바닥글 Char"/>
    <w:link w:val="a4"/>
    <w:uiPriority w:val="99"/>
    <w:rsid w:val="000E58EF"/>
    <w:rPr>
      <w:sz w:val="24"/>
      <w:szCs w:val="24"/>
    </w:rPr>
  </w:style>
  <w:style w:type="paragraph" w:styleId="a5">
    <w:name w:val="footnote text"/>
    <w:basedOn w:val="a"/>
    <w:link w:val="Char1"/>
    <w:uiPriority w:val="99"/>
    <w:unhideWhenUsed/>
    <w:rsid w:val="001D51F4"/>
    <w:pPr>
      <w:widowControl/>
      <w:wordWrap/>
      <w:autoSpaceDE/>
      <w:autoSpaceDN/>
      <w:spacing w:after="0" w:line="240" w:lineRule="auto"/>
      <w:jc w:val="left"/>
    </w:pPr>
    <w:rPr>
      <w:rFonts w:ascii="Calibri" w:eastAsia="Calibri" w:hAnsi="Calibri"/>
      <w:sz w:val="20"/>
      <w:szCs w:val="20"/>
      <w:lang w:eastAsia="en-US"/>
    </w:rPr>
  </w:style>
  <w:style w:type="character" w:customStyle="1" w:styleId="Char1">
    <w:name w:val="각주 텍스트 Char"/>
    <w:basedOn w:val="a0"/>
    <w:link w:val="a5"/>
    <w:uiPriority w:val="99"/>
    <w:rsid w:val="001D51F4"/>
    <w:rPr>
      <w:rFonts w:ascii="Calibri" w:eastAsia="Calibri" w:hAnsi="Calibri"/>
      <w:lang w:eastAsia="en-US"/>
    </w:rPr>
  </w:style>
  <w:style w:type="character" w:styleId="a6">
    <w:name w:val="footnote reference"/>
    <w:uiPriority w:val="99"/>
    <w:semiHidden/>
    <w:unhideWhenUsed/>
    <w:rsid w:val="001D51F4"/>
    <w:rPr>
      <w:vertAlign w:val="superscript"/>
    </w:rPr>
  </w:style>
  <w:style w:type="character" w:styleId="a7">
    <w:name w:val="Hyperlink"/>
    <w:uiPriority w:val="99"/>
    <w:unhideWhenUsed/>
    <w:rsid w:val="001D51F4"/>
    <w:rPr>
      <w:color w:val="0563C1"/>
      <w:u w:val="single"/>
    </w:rPr>
  </w:style>
  <w:style w:type="character" w:styleId="a8">
    <w:name w:val="line number"/>
    <w:basedOn w:val="a0"/>
    <w:uiPriority w:val="99"/>
    <w:semiHidden/>
    <w:unhideWhenUsed/>
    <w:rsid w:val="003B6363"/>
  </w:style>
  <w:style w:type="paragraph" w:styleId="a9">
    <w:name w:val="List Paragraph"/>
    <w:basedOn w:val="a"/>
    <w:uiPriority w:val="34"/>
    <w:qFormat/>
    <w:rsid w:val="0044134D"/>
    <w:pPr>
      <w:ind w:left="720"/>
      <w:contextualSpacing/>
    </w:pPr>
  </w:style>
  <w:style w:type="character" w:customStyle="1" w:styleId="3Char">
    <w:name w:val="제목 3 Char"/>
    <w:basedOn w:val="a0"/>
    <w:link w:val="3"/>
    <w:uiPriority w:val="9"/>
    <w:rsid w:val="006A2C1F"/>
    <w:rPr>
      <w:rFonts w:ascii="Book Antiqua" w:eastAsia="나눔명조 ExtraBold" w:hAnsi="Book Antiqua"/>
      <w:bCs/>
      <w:sz w:val="23"/>
      <w:szCs w:val="27"/>
      <w:lang w:eastAsia="en-US"/>
    </w:rPr>
  </w:style>
  <w:style w:type="character" w:styleId="aa">
    <w:name w:val="annotation reference"/>
    <w:basedOn w:val="a0"/>
    <w:uiPriority w:val="99"/>
    <w:semiHidden/>
    <w:unhideWhenUsed/>
    <w:rsid w:val="00862A1B"/>
    <w:rPr>
      <w:sz w:val="16"/>
      <w:szCs w:val="16"/>
    </w:rPr>
  </w:style>
  <w:style w:type="paragraph" w:styleId="ab">
    <w:name w:val="annotation text"/>
    <w:basedOn w:val="a"/>
    <w:link w:val="Char2"/>
    <w:uiPriority w:val="99"/>
    <w:unhideWhenUsed/>
    <w:rsid w:val="00862A1B"/>
    <w:pPr>
      <w:spacing w:line="240" w:lineRule="auto"/>
    </w:pPr>
    <w:rPr>
      <w:sz w:val="20"/>
      <w:szCs w:val="20"/>
    </w:rPr>
  </w:style>
  <w:style w:type="character" w:customStyle="1" w:styleId="Char2">
    <w:name w:val="메모 텍스트 Char"/>
    <w:basedOn w:val="a0"/>
    <w:link w:val="ab"/>
    <w:uiPriority w:val="99"/>
    <w:rsid w:val="00862A1B"/>
  </w:style>
  <w:style w:type="paragraph" w:styleId="ac">
    <w:name w:val="annotation subject"/>
    <w:basedOn w:val="ab"/>
    <w:next w:val="ab"/>
    <w:link w:val="Char3"/>
    <w:uiPriority w:val="99"/>
    <w:semiHidden/>
    <w:unhideWhenUsed/>
    <w:rsid w:val="00862A1B"/>
    <w:rPr>
      <w:b/>
      <w:bCs/>
    </w:rPr>
  </w:style>
  <w:style w:type="character" w:customStyle="1" w:styleId="Char3">
    <w:name w:val="메모 주제 Char"/>
    <w:basedOn w:val="Char2"/>
    <w:link w:val="ac"/>
    <w:uiPriority w:val="99"/>
    <w:semiHidden/>
    <w:rsid w:val="00862A1B"/>
    <w:rPr>
      <w:b/>
      <w:bCs/>
    </w:rPr>
  </w:style>
  <w:style w:type="paragraph" w:styleId="ad">
    <w:name w:val="Balloon Text"/>
    <w:basedOn w:val="a"/>
    <w:link w:val="Char4"/>
    <w:uiPriority w:val="99"/>
    <w:semiHidden/>
    <w:unhideWhenUsed/>
    <w:rsid w:val="00862A1B"/>
    <w:pPr>
      <w:spacing w:after="0" w:line="240" w:lineRule="auto"/>
    </w:pPr>
    <w:rPr>
      <w:sz w:val="18"/>
      <w:szCs w:val="18"/>
    </w:rPr>
  </w:style>
  <w:style w:type="character" w:customStyle="1" w:styleId="Char4">
    <w:name w:val="풍선 도움말 텍스트 Char"/>
    <w:basedOn w:val="a0"/>
    <w:link w:val="ad"/>
    <w:uiPriority w:val="99"/>
    <w:semiHidden/>
    <w:rsid w:val="00862A1B"/>
    <w:rPr>
      <w:sz w:val="18"/>
      <w:szCs w:val="18"/>
    </w:rPr>
  </w:style>
  <w:style w:type="paragraph" w:customStyle="1" w:styleId="Default">
    <w:name w:val="Default"/>
    <w:rsid w:val="00F10AC3"/>
    <w:pPr>
      <w:autoSpaceDE w:val="0"/>
      <w:autoSpaceDN w:val="0"/>
      <w:adjustRightInd w:val="0"/>
    </w:pPr>
    <w:rPr>
      <w:rFonts w:ascii="Code" w:hAnsi="Code" w:cs="Code"/>
      <w:color w:val="000000"/>
      <w:sz w:val="24"/>
      <w:szCs w:val="24"/>
    </w:rPr>
  </w:style>
  <w:style w:type="character" w:customStyle="1" w:styleId="italic">
    <w:name w:val="italic"/>
    <w:basedOn w:val="a0"/>
    <w:rsid w:val="00BF4D74"/>
  </w:style>
  <w:style w:type="character" w:customStyle="1" w:styleId="author">
    <w:name w:val="author"/>
    <w:basedOn w:val="a0"/>
    <w:rsid w:val="00FA3A61"/>
  </w:style>
  <w:style w:type="character" w:customStyle="1" w:styleId="pubyear">
    <w:name w:val="pubyear"/>
    <w:basedOn w:val="a0"/>
    <w:rsid w:val="00FA3A61"/>
  </w:style>
  <w:style w:type="character" w:customStyle="1" w:styleId="articletitle">
    <w:name w:val="articletitle"/>
    <w:basedOn w:val="a0"/>
    <w:rsid w:val="00FA3A61"/>
  </w:style>
  <w:style w:type="character" w:customStyle="1" w:styleId="vol">
    <w:name w:val="vol"/>
    <w:basedOn w:val="a0"/>
    <w:rsid w:val="00FA3A61"/>
  </w:style>
  <w:style w:type="character" w:customStyle="1" w:styleId="pagefirst">
    <w:name w:val="pagefirst"/>
    <w:basedOn w:val="a0"/>
    <w:rsid w:val="00FA3A61"/>
  </w:style>
  <w:style w:type="character" w:customStyle="1" w:styleId="pagelast">
    <w:name w:val="pagelast"/>
    <w:basedOn w:val="a0"/>
    <w:rsid w:val="00FA3A61"/>
  </w:style>
  <w:style w:type="paragraph" w:customStyle="1" w:styleId="ae">
    <w:name w:val="바탕글"/>
    <w:basedOn w:val="a"/>
    <w:rsid w:val="00750801"/>
    <w:pPr>
      <w:spacing w:after="0" w:line="384" w:lineRule="auto"/>
      <w:textAlignment w:val="baseline"/>
    </w:pPr>
    <w:rPr>
      <w:rFonts w:ascii="함초롬돋움" w:eastAsia="Times New Roman"/>
      <w:color w:val="000000"/>
      <w:sz w:val="20"/>
      <w:szCs w:val="20"/>
    </w:rPr>
  </w:style>
  <w:style w:type="paragraph" w:styleId="af">
    <w:name w:val="caption"/>
    <w:basedOn w:val="a"/>
    <w:next w:val="a"/>
    <w:uiPriority w:val="35"/>
    <w:unhideWhenUsed/>
    <w:qFormat/>
    <w:rsid w:val="00750801"/>
    <w:pPr>
      <w:spacing w:after="200" w:line="240" w:lineRule="auto"/>
    </w:pPr>
    <w:rPr>
      <w:i/>
      <w:iCs/>
      <w:color w:val="44546A" w:themeColor="text2"/>
      <w:sz w:val="18"/>
      <w:szCs w:val="18"/>
    </w:rPr>
  </w:style>
  <w:style w:type="table" w:styleId="af0">
    <w:name w:val="Table Grid"/>
    <w:basedOn w:val="a1"/>
    <w:uiPriority w:val="39"/>
    <w:rsid w:val="00102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0">
    <w:name w:val="Plain Table 2"/>
    <w:basedOn w:val="a1"/>
    <w:uiPriority w:val="42"/>
    <w:rsid w:val="001024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1">
    <w:name w:val="Placeholder Text"/>
    <w:basedOn w:val="a0"/>
    <w:uiPriority w:val="99"/>
    <w:semiHidden/>
    <w:rsid w:val="00B36CED"/>
    <w:rPr>
      <w:color w:val="808080"/>
    </w:rPr>
  </w:style>
  <w:style w:type="paragraph" w:customStyle="1" w:styleId="MS">
    <w:name w:val="MS바탕글"/>
    <w:basedOn w:val="a"/>
    <w:rsid w:val="00BB2CCE"/>
    <w:pPr>
      <w:widowControl/>
      <w:wordWrap/>
      <w:spacing w:after="0" w:line="240" w:lineRule="auto"/>
      <w:jc w:val="left"/>
      <w:textAlignment w:val="baseline"/>
    </w:pPr>
    <w:rPr>
      <w:rFonts w:eastAsia="Times New Roman"/>
      <w:color w:val="000000"/>
    </w:rPr>
  </w:style>
  <w:style w:type="paragraph" w:styleId="af2">
    <w:name w:val="Bibliography"/>
    <w:basedOn w:val="a"/>
    <w:next w:val="a"/>
    <w:uiPriority w:val="37"/>
    <w:unhideWhenUsed/>
    <w:rsid w:val="00541892"/>
    <w:pPr>
      <w:spacing w:after="240" w:line="240" w:lineRule="auto"/>
      <w:ind w:left="720" w:hanging="720"/>
    </w:pPr>
  </w:style>
  <w:style w:type="character" w:customStyle="1" w:styleId="1Char">
    <w:name w:val="제목 1 Char"/>
    <w:basedOn w:val="a0"/>
    <w:link w:val="1"/>
    <w:uiPriority w:val="9"/>
    <w:rsid w:val="006A2C1F"/>
    <w:rPr>
      <w:rFonts w:ascii="나눔명조 ExtraBold" w:eastAsiaTheme="majorEastAsia" w:hAnsi="나눔명조 ExtraBold" w:cstheme="majorBidi"/>
      <w:b/>
      <w:color w:val="000000" w:themeColor="text1"/>
      <w:sz w:val="28"/>
      <w:szCs w:val="32"/>
    </w:rPr>
  </w:style>
  <w:style w:type="character" w:styleId="af3">
    <w:name w:val="Unresolved Mention"/>
    <w:basedOn w:val="a0"/>
    <w:uiPriority w:val="99"/>
    <w:semiHidden/>
    <w:unhideWhenUsed/>
    <w:rsid w:val="009F432E"/>
    <w:rPr>
      <w:color w:val="605E5C"/>
      <w:shd w:val="clear" w:color="auto" w:fill="E1DFDD"/>
    </w:rPr>
  </w:style>
  <w:style w:type="paragraph" w:customStyle="1" w:styleId="Style1">
    <w:name w:val="Style1"/>
    <w:basedOn w:val="a"/>
    <w:link w:val="Style1Char"/>
    <w:qFormat/>
    <w:rsid w:val="006A2C1F"/>
    <w:pPr>
      <w:wordWrap/>
      <w:spacing w:before="120" w:after="120" w:line="276" w:lineRule="auto"/>
    </w:pPr>
    <w:rPr>
      <w:rFonts w:ascii="나눔명조 ExtraBold" w:eastAsia="나눔명조" w:hAnsi="나눔명조 ExtraBold"/>
      <w:b/>
      <w:bCs/>
      <w:smallCaps/>
      <w:szCs w:val="28"/>
    </w:rPr>
  </w:style>
  <w:style w:type="character" w:customStyle="1" w:styleId="2Char">
    <w:name w:val="제목 2 Char"/>
    <w:basedOn w:val="a0"/>
    <w:link w:val="2"/>
    <w:uiPriority w:val="9"/>
    <w:rsid w:val="006A2C1F"/>
    <w:rPr>
      <w:rFonts w:ascii="Book Antiqua" w:eastAsia="나눔명조 ExtraBold" w:hAnsi="Book Antiqua" w:cstheme="majorBidi"/>
      <w:color w:val="000000" w:themeColor="text1"/>
      <w:sz w:val="24"/>
      <w:szCs w:val="26"/>
    </w:rPr>
  </w:style>
  <w:style w:type="character" w:customStyle="1" w:styleId="Style1Char">
    <w:name w:val="Style1 Char"/>
    <w:basedOn w:val="a0"/>
    <w:link w:val="Style1"/>
    <w:rsid w:val="006A2C1F"/>
    <w:rPr>
      <w:rFonts w:ascii="나눔명조 ExtraBold" w:eastAsia="나눔명조" w:hAnsi="나눔명조 ExtraBold"/>
      <w:b/>
      <w:bCs/>
      <w:smallCaps/>
      <w:sz w:val="24"/>
      <w:szCs w:val="28"/>
    </w:rPr>
  </w:style>
  <w:style w:type="paragraph" w:styleId="af4">
    <w:name w:val="Title"/>
    <w:basedOn w:val="a"/>
    <w:next w:val="a"/>
    <w:link w:val="Char5"/>
    <w:uiPriority w:val="10"/>
    <w:qFormat/>
    <w:rsid w:val="006A2C1F"/>
    <w:pPr>
      <w:spacing w:after="0" w:line="240" w:lineRule="auto"/>
      <w:contextualSpacing/>
    </w:pPr>
    <w:rPr>
      <w:rFonts w:ascii="Book Antiqua" w:eastAsia="나눔명조 ExtraBold" w:hAnsi="Book Antiqua" w:cstheme="majorBidi"/>
      <w:b/>
      <w:spacing w:val="-10"/>
      <w:kern w:val="28"/>
      <w:sz w:val="36"/>
      <w:szCs w:val="56"/>
    </w:rPr>
  </w:style>
  <w:style w:type="character" w:customStyle="1" w:styleId="Char5">
    <w:name w:val="제목 Char"/>
    <w:basedOn w:val="a0"/>
    <w:link w:val="af4"/>
    <w:uiPriority w:val="10"/>
    <w:rsid w:val="006A2C1F"/>
    <w:rPr>
      <w:rFonts w:ascii="Book Antiqua" w:eastAsia="나눔명조 ExtraBold" w:hAnsi="Book Antiqua" w:cstheme="majorBidi"/>
      <w:b/>
      <w:spacing w:val="-10"/>
      <w:kern w:val="28"/>
      <w:sz w:val="36"/>
      <w:szCs w:val="56"/>
    </w:rPr>
  </w:style>
  <w:style w:type="character" w:styleId="af5">
    <w:name w:val="endnote reference"/>
    <w:basedOn w:val="a0"/>
    <w:uiPriority w:val="99"/>
    <w:semiHidden/>
    <w:unhideWhenUsed/>
    <w:rsid w:val="00FF6C62"/>
    <w:rPr>
      <w:vertAlign w:val="superscript"/>
    </w:rPr>
  </w:style>
  <w:style w:type="table" w:customStyle="1" w:styleId="21">
    <w:name w:val="일반 표 21"/>
    <w:basedOn w:val="a1"/>
    <w:next w:val="20"/>
    <w:uiPriority w:val="42"/>
    <w:rsid w:val="00D47A0D"/>
    <w:rPr>
      <w:rFonts w:eastAsia="바탕"/>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6">
    <w:name w:val="Revision"/>
    <w:hidden/>
    <w:uiPriority w:val="99"/>
    <w:semiHidden/>
    <w:rsid w:val="00B6194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2964">
      <w:bodyDiv w:val="1"/>
      <w:marLeft w:val="0"/>
      <w:marRight w:val="0"/>
      <w:marTop w:val="0"/>
      <w:marBottom w:val="0"/>
      <w:divBdr>
        <w:top w:val="none" w:sz="0" w:space="0" w:color="auto"/>
        <w:left w:val="none" w:sz="0" w:space="0" w:color="auto"/>
        <w:bottom w:val="none" w:sz="0" w:space="0" w:color="auto"/>
        <w:right w:val="none" w:sz="0" w:space="0" w:color="auto"/>
      </w:divBdr>
    </w:div>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04094171">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04443454">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658509183">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560360143">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 w:id="200050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30</Pages>
  <Words>24301</Words>
  <Characters>138518</Characters>
  <Application>Microsoft Office Word</Application>
  <DocSecurity>0</DocSecurity>
  <Lines>1154</Lines>
  <Paragraphs>32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2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ng Taehee</dc:creator>
  <cp:keywords/>
  <dc:description/>
  <cp:lastModifiedBy>Kang, Jiyoon</cp:lastModifiedBy>
  <cp:revision>17</cp:revision>
  <dcterms:created xsi:type="dcterms:W3CDTF">2021-10-14T04:09:00Z</dcterms:created>
  <dcterms:modified xsi:type="dcterms:W3CDTF">2021-10-15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HoR95baM"/&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